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3BB0A19" w14:textId="77777777" w:rsidR="00047395" w:rsidRDefault="00047395" w:rsidP="00047395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  <w:bCs/>
        </w:rPr>
        <w:t>Appendix 1</w:t>
      </w:r>
      <w:r>
        <w:rPr>
          <w:rFonts w:ascii="Times New Roman" w:hAnsi="Times New Roman" w:cs="Times New Roman"/>
        </w:rPr>
        <w:t>. Search Strategy</w:t>
      </w:r>
    </w:p>
    <w:p w14:paraId="497F3EE4" w14:textId="77777777" w:rsidR="00047395" w:rsidRDefault="00047395" w:rsidP="00047395">
      <w:pPr>
        <w:rPr>
          <w:rFonts w:ascii="Times New Roman" w:hAnsi="Times New Roman" w:cs="Times New Roman"/>
        </w:rPr>
      </w:pPr>
    </w:p>
    <w:p w14:paraId="319C9A8E" w14:textId="77777777" w:rsidR="00047395" w:rsidRPr="002E6381" w:rsidRDefault="00047395" w:rsidP="00047395">
      <w:pPr>
        <w:rPr>
          <w:rFonts w:ascii="Times New Roman" w:hAnsi="Times New Roman" w:cs="Times New Roman"/>
        </w:rPr>
      </w:pPr>
      <w:r w:rsidRPr="002E6381">
        <w:rPr>
          <w:rFonts w:ascii="Times New Roman" w:hAnsi="Times New Roman" w:cs="Times New Roman"/>
        </w:rPr>
        <w:t>Ovid MEDLINE(R) ALL &lt;1946 to June 07, 2022&gt;</w:t>
      </w:r>
    </w:p>
    <w:tbl>
      <w:tblPr>
        <w:tblW w:w="0" w:type="auto"/>
        <w:tblCellSpacing w:w="0" w:type="dxa"/>
        <w:tblCellMar>
          <w:top w:w="30" w:type="dxa"/>
          <w:left w:w="30" w:type="dxa"/>
          <w:bottom w:w="30" w:type="dxa"/>
          <w:right w:w="30" w:type="dxa"/>
        </w:tblCellMar>
        <w:tblLook w:val="04A0" w:firstRow="1" w:lastRow="0" w:firstColumn="1" w:lastColumn="0" w:noHBand="0" w:noVBand="1"/>
      </w:tblPr>
      <w:tblGrid>
        <w:gridCol w:w="300"/>
        <w:gridCol w:w="6929"/>
        <w:gridCol w:w="900"/>
        <w:gridCol w:w="1033"/>
        <w:gridCol w:w="66"/>
        <w:gridCol w:w="66"/>
        <w:gridCol w:w="66"/>
      </w:tblGrid>
      <w:tr w:rsidR="00047395" w:rsidRPr="002E6381" w14:paraId="6107517A" w14:textId="77777777" w:rsidTr="00A8053F">
        <w:trPr>
          <w:gridAfter w:val="3"/>
          <w:tblCellSpacing w:w="0" w:type="dxa"/>
        </w:trPr>
        <w:tc>
          <w:tcPr>
            <w:tcW w:w="0" w:type="auto"/>
            <w:vAlign w:val="center"/>
            <w:hideMark/>
          </w:tcPr>
          <w:p w14:paraId="5FE1F860" w14:textId="77777777" w:rsidR="00047395" w:rsidRPr="002E6381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  <w:r w:rsidRPr="002E6381">
              <w:rPr>
                <w:rFonts w:ascii="Times New Roman" w:hAnsi="Times New Roman" w:cs="Times New Roman"/>
                <w:b/>
                <w:bCs/>
              </w:rPr>
              <w:t>#</w:t>
            </w:r>
          </w:p>
        </w:tc>
        <w:tc>
          <w:tcPr>
            <w:tcW w:w="0" w:type="auto"/>
            <w:vAlign w:val="center"/>
            <w:hideMark/>
          </w:tcPr>
          <w:p w14:paraId="7B025CF4" w14:textId="77777777" w:rsidR="00047395" w:rsidRPr="002E6381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  <w:r w:rsidRPr="002E6381">
              <w:rPr>
                <w:rFonts w:ascii="Times New Roman" w:hAnsi="Times New Roman" w:cs="Times New Roman"/>
                <w:b/>
                <w:bCs/>
              </w:rPr>
              <w:t>Searches</w:t>
            </w:r>
          </w:p>
        </w:tc>
        <w:tc>
          <w:tcPr>
            <w:tcW w:w="0" w:type="auto"/>
            <w:vAlign w:val="center"/>
            <w:hideMark/>
          </w:tcPr>
          <w:p w14:paraId="24B4F3EE" w14:textId="77777777" w:rsidR="00047395" w:rsidRPr="002E6381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  <w:r w:rsidRPr="002E6381">
              <w:rPr>
                <w:rFonts w:ascii="Times New Roman" w:hAnsi="Times New Roman" w:cs="Times New Roman"/>
                <w:b/>
                <w:bCs/>
              </w:rPr>
              <w:t>Results</w:t>
            </w:r>
          </w:p>
        </w:tc>
        <w:tc>
          <w:tcPr>
            <w:tcW w:w="0" w:type="auto"/>
            <w:vAlign w:val="center"/>
            <w:hideMark/>
          </w:tcPr>
          <w:p w14:paraId="4CFEAB88" w14:textId="77777777" w:rsidR="00047395" w:rsidRPr="002E6381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  <w:r w:rsidRPr="002E6381">
              <w:rPr>
                <w:rFonts w:ascii="Times New Roman" w:hAnsi="Times New Roman" w:cs="Times New Roman"/>
                <w:b/>
                <w:bCs/>
              </w:rPr>
              <w:t>Type</w:t>
            </w:r>
          </w:p>
        </w:tc>
      </w:tr>
      <w:tr w:rsidR="00047395" w:rsidRPr="002E6381" w14:paraId="1C0D8622" w14:textId="77777777" w:rsidTr="00A8053F">
        <w:trPr>
          <w:tblCellSpacing w:w="0" w:type="dxa"/>
        </w:trPr>
        <w:tc>
          <w:tcPr>
            <w:tcW w:w="0" w:type="auto"/>
            <w:gridSpan w:val="7"/>
            <w:vAlign w:val="center"/>
            <w:hideMark/>
          </w:tcPr>
          <w:p w14:paraId="70CDA3B0" w14:textId="77777777" w:rsidR="00047395" w:rsidRPr="002E6381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</w:p>
        </w:tc>
      </w:tr>
      <w:tr w:rsidR="00047395" w:rsidRPr="002E6381" w14:paraId="458AB7B8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4DDF8F1B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0" w:type="auto"/>
            <w:vAlign w:val="center"/>
            <w:hideMark/>
          </w:tcPr>
          <w:p w14:paraId="1481E6F6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[COPD] </w:t>
            </w:r>
          </w:p>
        </w:tc>
        <w:tc>
          <w:tcPr>
            <w:tcW w:w="0" w:type="auto"/>
            <w:vAlign w:val="center"/>
            <w:hideMark/>
          </w:tcPr>
          <w:p w14:paraId="56863146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0 </w:t>
            </w:r>
          </w:p>
        </w:tc>
        <w:tc>
          <w:tcPr>
            <w:tcW w:w="0" w:type="auto"/>
            <w:vAlign w:val="center"/>
            <w:hideMark/>
          </w:tcPr>
          <w:p w14:paraId="751D3653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7CB9FD91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0641A7C7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1FCE39C3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7AFFF5EA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75B6EB6D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0" w:type="auto"/>
            <w:vAlign w:val="center"/>
            <w:hideMark/>
          </w:tcPr>
          <w:p w14:paraId="0572AFC9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exp Pulmonary Disease, Chronic Obstructive/ </w:t>
            </w:r>
          </w:p>
        </w:tc>
        <w:tc>
          <w:tcPr>
            <w:tcW w:w="0" w:type="auto"/>
            <w:vAlign w:val="center"/>
            <w:hideMark/>
          </w:tcPr>
          <w:p w14:paraId="1BCE56D0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63601 </w:t>
            </w:r>
          </w:p>
        </w:tc>
        <w:tc>
          <w:tcPr>
            <w:tcW w:w="0" w:type="auto"/>
            <w:vAlign w:val="center"/>
            <w:hideMark/>
          </w:tcPr>
          <w:p w14:paraId="55E52428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52A8EE05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35C00757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22E6600F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16D75738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488A0360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0" w:type="auto"/>
            <w:vAlign w:val="center"/>
            <w:hideMark/>
          </w:tcPr>
          <w:p w14:paraId="71B04CF8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Lung Diseases, Obstructive/ [previous term] </w:t>
            </w:r>
          </w:p>
        </w:tc>
        <w:tc>
          <w:tcPr>
            <w:tcW w:w="0" w:type="auto"/>
            <w:vAlign w:val="center"/>
            <w:hideMark/>
          </w:tcPr>
          <w:p w14:paraId="1385B0CB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18260 </w:t>
            </w:r>
          </w:p>
        </w:tc>
        <w:tc>
          <w:tcPr>
            <w:tcW w:w="0" w:type="auto"/>
            <w:vAlign w:val="center"/>
            <w:hideMark/>
          </w:tcPr>
          <w:p w14:paraId="0ADC2867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3B06A3ED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08CB90E5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048253D9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70314AE3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5E39B956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0" w:type="auto"/>
            <w:vAlign w:val="center"/>
            <w:hideMark/>
          </w:tcPr>
          <w:p w14:paraId="678808B5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Coad.mp. </w:t>
            </w:r>
          </w:p>
        </w:tc>
        <w:tc>
          <w:tcPr>
            <w:tcW w:w="0" w:type="auto"/>
            <w:vAlign w:val="center"/>
            <w:hideMark/>
          </w:tcPr>
          <w:p w14:paraId="68C2FA3E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772 </w:t>
            </w:r>
          </w:p>
        </w:tc>
        <w:tc>
          <w:tcPr>
            <w:tcW w:w="0" w:type="auto"/>
            <w:vAlign w:val="center"/>
            <w:hideMark/>
          </w:tcPr>
          <w:p w14:paraId="1B070B58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784AFB3E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6F957647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53E76C44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7438CA64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2E12CCAB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0" w:type="auto"/>
            <w:vAlign w:val="center"/>
            <w:hideMark/>
          </w:tcPr>
          <w:p w14:paraId="22428CAC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Copd.mp. </w:t>
            </w:r>
          </w:p>
        </w:tc>
        <w:tc>
          <w:tcPr>
            <w:tcW w:w="0" w:type="auto"/>
            <w:vAlign w:val="center"/>
            <w:hideMark/>
          </w:tcPr>
          <w:p w14:paraId="6E1B6013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54506 </w:t>
            </w:r>
          </w:p>
        </w:tc>
        <w:tc>
          <w:tcPr>
            <w:tcW w:w="0" w:type="auto"/>
            <w:vAlign w:val="center"/>
            <w:hideMark/>
          </w:tcPr>
          <w:p w14:paraId="2B419E95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0F6D8057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76E144A5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3B13733D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468559C9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41B9595C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0" w:type="auto"/>
            <w:vAlign w:val="center"/>
            <w:hideMark/>
          </w:tcPr>
          <w:p w14:paraId="7EA60226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(</w:t>
            </w:r>
            <w:proofErr w:type="spellStart"/>
            <w:proofErr w:type="gramStart"/>
            <w:r w:rsidRPr="002E6381">
              <w:rPr>
                <w:rFonts w:ascii="Times New Roman" w:hAnsi="Times New Roman" w:cs="Times New Roman"/>
              </w:rPr>
              <w:t>centriacinar</w:t>
            </w:r>
            <w:proofErr w:type="spellEnd"/>
            <w:proofErr w:type="gramEnd"/>
            <w:r w:rsidRPr="002E6381">
              <w:rPr>
                <w:rFonts w:ascii="Times New Roman" w:hAnsi="Times New Roman" w:cs="Times New Roman"/>
              </w:rPr>
              <w:t xml:space="preserve"> adj2 emphysema*).</w:t>
            </w:r>
            <w:proofErr w:type="spellStart"/>
            <w:r w:rsidRPr="002E6381">
              <w:rPr>
                <w:rFonts w:ascii="Times New Roman" w:hAnsi="Times New Roman" w:cs="Times New Roman"/>
              </w:rPr>
              <w:t>mp</w:t>
            </w:r>
            <w:proofErr w:type="spellEnd"/>
            <w:r w:rsidRPr="002E6381">
              <w:rPr>
                <w:rFonts w:ascii="Times New Roman" w:hAnsi="Times New Roman" w:cs="Times New Roman"/>
              </w:rPr>
              <w:t xml:space="preserve">. </w:t>
            </w:r>
          </w:p>
        </w:tc>
        <w:tc>
          <w:tcPr>
            <w:tcW w:w="0" w:type="auto"/>
            <w:vAlign w:val="center"/>
            <w:hideMark/>
          </w:tcPr>
          <w:p w14:paraId="41AD62F1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34 </w:t>
            </w:r>
          </w:p>
        </w:tc>
        <w:tc>
          <w:tcPr>
            <w:tcW w:w="0" w:type="auto"/>
            <w:vAlign w:val="center"/>
            <w:hideMark/>
          </w:tcPr>
          <w:p w14:paraId="33B98A33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6FF7876A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0612D2E4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1B311F2A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6227E0C3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04D25176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7</w:t>
            </w:r>
          </w:p>
        </w:tc>
        <w:tc>
          <w:tcPr>
            <w:tcW w:w="0" w:type="auto"/>
            <w:vAlign w:val="center"/>
            <w:hideMark/>
          </w:tcPr>
          <w:p w14:paraId="138BBC64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(</w:t>
            </w:r>
            <w:proofErr w:type="gramStart"/>
            <w:r w:rsidRPr="002E6381">
              <w:rPr>
                <w:rFonts w:ascii="Times New Roman" w:hAnsi="Times New Roman" w:cs="Times New Roman"/>
              </w:rPr>
              <w:t>centrilobular</w:t>
            </w:r>
            <w:proofErr w:type="gramEnd"/>
            <w:r w:rsidRPr="002E6381">
              <w:rPr>
                <w:rFonts w:ascii="Times New Roman" w:hAnsi="Times New Roman" w:cs="Times New Roman"/>
              </w:rPr>
              <w:t xml:space="preserve"> adj2 emphysema*).</w:t>
            </w:r>
            <w:proofErr w:type="spellStart"/>
            <w:r w:rsidRPr="002E6381">
              <w:rPr>
                <w:rFonts w:ascii="Times New Roman" w:hAnsi="Times New Roman" w:cs="Times New Roman"/>
              </w:rPr>
              <w:t>mp</w:t>
            </w:r>
            <w:proofErr w:type="spellEnd"/>
            <w:r w:rsidRPr="002E6381">
              <w:rPr>
                <w:rFonts w:ascii="Times New Roman" w:hAnsi="Times New Roman" w:cs="Times New Roman"/>
              </w:rPr>
              <w:t xml:space="preserve">. </w:t>
            </w:r>
          </w:p>
        </w:tc>
        <w:tc>
          <w:tcPr>
            <w:tcW w:w="0" w:type="auto"/>
            <w:vAlign w:val="center"/>
            <w:hideMark/>
          </w:tcPr>
          <w:p w14:paraId="72C6F55B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228 </w:t>
            </w:r>
          </w:p>
        </w:tc>
        <w:tc>
          <w:tcPr>
            <w:tcW w:w="0" w:type="auto"/>
            <w:vAlign w:val="center"/>
            <w:hideMark/>
          </w:tcPr>
          <w:p w14:paraId="55BFAAA1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3501C505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1FF02530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5ACF6A24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2CBDE04C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2EE67215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0" w:type="auto"/>
            <w:vAlign w:val="center"/>
            <w:hideMark/>
          </w:tcPr>
          <w:p w14:paraId="59B34FEB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(</w:t>
            </w:r>
            <w:proofErr w:type="gramStart"/>
            <w:r w:rsidRPr="002E6381">
              <w:rPr>
                <w:rFonts w:ascii="Times New Roman" w:hAnsi="Times New Roman" w:cs="Times New Roman"/>
              </w:rPr>
              <w:t>chronic</w:t>
            </w:r>
            <w:proofErr w:type="gramEnd"/>
            <w:r w:rsidRPr="002E6381">
              <w:rPr>
                <w:rFonts w:ascii="Times New Roman" w:hAnsi="Times New Roman" w:cs="Times New Roman"/>
              </w:rPr>
              <w:t xml:space="preserve"> adj3 obstructive bronchopulmonary disease*).</w:t>
            </w:r>
            <w:proofErr w:type="spellStart"/>
            <w:r w:rsidRPr="002E6381">
              <w:rPr>
                <w:rFonts w:ascii="Times New Roman" w:hAnsi="Times New Roman" w:cs="Times New Roman"/>
              </w:rPr>
              <w:t>mp</w:t>
            </w:r>
            <w:proofErr w:type="spellEnd"/>
            <w:r w:rsidRPr="002E6381">
              <w:rPr>
                <w:rFonts w:ascii="Times New Roman" w:hAnsi="Times New Roman" w:cs="Times New Roman"/>
              </w:rPr>
              <w:t xml:space="preserve">. </w:t>
            </w:r>
          </w:p>
        </w:tc>
        <w:tc>
          <w:tcPr>
            <w:tcW w:w="0" w:type="auto"/>
            <w:vAlign w:val="center"/>
            <w:hideMark/>
          </w:tcPr>
          <w:p w14:paraId="4F0DBE5D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55 </w:t>
            </w:r>
          </w:p>
        </w:tc>
        <w:tc>
          <w:tcPr>
            <w:tcW w:w="0" w:type="auto"/>
            <w:vAlign w:val="center"/>
            <w:hideMark/>
          </w:tcPr>
          <w:p w14:paraId="5D4CE760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6A5535CC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61FDD0D6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61419A00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1DD65BD2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0B52857A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9</w:t>
            </w:r>
          </w:p>
        </w:tc>
        <w:tc>
          <w:tcPr>
            <w:tcW w:w="0" w:type="auto"/>
            <w:vAlign w:val="center"/>
            <w:hideMark/>
          </w:tcPr>
          <w:p w14:paraId="77D73FD5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(</w:t>
            </w:r>
            <w:proofErr w:type="gramStart"/>
            <w:r w:rsidRPr="002E6381">
              <w:rPr>
                <w:rFonts w:ascii="Times New Roman" w:hAnsi="Times New Roman" w:cs="Times New Roman"/>
              </w:rPr>
              <w:t>chronic</w:t>
            </w:r>
            <w:proofErr w:type="gramEnd"/>
            <w:r w:rsidRPr="002E6381">
              <w:rPr>
                <w:rFonts w:ascii="Times New Roman" w:hAnsi="Times New Roman" w:cs="Times New Roman"/>
              </w:rPr>
              <w:t xml:space="preserve"> adj3 airflow obstruction*).</w:t>
            </w:r>
            <w:proofErr w:type="spellStart"/>
            <w:r w:rsidRPr="002E6381">
              <w:rPr>
                <w:rFonts w:ascii="Times New Roman" w:hAnsi="Times New Roman" w:cs="Times New Roman"/>
              </w:rPr>
              <w:t>mp</w:t>
            </w:r>
            <w:proofErr w:type="spellEnd"/>
            <w:r w:rsidRPr="002E6381">
              <w:rPr>
                <w:rFonts w:ascii="Times New Roman" w:hAnsi="Times New Roman" w:cs="Times New Roman"/>
              </w:rPr>
              <w:t xml:space="preserve">. </w:t>
            </w:r>
          </w:p>
        </w:tc>
        <w:tc>
          <w:tcPr>
            <w:tcW w:w="0" w:type="auto"/>
            <w:vAlign w:val="center"/>
            <w:hideMark/>
          </w:tcPr>
          <w:p w14:paraId="17B8B628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710 </w:t>
            </w:r>
          </w:p>
        </w:tc>
        <w:tc>
          <w:tcPr>
            <w:tcW w:w="0" w:type="auto"/>
            <w:vAlign w:val="center"/>
            <w:hideMark/>
          </w:tcPr>
          <w:p w14:paraId="2430E60A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02F5C861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2A14F44D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00ECF742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28619E25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438D4DA6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10</w:t>
            </w:r>
          </w:p>
        </w:tc>
        <w:tc>
          <w:tcPr>
            <w:tcW w:w="0" w:type="auto"/>
            <w:vAlign w:val="center"/>
            <w:hideMark/>
          </w:tcPr>
          <w:p w14:paraId="1EE8ADCA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(</w:t>
            </w:r>
            <w:proofErr w:type="gramStart"/>
            <w:r w:rsidRPr="002E6381">
              <w:rPr>
                <w:rFonts w:ascii="Times New Roman" w:hAnsi="Times New Roman" w:cs="Times New Roman"/>
              </w:rPr>
              <w:t>chronic</w:t>
            </w:r>
            <w:proofErr w:type="gramEnd"/>
            <w:r w:rsidRPr="002E6381">
              <w:rPr>
                <w:rFonts w:ascii="Times New Roman" w:hAnsi="Times New Roman" w:cs="Times New Roman"/>
              </w:rPr>
              <w:t xml:space="preserve"> adj3 bronchitis).</w:t>
            </w:r>
            <w:proofErr w:type="spellStart"/>
            <w:r w:rsidRPr="002E6381">
              <w:rPr>
                <w:rFonts w:ascii="Times New Roman" w:hAnsi="Times New Roman" w:cs="Times New Roman"/>
              </w:rPr>
              <w:t>mp</w:t>
            </w:r>
            <w:proofErr w:type="spellEnd"/>
            <w:r w:rsidRPr="002E6381">
              <w:rPr>
                <w:rFonts w:ascii="Times New Roman" w:hAnsi="Times New Roman" w:cs="Times New Roman"/>
              </w:rPr>
              <w:t xml:space="preserve">. </w:t>
            </w:r>
          </w:p>
        </w:tc>
        <w:tc>
          <w:tcPr>
            <w:tcW w:w="0" w:type="auto"/>
            <w:vAlign w:val="center"/>
            <w:hideMark/>
          </w:tcPr>
          <w:p w14:paraId="5F5FDD52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11676 </w:t>
            </w:r>
          </w:p>
        </w:tc>
        <w:tc>
          <w:tcPr>
            <w:tcW w:w="0" w:type="auto"/>
            <w:vAlign w:val="center"/>
            <w:hideMark/>
          </w:tcPr>
          <w:p w14:paraId="7BBA82CE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3D3907E1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4FF02412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4AA49E81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16C0FE40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43FCBEC4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11</w:t>
            </w:r>
          </w:p>
        </w:tc>
        <w:tc>
          <w:tcPr>
            <w:tcW w:w="0" w:type="auto"/>
            <w:vAlign w:val="center"/>
            <w:hideMark/>
          </w:tcPr>
          <w:p w14:paraId="522F506D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(</w:t>
            </w:r>
            <w:proofErr w:type="gramStart"/>
            <w:r w:rsidRPr="002E6381">
              <w:rPr>
                <w:rFonts w:ascii="Times New Roman" w:hAnsi="Times New Roman" w:cs="Times New Roman"/>
              </w:rPr>
              <w:t>chronic</w:t>
            </w:r>
            <w:proofErr w:type="gramEnd"/>
            <w:r w:rsidRPr="002E6381">
              <w:rPr>
                <w:rFonts w:ascii="Times New Roman" w:hAnsi="Times New Roman" w:cs="Times New Roman"/>
              </w:rPr>
              <w:t xml:space="preserve"> adj3 obstructive airway disease*).</w:t>
            </w:r>
            <w:proofErr w:type="spellStart"/>
            <w:r w:rsidRPr="002E6381">
              <w:rPr>
                <w:rFonts w:ascii="Times New Roman" w:hAnsi="Times New Roman" w:cs="Times New Roman"/>
              </w:rPr>
              <w:t>mp</w:t>
            </w:r>
            <w:proofErr w:type="spellEnd"/>
            <w:r w:rsidRPr="002E6381">
              <w:rPr>
                <w:rFonts w:ascii="Times New Roman" w:hAnsi="Times New Roman" w:cs="Times New Roman"/>
              </w:rPr>
              <w:t xml:space="preserve">. </w:t>
            </w:r>
          </w:p>
        </w:tc>
        <w:tc>
          <w:tcPr>
            <w:tcW w:w="0" w:type="auto"/>
            <w:vAlign w:val="center"/>
            <w:hideMark/>
          </w:tcPr>
          <w:p w14:paraId="7C2D3CA9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424 </w:t>
            </w:r>
          </w:p>
        </w:tc>
        <w:tc>
          <w:tcPr>
            <w:tcW w:w="0" w:type="auto"/>
            <w:vAlign w:val="center"/>
            <w:hideMark/>
          </w:tcPr>
          <w:p w14:paraId="6E7D2224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5193BDEE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2BEA413C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54D5523E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5834EA59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04E69C0B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12</w:t>
            </w:r>
          </w:p>
        </w:tc>
        <w:tc>
          <w:tcPr>
            <w:tcW w:w="0" w:type="auto"/>
            <w:vAlign w:val="center"/>
            <w:hideMark/>
          </w:tcPr>
          <w:p w14:paraId="1DFD0DB7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(</w:t>
            </w:r>
            <w:proofErr w:type="gramStart"/>
            <w:r w:rsidRPr="002E6381">
              <w:rPr>
                <w:rFonts w:ascii="Times New Roman" w:hAnsi="Times New Roman" w:cs="Times New Roman"/>
              </w:rPr>
              <w:t>chronic</w:t>
            </w:r>
            <w:proofErr w:type="gramEnd"/>
            <w:r w:rsidRPr="002E6381">
              <w:rPr>
                <w:rFonts w:ascii="Times New Roman" w:hAnsi="Times New Roman" w:cs="Times New Roman"/>
              </w:rPr>
              <w:t xml:space="preserve"> adj3 airway obstruction*).</w:t>
            </w:r>
            <w:proofErr w:type="spellStart"/>
            <w:r w:rsidRPr="002E6381">
              <w:rPr>
                <w:rFonts w:ascii="Times New Roman" w:hAnsi="Times New Roman" w:cs="Times New Roman"/>
              </w:rPr>
              <w:t>mp</w:t>
            </w:r>
            <w:proofErr w:type="spellEnd"/>
            <w:r w:rsidRPr="002E6381">
              <w:rPr>
                <w:rFonts w:ascii="Times New Roman" w:hAnsi="Times New Roman" w:cs="Times New Roman"/>
              </w:rPr>
              <w:t xml:space="preserve">. </w:t>
            </w:r>
          </w:p>
        </w:tc>
        <w:tc>
          <w:tcPr>
            <w:tcW w:w="0" w:type="auto"/>
            <w:vAlign w:val="center"/>
            <w:hideMark/>
          </w:tcPr>
          <w:p w14:paraId="1003F668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605 </w:t>
            </w:r>
          </w:p>
        </w:tc>
        <w:tc>
          <w:tcPr>
            <w:tcW w:w="0" w:type="auto"/>
            <w:vAlign w:val="center"/>
            <w:hideMark/>
          </w:tcPr>
          <w:p w14:paraId="0310ADDB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31EA5545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05D60014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7DCDB8BB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094962CA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010F4176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13</w:t>
            </w:r>
          </w:p>
        </w:tc>
        <w:tc>
          <w:tcPr>
            <w:tcW w:w="0" w:type="auto"/>
            <w:vAlign w:val="center"/>
            <w:hideMark/>
          </w:tcPr>
          <w:p w14:paraId="414EF946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(</w:t>
            </w:r>
            <w:proofErr w:type="gramStart"/>
            <w:r w:rsidRPr="002E6381">
              <w:rPr>
                <w:rFonts w:ascii="Times New Roman" w:hAnsi="Times New Roman" w:cs="Times New Roman"/>
              </w:rPr>
              <w:t>chronic</w:t>
            </w:r>
            <w:proofErr w:type="gramEnd"/>
            <w:r w:rsidRPr="002E6381">
              <w:rPr>
                <w:rFonts w:ascii="Times New Roman" w:hAnsi="Times New Roman" w:cs="Times New Roman"/>
              </w:rPr>
              <w:t xml:space="preserve"> adj3 obstructive lung disease*).</w:t>
            </w:r>
            <w:proofErr w:type="spellStart"/>
            <w:r w:rsidRPr="002E6381">
              <w:rPr>
                <w:rFonts w:ascii="Times New Roman" w:hAnsi="Times New Roman" w:cs="Times New Roman"/>
              </w:rPr>
              <w:t>mp</w:t>
            </w:r>
            <w:proofErr w:type="spellEnd"/>
            <w:r w:rsidRPr="002E6381">
              <w:rPr>
                <w:rFonts w:ascii="Times New Roman" w:hAnsi="Times New Roman" w:cs="Times New Roman"/>
              </w:rPr>
              <w:t xml:space="preserve">. </w:t>
            </w:r>
          </w:p>
        </w:tc>
        <w:tc>
          <w:tcPr>
            <w:tcW w:w="0" w:type="auto"/>
            <w:vAlign w:val="center"/>
            <w:hideMark/>
          </w:tcPr>
          <w:p w14:paraId="0DBDCF1F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4963 </w:t>
            </w:r>
          </w:p>
        </w:tc>
        <w:tc>
          <w:tcPr>
            <w:tcW w:w="0" w:type="auto"/>
            <w:vAlign w:val="center"/>
            <w:hideMark/>
          </w:tcPr>
          <w:p w14:paraId="45BF8B4A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604F641B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60C051EC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4D13BD13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1101D6A7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5F5F8D89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14</w:t>
            </w:r>
          </w:p>
        </w:tc>
        <w:tc>
          <w:tcPr>
            <w:tcW w:w="0" w:type="auto"/>
            <w:vAlign w:val="center"/>
            <w:hideMark/>
          </w:tcPr>
          <w:p w14:paraId="6FC5BCC6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(</w:t>
            </w:r>
            <w:proofErr w:type="gramStart"/>
            <w:r w:rsidRPr="002E6381">
              <w:rPr>
                <w:rFonts w:ascii="Times New Roman" w:hAnsi="Times New Roman" w:cs="Times New Roman"/>
              </w:rPr>
              <w:t>chronic</w:t>
            </w:r>
            <w:proofErr w:type="gramEnd"/>
            <w:r w:rsidRPr="002E6381">
              <w:rPr>
                <w:rFonts w:ascii="Times New Roman" w:hAnsi="Times New Roman" w:cs="Times New Roman"/>
              </w:rPr>
              <w:t xml:space="preserve"> adj3 obstructive lung disorder*).</w:t>
            </w:r>
            <w:proofErr w:type="spellStart"/>
            <w:r w:rsidRPr="002E6381">
              <w:rPr>
                <w:rFonts w:ascii="Times New Roman" w:hAnsi="Times New Roman" w:cs="Times New Roman"/>
              </w:rPr>
              <w:t>mp</w:t>
            </w:r>
            <w:proofErr w:type="spellEnd"/>
            <w:r w:rsidRPr="002E6381">
              <w:rPr>
                <w:rFonts w:ascii="Times New Roman" w:hAnsi="Times New Roman" w:cs="Times New Roman"/>
              </w:rPr>
              <w:t xml:space="preserve">. </w:t>
            </w:r>
          </w:p>
        </w:tc>
        <w:tc>
          <w:tcPr>
            <w:tcW w:w="0" w:type="auto"/>
            <w:vAlign w:val="center"/>
            <w:hideMark/>
          </w:tcPr>
          <w:p w14:paraId="0FE7E960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12 </w:t>
            </w:r>
          </w:p>
        </w:tc>
        <w:tc>
          <w:tcPr>
            <w:tcW w:w="0" w:type="auto"/>
            <w:vAlign w:val="center"/>
            <w:hideMark/>
          </w:tcPr>
          <w:p w14:paraId="4EF0BBA6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045BBCDB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4E68C01A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239E752C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750FFF23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0E948AF4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15</w:t>
            </w:r>
          </w:p>
        </w:tc>
        <w:tc>
          <w:tcPr>
            <w:tcW w:w="0" w:type="auto"/>
            <w:vAlign w:val="center"/>
            <w:hideMark/>
          </w:tcPr>
          <w:p w14:paraId="73A374A6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(</w:t>
            </w:r>
            <w:proofErr w:type="gramStart"/>
            <w:r w:rsidRPr="002E6381">
              <w:rPr>
                <w:rFonts w:ascii="Times New Roman" w:hAnsi="Times New Roman" w:cs="Times New Roman"/>
              </w:rPr>
              <w:t>chronic</w:t>
            </w:r>
            <w:proofErr w:type="gramEnd"/>
            <w:r w:rsidRPr="002E6381">
              <w:rPr>
                <w:rFonts w:ascii="Times New Roman" w:hAnsi="Times New Roman" w:cs="Times New Roman"/>
              </w:rPr>
              <w:t xml:space="preserve"> adj3 obstructive pulmonary disease*).</w:t>
            </w:r>
            <w:proofErr w:type="spellStart"/>
            <w:r w:rsidRPr="002E6381">
              <w:rPr>
                <w:rFonts w:ascii="Times New Roman" w:hAnsi="Times New Roman" w:cs="Times New Roman"/>
              </w:rPr>
              <w:t>mp</w:t>
            </w:r>
            <w:proofErr w:type="spellEnd"/>
            <w:r w:rsidRPr="002E6381">
              <w:rPr>
                <w:rFonts w:ascii="Times New Roman" w:hAnsi="Times New Roman" w:cs="Times New Roman"/>
              </w:rPr>
              <w:t xml:space="preserve">. </w:t>
            </w:r>
          </w:p>
        </w:tc>
        <w:tc>
          <w:tcPr>
            <w:tcW w:w="0" w:type="auto"/>
            <w:vAlign w:val="center"/>
            <w:hideMark/>
          </w:tcPr>
          <w:p w14:paraId="60BF057B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57683 </w:t>
            </w:r>
          </w:p>
        </w:tc>
        <w:tc>
          <w:tcPr>
            <w:tcW w:w="0" w:type="auto"/>
            <w:vAlign w:val="center"/>
            <w:hideMark/>
          </w:tcPr>
          <w:p w14:paraId="1B421F38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52B47186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6F73F4C6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4E823AA1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35F0EF2B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01BBDAF4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16</w:t>
            </w:r>
          </w:p>
        </w:tc>
        <w:tc>
          <w:tcPr>
            <w:tcW w:w="0" w:type="auto"/>
            <w:vAlign w:val="center"/>
            <w:hideMark/>
          </w:tcPr>
          <w:p w14:paraId="1ECB7239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(</w:t>
            </w:r>
            <w:proofErr w:type="gramStart"/>
            <w:r w:rsidRPr="002E6381">
              <w:rPr>
                <w:rFonts w:ascii="Times New Roman" w:hAnsi="Times New Roman" w:cs="Times New Roman"/>
              </w:rPr>
              <w:t>chronic</w:t>
            </w:r>
            <w:proofErr w:type="gramEnd"/>
            <w:r w:rsidRPr="002E6381">
              <w:rPr>
                <w:rFonts w:ascii="Times New Roman" w:hAnsi="Times New Roman" w:cs="Times New Roman"/>
              </w:rPr>
              <w:t xml:space="preserve"> adj3 obstructive pulmonary disorder*).</w:t>
            </w:r>
            <w:proofErr w:type="spellStart"/>
            <w:r w:rsidRPr="002E6381">
              <w:rPr>
                <w:rFonts w:ascii="Times New Roman" w:hAnsi="Times New Roman" w:cs="Times New Roman"/>
              </w:rPr>
              <w:t>mp</w:t>
            </w:r>
            <w:proofErr w:type="spellEnd"/>
            <w:r w:rsidRPr="002E6381">
              <w:rPr>
                <w:rFonts w:ascii="Times New Roman" w:hAnsi="Times New Roman" w:cs="Times New Roman"/>
              </w:rPr>
              <w:t xml:space="preserve">. </w:t>
            </w:r>
          </w:p>
        </w:tc>
        <w:tc>
          <w:tcPr>
            <w:tcW w:w="0" w:type="auto"/>
            <w:vAlign w:val="center"/>
            <w:hideMark/>
          </w:tcPr>
          <w:p w14:paraId="7DE9B54B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295 </w:t>
            </w:r>
          </w:p>
        </w:tc>
        <w:tc>
          <w:tcPr>
            <w:tcW w:w="0" w:type="auto"/>
            <w:vAlign w:val="center"/>
            <w:hideMark/>
          </w:tcPr>
          <w:p w14:paraId="09DD051F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7F1A27F0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297B0C70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7098EE0A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6AB1E6C7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77141012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17</w:t>
            </w:r>
          </w:p>
        </w:tc>
        <w:tc>
          <w:tcPr>
            <w:tcW w:w="0" w:type="auto"/>
            <w:vAlign w:val="center"/>
            <w:hideMark/>
          </w:tcPr>
          <w:p w14:paraId="57B97F5E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(</w:t>
            </w:r>
            <w:proofErr w:type="gramStart"/>
            <w:r w:rsidRPr="002E6381">
              <w:rPr>
                <w:rFonts w:ascii="Times New Roman" w:hAnsi="Times New Roman" w:cs="Times New Roman"/>
              </w:rPr>
              <w:t>chronic</w:t>
            </w:r>
            <w:proofErr w:type="gramEnd"/>
            <w:r w:rsidRPr="002E6381">
              <w:rPr>
                <w:rFonts w:ascii="Times New Roman" w:hAnsi="Times New Roman" w:cs="Times New Roman"/>
              </w:rPr>
              <w:t xml:space="preserve"> adj3 obstructive respiratory disease*).</w:t>
            </w:r>
            <w:proofErr w:type="spellStart"/>
            <w:r w:rsidRPr="002E6381">
              <w:rPr>
                <w:rFonts w:ascii="Times New Roman" w:hAnsi="Times New Roman" w:cs="Times New Roman"/>
              </w:rPr>
              <w:t>mp</w:t>
            </w:r>
            <w:proofErr w:type="spellEnd"/>
            <w:r w:rsidRPr="002E6381">
              <w:rPr>
                <w:rFonts w:ascii="Times New Roman" w:hAnsi="Times New Roman" w:cs="Times New Roman"/>
              </w:rPr>
              <w:t xml:space="preserve">. </w:t>
            </w:r>
          </w:p>
        </w:tc>
        <w:tc>
          <w:tcPr>
            <w:tcW w:w="0" w:type="auto"/>
            <w:vAlign w:val="center"/>
            <w:hideMark/>
          </w:tcPr>
          <w:p w14:paraId="02582AAB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142 </w:t>
            </w:r>
          </w:p>
        </w:tc>
        <w:tc>
          <w:tcPr>
            <w:tcW w:w="0" w:type="auto"/>
            <w:vAlign w:val="center"/>
            <w:hideMark/>
          </w:tcPr>
          <w:p w14:paraId="0B699CB8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6DADF3F8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4575599C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41FB8F36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2B9AFDD1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45EF4A2B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18</w:t>
            </w:r>
          </w:p>
        </w:tc>
        <w:tc>
          <w:tcPr>
            <w:tcW w:w="0" w:type="auto"/>
            <w:vAlign w:val="center"/>
            <w:hideMark/>
          </w:tcPr>
          <w:p w14:paraId="07FD205A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(</w:t>
            </w:r>
            <w:proofErr w:type="gramStart"/>
            <w:r w:rsidRPr="002E6381">
              <w:rPr>
                <w:rFonts w:ascii="Times New Roman" w:hAnsi="Times New Roman" w:cs="Times New Roman"/>
              </w:rPr>
              <w:t>chronic</w:t>
            </w:r>
            <w:proofErr w:type="gramEnd"/>
            <w:r w:rsidRPr="002E6381">
              <w:rPr>
                <w:rFonts w:ascii="Times New Roman" w:hAnsi="Times New Roman" w:cs="Times New Roman"/>
              </w:rPr>
              <w:t xml:space="preserve"> adj3 obstructive respiratory tract disease*).</w:t>
            </w:r>
            <w:proofErr w:type="spellStart"/>
            <w:r w:rsidRPr="002E6381">
              <w:rPr>
                <w:rFonts w:ascii="Times New Roman" w:hAnsi="Times New Roman" w:cs="Times New Roman"/>
              </w:rPr>
              <w:t>mp</w:t>
            </w:r>
            <w:proofErr w:type="spellEnd"/>
            <w:r w:rsidRPr="002E6381">
              <w:rPr>
                <w:rFonts w:ascii="Times New Roman" w:hAnsi="Times New Roman" w:cs="Times New Roman"/>
              </w:rPr>
              <w:t xml:space="preserve">. </w:t>
            </w:r>
          </w:p>
        </w:tc>
        <w:tc>
          <w:tcPr>
            <w:tcW w:w="0" w:type="auto"/>
            <w:vAlign w:val="center"/>
            <w:hideMark/>
          </w:tcPr>
          <w:p w14:paraId="14CED02D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47 </w:t>
            </w:r>
          </w:p>
        </w:tc>
        <w:tc>
          <w:tcPr>
            <w:tcW w:w="0" w:type="auto"/>
            <w:vAlign w:val="center"/>
            <w:hideMark/>
          </w:tcPr>
          <w:p w14:paraId="5D14F9A8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08BA7B6D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751DAC75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0E6DF6A0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2725CFA0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7407FC69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19</w:t>
            </w:r>
          </w:p>
        </w:tc>
        <w:tc>
          <w:tcPr>
            <w:tcW w:w="0" w:type="auto"/>
            <w:vAlign w:val="center"/>
            <w:hideMark/>
          </w:tcPr>
          <w:p w14:paraId="716B3EE7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(</w:t>
            </w:r>
            <w:proofErr w:type="gramStart"/>
            <w:r w:rsidRPr="002E6381">
              <w:rPr>
                <w:rFonts w:ascii="Times New Roman" w:hAnsi="Times New Roman" w:cs="Times New Roman"/>
              </w:rPr>
              <w:t>focal</w:t>
            </w:r>
            <w:proofErr w:type="gramEnd"/>
            <w:r w:rsidRPr="002E6381">
              <w:rPr>
                <w:rFonts w:ascii="Times New Roman" w:hAnsi="Times New Roman" w:cs="Times New Roman"/>
              </w:rPr>
              <w:t xml:space="preserve"> adj2 emphysema*).</w:t>
            </w:r>
            <w:proofErr w:type="spellStart"/>
            <w:r w:rsidRPr="002E6381">
              <w:rPr>
                <w:rFonts w:ascii="Times New Roman" w:hAnsi="Times New Roman" w:cs="Times New Roman"/>
              </w:rPr>
              <w:t>mp</w:t>
            </w:r>
            <w:proofErr w:type="spellEnd"/>
            <w:r w:rsidRPr="002E6381">
              <w:rPr>
                <w:rFonts w:ascii="Times New Roman" w:hAnsi="Times New Roman" w:cs="Times New Roman"/>
              </w:rPr>
              <w:t xml:space="preserve">. </w:t>
            </w:r>
          </w:p>
        </w:tc>
        <w:tc>
          <w:tcPr>
            <w:tcW w:w="0" w:type="auto"/>
            <w:vAlign w:val="center"/>
            <w:hideMark/>
          </w:tcPr>
          <w:p w14:paraId="3A592060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53 </w:t>
            </w:r>
          </w:p>
        </w:tc>
        <w:tc>
          <w:tcPr>
            <w:tcW w:w="0" w:type="auto"/>
            <w:vAlign w:val="center"/>
            <w:hideMark/>
          </w:tcPr>
          <w:p w14:paraId="083BD17A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79DFFD8C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210EE7F6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53E584D5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7AA2B516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709AE458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20</w:t>
            </w:r>
          </w:p>
        </w:tc>
        <w:tc>
          <w:tcPr>
            <w:tcW w:w="0" w:type="auto"/>
            <w:vAlign w:val="center"/>
            <w:hideMark/>
          </w:tcPr>
          <w:p w14:paraId="0136FF28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(</w:t>
            </w:r>
            <w:proofErr w:type="gramStart"/>
            <w:r w:rsidRPr="002E6381">
              <w:rPr>
                <w:rFonts w:ascii="Times New Roman" w:hAnsi="Times New Roman" w:cs="Times New Roman"/>
              </w:rPr>
              <w:t>lung</w:t>
            </w:r>
            <w:proofErr w:type="gramEnd"/>
            <w:r w:rsidRPr="002E6381">
              <w:rPr>
                <w:rFonts w:ascii="Times New Roman" w:hAnsi="Times New Roman" w:cs="Times New Roman"/>
              </w:rPr>
              <w:t xml:space="preserve"> adj3 chronic obstructive disease*).</w:t>
            </w:r>
            <w:proofErr w:type="spellStart"/>
            <w:r w:rsidRPr="002E6381">
              <w:rPr>
                <w:rFonts w:ascii="Times New Roman" w:hAnsi="Times New Roman" w:cs="Times New Roman"/>
              </w:rPr>
              <w:t>mp</w:t>
            </w:r>
            <w:proofErr w:type="spellEnd"/>
            <w:r w:rsidRPr="002E6381">
              <w:rPr>
                <w:rFonts w:ascii="Times New Roman" w:hAnsi="Times New Roman" w:cs="Times New Roman"/>
              </w:rPr>
              <w:t xml:space="preserve">. </w:t>
            </w:r>
          </w:p>
        </w:tc>
        <w:tc>
          <w:tcPr>
            <w:tcW w:w="0" w:type="auto"/>
            <w:vAlign w:val="center"/>
            <w:hideMark/>
          </w:tcPr>
          <w:p w14:paraId="35E74652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13 </w:t>
            </w:r>
          </w:p>
        </w:tc>
        <w:tc>
          <w:tcPr>
            <w:tcW w:w="0" w:type="auto"/>
            <w:vAlign w:val="center"/>
            <w:hideMark/>
          </w:tcPr>
          <w:p w14:paraId="048198C0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7ACDBE56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420BD91C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5B94E85A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1906E1C2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4F09F884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21</w:t>
            </w:r>
          </w:p>
        </w:tc>
        <w:tc>
          <w:tcPr>
            <w:tcW w:w="0" w:type="auto"/>
            <w:vAlign w:val="center"/>
            <w:hideMark/>
          </w:tcPr>
          <w:p w14:paraId="4C8FAC9B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(</w:t>
            </w:r>
            <w:proofErr w:type="spellStart"/>
            <w:proofErr w:type="gramStart"/>
            <w:r w:rsidRPr="002E6381">
              <w:rPr>
                <w:rFonts w:ascii="Times New Roman" w:hAnsi="Times New Roman" w:cs="Times New Roman"/>
              </w:rPr>
              <w:t>panacinar</w:t>
            </w:r>
            <w:proofErr w:type="spellEnd"/>
            <w:proofErr w:type="gramEnd"/>
            <w:r w:rsidRPr="002E6381">
              <w:rPr>
                <w:rFonts w:ascii="Times New Roman" w:hAnsi="Times New Roman" w:cs="Times New Roman"/>
              </w:rPr>
              <w:t xml:space="preserve"> adj2 emphysema*).</w:t>
            </w:r>
            <w:proofErr w:type="spellStart"/>
            <w:r w:rsidRPr="002E6381">
              <w:rPr>
                <w:rFonts w:ascii="Times New Roman" w:hAnsi="Times New Roman" w:cs="Times New Roman"/>
              </w:rPr>
              <w:t>mp</w:t>
            </w:r>
            <w:proofErr w:type="spellEnd"/>
            <w:r w:rsidRPr="002E6381">
              <w:rPr>
                <w:rFonts w:ascii="Times New Roman" w:hAnsi="Times New Roman" w:cs="Times New Roman"/>
              </w:rPr>
              <w:t xml:space="preserve">. </w:t>
            </w:r>
          </w:p>
        </w:tc>
        <w:tc>
          <w:tcPr>
            <w:tcW w:w="0" w:type="auto"/>
            <w:vAlign w:val="center"/>
            <w:hideMark/>
          </w:tcPr>
          <w:p w14:paraId="3EDD892E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100 </w:t>
            </w:r>
          </w:p>
        </w:tc>
        <w:tc>
          <w:tcPr>
            <w:tcW w:w="0" w:type="auto"/>
            <w:vAlign w:val="center"/>
            <w:hideMark/>
          </w:tcPr>
          <w:p w14:paraId="53E47F81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7FFC50E0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0DB7997D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57880A7A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0FAF961E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380F977C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22</w:t>
            </w:r>
          </w:p>
        </w:tc>
        <w:tc>
          <w:tcPr>
            <w:tcW w:w="0" w:type="auto"/>
            <w:vAlign w:val="center"/>
            <w:hideMark/>
          </w:tcPr>
          <w:p w14:paraId="493338E0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(</w:t>
            </w:r>
            <w:proofErr w:type="spellStart"/>
            <w:proofErr w:type="gramStart"/>
            <w:r w:rsidRPr="002E6381">
              <w:rPr>
                <w:rFonts w:ascii="Times New Roman" w:hAnsi="Times New Roman" w:cs="Times New Roman"/>
              </w:rPr>
              <w:t>panlobular</w:t>
            </w:r>
            <w:proofErr w:type="spellEnd"/>
            <w:proofErr w:type="gramEnd"/>
            <w:r w:rsidRPr="002E6381">
              <w:rPr>
                <w:rFonts w:ascii="Times New Roman" w:hAnsi="Times New Roman" w:cs="Times New Roman"/>
              </w:rPr>
              <w:t xml:space="preserve"> adj2 emphysema*).</w:t>
            </w:r>
            <w:proofErr w:type="spellStart"/>
            <w:r w:rsidRPr="002E6381">
              <w:rPr>
                <w:rFonts w:ascii="Times New Roman" w:hAnsi="Times New Roman" w:cs="Times New Roman"/>
              </w:rPr>
              <w:t>mp</w:t>
            </w:r>
            <w:proofErr w:type="spellEnd"/>
            <w:r w:rsidRPr="002E6381">
              <w:rPr>
                <w:rFonts w:ascii="Times New Roman" w:hAnsi="Times New Roman" w:cs="Times New Roman"/>
              </w:rPr>
              <w:t xml:space="preserve">. </w:t>
            </w:r>
          </w:p>
        </w:tc>
        <w:tc>
          <w:tcPr>
            <w:tcW w:w="0" w:type="auto"/>
            <w:vAlign w:val="center"/>
            <w:hideMark/>
          </w:tcPr>
          <w:p w14:paraId="4D19D87E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129 </w:t>
            </w:r>
          </w:p>
        </w:tc>
        <w:tc>
          <w:tcPr>
            <w:tcW w:w="0" w:type="auto"/>
            <w:vAlign w:val="center"/>
            <w:hideMark/>
          </w:tcPr>
          <w:p w14:paraId="739341EC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7354E701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1B2EFD56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74B99C56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116FCEDF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5E1EAE93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23</w:t>
            </w:r>
          </w:p>
        </w:tc>
        <w:tc>
          <w:tcPr>
            <w:tcW w:w="0" w:type="auto"/>
            <w:vAlign w:val="center"/>
            <w:hideMark/>
          </w:tcPr>
          <w:p w14:paraId="5A1C27A6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(</w:t>
            </w:r>
            <w:proofErr w:type="gramStart"/>
            <w:r w:rsidRPr="002E6381">
              <w:rPr>
                <w:rFonts w:ascii="Times New Roman" w:hAnsi="Times New Roman" w:cs="Times New Roman"/>
              </w:rPr>
              <w:t>pulmonary</w:t>
            </w:r>
            <w:proofErr w:type="gramEnd"/>
            <w:r w:rsidRPr="002E6381">
              <w:rPr>
                <w:rFonts w:ascii="Times New Roman" w:hAnsi="Times New Roman" w:cs="Times New Roman"/>
              </w:rPr>
              <w:t xml:space="preserve"> adj2 emphysema*).</w:t>
            </w:r>
            <w:proofErr w:type="spellStart"/>
            <w:r w:rsidRPr="002E6381">
              <w:rPr>
                <w:rFonts w:ascii="Times New Roman" w:hAnsi="Times New Roman" w:cs="Times New Roman"/>
              </w:rPr>
              <w:t>mp</w:t>
            </w:r>
            <w:proofErr w:type="spellEnd"/>
            <w:r w:rsidRPr="002E6381">
              <w:rPr>
                <w:rFonts w:ascii="Times New Roman" w:hAnsi="Times New Roman" w:cs="Times New Roman"/>
              </w:rPr>
              <w:t xml:space="preserve">. </w:t>
            </w:r>
          </w:p>
        </w:tc>
        <w:tc>
          <w:tcPr>
            <w:tcW w:w="0" w:type="auto"/>
            <w:vAlign w:val="center"/>
            <w:hideMark/>
          </w:tcPr>
          <w:p w14:paraId="0529FAE0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18072 </w:t>
            </w:r>
          </w:p>
        </w:tc>
        <w:tc>
          <w:tcPr>
            <w:tcW w:w="0" w:type="auto"/>
            <w:vAlign w:val="center"/>
            <w:hideMark/>
          </w:tcPr>
          <w:p w14:paraId="368A289C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6D44BC37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00F57821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640E3E10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352ABCD2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096004E7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24</w:t>
            </w:r>
          </w:p>
        </w:tc>
        <w:tc>
          <w:tcPr>
            <w:tcW w:w="0" w:type="auto"/>
            <w:vAlign w:val="center"/>
            <w:hideMark/>
          </w:tcPr>
          <w:p w14:paraId="43A8B4C2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or/1-23 </w:t>
            </w:r>
          </w:p>
        </w:tc>
        <w:tc>
          <w:tcPr>
            <w:tcW w:w="0" w:type="auto"/>
            <w:vAlign w:val="center"/>
            <w:hideMark/>
          </w:tcPr>
          <w:p w14:paraId="3A2B6213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117970 </w:t>
            </w:r>
          </w:p>
        </w:tc>
        <w:tc>
          <w:tcPr>
            <w:tcW w:w="0" w:type="auto"/>
            <w:vAlign w:val="center"/>
            <w:hideMark/>
          </w:tcPr>
          <w:p w14:paraId="2D5E4673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14C17190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5C2E553D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7888DA47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1A5392A7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439A94D6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25</w:t>
            </w:r>
          </w:p>
        </w:tc>
        <w:tc>
          <w:tcPr>
            <w:tcW w:w="0" w:type="auto"/>
            <w:vAlign w:val="center"/>
            <w:hideMark/>
          </w:tcPr>
          <w:p w14:paraId="1C4CB9B3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Patient Readmission/ </w:t>
            </w:r>
          </w:p>
        </w:tc>
        <w:tc>
          <w:tcPr>
            <w:tcW w:w="0" w:type="auto"/>
            <w:vAlign w:val="center"/>
            <w:hideMark/>
          </w:tcPr>
          <w:p w14:paraId="467CC757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21581 </w:t>
            </w:r>
          </w:p>
        </w:tc>
        <w:tc>
          <w:tcPr>
            <w:tcW w:w="0" w:type="auto"/>
            <w:vAlign w:val="center"/>
            <w:hideMark/>
          </w:tcPr>
          <w:p w14:paraId="3BF8411A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3DE65CE2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49862D28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3B7F3651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4C898F70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132DC040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26</w:t>
            </w:r>
          </w:p>
        </w:tc>
        <w:tc>
          <w:tcPr>
            <w:tcW w:w="0" w:type="auto"/>
            <w:vAlign w:val="center"/>
            <w:hideMark/>
          </w:tcPr>
          <w:p w14:paraId="5D3517D6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readmission?.mp. </w:t>
            </w:r>
          </w:p>
        </w:tc>
        <w:tc>
          <w:tcPr>
            <w:tcW w:w="0" w:type="auto"/>
            <w:vAlign w:val="center"/>
            <w:hideMark/>
          </w:tcPr>
          <w:p w14:paraId="58E05C9C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43085 </w:t>
            </w:r>
          </w:p>
        </w:tc>
        <w:tc>
          <w:tcPr>
            <w:tcW w:w="0" w:type="auto"/>
            <w:vAlign w:val="center"/>
            <w:hideMark/>
          </w:tcPr>
          <w:p w14:paraId="324DADC8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691094B7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3C262020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1DAB37D4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72178941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5450AA35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27</w:t>
            </w:r>
          </w:p>
        </w:tc>
        <w:tc>
          <w:tcPr>
            <w:tcW w:w="0" w:type="auto"/>
            <w:vAlign w:val="center"/>
            <w:hideMark/>
          </w:tcPr>
          <w:p w14:paraId="359E8A06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re-admission?.mp. </w:t>
            </w:r>
          </w:p>
        </w:tc>
        <w:tc>
          <w:tcPr>
            <w:tcW w:w="0" w:type="auto"/>
            <w:vAlign w:val="center"/>
            <w:hideMark/>
          </w:tcPr>
          <w:p w14:paraId="1E21C8B2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2570 </w:t>
            </w:r>
          </w:p>
        </w:tc>
        <w:tc>
          <w:tcPr>
            <w:tcW w:w="0" w:type="auto"/>
            <w:vAlign w:val="center"/>
            <w:hideMark/>
          </w:tcPr>
          <w:p w14:paraId="111D1734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240FE4C2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10C7A92A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56B17D0F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1A24C926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0BF97688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28</w:t>
            </w:r>
          </w:p>
        </w:tc>
        <w:tc>
          <w:tcPr>
            <w:tcW w:w="0" w:type="auto"/>
            <w:vAlign w:val="center"/>
            <w:hideMark/>
          </w:tcPr>
          <w:p w14:paraId="7C44F2E1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rehospitali?ation?.mp. </w:t>
            </w:r>
          </w:p>
        </w:tc>
        <w:tc>
          <w:tcPr>
            <w:tcW w:w="0" w:type="auto"/>
            <w:vAlign w:val="center"/>
            <w:hideMark/>
          </w:tcPr>
          <w:p w14:paraId="7C2699C5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6834 </w:t>
            </w:r>
          </w:p>
        </w:tc>
        <w:tc>
          <w:tcPr>
            <w:tcW w:w="0" w:type="auto"/>
            <w:vAlign w:val="center"/>
            <w:hideMark/>
          </w:tcPr>
          <w:p w14:paraId="6FE61A77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699249D4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2C273AEF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780CB265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723143E1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10458568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29</w:t>
            </w:r>
          </w:p>
        </w:tc>
        <w:tc>
          <w:tcPr>
            <w:tcW w:w="0" w:type="auto"/>
            <w:vAlign w:val="center"/>
            <w:hideMark/>
          </w:tcPr>
          <w:p w14:paraId="561BAF03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re-hospitali?ation?.mp. </w:t>
            </w:r>
          </w:p>
        </w:tc>
        <w:tc>
          <w:tcPr>
            <w:tcW w:w="0" w:type="auto"/>
            <w:vAlign w:val="center"/>
            <w:hideMark/>
          </w:tcPr>
          <w:p w14:paraId="7F15E3D2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1793 </w:t>
            </w:r>
          </w:p>
        </w:tc>
        <w:tc>
          <w:tcPr>
            <w:tcW w:w="0" w:type="auto"/>
            <w:vAlign w:val="center"/>
            <w:hideMark/>
          </w:tcPr>
          <w:p w14:paraId="05D1F869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63339734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4D3C9589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284174F9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136EE239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6705FD41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30</w:t>
            </w:r>
          </w:p>
        </w:tc>
        <w:tc>
          <w:tcPr>
            <w:tcW w:w="0" w:type="auto"/>
            <w:vAlign w:val="center"/>
            <w:hideMark/>
          </w:tcPr>
          <w:p w14:paraId="6BD1A3D1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readmit*.</w:t>
            </w:r>
            <w:proofErr w:type="spellStart"/>
            <w:r w:rsidRPr="002E6381">
              <w:rPr>
                <w:rFonts w:ascii="Times New Roman" w:hAnsi="Times New Roman" w:cs="Times New Roman"/>
              </w:rPr>
              <w:t>mp</w:t>
            </w:r>
            <w:proofErr w:type="spellEnd"/>
            <w:r w:rsidRPr="002E6381">
              <w:rPr>
                <w:rFonts w:ascii="Times New Roman" w:hAnsi="Times New Roman" w:cs="Times New Roman"/>
              </w:rPr>
              <w:t xml:space="preserve">. </w:t>
            </w:r>
          </w:p>
        </w:tc>
        <w:tc>
          <w:tcPr>
            <w:tcW w:w="0" w:type="auto"/>
            <w:vAlign w:val="center"/>
            <w:hideMark/>
          </w:tcPr>
          <w:p w14:paraId="648676C5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8537 </w:t>
            </w:r>
          </w:p>
        </w:tc>
        <w:tc>
          <w:tcPr>
            <w:tcW w:w="0" w:type="auto"/>
            <w:vAlign w:val="center"/>
            <w:hideMark/>
          </w:tcPr>
          <w:p w14:paraId="1587487F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01F4FD51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2EA6C359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4EA10CA5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1BF9D7CD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1FE954BD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31</w:t>
            </w:r>
          </w:p>
        </w:tc>
        <w:tc>
          <w:tcPr>
            <w:tcW w:w="0" w:type="auto"/>
            <w:vAlign w:val="center"/>
            <w:hideMark/>
          </w:tcPr>
          <w:p w14:paraId="55649AB2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(</w:t>
            </w:r>
            <w:proofErr w:type="gramStart"/>
            <w:r w:rsidRPr="002E6381">
              <w:rPr>
                <w:rFonts w:ascii="Times New Roman" w:hAnsi="Times New Roman" w:cs="Times New Roman"/>
              </w:rPr>
              <w:t>multiple</w:t>
            </w:r>
            <w:proofErr w:type="gramEnd"/>
            <w:r w:rsidRPr="002E6381">
              <w:rPr>
                <w:rFonts w:ascii="Times New Roman" w:hAnsi="Times New Roman" w:cs="Times New Roman"/>
              </w:rPr>
              <w:t xml:space="preserve"> adj2 admission*).</w:t>
            </w:r>
            <w:proofErr w:type="spellStart"/>
            <w:r w:rsidRPr="002E6381">
              <w:rPr>
                <w:rFonts w:ascii="Times New Roman" w:hAnsi="Times New Roman" w:cs="Times New Roman"/>
              </w:rPr>
              <w:t>mp</w:t>
            </w:r>
            <w:proofErr w:type="spellEnd"/>
            <w:r w:rsidRPr="002E6381">
              <w:rPr>
                <w:rFonts w:ascii="Times New Roman" w:hAnsi="Times New Roman" w:cs="Times New Roman"/>
              </w:rPr>
              <w:t xml:space="preserve">. </w:t>
            </w:r>
          </w:p>
        </w:tc>
        <w:tc>
          <w:tcPr>
            <w:tcW w:w="0" w:type="auto"/>
            <w:vAlign w:val="center"/>
            <w:hideMark/>
          </w:tcPr>
          <w:p w14:paraId="0F8F75CF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951 </w:t>
            </w:r>
          </w:p>
        </w:tc>
        <w:tc>
          <w:tcPr>
            <w:tcW w:w="0" w:type="auto"/>
            <w:vAlign w:val="center"/>
            <w:hideMark/>
          </w:tcPr>
          <w:p w14:paraId="0DA74332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64C98318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21B716D2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07F34DBC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6F317D93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5AD89748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32</w:t>
            </w:r>
          </w:p>
        </w:tc>
        <w:tc>
          <w:tcPr>
            <w:tcW w:w="0" w:type="auto"/>
            <w:vAlign w:val="center"/>
            <w:hideMark/>
          </w:tcPr>
          <w:p w14:paraId="42308DC2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(repeat* adj3 admission*).</w:t>
            </w:r>
            <w:proofErr w:type="spellStart"/>
            <w:r w:rsidRPr="002E6381">
              <w:rPr>
                <w:rFonts w:ascii="Times New Roman" w:hAnsi="Times New Roman" w:cs="Times New Roman"/>
              </w:rPr>
              <w:t>mp</w:t>
            </w:r>
            <w:proofErr w:type="spellEnd"/>
            <w:r w:rsidRPr="002E6381">
              <w:rPr>
                <w:rFonts w:ascii="Times New Roman" w:hAnsi="Times New Roman" w:cs="Times New Roman"/>
              </w:rPr>
              <w:t xml:space="preserve">. </w:t>
            </w:r>
          </w:p>
        </w:tc>
        <w:tc>
          <w:tcPr>
            <w:tcW w:w="0" w:type="auto"/>
            <w:vAlign w:val="center"/>
            <w:hideMark/>
          </w:tcPr>
          <w:p w14:paraId="5BBB14D4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960 </w:t>
            </w:r>
          </w:p>
        </w:tc>
        <w:tc>
          <w:tcPr>
            <w:tcW w:w="0" w:type="auto"/>
            <w:vAlign w:val="center"/>
            <w:hideMark/>
          </w:tcPr>
          <w:p w14:paraId="331B028D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2E3DA687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0E2A5194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088847A7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47D1E645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58AB5B2D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33</w:t>
            </w:r>
          </w:p>
        </w:tc>
        <w:tc>
          <w:tcPr>
            <w:tcW w:w="0" w:type="auto"/>
            <w:vAlign w:val="center"/>
            <w:hideMark/>
          </w:tcPr>
          <w:p w14:paraId="40D5A10B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(repeat* adj3 hospital*).</w:t>
            </w:r>
            <w:proofErr w:type="spellStart"/>
            <w:r w:rsidRPr="002E6381">
              <w:rPr>
                <w:rFonts w:ascii="Times New Roman" w:hAnsi="Times New Roman" w:cs="Times New Roman"/>
              </w:rPr>
              <w:t>mp</w:t>
            </w:r>
            <w:proofErr w:type="spellEnd"/>
            <w:r w:rsidRPr="002E6381">
              <w:rPr>
                <w:rFonts w:ascii="Times New Roman" w:hAnsi="Times New Roman" w:cs="Times New Roman"/>
              </w:rPr>
              <w:t xml:space="preserve">. </w:t>
            </w:r>
          </w:p>
        </w:tc>
        <w:tc>
          <w:tcPr>
            <w:tcW w:w="0" w:type="auto"/>
            <w:vAlign w:val="center"/>
            <w:hideMark/>
          </w:tcPr>
          <w:p w14:paraId="5E8FF8B6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2268 </w:t>
            </w:r>
          </w:p>
        </w:tc>
        <w:tc>
          <w:tcPr>
            <w:tcW w:w="0" w:type="auto"/>
            <w:vAlign w:val="center"/>
            <w:hideMark/>
          </w:tcPr>
          <w:p w14:paraId="54455687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03154EEA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638120A0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6BCD8E1D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72544BFA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5A7BC918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34</w:t>
            </w:r>
          </w:p>
        </w:tc>
        <w:tc>
          <w:tcPr>
            <w:tcW w:w="0" w:type="auto"/>
            <w:vAlign w:val="center"/>
            <w:hideMark/>
          </w:tcPr>
          <w:p w14:paraId="59DE8A5D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or/25-33 </w:t>
            </w:r>
          </w:p>
        </w:tc>
        <w:tc>
          <w:tcPr>
            <w:tcW w:w="0" w:type="auto"/>
            <w:vAlign w:val="center"/>
            <w:hideMark/>
          </w:tcPr>
          <w:p w14:paraId="496EFA29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57030 </w:t>
            </w:r>
          </w:p>
        </w:tc>
        <w:tc>
          <w:tcPr>
            <w:tcW w:w="0" w:type="auto"/>
            <w:vAlign w:val="center"/>
            <w:hideMark/>
          </w:tcPr>
          <w:p w14:paraId="417FD1B5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5F9CEC49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22219D10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7E9341E8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193C3C6C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26F3A8D6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lastRenderedPageBreak/>
              <w:t>35</w:t>
            </w:r>
          </w:p>
        </w:tc>
        <w:tc>
          <w:tcPr>
            <w:tcW w:w="0" w:type="auto"/>
            <w:vAlign w:val="center"/>
            <w:hideMark/>
          </w:tcPr>
          <w:p w14:paraId="6CA0ECAF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24 and 34 </w:t>
            </w:r>
          </w:p>
        </w:tc>
        <w:tc>
          <w:tcPr>
            <w:tcW w:w="0" w:type="auto"/>
            <w:vAlign w:val="center"/>
            <w:hideMark/>
          </w:tcPr>
          <w:p w14:paraId="74A4F8B2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2003 </w:t>
            </w:r>
          </w:p>
        </w:tc>
        <w:tc>
          <w:tcPr>
            <w:tcW w:w="0" w:type="auto"/>
            <w:vAlign w:val="center"/>
            <w:hideMark/>
          </w:tcPr>
          <w:p w14:paraId="77E5C011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440652AC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419E6C1F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75A6C0B8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5222B188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36E6AC2A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36</w:t>
            </w:r>
          </w:p>
        </w:tc>
        <w:tc>
          <w:tcPr>
            <w:tcW w:w="0" w:type="auto"/>
            <w:vAlign w:val="center"/>
            <w:hideMark/>
          </w:tcPr>
          <w:p w14:paraId="4A679230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predict:.</w:t>
            </w:r>
            <w:proofErr w:type="spellStart"/>
            <w:r w:rsidRPr="002E6381">
              <w:rPr>
                <w:rFonts w:ascii="Times New Roman" w:hAnsi="Times New Roman" w:cs="Times New Roman"/>
              </w:rPr>
              <w:t>mp</w:t>
            </w:r>
            <w:proofErr w:type="spellEnd"/>
            <w:r w:rsidRPr="002E6381">
              <w:rPr>
                <w:rFonts w:ascii="Times New Roman" w:hAnsi="Times New Roman" w:cs="Times New Roman"/>
              </w:rPr>
              <w:t xml:space="preserve">. </w:t>
            </w:r>
          </w:p>
        </w:tc>
        <w:tc>
          <w:tcPr>
            <w:tcW w:w="0" w:type="auto"/>
            <w:vAlign w:val="center"/>
            <w:hideMark/>
          </w:tcPr>
          <w:p w14:paraId="0260077E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1964255 </w:t>
            </w:r>
          </w:p>
        </w:tc>
        <w:tc>
          <w:tcPr>
            <w:tcW w:w="0" w:type="auto"/>
            <w:vAlign w:val="center"/>
            <w:hideMark/>
          </w:tcPr>
          <w:p w14:paraId="390C2E43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235790BE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71588FAE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6D8CEB10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6184BF51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18019DD4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37</w:t>
            </w:r>
          </w:p>
        </w:tc>
        <w:tc>
          <w:tcPr>
            <w:tcW w:w="0" w:type="auto"/>
            <w:vAlign w:val="center"/>
            <w:hideMark/>
          </w:tcPr>
          <w:p w14:paraId="11108551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proofErr w:type="spellStart"/>
            <w:r w:rsidRPr="002E6381">
              <w:rPr>
                <w:rFonts w:ascii="Times New Roman" w:hAnsi="Times New Roman" w:cs="Times New Roman"/>
              </w:rPr>
              <w:t>scor</w:t>
            </w:r>
            <w:proofErr w:type="spellEnd"/>
            <w:r w:rsidRPr="002E6381">
              <w:rPr>
                <w:rFonts w:ascii="Times New Roman" w:hAnsi="Times New Roman" w:cs="Times New Roman"/>
              </w:rPr>
              <w:t>:.</w:t>
            </w:r>
            <w:proofErr w:type="spellStart"/>
            <w:r w:rsidRPr="002E6381">
              <w:rPr>
                <w:rFonts w:ascii="Times New Roman" w:hAnsi="Times New Roman" w:cs="Times New Roman"/>
              </w:rPr>
              <w:t>tw</w:t>
            </w:r>
            <w:proofErr w:type="spellEnd"/>
            <w:r w:rsidRPr="002E6381">
              <w:rPr>
                <w:rFonts w:ascii="Times New Roman" w:hAnsi="Times New Roman" w:cs="Times New Roman"/>
              </w:rPr>
              <w:t xml:space="preserve">. </w:t>
            </w:r>
          </w:p>
        </w:tc>
        <w:tc>
          <w:tcPr>
            <w:tcW w:w="0" w:type="auto"/>
            <w:vAlign w:val="center"/>
            <w:hideMark/>
          </w:tcPr>
          <w:p w14:paraId="41D729DA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1181667 </w:t>
            </w:r>
          </w:p>
        </w:tc>
        <w:tc>
          <w:tcPr>
            <w:tcW w:w="0" w:type="auto"/>
            <w:vAlign w:val="center"/>
            <w:hideMark/>
          </w:tcPr>
          <w:p w14:paraId="766D5739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5BB82D67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43B2A075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36C292C1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0C9875F7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3CAC7206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38</w:t>
            </w:r>
          </w:p>
        </w:tc>
        <w:tc>
          <w:tcPr>
            <w:tcW w:w="0" w:type="auto"/>
            <w:vAlign w:val="center"/>
            <w:hideMark/>
          </w:tcPr>
          <w:p w14:paraId="3E9F23BA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proofErr w:type="spellStart"/>
            <w:r w:rsidRPr="002E6381">
              <w:rPr>
                <w:rFonts w:ascii="Times New Roman" w:hAnsi="Times New Roman" w:cs="Times New Roman"/>
              </w:rPr>
              <w:t>observ</w:t>
            </w:r>
            <w:proofErr w:type="spellEnd"/>
            <w:r w:rsidRPr="002E6381">
              <w:rPr>
                <w:rFonts w:ascii="Times New Roman" w:hAnsi="Times New Roman" w:cs="Times New Roman"/>
              </w:rPr>
              <w:t>:.</w:t>
            </w:r>
            <w:proofErr w:type="spellStart"/>
            <w:r w:rsidRPr="002E6381">
              <w:rPr>
                <w:rFonts w:ascii="Times New Roman" w:hAnsi="Times New Roman" w:cs="Times New Roman"/>
              </w:rPr>
              <w:t>mp</w:t>
            </w:r>
            <w:proofErr w:type="spellEnd"/>
            <w:r w:rsidRPr="002E6381">
              <w:rPr>
                <w:rFonts w:ascii="Times New Roman" w:hAnsi="Times New Roman" w:cs="Times New Roman"/>
              </w:rPr>
              <w:t xml:space="preserve">. </w:t>
            </w:r>
          </w:p>
        </w:tc>
        <w:tc>
          <w:tcPr>
            <w:tcW w:w="0" w:type="auto"/>
            <w:vAlign w:val="center"/>
            <w:hideMark/>
          </w:tcPr>
          <w:p w14:paraId="7A2A5E59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4018661 </w:t>
            </w:r>
          </w:p>
        </w:tc>
        <w:tc>
          <w:tcPr>
            <w:tcW w:w="0" w:type="auto"/>
            <w:vAlign w:val="center"/>
            <w:hideMark/>
          </w:tcPr>
          <w:p w14:paraId="46727CFC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3131A4BE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5889D4A7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3AAFFD62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6BD145FC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4FF244A5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39</w:t>
            </w:r>
          </w:p>
        </w:tc>
        <w:tc>
          <w:tcPr>
            <w:tcW w:w="0" w:type="auto"/>
            <w:vAlign w:val="center"/>
            <w:hideMark/>
          </w:tcPr>
          <w:p w14:paraId="1C404576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proofErr w:type="spellStart"/>
            <w:r w:rsidRPr="002E6381">
              <w:rPr>
                <w:rFonts w:ascii="Times New Roman" w:hAnsi="Times New Roman" w:cs="Times New Roman"/>
              </w:rPr>
              <w:t>validat</w:t>
            </w:r>
            <w:proofErr w:type="spellEnd"/>
            <w:r w:rsidRPr="002E6381">
              <w:rPr>
                <w:rFonts w:ascii="Times New Roman" w:hAnsi="Times New Roman" w:cs="Times New Roman"/>
              </w:rPr>
              <w:t>:.</w:t>
            </w:r>
            <w:proofErr w:type="spellStart"/>
            <w:r w:rsidRPr="002E6381">
              <w:rPr>
                <w:rFonts w:ascii="Times New Roman" w:hAnsi="Times New Roman" w:cs="Times New Roman"/>
              </w:rPr>
              <w:t>mp</w:t>
            </w:r>
            <w:proofErr w:type="spellEnd"/>
            <w:r w:rsidRPr="002E6381">
              <w:rPr>
                <w:rFonts w:ascii="Times New Roman" w:hAnsi="Times New Roman" w:cs="Times New Roman"/>
              </w:rPr>
              <w:t xml:space="preserve">. </w:t>
            </w:r>
          </w:p>
        </w:tc>
        <w:tc>
          <w:tcPr>
            <w:tcW w:w="0" w:type="auto"/>
            <w:vAlign w:val="center"/>
            <w:hideMark/>
          </w:tcPr>
          <w:p w14:paraId="68B57956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701854 </w:t>
            </w:r>
          </w:p>
        </w:tc>
        <w:tc>
          <w:tcPr>
            <w:tcW w:w="0" w:type="auto"/>
            <w:vAlign w:val="center"/>
            <w:hideMark/>
          </w:tcPr>
          <w:p w14:paraId="14FCBE4C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3F1D2C39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5D364C8A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07232F11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353CB3C6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5676D832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40</w:t>
            </w:r>
          </w:p>
        </w:tc>
        <w:tc>
          <w:tcPr>
            <w:tcW w:w="0" w:type="auto"/>
            <w:vAlign w:val="center"/>
            <w:hideMark/>
          </w:tcPr>
          <w:p w14:paraId="2850D58D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develop.tw. </w:t>
            </w:r>
          </w:p>
        </w:tc>
        <w:tc>
          <w:tcPr>
            <w:tcW w:w="0" w:type="auto"/>
            <w:vAlign w:val="center"/>
            <w:hideMark/>
          </w:tcPr>
          <w:p w14:paraId="401D3E77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677599 </w:t>
            </w:r>
          </w:p>
        </w:tc>
        <w:tc>
          <w:tcPr>
            <w:tcW w:w="0" w:type="auto"/>
            <w:vAlign w:val="center"/>
            <w:hideMark/>
          </w:tcPr>
          <w:p w14:paraId="3CF23692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332442A0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111CC7D3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182A9903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5531D1EA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74C988CB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41</w:t>
            </w:r>
          </w:p>
        </w:tc>
        <w:tc>
          <w:tcPr>
            <w:tcW w:w="0" w:type="auto"/>
            <w:vAlign w:val="center"/>
            <w:hideMark/>
          </w:tcPr>
          <w:p w14:paraId="7291DA17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risk factors/ </w:t>
            </w:r>
          </w:p>
        </w:tc>
        <w:tc>
          <w:tcPr>
            <w:tcW w:w="0" w:type="auto"/>
            <w:vAlign w:val="center"/>
            <w:hideMark/>
          </w:tcPr>
          <w:p w14:paraId="6068986B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924829 </w:t>
            </w:r>
          </w:p>
        </w:tc>
        <w:tc>
          <w:tcPr>
            <w:tcW w:w="0" w:type="auto"/>
            <w:vAlign w:val="center"/>
            <w:hideMark/>
          </w:tcPr>
          <w:p w14:paraId="27AC28A6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12A031BD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26A0D370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02DC36E0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06487674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734EF418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42</w:t>
            </w:r>
          </w:p>
        </w:tc>
        <w:tc>
          <w:tcPr>
            <w:tcW w:w="0" w:type="auto"/>
            <w:vAlign w:val="center"/>
            <w:hideMark/>
          </w:tcPr>
          <w:p w14:paraId="36F737C0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(</w:t>
            </w:r>
            <w:proofErr w:type="gramStart"/>
            <w:r w:rsidRPr="002E6381">
              <w:rPr>
                <w:rFonts w:ascii="Times New Roman" w:hAnsi="Times New Roman" w:cs="Times New Roman"/>
              </w:rPr>
              <w:t>risk</w:t>
            </w:r>
            <w:proofErr w:type="gramEnd"/>
            <w:r w:rsidRPr="002E6381">
              <w:rPr>
                <w:rFonts w:ascii="Times New Roman" w:hAnsi="Times New Roman" w:cs="Times New Roman"/>
              </w:rPr>
              <w:t xml:space="preserve"> adj3 factor*).</w:t>
            </w:r>
            <w:proofErr w:type="spellStart"/>
            <w:r w:rsidRPr="002E6381">
              <w:rPr>
                <w:rFonts w:ascii="Times New Roman" w:hAnsi="Times New Roman" w:cs="Times New Roman"/>
              </w:rPr>
              <w:t>mp</w:t>
            </w:r>
            <w:proofErr w:type="spellEnd"/>
            <w:r w:rsidRPr="002E6381">
              <w:rPr>
                <w:rFonts w:ascii="Times New Roman" w:hAnsi="Times New Roman" w:cs="Times New Roman"/>
              </w:rPr>
              <w:t xml:space="preserve">. </w:t>
            </w:r>
          </w:p>
        </w:tc>
        <w:tc>
          <w:tcPr>
            <w:tcW w:w="0" w:type="auto"/>
            <w:vAlign w:val="center"/>
            <w:hideMark/>
          </w:tcPr>
          <w:p w14:paraId="4522A47B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1305515 </w:t>
            </w:r>
          </w:p>
        </w:tc>
        <w:tc>
          <w:tcPr>
            <w:tcW w:w="0" w:type="auto"/>
            <w:vAlign w:val="center"/>
            <w:hideMark/>
          </w:tcPr>
          <w:p w14:paraId="5D0CD374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50190200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6A6E9350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2F1651AF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6093AAFA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24F4E562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43</w:t>
            </w:r>
          </w:p>
        </w:tc>
        <w:tc>
          <w:tcPr>
            <w:tcW w:w="0" w:type="auto"/>
            <w:vAlign w:val="center"/>
            <w:hideMark/>
          </w:tcPr>
          <w:p w14:paraId="62109EA4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(</w:t>
            </w:r>
            <w:proofErr w:type="gramStart"/>
            <w:r w:rsidRPr="002E6381">
              <w:rPr>
                <w:rFonts w:ascii="Times New Roman" w:hAnsi="Times New Roman" w:cs="Times New Roman"/>
              </w:rPr>
              <w:t>prognostic</w:t>
            </w:r>
            <w:proofErr w:type="gramEnd"/>
            <w:r w:rsidRPr="002E6381">
              <w:rPr>
                <w:rFonts w:ascii="Times New Roman" w:hAnsi="Times New Roman" w:cs="Times New Roman"/>
              </w:rPr>
              <w:t xml:space="preserve"> adj2 model*).</w:t>
            </w:r>
            <w:proofErr w:type="spellStart"/>
            <w:r w:rsidRPr="002E6381">
              <w:rPr>
                <w:rFonts w:ascii="Times New Roman" w:hAnsi="Times New Roman" w:cs="Times New Roman"/>
              </w:rPr>
              <w:t>mp</w:t>
            </w:r>
            <w:proofErr w:type="spellEnd"/>
            <w:r w:rsidRPr="002E6381">
              <w:rPr>
                <w:rFonts w:ascii="Times New Roman" w:hAnsi="Times New Roman" w:cs="Times New Roman"/>
              </w:rPr>
              <w:t xml:space="preserve">. </w:t>
            </w:r>
          </w:p>
        </w:tc>
        <w:tc>
          <w:tcPr>
            <w:tcW w:w="0" w:type="auto"/>
            <w:vAlign w:val="center"/>
            <w:hideMark/>
          </w:tcPr>
          <w:p w14:paraId="32A2E2B4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9066 </w:t>
            </w:r>
          </w:p>
        </w:tc>
        <w:tc>
          <w:tcPr>
            <w:tcW w:w="0" w:type="auto"/>
            <w:vAlign w:val="center"/>
            <w:hideMark/>
          </w:tcPr>
          <w:p w14:paraId="2DDFE729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01B3EC96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6E87DE0D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6D5E9554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18E442D8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1C133594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44</w:t>
            </w:r>
          </w:p>
        </w:tc>
        <w:tc>
          <w:tcPr>
            <w:tcW w:w="0" w:type="auto"/>
            <w:vAlign w:val="center"/>
            <w:hideMark/>
          </w:tcPr>
          <w:p w14:paraId="27FB32CD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or/36-43 </w:t>
            </w:r>
          </w:p>
        </w:tc>
        <w:tc>
          <w:tcPr>
            <w:tcW w:w="0" w:type="auto"/>
            <w:vAlign w:val="center"/>
            <w:hideMark/>
          </w:tcPr>
          <w:p w14:paraId="6AD8B99D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8014929 </w:t>
            </w:r>
          </w:p>
        </w:tc>
        <w:tc>
          <w:tcPr>
            <w:tcW w:w="0" w:type="auto"/>
            <w:vAlign w:val="center"/>
            <w:hideMark/>
          </w:tcPr>
          <w:p w14:paraId="17559F65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4AD093C6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3EC1E19B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2EF8C682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4BA2703E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07E5153D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45</w:t>
            </w:r>
          </w:p>
        </w:tc>
        <w:tc>
          <w:tcPr>
            <w:tcW w:w="0" w:type="auto"/>
            <w:vAlign w:val="center"/>
            <w:hideMark/>
          </w:tcPr>
          <w:p w14:paraId="7A6C848C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35 and 44 </w:t>
            </w:r>
          </w:p>
        </w:tc>
        <w:tc>
          <w:tcPr>
            <w:tcW w:w="0" w:type="auto"/>
            <w:vAlign w:val="center"/>
            <w:hideMark/>
          </w:tcPr>
          <w:p w14:paraId="3025E253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1237 </w:t>
            </w:r>
          </w:p>
        </w:tc>
        <w:tc>
          <w:tcPr>
            <w:tcW w:w="0" w:type="auto"/>
            <w:vAlign w:val="center"/>
            <w:hideMark/>
          </w:tcPr>
          <w:p w14:paraId="3868608C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174C9EE6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71788E55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38F9363C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5B02A67E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31B8C933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46</w:t>
            </w:r>
          </w:p>
        </w:tc>
        <w:tc>
          <w:tcPr>
            <w:tcW w:w="0" w:type="auto"/>
            <w:vAlign w:val="center"/>
            <w:hideMark/>
          </w:tcPr>
          <w:p w14:paraId="190B78BB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animals/ not (animals/ and humans/) </w:t>
            </w:r>
          </w:p>
        </w:tc>
        <w:tc>
          <w:tcPr>
            <w:tcW w:w="0" w:type="auto"/>
            <w:vAlign w:val="center"/>
            <w:hideMark/>
          </w:tcPr>
          <w:p w14:paraId="6823512F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4981725 </w:t>
            </w:r>
          </w:p>
        </w:tc>
        <w:tc>
          <w:tcPr>
            <w:tcW w:w="0" w:type="auto"/>
            <w:vAlign w:val="center"/>
            <w:hideMark/>
          </w:tcPr>
          <w:p w14:paraId="2DEE5B35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2C2DBFA5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721DEA0A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00A87E51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1A6EBFEC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0FBA0B0A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47</w:t>
            </w:r>
          </w:p>
        </w:tc>
        <w:tc>
          <w:tcPr>
            <w:tcW w:w="0" w:type="auto"/>
            <w:vAlign w:val="center"/>
            <w:hideMark/>
          </w:tcPr>
          <w:p w14:paraId="6F4646B6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45 not 46 </w:t>
            </w:r>
          </w:p>
        </w:tc>
        <w:tc>
          <w:tcPr>
            <w:tcW w:w="0" w:type="auto"/>
            <w:vAlign w:val="center"/>
            <w:hideMark/>
          </w:tcPr>
          <w:p w14:paraId="7613AA47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1236 </w:t>
            </w:r>
          </w:p>
        </w:tc>
        <w:tc>
          <w:tcPr>
            <w:tcW w:w="0" w:type="auto"/>
            <w:vAlign w:val="center"/>
            <w:hideMark/>
          </w:tcPr>
          <w:p w14:paraId="6B7850DD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01C31DDC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355D1FDE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509C622A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019D01EE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25C59255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48</w:t>
            </w:r>
          </w:p>
        </w:tc>
        <w:tc>
          <w:tcPr>
            <w:tcW w:w="0" w:type="auto"/>
            <w:vAlign w:val="center"/>
            <w:hideMark/>
          </w:tcPr>
          <w:p w14:paraId="278B994D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limit 47 to ("all infant (birth to 23 months)" or "all child (0 to 18 years)") </w:t>
            </w:r>
          </w:p>
        </w:tc>
        <w:tc>
          <w:tcPr>
            <w:tcW w:w="0" w:type="auto"/>
            <w:vAlign w:val="center"/>
            <w:hideMark/>
          </w:tcPr>
          <w:p w14:paraId="3184F152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63 </w:t>
            </w:r>
          </w:p>
        </w:tc>
        <w:tc>
          <w:tcPr>
            <w:tcW w:w="0" w:type="auto"/>
            <w:vAlign w:val="center"/>
            <w:hideMark/>
          </w:tcPr>
          <w:p w14:paraId="542AA22B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029C1B20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39C94363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792AFF9C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4513CA12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7F5FBD7B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49</w:t>
            </w:r>
          </w:p>
        </w:tc>
        <w:tc>
          <w:tcPr>
            <w:tcW w:w="0" w:type="auto"/>
            <w:vAlign w:val="center"/>
            <w:hideMark/>
          </w:tcPr>
          <w:p w14:paraId="16F51677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limit 47 to "all adult (19 plus years)" </w:t>
            </w:r>
          </w:p>
        </w:tc>
        <w:tc>
          <w:tcPr>
            <w:tcW w:w="0" w:type="auto"/>
            <w:vAlign w:val="center"/>
            <w:hideMark/>
          </w:tcPr>
          <w:p w14:paraId="536B9F22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848 </w:t>
            </w:r>
          </w:p>
        </w:tc>
        <w:tc>
          <w:tcPr>
            <w:tcW w:w="0" w:type="auto"/>
            <w:vAlign w:val="center"/>
            <w:hideMark/>
          </w:tcPr>
          <w:p w14:paraId="62C4B544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2F6ACA58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2EE1673D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18425DC3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351F8A1B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233BF247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50</w:t>
            </w:r>
          </w:p>
        </w:tc>
        <w:tc>
          <w:tcPr>
            <w:tcW w:w="0" w:type="auto"/>
            <w:vAlign w:val="center"/>
            <w:hideMark/>
          </w:tcPr>
          <w:p w14:paraId="4DCA4A2F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47 not 48 </w:t>
            </w:r>
          </w:p>
        </w:tc>
        <w:tc>
          <w:tcPr>
            <w:tcW w:w="0" w:type="auto"/>
            <w:vAlign w:val="center"/>
            <w:hideMark/>
          </w:tcPr>
          <w:p w14:paraId="648CD659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1173 </w:t>
            </w:r>
          </w:p>
        </w:tc>
        <w:tc>
          <w:tcPr>
            <w:tcW w:w="0" w:type="auto"/>
            <w:vAlign w:val="center"/>
            <w:hideMark/>
          </w:tcPr>
          <w:p w14:paraId="0A07F60B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6E76B213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5A9A77F0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72F827E6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6271D6CA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160208D9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51</w:t>
            </w:r>
          </w:p>
        </w:tc>
        <w:tc>
          <w:tcPr>
            <w:tcW w:w="0" w:type="auto"/>
            <w:vAlign w:val="center"/>
            <w:hideMark/>
          </w:tcPr>
          <w:p w14:paraId="671A3AE8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49 or 50 </w:t>
            </w:r>
          </w:p>
        </w:tc>
        <w:tc>
          <w:tcPr>
            <w:tcW w:w="0" w:type="auto"/>
            <w:vAlign w:val="center"/>
            <w:hideMark/>
          </w:tcPr>
          <w:p w14:paraId="7452BA75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1230 </w:t>
            </w:r>
          </w:p>
        </w:tc>
        <w:tc>
          <w:tcPr>
            <w:tcW w:w="0" w:type="auto"/>
            <w:vAlign w:val="center"/>
            <w:hideMark/>
          </w:tcPr>
          <w:p w14:paraId="24C81517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2ADDCD20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1A132031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6AC6A9ED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4FF4078C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444A0097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52</w:t>
            </w:r>
          </w:p>
        </w:tc>
        <w:tc>
          <w:tcPr>
            <w:tcW w:w="0" w:type="auto"/>
            <w:vAlign w:val="center"/>
            <w:hideMark/>
          </w:tcPr>
          <w:p w14:paraId="66056856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remove duplicates from 51 </w:t>
            </w:r>
          </w:p>
        </w:tc>
        <w:tc>
          <w:tcPr>
            <w:tcW w:w="0" w:type="auto"/>
            <w:vAlign w:val="center"/>
            <w:hideMark/>
          </w:tcPr>
          <w:p w14:paraId="78809005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1225 </w:t>
            </w:r>
          </w:p>
        </w:tc>
        <w:tc>
          <w:tcPr>
            <w:tcW w:w="0" w:type="auto"/>
            <w:vAlign w:val="center"/>
            <w:hideMark/>
          </w:tcPr>
          <w:p w14:paraId="7721F56B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6CD0EF66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267CFAB1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23AA1BAA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</w:tbl>
    <w:p w14:paraId="5FD267F0" w14:textId="77777777" w:rsidR="00047395" w:rsidRPr="002E6381" w:rsidRDefault="00047395" w:rsidP="00047395">
      <w:pPr>
        <w:rPr>
          <w:rFonts w:ascii="Times New Roman" w:hAnsi="Times New Roman" w:cs="Times New Roman"/>
          <w:lang w:val="en-US"/>
        </w:rPr>
      </w:pPr>
    </w:p>
    <w:p w14:paraId="25EA597A" w14:textId="77777777" w:rsidR="00047395" w:rsidRPr="002E6381" w:rsidRDefault="00047395" w:rsidP="00047395">
      <w:pPr>
        <w:rPr>
          <w:rFonts w:ascii="Times New Roman" w:hAnsi="Times New Roman" w:cs="Times New Roman"/>
        </w:rPr>
      </w:pPr>
      <w:r w:rsidRPr="002E6381">
        <w:rPr>
          <w:rFonts w:ascii="Times New Roman" w:hAnsi="Times New Roman" w:cs="Times New Roman"/>
        </w:rPr>
        <w:t>Embase &lt;1974 to 2022 June 07&gt;</w:t>
      </w:r>
    </w:p>
    <w:tbl>
      <w:tblPr>
        <w:tblW w:w="0" w:type="auto"/>
        <w:tblCellSpacing w:w="0" w:type="dxa"/>
        <w:tblCellMar>
          <w:top w:w="30" w:type="dxa"/>
          <w:left w:w="30" w:type="dxa"/>
          <w:bottom w:w="30" w:type="dxa"/>
          <w:right w:w="30" w:type="dxa"/>
        </w:tblCellMar>
        <w:tblLook w:val="04A0" w:firstRow="1" w:lastRow="0" w:firstColumn="1" w:lastColumn="0" w:noHBand="0" w:noVBand="1"/>
      </w:tblPr>
      <w:tblGrid>
        <w:gridCol w:w="300"/>
        <w:gridCol w:w="6809"/>
        <w:gridCol w:w="1020"/>
        <w:gridCol w:w="1033"/>
        <w:gridCol w:w="66"/>
        <w:gridCol w:w="66"/>
        <w:gridCol w:w="66"/>
      </w:tblGrid>
      <w:tr w:rsidR="00047395" w:rsidRPr="002E6381" w14:paraId="340961B8" w14:textId="77777777" w:rsidTr="00A8053F">
        <w:trPr>
          <w:gridAfter w:val="3"/>
          <w:tblCellSpacing w:w="0" w:type="dxa"/>
        </w:trPr>
        <w:tc>
          <w:tcPr>
            <w:tcW w:w="0" w:type="auto"/>
            <w:vAlign w:val="center"/>
            <w:hideMark/>
          </w:tcPr>
          <w:p w14:paraId="2A775764" w14:textId="77777777" w:rsidR="00047395" w:rsidRPr="002E6381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  <w:r w:rsidRPr="002E6381">
              <w:rPr>
                <w:rFonts w:ascii="Times New Roman" w:hAnsi="Times New Roman" w:cs="Times New Roman"/>
                <w:b/>
                <w:bCs/>
              </w:rPr>
              <w:t>#</w:t>
            </w:r>
          </w:p>
        </w:tc>
        <w:tc>
          <w:tcPr>
            <w:tcW w:w="0" w:type="auto"/>
            <w:vAlign w:val="center"/>
            <w:hideMark/>
          </w:tcPr>
          <w:p w14:paraId="3F606867" w14:textId="77777777" w:rsidR="00047395" w:rsidRPr="002E6381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  <w:r w:rsidRPr="002E6381">
              <w:rPr>
                <w:rFonts w:ascii="Times New Roman" w:hAnsi="Times New Roman" w:cs="Times New Roman"/>
                <w:b/>
                <w:bCs/>
              </w:rPr>
              <w:t>Searches</w:t>
            </w:r>
          </w:p>
        </w:tc>
        <w:tc>
          <w:tcPr>
            <w:tcW w:w="0" w:type="auto"/>
            <w:vAlign w:val="center"/>
            <w:hideMark/>
          </w:tcPr>
          <w:p w14:paraId="7091FF6C" w14:textId="77777777" w:rsidR="00047395" w:rsidRPr="002E6381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  <w:r w:rsidRPr="002E6381">
              <w:rPr>
                <w:rFonts w:ascii="Times New Roman" w:hAnsi="Times New Roman" w:cs="Times New Roman"/>
                <w:b/>
                <w:bCs/>
              </w:rPr>
              <w:t>Results</w:t>
            </w:r>
          </w:p>
        </w:tc>
        <w:tc>
          <w:tcPr>
            <w:tcW w:w="0" w:type="auto"/>
            <w:vAlign w:val="center"/>
            <w:hideMark/>
          </w:tcPr>
          <w:p w14:paraId="2C00C16E" w14:textId="77777777" w:rsidR="00047395" w:rsidRPr="002E6381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  <w:r w:rsidRPr="002E6381">
              <w:rPr>
                <w:rFonts w:ascii="Times New Roman" w:hAnsi="Times New Roman" w:cs="Times New Roman"/>
                <w:b/>
                <w:bCs/>
              </w:rPr>
              <w:t>Type</w:t>
            </w:r>
          </w:p>
        </w:tc>
      </w:tr>
      <w:tr w:rsidR="00047395" w:rsidRPr="002E6381" w14:paraId="1C3DB9C3" w14:textId="77777777" w:rsidTr="00A8053F">
        <w:trPr>
          <w:tblCellSpacing w:w="0" w:type="dxa"/>
        </w:trPr>
        <w:tc>
          <w:tcPr>
            <w:tcW w:w="0" w:type="auto"/>
            <w:gridSpan w:val="7"/>
            <w:vAlign w:val="center"/>
            <w:hideMark/>
          </w:tcPr>
          <w:p w14:paraId="66F691A1" w14:textId="77777777" w:rsidR="00047395" w:rsidRPr="002E6381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</w:p>
        </w:tc>
      </w:tr>
      <w:tr w:rsidR="00047395" w:rsidRPr="002E6381" w14:paraId="04BA6143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070C3361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0" w:type="auto"/>
            <w:vAlign w:val="center"/>
            <w:hideMark/>
          </w:tcPr>
          <w:p w14:paraId="7A1BB2ED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chronic obstructive lung disease/ </w:t>
            </w:r>
          </w:p>
        </w:tc>
        <w:tc>
          <w:tcPr>
            <w:tcW w:w="0" w:type="auto"/>
            <w:vAlign w:val="center"/>
            <w:hideMark/>
          </w:tcPr>
          <w:p w14:paraId="13AC3220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156103 </w:t>
            </w:r>
          </w:p>
        </w:tc>
        <w:tc>
          <w:tcPr>
            <w:tcW w:w="0" w:type="auto"/>
            <w:vAlign w:val="center"/>
            <w:hideMark/>
          </w:tcPr>
          <w:p w14:paraId="500BAB33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6AB3987E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06EE193B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774A9EC8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33DFD06C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7D31EB87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0" w:type="auto"/>
            <w:vAlign w:val="center"/>
            <w:hideMark/>
          </w:tcPr>
          <w:p w14:paraId="7F258FFA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Coad.mp. </w:t>
            </w:r>
          </w:p>
        </w:tc>
        <w:tc>
          <w:tcPr>
            <w:tcW w:w="0" w:type="auto"/>
            <w:vAlign w:val="center"/>
            <w:hideMark/>
          </w:tcPr>
          <w:p w14:paraId="5F11666D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920 </w:t>
            </w:r>
          </w:p>
        </w:tc>
        <w:tc>
          <w:tcPr>
            <w:tcW w:w="0" w:type="auto"/>
            <w:vAlign w:val="center"/>
            <w:hideMark/>
          </w:tcPr>
          <w:p w14:paraId="39934023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61103EB4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47425DE0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58183616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3804736B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2C4B7E53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0" w:type="auto"/>
            <w:vAlign w:val="center"/>
            <w:hideMark/>
          </w:tcPr>
          <w:p w14:paraId="673A0DBE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Copd.mp. </w:t>
            </w:r>
          </w:p>
        </w:tc>
        <w:tc>
          <w:tcPr>
            <w:tcW w:w="0" w:type="auto"/>
            <w:vAlign w:val="center"/>
            <w:hideMark/>
          </w:tcPr>
          <w:p w14:paraId="392E18D3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102346 </w:t>
            </w:r>
          </w:p>
        </w:tc>
        <w:tc>
          <w:tcPr>
            <w:tcW w:w="0" w:type="auto"/>
            <w:vAlign w:val="center"/>
            <w:hideMark/>
          </w:tcPr>
          <w:p w14:paraId="387B3896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6A36957A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4B1151FF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728373F5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559645CB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1DCC9BA0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0" w:type="auto"/>
            <w:vAlign w:val="center"/>
            <w:hideMark/>
          </w:tcPr>
          <w:p w14:paraId="4D7B151A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(</w:t>
            </w:r>
            <w:proofErr w:type="spellStart"/>
            <w:proofErr w:type="gramStart"/>
            <w:r w:rsidRPr="002E6381">
              <w:rPr>
                <w:rFonts w:ascii="Times New Roman" w:hAnsi="Times New Roman" w:cs="Times New Roman"/>
              </w:rPr>
              <w:t>centriacinar</w:t>
            </w:r>
            <w:proofErr w:type="spellEnd"/>
            <w:proofErr w:type="gramEnd"/>
            <w:r w:rsidRPr="002E6381">
              <w:rPr>
                <w:rFonts w:ascii="Times New Roman" w:hAnsi="Times New Roman" w:cs="Times New Roman"/>
              </w:rPr>
              <w:t xml:space="preserve"> adj2 emphysema*).</w:t>
            </w:r>
            <w:proofErr w:type="spellStart"/>
            <w:r w:rsidRPr="002E6381">
              <w:rPr>
                <w:rFonts w:ascii="Times New Roman" w:hAnsi="Times New Roman" w:cs="Times New Roman"/>
              </w:rPr>
              <w:t>mp</w:t>
            </w:r>
            <w:proofErr w:type="spellEnd"/>
            <w:r w:rsidRPr="002E6381">
              <w:rPr>
                <w:rFonts w:ascii="Times New Roman" w:hAnsi="Times New Roman" w:cs="Times New Roman"/>
              </w:rPr>
              <w:t xml:space="preserve">. </w:t>
            </w:r>
          </w:p>
        </w:tc>
        <w:tc>
          <w:tcPr>
            <w:tcW w:w="0" w:type="auto"/>
            <w:vAlign w:val="center"/>
            <w:hideMark/>
          </w:tcPr>
          <w:p w14:paraId="05E56755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46 </w:t>
            </w:r>
          </w:p>
        </w:tc>
        <w:tc>
          <w:tcPr>
            <w:tcW w:w="0" w:type="auto"/>
            <w:vAlign w:val="center"/>
            <w:hideMark/>
          </w:tcPr>
          <w:p w14:paraId="4CB9D609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1054ECEA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25119817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2F045DFC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29A42560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01004DE6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0" w:type="auto"/>
            <w:vAlign w:val="center"/>
            <w:hideMark/>
          </w:tcPr>
          <w:p w14:paraId="03B9192B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(</w:t>
            </w:r>
            <w:proofErr w:type="gramStart"/>
            <w:r w:rsidRPr="002E6381">
              <w:rPr>
                <w:rFonts w:ascii="Times New Roman" w:hAnsi="Times New Roman" w:cs="Times New Roman"/>
              </w:rPr>
              <w:t>centrilobular</w:t>
            </w:r>
            <w:proofErr w:type="gramEnd"/>
            <w:r w:rsidRPr="002E6381">
              <w:rPr>
                <w:rFonts w:ascii="Times New Roman" w:hAnsi="Times New Roman" w:cs="Times New Roman"/>
              </w:rPr>
              <w:t xml:space="preserve"> adj2 emphysema*).</w:t>
            </w:r>
            <w:proofErr w:type="spellStart"/>
            <w:r w:rsidRPr="002E6381">
              <w:rPr>
                <w:rFonts w:ascii="Times New Roman" w:hAnsi="Times New Roman" w:cs="Times New Roman"/>
              </w:rPr>
              <w:t>mp</w:t>
            </w:r>
            <w:proofErr w:type="spellEnd"/>
            <w:r w:rsidRPr="002E6381">
              <w:rPr>
                <w:rFonts w:ascii="Times New Roman" w:hAnsi="Times New Roman" w:cs="Times New Roman"/>
              </w:rPr>
              <w:t xml:space="preserve">. </w:t>
            </w:r>
          </w:p>
        </w:tc>
        <w:tc>
          <w:tcPr>
            <w:tcW w:w="0" w:type="auto"/>
            <w:vAlign w:val="center"/>
            <w:hideMark/>
          </w:tcPr>
          <w:p w14:paraId="6F074B54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385 </w:t>
            </w:r>
          </w:p>
        </w:tc>
        <w:tc>
          <w:tcPr>
            <w:tcW w:w="0" w:type="auto"/>
            <w:vAlign w:val="center"/>
            <w:hideMark/>
          </w:tcPr>
          <w:p w14:paraId="05E1D082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4308D089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4434F248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3E3F9E2E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7B32E88A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193AA579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0" w:type="auto"/>
            <w:vAlign w:val="center"/>
            <w:hideMark/>
          </w:tcPr>
          <w:p w14:paraId="79EAE560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(</w:t>
            </w:r>
            <w:proofErr w:type="gramStart"/>
            <w:r w:rsidRPr="002E6381">
              <w:rPr>
                <w:rFonts w:ascii="Times New Roman" w:hAnsi="Times New Roman" w:cs="Times New Roman"/>
              </w:rPr>
              <w:t>chronic</w:t>
            </w:r>
            <w:proofErr w:type="gramEnd"/>
            <w:r w:rsidRPr="002E6381">
              <w:rPr>
                <w:rFonts w:ascii="Times New Roman" w:hAnsi="Times New Roman" w:cs="Times New Roman"/>
              </w:rPr>
              <w:t xml:space="preserve"> adj3 obstructive bronchopulmonary disease*).</w:t>
            </w:r>
            <w:proofErr w:type="spellStart"/>
            <w:r w:rsidRPr="002E6381">
              <w:rPr>
                <w:rFonts w:ascii="Times New Roman" w:hAnsi="Times New Roman" w:cs="Times New Roman"/>
              </w:rPr>
              <w:t>mp</w:t>
            </w:r>
            <w:proofErr w:type="spellEnd"/>
            <w:r w:rsidRPr="002E6381">
              <w:rPr>
                <w:rFonts w:ascii="Times New Roman" w:hAnsi="Times New Roman" w:cs="Times New Roman"/>
              </w:rPr>
              <w:t xml:space="preserve">. </w:t>
            </w:r>
          </w:p>
        </w:tc>
        <w:tc>
          <w:tcPr>
            <w:tcW w:w="0" w:type="auto"/>
            <w:vAlign w:val="center"/>
            <w:hideMark/>
          </w:tcPr>
          <w:p w14:paraId="436E8C96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67 </w:t>
            </w:r>
          </w:p>
        </w:tc>
        <w:tc>
          <w:tcPr>
            <w:tcW w:w="0" w:type="auto"/>
            <w:vAlign w:val="center"/>
            <w:hideMark/>
          </w:tcPr>
          <w:p w14:paraId="031421F3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36671762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2BF8D59C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04278556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71490BDE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6B0FEE17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7</w:t>
            </w:r>
          </w:p>
        </w:tc>
        <w:tc>
          <w:tcPr>
            <w:tcW w:w="0" w:type="auto"/>
            <w:vAlign w:val="center"/>
            <w:hideMark/>
          </w:tcPr>
          <w:p w14:paraId="5D2DE137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(</w:t>
            </w:r>
            <w:proofErr w:type="gramStart"/>
            <w:r w:rsidRPr="002E6381">
              <w:rPr>
                <w:rFonts w:ascii="Times New Roman" w:hAnsi="Times New Roman" w:cs="Times New Roman"/>
              </w:rPr>
              <w:t>chronic</w:t>
            </w:r>
            <w:proofErr w:type="gramEnd"/>
            <w:r w:rsidRPr="002E6381">
              <w:rPr>
                <w:rFonts w:ascii="Times New Roman" w:hAnsi="Times New Roman" w:cs="Times New Roman"/>
              </w:rPr>
              <w:t xml:space="preserve"> adj3 airflow obstruction*).</w:t>
            </w:r>
            <w:proofErr w:type="spellStart"/>
            <w:r w:rsidRPr="002E6381">
              <w:rPr>
                <w:rFonts w:ascii="Times New Roman" w:hAnsi="Times New Roman" w:cs="Times New Roman"/>
              </w:rPr>
              <w:t>mp</w:t>
            </w:r>
            <w:proofErr w:type="spellEnd"/>
            <w:r w:rsidRPr="002E6381">
              <w:rPr>
                <w:rFonts w:ascii="Times New Roman" w:hAnsi="Times New Roman" w:cs="Times New Roman"/>
              </w:rPr>
              <w:t xml:space="preserve">. </w:t>
            </w:r>
          </w:p>
        </w:tc>
        <w:tc>
          <w:tcPr>
            <w:tcW w:w="0" w:type="auto"/>
            <w:vAlign w:val="center"/>
            <w:hideMark/>
          </w:tcPr>
          <w:p w14:paraId="4425D45F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894 </w:t>
            </w:r>
          </w:p>
        </w:tc>
        <w:tc>
          <w:tcPr>
            <w:tcW w:w="0" w:type="auto"/>
            <w:vAlign w:val="center"/>
            <w:hideMark/>
          </w:tcPr>
          <w:p w14:paraId="7A510EBC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12AF346A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667A928F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07555FCE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7F553FF2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1A594008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0" w:type="auto"/>
            <w:vAlign w:val="center"/>
            <w:hideMark/>
          </w:tcPr>
          <w:p w14:paraId="6CFA3A76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(</w:t>
            </w:r>
            <w:proofErr w:type="gramStart"/>
            <w:r w:rsidRPr="002E6381">
              <w:rPr>
                <w:rFonts w:ascii="Times New Roman" w:hAnsi="Times New Roman" w:cs="Times New Roman"/>
              </w:rPr>
              <w:t>chronic</w:t>
            </w:r>
            <w:proofErr w:type="gramEnd"/>
            <w:r w:rsidRPr="002E6381">
              <w:rPr>
                <w:rFonts w:ascii="Times New Roman" w:hAnsi="Times New Roman" w:cs="Times New Roman"/>
              </w:rPr>
              <w:t xml:space="preserve"> adj3 bronchitis).</w:t>
            </w:r>
            <w:proofErr w:type="spellStart"/>
            <w:r w:rsidRPr="002E6381">
              <w:rPr>
                <w:rFonts w:ascii="Times New Roman" w:hAnsi="Times New Roman" w:cs="Times New Roman"/>
              </w:rPr>
              <w:t>mp</w:t>
            </w:r>
            <w:proofErr w:type="spellEnd"/>
            <w:r w:rsidRPr="002E6381">
              <w:rPr>
                <w:rFonts w:ascii="Times New Roman" w:hAnsi="Times New Roman" w:cs="Times New Roman"/>
              </w:rPr>
              <w:t xml:space="preserve">. </w:t>
            </w:r>
          </w:p>
        </w:tc>
        <w:tc>
          <w:tcPr>
            <w:tcW w:w="0" w:type="auto"/>
            <w:vAlign w:val="center"/>
            <w:hideMark/>
          </w:tcPr>
          <w:p w14:paraId="56A1AC9D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19175 </w:t>
            </w:r>
          </w:p>
        </w:tc>
        <w:tc>
          <w:tcPr>
            <w:tcW w:w="0" w:type="auto"/>
            <w:vAlign w:val="center"/>
            <w:hideMark/>
          </w:tcPr>
          <w:p w14:paraId="1367E4AB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13BC419A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382D5D61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3F642110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6305B0BC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04831EA7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9</w:t>
            </w:r>
          </w:p>
        </w:tc>
        <w:tc>
          <w:tcPr>
            <w:tcW w:w="0" w:type="auto"/>
            <w:vAlign w:val="center"/>
            <w:hideMark/>
          </w:tcPr>
          <w:p w14:paraId="353BAA56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(</w:t>
            </w:r>
            <w:proofErr w:type="gramStart"/>
            <w:r w:rsidRPr="002E6381">
              <w:rPr>
                <w:rFonts w:ascii="Times New Roman" w:hAnsi="Times New Roman" w:cs="Times New Roman"/>
              </w:rPr>
              <w:t>chronic</w:t>
            </w:r>
            <w:proofErr w:type="gramEnd"/>
            <w:r w:rsidRPr="002E6381">
              <w:rPr>
                <w:rFonts w:ascii="Times New Roman" w:hAnsi="Times New Roman" w:cs="Times New Roman"/>
              </w:rPr>
              <w:t xml:space="preserve"> adj3 obstructive airway disease*).</w:t>
            </w:r>
            <w:proofErr w:type="spellStart"/>
            <w:r w:rsidRPr="002E6381">
              <w:rPr>
                <w:rFonts w:ascii="Times New Roman" w:hAnsi="Times New Roman" w:cs="Times New Roman"/>
              </w:rPr>
              <w:t>mp</w:t>
            </w:r>
            <w:proofErr w:type="spellEnd"/>
            <w:r w:rsidRPr="002E6381">
              <w:rPr>
                <w:rFonts w:ascii="Times New Roman" w:hAnsi="Times New Roman" w:cs="Times New Roman"/>
              </w:rPr>
              <w:t xml:space="preserve">. </w:t>
            </w:r>
          </w:p>
        </w:tc>
        <w:tc>
          <w:tcPr>
            <w:tcW w:w="0" w:type="auto"/>
            <w:vAlign w:val="center"/>
            <w:hideMark/>
          </w:tcPr>
          <w:p w14:paraId="4D026B86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668 </w:t>
            </w:r>
          </w:p>
        </w:tc>
        <w:tc>
          <w:tcPr>
            <w:tcW w:w="0" w:type="auto"/>
            <w:vAlign w:val="center"/>
            <w:hideMark/>
          </w:tcPr>
          <w:p w14:paraId="70E3DC0D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707DDFE5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28035A17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23A3EE9D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73756A18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6C5A02DF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10</w:t>
            </w:r>
          </w:p>
        </w:tc>
        <w:tc>
          <w:tcPr>
            <w:tcW w:w="0" w:type="auto"/>
            <w:vAlign w:val="center"/>
            <w:hideMark/>
          </w:tcPr>
          <w:p w14:paraId="542D1866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(</w:t>
            </w:r>
            <w:proofErr w:type="gramStart"/>
            <w:r w:rsidRPr="002E6381">
              <w:rPr>
                <w:rFonts w:ascii="Times New Roman" w:hAnsi="Times New Roman" w:cs="Times New Roman"/>
              </w:rPr>
              <w:t>chronic</w:t>
            </w:r>
            <w:proofErr w:type="gramEnd"/>
            <w:r w:rsidRPr="002E6381">
              <w:rPr>
                <w:rFonts w:ascii="Times New Roman" w:hAnsi="Times New Roman" w:cs="Times New Roman"/>
              </w:rPr>
              <w:t xml:space="preserve"> adj3 airway obstruction*).</w:t>
            </w:r>
            <w:proofErr w:type="spellStart"/>
            <w:r w:rsidRPr="002E6381">
              <w:rPr>
                <w:rFonts w:ascii="Times New Roman" w:hAnsi="Times New Roman" w:cs="Times New Roman"/>
              </w:rPr>
              <w:t>mp</w:t>
            </w:r>
            <w:proofErr w:type="spellEnd"/>
            <w:r w:rsidRPr="002E6381">
              <w:rPr>
                <w:rFonts w:ascii="Times New Roman" w:hAnsi="Times New Roman" w:cs="Times New Roman"/>
              </w:rPr>
              <w:t xml:space="preserve">. </w:t>
            </w:r>
          </w:p>
        </w:tc>
        <w:tc>
          <w:tcPr>
            <w:tcW w:w="0" w:type="auto"/>
            <w:vAlign w:val="center"/>
            <w:hideMark/>
          </w:tcPr>
          <w:p w14:paraId="610DF6C4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828 </w:t>
            </w:r>
          </w:p>
        </w:tc>
        <w:tc>
          <w:tcPr>
            <w:tcW w:w="0" w:type="auto"/>
            <w:vAlign w:val="center"/>
            <w:hideMark/>
          </w:tcPr>
          <w:p w14:paraId="6FC0A4C0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4C7D5B00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0018F595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5891FBCA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2A2B2DFA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7A740FE7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11</w:t>
            </w:r>
          </w:p>
        </w:tc>
        <w:tc>
          <w:tcPr>
            <w:tcW w:w="0" w:type="auto"/>
            <w:vAlign w:val="center"/>
            <w:hideMark/>
          </w:tcPr>
          <w:p w14:paraId="5193146B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(</w:t>
            </w:r>
            <w:proofErr w:type="gramStart"/>
            <w:r w:rsidRPr="002E6381">
              <w:rPr>
                <w:rFonts w:ascii="Times New Roman" w:hAnsi="Times New Roman" w:cs="Times New Roman"/>
              </w:rPr>
              <w:t>chronic</w:t>
            </w:r>
            <w:proofErr w:type="gramEnd"/>
            <w:r w:rsidRPr="002E6381">
              <w:rPr>
                <w:rFonts w:ascii="Times New Roman" w:hAnsi="Times New Roman" w:cs="Times New Roman"/>
              </w:rPr>
              <w:t xml:space="preserve"> adj3 obstructive lung disease*).</w:t>
            </w:r>
            <w:proofErr w:type="spellStart"/>
            <w:r w:rsidRPr="002E6381">
              <w:rPr>
                <w:rFonts w:ascii="Times New Roman" w:hAnsi="Times New Roman" w:cs="Times New Roman"/>
              </w:rPr>
              <w:t>mp</w:t>
            </w:r>
            <w:proofErr w:type="spellEnd"/>
            <w:r w:rsidRPr="002E6381">
              <w:rPr>
                <w:rFonts w:ascii="Times New Roman" w:hAnsi="Times New Roman" w:cs="Times New Roman"/>
              </w:rPr>
              <w:t xml:space="preserve">. </w:t>
            </w:r>
          </w:p>
        </w:tc>
        <w:tc>
          <w:tcPr>
            <w:tcW w:w="0" w:type="auto"/>
            <w:vAlign w:val="center"/>
            <w:hideMark/>
          </w:tcPr>
          <w:p w14:paraId="12831E52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157120 </w:t>
            </w:r>
          </w:p>
        </w:tc>
        <w:tc>
          <w:tcPr>
            <w:tcW w:w="0" w:type="auto"/>
            <w:vAlign w:val="center"/>
            <w:hideMark/>
          </w:tcPr>
          <w:p w14:paraId="4B2EF446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635DFC04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279A1672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5D5BE9F4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3F27CEBF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558F9EB8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12</w:t>
            </w:r>
          </w:p>
        </w:tc>
        <w:tc>
          <w:tcPr>
            <w:tcW w:w="0" w:type="auto"/>
            <w:vAlign w:val="center"/>
            <w:hideMark/>
          </w:tcPr>
          <w:p w14:paraId="01C8DCF4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(</w:t>
            </w:r>
            <w:proofErr w:type="gramStart"/>
            <w:r w:rsidRPr="002E6381">
              <w:rPr>
                <w:rFonts w:ascii="Times New Roman" w:hAnsi="Times New Roman" w:cs="Times New Roman"/>
              </w:rPr>
              <w:t>chronic</w:t>
            </w:r>
            <w:proofErr w:type="gramEnd"/>
            <w:r w:rsidRPr="002E6381">
              <w:rPr>
                <w:rFonts w:ascii="Times New Roman" w:hAnsi="Times New Roman" w:cs="Times New Roman"/>
              </w:rPr>
              <w:t xml:space="preserve"> adj3 obstructive lung disorder*).</w:t>
            </w:r>
            <w:proofErr w:type="spellStart"/>
            <w:r w:rsidRPr="002E6381">
              <w:rPr>
                <w:rFonts w:ascii="Times New Roman" w:hAnsi="Times New Roman" w:cs="Times New Roman"/>
              </w:rPr>
              <w:t>mp</w:t>
            </w:r>
            <w:proofErr w:type="spellEnd"/>
            <w:r w:rsidRPr="002E6381">
              <w:rPr>
                <w:rFonts w:ascii="Times New Roman" w:hAnsi="Times New Roman" w:cs="Times New Roman"/>
              </w:rPr>
              <w:t xml:space="preserve">. </w:t>
            </w:r>
          </w:p>
        </w:tc>
        <w:tc>
          <w:tcPr>
            <w:tcW w:w="0" w:type="auto"/>
            <w:vAlign w:val="center"/>
            <w:hideMark/>
          </w:tcPr>
          <w:p w14:paraId="11D12388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19 </w:t>
            </w:r>
          </w:p>
        </w:tc>
        <w:tc>
          <w:tcPr>
            <w:tcW w:w="0" w:type="auto"/>
            <w:vAlign w:val="center"/>
            <w:hideMark/>
          </w:tcPr>
          <w:p w14:paraId="1F4CD64D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61C613CC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06F2726C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1E1C4FA2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48B042FE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75334781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13</w:t>
            </w:r>
          </w:p>
        </w:tc>
        <w:tc>
          <w:tcPr>
            <w:tcW w:w="0" w:type="auto"/>
            <w:vAlign w:val="center"/>
            <w:hideMark/>
          </w:tcPr>
          <w:p w14:paraId="4B4B2310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(</w:t>
            </w:r>
            <w:proofErr w:type="gramStart"/>
            <w:r w:rsidRPr="002E6381">
              <w:rPr>
                <w:rFonts w:ascii="Times New Roman" w:hAnsi="Times New Roman" w:cs="Times New Roman"/>
              </w:rPr>
              <w:t>chronic</w:t>
            </w:r>
            <w:proofErr w:type="gramEnd"/>
            <w:r w:rsidRPr="002E6381">
              <w:rPr>
                <w:rFonts w:ascii="Times New Roman" w:hAnsi="Times New Roman" w:cs="Times New Roman"/>
              </w:rPr>
              <w:t xml:space="preserve"> adj3 obstructive pulmonary disease*).</w:t>
            </w:r>
            <w:proofErr w:type="spellStart"/>
            <w:r w:rsidRPr="002E6381">
              <w:rPr>
                <w:rFonts w:ascii="Times New Roman" w:hAnsi="Times New Roman" w:cs="Times New Roman"/>
              </w:rPr>
              <w:t>mp</w:t>
            </w:r>
            <w:proofErr w:type="spellEnd"/>
            <w:r w:rsidRPr="002E6381">
              <w:rPr>
                <w:rFonts w:ascii="Times New Roman" w:hAnsi="Times New Roman" w:cs="Times New Roman"/>
              </w:rPr>
              <w:t xml:space="preserve">. </w:t>
            </w:r>
          </w:p>
        </w:tc>
        <w:tc>
          <w:tcPr>
            <w:tcW w:w="0" w:type="auto"/>
            <w:vAlign w:val="center"/>
            <w:hideMark/>
          </w:tcPr>
          <w:p w14:paraId="1C8CF8C1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84107 </w:t>
            </w:r>
          </w:p>
        </w:tc>
        <w:tc>
          <w:tcPr>
            <w:tcW w:w="0" w:type="auto"/>
            <w:vAlign w:val="center"/>
            <w:hideMark/>
          </w:tcPr>
          <w:p w14:paraId="672FB2B7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2BE815EF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019E4A8B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309E6C5F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51EEB565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2D06DE62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14</w:t>
            </w:r>
          </w:p>
        </w:tc>
        <w:tc>
          <w:tcPr>
            <w:tcW w:w="0" w:type="auto"/>
            <w:vAlign w:val="center"/>
            <w:hideMark/>
          </w:tcPr>
          <w:p w14:paraId="7B8E1822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(</w:t>
            </w:r>
            <w:proofErr w:type="gramStart"/>
            <w:r w:rsidRPr="002E6381">
              <w:rPr>
                <w:rFonts w:ascii="Times New Roman" w:hAnsi="Times New Roman" w:cs="Times New Roman"/>
              </w:rPr>
              <w:t>chronic</w:t>
            </w:r>
            <w:proofErr w:type="gramEnd"/>
            <w:r w:rsidRPr="002E6381">
              <w:rPr>
                <w:rFonts w:ascii="Times New Roman" w:hAnsi="Times New Roman" w:cs="Times New Roman"/>
              </w:rPr>
              <w:t xml:space="preserve"> adj3 obstructive pulmonary disorder*).</w:t>
            </w:r>
            <w:proofErr w:type="spellStart"/>
            <w:r w:rsidRPr="002E6381">
              <w:rPr>
                <w:rFonts w:ascii="Times New Roman" w:hAnsi="Times New Roman" w:cs="Times New Roman"/>
              </w:rPr>
              <w:t>mp</w:t>
            </w:r>
            <w:proofErr w:type="spellEnd"/>
            <w:r w:rsidRPr="002E6381">
              <w:rPr>
                <w:rFonts w:ascii="Times New Roman" w:hAnsi="Times New Roman" w:cs="Times New Roman"/>
              </w:rPr>
              <w:t xml:space="preserve">. </w:t>
            </w:r>
          </w:p>
        </w:tc>
        <w:tc>
          <w:tcPr>
            <w:tcW w:w="0" w:type="auto"/>
            <w:vAlign w:val="center"/>
            <w:hideMark/>
          </w:tcPr>
          <w:p w14:paraId="1540DBF2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486 </w:t>
            </w:r>
          </w:p>
        </w:tc>
        <w:tc>
          <w:tcPr>
            <w:tcW w:w="0" w:type="auto"/>
            <w:vAlign w:val="center"/>
            <w:hideMark/>
          </w:tcPr>
          <w:p w14:paraId="744295AC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3974E19E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5400473C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29B9A4A9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0F39D348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4DB1C0E7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15</w:t>
            </w:r>
          </w:p>
        </w:tc>
        <w:tc>
          <w:tcPr>
            <w:tcW w:w="0" w:type="auto"/>
            <w:vAlign w:val="center"/>
            <w:hideMark/>
          </w:tcPr>
          <w:p w14:paraId="37423642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(</w:t>
            </w:r>
            <w:proofErr w:type="gramStart"/>
            <w:r w:rsidRPr="002E6381">
              <w:rPr>
                <w:rFonts w:ascii="Times New Roman" w:hAnsi="Times New Roman" w:cs="Times New Roman"/>
              </w:rPr>
              <w:t>chronic</w:t>
            </w:r>
            <w:proofErr w:type="gramEnd"/>
            <w:r w:rsidRPr="002E6381">
              <w:rPr>
                <w:rFonts w:ascii="Times New Roman" w:hAnsi="Times New Roman" w:cs="Times New Roman"/>
              </w:rPr>
              <w:t xml:space="preserve"> adj3 obstructive respiratory disease*).</w:t>
            </w:r>
            <w:proofErr w:type="spellStart"/>
            <w:r w:rsidRPr="002E6381">
              <w:rPr>
                <w:rFonts w:ascii="Times New Roman" w:hAnsi="Times New Roman" w:cs="Times New Roman"/>
              </w:rPr>
              <w:t>mp</w:t>
            </w:r>
            <w:proofErr w:type="spellEnd"/>
            <w:r w:rsidRPr="002E6381">
              <w:rPr>
                <w:rFonts w:ascii="Times New Roman" w:hAnsi="Times New Roman" w:cs="Times New Roman"/>
              </w:rPr>
              <w:t xml:space="preserve">. </w:t>
            </w:r>
          </w:p>
        </w:tc>
        <w:tc>
          <w:tcPr>
            <w:tcW w:w="0" w:type="auto"/>
            <w:vAlign w:val="center"/>
            <w:hideMark/>
          </w:tcPr>
          <w:p w14:paraId="022861BD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242 </w:t>
            </w:r>
          </w:p>
        </w:tc>
        <w:tc>
          <w:tcPr>
            <w:tcW w:w="0" w:type="auto"/>
            <w:vAlign w:val="center"/>
            <w:hideMark/>
          </w:tcPr>
          <w:p w14:paraId="623A4861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70F79E55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668225B4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29ED49ED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63C1888B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386B1DE4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16</w:t>
            </w:r>
          </w:p>
        </w:tc>
        <w:tc>
          <w:tcPr>
            <w:tcW w:w="0" w:type="auto"/>
            <w:vAlign w:val="center"/>
            <w:hideMark/>
          </w:tcPr>
          <w:p w14:paraId="0066782B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(</w:t>
            </w:r>
            <w:proofErr w:type="gramStart"/>
            <w:r w:rsidRPr="002E6381">
              <w:rPr>
                <w:rFonts w:ascii="Times New Roman" w:hAnsi="Times New Roman" w:cs="Times New Roman"/>
              </w:rPr>
              <w:t>chronic</w:t>
            </w:r>
            <w:proofErr w:type="gramEnd"/>
            <w:r w:rsidRPr="002E6381">
              <w:rPr>
                <w:rFonts w:ascii="Times New Roman" w:hAnsi="Times New Roman" w:cs="Times New Roman"/>
              </w:rPr>
              <w:t xml:space="preserve"> adj3 obstructive respiratory tract disease*).</w:t>
            </w:r>
            <w:proofErr w:type="spellStart"/>
            <w:r w:rsidRPr="002E6381">
              <w:rPr>
                <w:rFonts w:ascii="Times New Roman" w:hAnsi="Times New Roman" w:cs="Times New Roman"/>
              </w:rPr>
              <w:t>mp</w:t>
            </w:r>
            <w:proofErr w:type="spellEnd"/>
            <w:r w:rsidRPr="002E6381">
              <w:rPr>
                <w:rFonts w:ascii="Times New Roman" w:hAnsi="Times New Roman" w:cs="Times New Roman"/>
              </w:rPr>
              <w:t xml:space="preserve">. </w:t>
            </w:r>
          </w:p>
        </w:tc>
        <w:tc>
          <w:tcPr>
            <w:tcW w:w="0" w:type="auto"/>
            <w:vAlign w:val="center"/>
            <w:hideMark/>
          </w:tcPr>
          <w:p w14:paraId="761CAFE8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31 </w:t>
            </w:r>
          </w:p>
        </w:tc>
        <w:tc>
          <w:tcPr>
            <w:tcW w:w="0" w:type="auto"/>
            <w:vAlign w:val="center"/>
            <w:hideMark/>
          </w:tcPr>
          <w:p w14:paraId="45955084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0C3EBC23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5DC43892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4BBB192C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11363C7A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12A03B5A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lastRenderedPageBreak/>
              <w:t>17</w:t>
            </w:r>
          </w:p>
        </w:tc>
        <w:tc>
          <w:tcPr>
            <w:tcW w:w="0" w:type="auto"/>
            <w:vAlign w:val="center"/>
            <w:hideMark/>
          </w:tcPr>
          <w:p w14:paraId="2811B307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(</w:t>
            </w:r>
            <w:proofErr w:type="gramStart"/>
            <w:r w:rsidRPr="002E6381">
              <w:rPr>
                <w:rFonts w:ascii="Times New Roman" w:hAnsi="Times New Roman" w:cs="Times New Roman"/>
              </w:rPr>
              <w:t>focal</w:t>
            </w:r>
            <w:proofErr w:type="gramEnd"/>
            <w:r w:rsidRPr="002E6381">
              <w:rPr>
                <w:rFonts w:ascii="Times New Roman" w:hAnsi="Times New Roman" w:cs="Times New Roman"/>
              </w:rPr>
              <w:t xml:space="preserve"> adj2 emphysema*).</w:t>
            </w:r>
            <w:proofErr w:type="spellStart"/>
            <w:r w:rsidRPr="002E6381">
              <w:rPr>
                <w:rFonts w:ascii="Times New Roman" w:hAnsi="Times New Roman" w:cs="Times New Roman"/>
              </w:rPr>
              <w:t>mp</w:t>
            </w:r>
            <w:proofErr w:type="spellEnd"/>
            <w:r w:rsidRPr="002E6381">
              <w:rPr>
                <w:rFonts w:ascii="Times New Roman" w:hAnsi="Times New Roman" w:cs="Times New Roman"/>
              </w:rPr>
              <w:t xml:space="preserve">. </w:t>
            </w:r>
          </w:p>
        </w:tc>
        <w:tc>
          <w:tcPr>
            <w:tcW w:w="0" w:type="auto"/>
            <w:vAlign w:val="center"/>
            <w:hideMark/>
          </w:tcPr>
          <w:p w14:paraId="4A0DEA62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84 </w:t>
            </w:r>
          </w:p>
        </w:tc>
        <w:tc>
          <w:tcPr>
            <w:tcW w:w="0" w:type="auto"/>
            <w:vAlign w:val="center"/>
            <w:hideMark/>
          </w:tcPr>
          <w:p w14:paraId="12E59F73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0E22BD32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65C0E667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3453E2F2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40243A24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68BAD0A3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18</w:t>
            </w:r>
          </w:p>
        </w:tc>
        <w:tc>
          <w:tcPr>
            <w:tcW w:w="0" w:type="auto"/>
            <w:vAlign w:val="center"/>
            <w:hideMark/>
          </w:tcPr>
          <w:p w14:paraId="61E2DF85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(</w:t>
            </w:r>
            <w:proofErr w:type="gramStart"/>
            <w:r w:rsidRPr="002E6381">
              <w:rPr>
                <w:rFonts w:ascii="Times New Roman" w:hAnsi="Times New Roman" w:cs="Times New Roman"/>
              </w:rPr>
              <w:t>lung</w:t>
            </w:r>
            <w:proofErr w:type="gramEnd"/>
            <w:r w:rsidRPr="002E6381">
              <w:rPr>
                <w:rFonts w:ascii="Times New Roman" w:hAnsi="Times New Roman" w:cs="Times New Roman"/>
              </w:rPr>
              <w:t xml:space="preserve"> adj3 chronic obstructive disease*).</w:t>
            </w:r>
            <w:proofErr w:type="spellStart"/>
            <w:r w:rsidRPr="002E6381">
              <w:rPr>
                <w:rFonts w:ascii="Times New Roman" w:hAnsi="Times New Roman" w:cs="Times New Roman"/>
              </w:rPr>
              <w:t>mp</w:t>
            </w:r>
            <w:proofErr w:type="spellEnd"/>
            <w:r w:rsidRPr="002E6381">
              <w:rPr>
                <w:rFonts w:ascii="Times New Roman" w:hAnsi="Times New Roman" w:cs="Times New Roman"/>
              </w:rPr>
              <w:t xml:space="preserve">. </w:t>
            </w:r>
          </w:p>
        </w:tc>
        <w:tc>
          <w:tcPr>
            <w:tcW w:w="0" w:type="auto"/>
            <w:vAlign w:val="center"/>
            <w:hideMark/>
          </w:tcPr>
          <w:p w14:paraId="57A5D725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10 </w:t>
            </w:r>
          </w:p>
        </w:tc>
        <w:tc>
          <w:tcPr>
            <w:tcW w:w="0" w:type="auto"/>
            <w:vAlign w:val="center"/>
            <w:hideMark/>
          </w:tcPr>
          <w:p w14:paraId="103B7A84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54D7C5C9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74CB93D2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40F2DD65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0CA4CDB0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48D757BC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19</w:t>
            </w:r>
          </w:p>
        </w:tc>
        <w:tc>
          <w:tcPr>
            <w:tcW w:w="0" w:type="auto"/>
            <w:vAlign w:val="center"/>
            <w:hideMark/>
          </w:tcPr>
          <w:p w14:paraId="084DAD47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(</w:t>
            </w:r>
            <w:proofErr w:type="spellStart"/>
            <w:proofErr w:type="gramStart"/>
            <w:r w:rsidRPr="002E6381">
              <w:rPr>
                <w:rFonts w:ascii="Times New Roman" w:hAnsi="Times New Roman" w:cs="Times New Roman"/>
              </w:rPr>
              <w:t>panacinar</w:t>
            </w:r>
            <w:proofErr w:type="spellEnd"/>
            <w:proofErr w:type="gramEnd"/>
            <w:r w:rsidRPr="002E6381">
              <w:rPr>
                <w:rFonts w:ascii="Times New Roman" w:hAnsi="Times New Roman" w:cs="Times New Roman"/>
              </w:rPr>
              <w:t xml:space="preserve"> adj2 emphysema*).</w:t>
            </w:r>
            <w:proofErr w:type="spellStart"/>
            <w:r w:rsidRPr="002E6381">
              <w:rPr>
                <w:rFonts w:ascii="Times New Roman" w:hAnsi="Times New Roman" w:cs="Times New Roman"/>
              </w:rPr>
              <w:t>mp</w:t>
            </w:r>
            <w:proofErr w:type="spellEnd"/>
            <w:r w:rsidRPr="002E6381">
              <w:rPr>
                <w:rFonts w:ascii="Times New Roman" w:hAnsi="Times New Roman" w:cs="Times New Roman"/>
              </w:rPr>
              <w:t xml:space="preserve">. </w:t>
            </w:r>
          </w:p>
        </w:tc>
        <w:tc>
          <w:tcPr>
            <w:tcW w:w="0" w:type="auto"/>
            <w:vAlign w:val="center"/>
            <w:hideMark/>
          </w:tcPr>
          <w:p w14:paraId="26FD3870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138 </w:t>
            </w:r>
          </w:p>
        </w:tc>
        <w:tc>
          <w:tcPr>
            <w:tcW w:w="0" w:type="auto"/>
            <w:vAlign w:val="center"/>
            <w:hideMark/>
          </w:tcPr>
          <w:p w14:paraId="5B6AEAA4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2FB87A22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53323B0C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49102D40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65282EF7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29739FD2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20</w:t>
            </w:r>
          </w:p>
        </w:tc>
        <w:tc>
          <w:tcPr>
            <w:tcW w:w="0" w:type="auto"/>
            <w:vAlign w:val="center"/>
            <w:hideMark/>
          </w:tcPr>
          <w:p w14:paraId="53C70EAF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(</w:t>
            </w:r>
            <w:proofErr w:type="spellStart"/>
            <w:proofErr w:type="gramStart"/>
            <w:r w:rsidRPr="002E6381">
              <w:rPr>
                <w:rFonts w:ascii="Times New Roman" w:hAnsi="Times New Roman" w:cs="Times New Roman"/>
              </w:rPr>
              <w:t>panlobular</w:t>
            </w:r>
            <w:proofErr w:type="spellEnd"/>
            <w:proofErr w:type="gramEnd"/>
            <w:r w:rsidRPr="002E6381">
              <w:rPr>
                <w:rFonts w:ascii="Times New Roman" w:hAnsi="Times New Roman" w:cs="Times New Roman"/>
              </w:rPr>
              <w:t xml:space="preserve"> adj2 emphysema*).</w:t>
            </w:r>
            <w:proofErr w:type="spellStart"/>
            <w:r w:rsidRPr="002E6381">
              <w:rPr>
                <w:rFonts w:ascii="Times New Roman" w:hAnsi="Times New Roman" w:cs="Times New Roman"/>
              </w:rPr>
              <w:t>mp</w:t>
            </w:r>
            <w:proofErr w:type="spellEnd"/>
            <w:r w:rsidRPr="002E6381">
              <w:rPr>
                <w:rFonts w:ascii="Times New Roman" w:hAnsi="Times New Roman" w:cs="Times New Roman"/>
              </w:rPr>
              <w:t xml:space="preserve">. </w:t>
            </w:r>
          </w:p>
        </w:tc>
        <w:tc>
          <w:tcPr>
            <w:tcW w:w="0" w:type="auto"/>
            <w:vAlign w:val="center"/>
            <w:hideMark/>
          </w:tcPr>
          <w:p w14:paraId="168B2FC9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207 </w:t>
            </w:r>
          </w:p>
        </w:tc>
        <w:tc>
          <w:tcPr>
            <w:tcW w:w="0" w:type="auto"/>
            <w:vAlign w:val="center"/>
            <w:hideMark/>
          </w:tcPr>
          <w:p w14:paraId="74B4EE2F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5C227BCE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31F47C0E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0B480659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3891999D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519EA121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21</w:t>
            </w:r>
          </w:p>
        </w:tc>
        <w:tc>
          <w:tcPr>
            <w:tcW w:w="0" w:type="auto"/>
            <w:vAlign w:val="center"/>
            <w:hideMark/>
          </w:tcPr>
          <w:p w14:paraId="4D98624D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(</w:t>
            </w:r>
            <w:proofErr w:type="gramStart"/>
            <w:r w:rsidRPr="002E6381">
              <w:rPr>
                <w:rFonts w:ascii="Times New Roman" w:hAnsi="Times New Roman" w:cs="Times New Roman"/>
              </w:rPr>
              <w:t>pulmonary</w:t>
            </w:r>
            <w:proofErr w:type="gramEnd"/>
            <w:r w:rsidRPr="002E6381">
              <w:rPr>
                <w:rFonts w:ascii="Times New Roman" w:hAnsi="Times New Roman" w:cs="Times New Roman"/>
              </w:rPr>
              <w:t xml:space="preserve"> adj2 emphysema*).</w:t>
            </w:r>
            <w:proofErr w:type="spellStart"/>
            <w:r w:rsidRPr="002E6381">
              <w:rPr>
                <w:rFonts w:ascii="Times New Roman" w:hAnsi="Times New Roman" w:cs="Times New Roman"/>
              </w:rPr>
              <w:t>mp</w:t>
            </w:r>
            <w:proofErr w:type="spellEnd"/>
            <w:r w:rsidRPr="002E6381">
              <w:rPr>
                <w:rFonts w:ascii="Times New Roman" w:hAnsi="Times New Roman" w:cs="Times New Roman"/>
              </w:rPr>
              <w:t xml:space="preserve">. </w:t>
            </w:r>
          </w:p>
        </w:tc>
        <w:tc>
          <w:tcPr>
            <w:tcW w:w="0" w:type="auto"/>
            <w:vAlign w:val="center"/>
            <w:hideMark/>
          </w:tcPr>
          <w:p w14:paraId="6A0012B7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5437 </w:t>
            </w:r>
          </w:p>
        </w:tc>
        <w:tc>
          <w:tcPr>
            <w:tcW w:w="0" w:type="auto"/>
            <w:vAlign w:val="center"/>
            <w:hideMark/>
          </w:tcPr>
          <w:p w14:paraId="1FDAE228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2B22CCAF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7113193B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04BBED77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3DCE5418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44BEFC65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22</w:t>
            </w:r>
          </w:p>
        </w:tc>
        <w:tc>
          <w:tcPr>
            <w:tcW w:w="0" w:type="auto"/>
            <w:vAlign w:val="center"/>
            <w:hideMark/>
          </w:tcPr>
          <w:p w14:paraId="6DE578CB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or/1-21 </w:t>
            </w:r>
          </w:p>
        </w:tc>
        <w:tc>
          <w:tcPr>
            <w:tcW w:w="0" w:type="auto"/>
            <w:vAlign w:val="center"/>
            <w:hideMark/>
          </w:tcPr>
          <w:p w14:paraId="1757F63D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202580 </w:t>
            </w:r>
          </w:p>
        </w:tc>
        <w:tc>
          <w:tcPr>
            <w:tcW w:w="0" w:type="auto"/>
            <w:vAlign w:val="center"/>
            <w:hideMark/>
          </w:tcPr>
          <w:p w14:paraId="248E4A9E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01D15BAE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57B6D23D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1BAC5890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402495AD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2F7CF702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23</w:t>
            </w:r>
          </w:p>
        </w:tc>
        <w:tc>
          <w:tcPr>
            <w:tcW w:w="0" w:type="auto"/>
            <w:vAlign w:val="center"/>
            <w:hideMark/>
          </w:tcPr>
          <w:p w14:paraId="681CDCD8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hospital readmission/ </w:t>
            </w:r>
          </w:p>
        </w:tc>
        <w:tc>
          <w:tcPr>
            <w:tcW w:w="0" w:type="auto"/>
            <w:vAlign w:val="center"/>
            <w:hideMark/>
          </w:tcPr>
          <w:p w14:paraId="3651317F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83739 </w:t>
            </w:r>
          </w:p>
        </w:tc>
        <w:tc>
          <w:tcPr>
            <w:tcW w:w="0" w:type="auto"/>
            <w:vAlign w:val="center"/>
            <w:hideMark/>
          </w:tcPr>
          <w:p w14:paraId="63E4A59C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55B22EA8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2FB4CCD5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4622CD23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2EC61E04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568EDF25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24</w:t>
            </w:r>
          </w:p>
        </w:tc>
        <w:tc>
          <w:tcPr>
            <w:tcW w:w="0" w:type="auto"/>
            <w:vAlign w:val="center"/>
            <w:hideMark/>
          </w:tcPr>
          <w:p w14:paraId="42136B5A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readmission?.mp. </w:t>
            </w:r>
          </w:p>
        </w:tc>
        <w:tc>
          <w:tcPr>
            <w:tcW w:w="0" w:type="auto"/>
            <w:vAlign w:val="center"/>
            <w:hideMark/>
          </w:tcPr>
          <w:p w14:paraId="7E0A3E86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95354 </w:t>
            </w:r>
          </w:p>
        </w:tc>
        <w:tc>
          <w:tcPr>
            <w:tcW w:w="0" w:type="auto"/>
            <w:vAlign w:val="center"/>
            <w:hideMark/>
          </w:tcPr>
          <w:p w14:paraId="6A0D8AEC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24975D79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5DE9A759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67C5EA9B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3CBFBA8D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017A53E7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25</w:t>
            </w:r>
          </w:p>
        </w:tc>
        <w:tc>
          <w:tcPr>
            <w:tcW w:w="0" w:type="auto"/>
            <w:vAlign w:val="center"/>
            <w:hideMark/>
          </w:tcPr>
          <w:p w14:paraId="4CF16D3B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re-admission?.mp. </w:t>
            </w:r>
          </w:p>
        </w:tc>
        <w:tc>
          <w:tcPr>
            <w:tcW w:w="0" w:type="auto"/>
            <w:vAlign w:val="center"/>
            <w:hideMark/>
          </w:tcPr>
          <w:p w14:paraId="64F83FA2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6416 </w:t>
            </w:r>
          </w:p>
        </w:tc>
        <w:tc>
          <w:tcPr>
            <w:tcW w:w="0" w:type="auto"/>
            <w:vAlign w:val="center"/>
            <w:hideMark/>
          </w:tcPr>
          <w:p w14:paraId="22AE0EEF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0A7F9B94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5C802B72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3C0F9479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24FBAE06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22648FD6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26</w:t>
            </w:r>
          </w:p>
        </w:tc>
        <w:tc>
          <w:tcPr>
            <w:tcW w:w="0" w:type="auto"/>
            <w:vAlign w:val="center"/>
            <w:hideMark/>
          </w:tcPr>
          <w:p w14:paraId="06EECBB4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rehospitali?ation?.mp. </w:t>
            </w:r>
          </w:p>
        </w:tc>
        <w:tc>
          <w:tcPr>
            <w:tcW w:w="0" w:type="auto"/>
            <w:vAlign w:val="center"/>
            <w:hideMark/>
          </w:tcPr>
          <w:p w14:paraId="12096C65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11337 </w:t>
            </w:r>
          </w:p>
        </w:tc>
        <w:tc>
          <w:tcPr>
            <w:tcW w:w="0" w:type="auto"/>
            <w:vAlign w:val="center"/>
            <w:hideMark/>
          </w:tcPr>
          <w:p w14:paraId="0E90146B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486C096A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73B1F85A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0D919487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046D6634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664FF1BF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27</w:t>
            </w:r>
          </w:p>
        </w:tc>
        <w:tc>
          <w:tcPr>
            <w:tcW w:w="0" w:type="auto"/>
            <w:vAlign w:val="center"/>
            <w:hideMark/>
          </w:tcPr>
          <w:p w14:paraId="23FA16DD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re-hospitali?ation?.mp. </w:t>
            </w:r>
          </w:p>
        </w:tc>
        <w:tc>
          <w:tcPr>
            <w:tcW w:w="0" w:type="auto"/>
            <w:vAlign w:val="center"/>
            <w:hideMark/>
          </w:tcPr>
          <w:p w14:paraId="4C4BD408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4706 </w:t>
            </w:r>
          </w:p>
        </w:tc>
        <w:tc>
          <w:tcPr>
            <w:tcW w:w="0" w:type="auto"/>
            <w:vAlign w:val="center"/>
            <w:hideMark/>
          </w:tcPr>
          <w:p w14:paraId="14121625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14E837C0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2BAF7DF8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068055EF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7BD67A54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73F68B17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28</w:t>
            </w:r>
          </w:p>
        </w:tc>
        <w:tc>
          <w:tcPr>
            <w:tcW w:w="0" w:type="auto"/>
            <w:vAlign w:val="center"/>
            <w:hideMark/>
          </w:tcPr>
          <w:p w14:paraId="5442E605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readmit*.</w:t>
            </w:r>
            <w:proofErr w:type="spellStart"/>
            <w:r w:rsidRPr="002E6381">
              <w:rPr>
                <w:rFonts w:ascii="Times New Roman" w:hAnsi="Times New Roman" w:cs="Times New Roman"/>
              </w:rPr>
              <w:t>mp</w:t>
            </w:r>
            <w:proofErr w:type="spellEnd"/>
            <w:r w:rsidRPr="002E6381">
              <w:rPr>
                <w:rFonts w:ascii="Times New Roman" w:hAnsi="Times New Roman" w:cs="Times New Roman"/>
              </w:rPr>
              <w:t xml:space="preserve">. </w:t>
            </w:r>
          </w:p>
        </w:tc>
        <w:tc>
          <w:tcPr>
            <w:tcW w:w="0" w:type="auto"/>
            <w:vAlign w:val="center"/>
            <w:hideMark/>
          </w:tcPr>
          <w:p w14:paraId="257F209D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17718 </w:t>
            </w:r>
          </w:p>
        </w:tc>
        <w:tc>
          <w:tcPr>
            <w:tcW w:w="0" w:type="auto"/>
            <w:vAlign w:val="center"/>
            <w:hideMark/>
          </w:tcPr>
          <w:p w14:paraId="1912F5DD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076ED610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4216CED2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0009322C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5898D7C0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6E1FD922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29</w:t>
            </w:r>
          </w:p>
        </w:tc>
        <w:tc>
          <w:tcPr>
            <w:tcW w:w="0" w:type="auto"/>
            <w:vAlign w:val="center"/>
            <w:hideMark/>
          </w:tcPr>
          <w:p w14:paraId="56D9D520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(</w:t>
            </w:r>
            <w:proofErr w:type="gramStart"/>
            <w:r w:rsidRPr="002E6381">
              <w:rPr>
                <w:rFonts w:ascii="Times New Roman" w:hAnsi="Times New Roman" w:cs="Times New Roman"/>
              </w:rPr>
              <w:t>multiple</w:t>
            </w:r>
            <w:proofErr w:type="gramEnd"/>
            <w:r w:rsidRPr="002E6381">
              <w:rPr>
                <w:rFonts w:ascii="Times New Roman" w:hAnsi="Times New Roman" w:cs="Times New Roman"/>
              </w:rPr>
              <w:t xml:space="preserve"> adj2 admission*).</w:t>
            </w:r>
            <w:proofErr w:type="spellStart"/>
            <w:r w:rsidRPr="002E6381">
              <w:rPr>
                <w:rFonts w:ascii="Times New Roman" w:hAnsi="Times New Roman" w:cs="Times New Roman"/>
              </w:rPr>
              <w:t>mp</w:t>
            </w:r>
            <w:proofErr w:type="spellEnd"/>
            <w:r w:rsidRPr="002E6381">
              <w:rPr>
                <w:rFonts w:ascii="Times New Roman" w:hAnsi="Times New Roman" w:cs="Times New Roman"/>
              </w:rPr>
              <w:t xml:space="preserve">. </w:t>
            </w:r>
          </w:p>
        </w:tc>
        <w:tc>
          <w:tcPr>
            <w:tcW w:w="0" w:type="auto"/>
            <w:vAlign w:val="center"/>
            <w:hideMark/>
          </w:tcPr>
          <w:p w14:paraId="7DD21C7D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2196 </w:t>
            </w:r>
          </w:p>
        </w:tc>
        <w:tc>
          <w:tcPr>
            <w:tcW w:w="0" w:type="auto"/>
            <w:vAlign w:val="center"/>
            <w:hideMark/>
          </w:tcPr>
          <w:p w14:paraId="009BEEE2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79281729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120D6F8B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287CD8E0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44229251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7A99BA70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30</w:t>
            </w:r>
          </w:p>
        </w:tc>
        <w:tc>
          <w:tcPr>
            <w:tcW w:w="0" w:type="auto"/>
            <w:vAlign w:val="center"/>
            <w:hideMark/>
          </w:tcPr>
          <w:p w14:paraId="769244C8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(repeat* adj3 admission*).</w:t>
            </w:r>
            <w:proofErr w:type="spellStart"/>
            <w:r w:rsidRPr="002E6381">
              <w:rPr>
                <w:rFonts w:ascii="Times New Roman" w:hAnsi="Times New Roman" w:cs="Times New Roman"/>
              </w:rPr>
              <w:t>mp</w:t>
            </w:r>
            <w:proofErr w:type="spellEnd"/>
            <w:r w:rsidRPr="002E6381">
              <w:rPr>
                <w:rFonts w:ascii="Times New Roman" w:hAnsi="Times New Roman" w:cs="Times New Roman"/>
              </w:rPr>
              <w:t xml:space="preserve">. </w:t>
            </w:r>
          </w:p>
        </w:tc>
        <w:tc>
          <w:tcPr>
            <w:tcW w:w="0" w:type="auto"/>
            <w:vAlign w:val="center"/>
            <w:hideMark/>
          </w:tcPr>
          <w:p w14:paraId="6465B4A6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1859 </w:t>
            </w:r>
          </w:p>
        </w:tc>
        <w:tc>
          <w:tcPr>
            <w:tcW w:w="0" w:type="auto"/>
            <w:vAlign w:val="center"/>
            <w:hideMark/>
          </w:tcPr>
          <w:p w14:paraId="2CD03838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4B09961C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49D07AE0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5E06C0E2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06DC868E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7D53FCB2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31</w:t>
            </w:r>
          </w:p>
        </w:tc>
        <w:tc>
          <w:tcPr>
            <w:tcW w:w="0" w:type="auto"/>
            <w:vAlign w:val="center"/>
            <w:hideMark/>
          </w:tcPr>
          <w:p w14:paraId="1A123F9D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(repeat* adj3 hospital*).</w:t>
            </w:r>
            <w:proofErr w:type="spellStart"/>
            <w:r w:rsidRPr="002E6381">
              <w:rPr>
                <w:rFonts w:ascii="Times New Roman" w:hAnsi="Times New Roman" w:cs="Times New Roman"/>
              </w:rPr>
              <w:t>mp</w:t>
            </w:r>
            <w:proofErr w:type="spellEnd"/>
            <w:r w:rsidRPr="002E6381">
              <w:rPr>
                <w:rFonts w:ascii="Times New Roman" w:hAnsi="Times New Roman" w:cs="Times New Roman"/>
              </w:rPr>
              <w:t xml:space="preserve">. </w:t>
            </w:r>
          </w:p>
        </w:tc>
        <w:tc>
          <w:tcPr>
            <w:tcW w:w="0" w:type="auto"/>
            <w:vAlign w:val="center"/>
            <w:hideMark/>
          </w:tcPr>
          <w:p w14:paraId="491F22C1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3992 </w:t>
            </w:r>
          </w:p>
        </w:tc>
        <w:tc>
          <w:tcPr>
            <w:tcW w:w="0" w:type="auto"/>
            <w:vAlign w:val="center"/>
            <w:hideMark/>
          </w:tcPr>
          <w:p w14:paraId="4A853335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730A6413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70AE155A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6175FFA0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536BB3B6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55229880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32</w:t>
            </w:r>
          </w:p>
        </w:tc>
        <w:tc>
          <w:tcPr>
            <w:tcW w:w="0" w:type="auto"/>
            <w:vAlign w:val="center"/>
            <w:hideMark/>
          </w:tcPr>
          <w:p w14:paraId="2B415911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or/23-31 </w:t>
            </w:r>
          </w:p>
        </w:tc>
        <w:tc>
          <w:tcPr>
            <w:tcW w:w="0" w:type="auto"/>
            <w:vAlign w:val="center"/>
            <w:hideMark/>
          </w:tcPr>
          <w:p w14:paraId="0502B09B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115680 </w:t>
            </w:r>
          </w:p>
        </w:tc>
        <w:tc>
          <w:tcPr>
            <w:tcW w:w="0" w:type="auto"/>
            <w:vAlign w:val="center"/>
            <w:hideMark/>
          </w:tcPr>
          <w:p w14:paraId="533DCC1A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04CBD837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1B32767F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79F8A8AB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15799E30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65DA363D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33</w:t>
            </w:r>
          </w:p>
        </w:tc>
        <w:tc>
          <w:tcPr>
            <w:tcW w:w="0" w:type="auto"/>
            <w:vAlign w:val="center"/>
            <w:hideMark/>
          </w:tcPr>
          <w:p w14:paraId="7F5FBC4A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22 and 32 </w:t>
            </w:r>
          </w:p>
        </w:tc>
        <w:tc>
          <w:tcPr>
            <w:tcW w:w="0" w:type="auto"/>
            <w:vAlign w:val="center"/>
            <w:hideMark/>
          </w:tcPr>
          <w:p w14:paraId="16C765EF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5505 </w:t>
            </w:r>
          </w:p>
        </w:tc>
        <w:tc>
          <w:tcPr>
            <w:tcW w:w="0" w:type="auto"/>
            <w:vAlign w:val="center"/>
            <w:hideMark/>
          </w:tcPr>
          <w:p w14:paraId="7A9E4FD2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26692EDD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2C37ACA1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6EE655E1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61BC0D56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75B65E3E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34</w:t>
            </w:r>
          </w:p>
        </w:tc>
        <w:tc>
          <w:tcPr>
            <w:tcW w:w="0" w:type="auto"/>
            <w:vAlign w:val="center"/>
            <w:hideMark/>
          </w:tcPr>
          <w:p w14:paraId="704A6350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predict:.</w:t>
            </w:r>
            <w:proofErr w:type="spellStart"/>
            <w:r w:rsidRPr="002E6381">
              <w:rPr>
                <w:rFonts w:ascii="Times New Roman" w:hAnsi="Times New Roman" w:cs="Times New Roman"/>
              </w:rPr>
              <w:t>tw</w:t>
            </w:r>
            <w:proofErr w:type="spellEnd"/>
            <w:r w:rsidRPr="002E6381">
              <w:rPr>
                <w:rFonts w:ascii="Times New Roman" w:hAnsi="Times New Roman" w:cs="Times New Roman"/>
              </w:rPr>
              <w:t xml:space="preserve">. </w:t>
            </w:r>
          </w:p>
        </w:tc>
        <w:tc>
          <w:tcPr>
            <w:tcW w:w="0" w:type="auto"/>
            <w:vAlign w:val="center"/>
            <w:hideMark/>
          </w:tcPr>
          <w:p w14:paraId="70D0D864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2497877 </w:t>
            </w:r>
          </w:p>
        </w:tc>
        <w:tc>
          <w:tcPr>
            <w:tcW w:w="0" w:type="auto"/>
            <w:vAlign w:val="center"/>
            <w:hideMark/>
          </w:tcPr>
          <w:p w14:paraId="170A5690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02A78AE3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7087DF42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278CDB0B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3CF8B50E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06587C01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35</w:t>
            </w:r>
          </w:p>
        </w:tc>
        <w:tc>
          <w:tcPr>
            <w:tcW w:w="0" w:type="auto"/>
            <w:vAlign w:val="center"/>
            <w:hideMark/>
          </w:tcPr>
          <w:p w14:paraId="0B99EB16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exp methodology/ </w:t>
            </w:r>
          </w:p>
        </w:tc>
        <w:tc>
          <w:tcPr>
            <w:tcW w:w="0" w:type="auto"/>
            <w:vAlign w:val="center"/>
            <w:hideMark/>
          </w:tcPr>
          <w:p w14:paraId="2ADC71BA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6881234 </w:t>
            </w:r>
          </w:p>
        </w:tc>
        <w:tc>
          <w:tcPr>
            <w:tcW w:w="0" w:type="auto"/>
            <w:vAlign w:val="center"/>
            <w:hideMark/>
          </w:tcPr>
          <w:p w14:paraId="6603B207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36D19EFE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22CD580F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3AB7EC80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0D5F8863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2C46A9A9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36</w:t>
            </w:r>
          </w:p>
        </w:tc>
        <w:tc>
          <w:tcPr>
            <w:tcW w:w="0" w:type="auto"/>
            <w:vAlign w:val="center"/>
            <w:hideMark/>
          </w:tcPr>
          <w:p w14:paraId="2DE78E7D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proofErr w:type="spellStart"/>
            <w:r w:rsidRPr="002E6381">
              <w:rPr>
                <w:rFonts w:ascii="Times New Roman" w:hAnsi="Times New Roman" w:cs="Times New Roman"/>
              </w:rPr>
              <w:t>validat</w:t>
            </w:r>
            <w:proofErr w:type="spellEnd"/>
            <w:r w:rsidRPr="002E6381">
              <w:rPr>
                <w:rFonts w:ascii="Times New Roman" w:hAnsi="Times New Roman" w:cs="Times New Roman"/>
              </w:rPr>
              <w:t>:.</w:t>
            </w:r>
            <w:proofErr w:type="spellStart"/>
            <w:r w:rsidRPr="002E6381">
              <w:rPr>
                <w:rFonts w:ascii="Times New Roman" w:hAnsi="Times New Roman" w:cs="Times New Roman"/>
              </w:rPr>
              <w:t>tw</w:t>
            </w:r>
            <w:proofErr w:type="spellEnd"/>
            <w:r w:rsidRPr="002E6381">
              <w:rPr>
                <w:rFonts w:ascii="Times New Roman" w:hAnsi="Times New Roman" w:cs="Times New Roman"/>
              </w:rPr>
              <w:t xml:space="preserve">. </w:t>
            </w:r>
          </w:p>
        </w:tc>
        <w:tc>
          <w:tcPr>
            <w:tcW w:w="0" w:type="auto"/>
            <w:vAlign w:val="center"/>
            <w:hideMark/>
          </w:tcPr>
          <w:p w14:paraId="27521FF0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935060 </w:t>
            </w:r>
          </w:p>
        </w:tc>
        <w:tc>
          <w:tcPr>
            <w:tcW w:w="0" w:type="auto"/>
            <w:vAlign w:val="center"/>
            <w:hideMark/>
          </w:tcPr>
          <w:p w14:paraId="149FFB74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587E4CA2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004EC53D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68F1553A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0AC20660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24FFF890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37</w:t>
            </w:r>
          </w:p>
        </w:tc>
        <w:tc>
          <w:tcPr>
            <w:tcW w:w="0" w:type="auto"/>
            <w:vAlign w:val="center"/>
            <w:hideMark/>
          </w:tcPr>
          <w:p w14:paraId="0AEF6171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index.tw. </w:t>
            </w:r>
          </w:p>
        </w:tc>
        <w:tc>
          <w:tcPr>
            <w:tcW w:w="0" w:type="auto"/>
            <w:vAlign w:val="center"/>
            <w:hideMark/>
          </w:tcPr>
          <w:p w14:paraId="1C79D736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1311059 </w:t>
            </w:r>
          </w:p>
        </w:tc>
        <w:tc>
          <w:tcPr>
            <w:tcW w:w="0" w:type="auto"/>
            <w:vAlign w:val="center"/>
            <w:hideMark/>
          </w:tcPr>
          <w:p w14:paraId="0941FE13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43BCCF02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3D5E4ABB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6565BAF4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1ABEB30B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507B3B49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38</w:t>
            </w:r>
          </w:p>
        </w:tc>
        <w:tc>
          <w:tcPr>
            <w:tcW w:w="0" w:type="auto"/>
            <w:vAlign w:val="center"/>
            <w:hideMark/>
          </w:tcPr>
          <w:p w14:paraId="229E3205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model.tw. </w:t>
            </w:r>
          </w:p>
        </w:tc>
        <w:tc>
          <w:tcPr>
            <w:tcW w:w="0" w:type="auto"/>
            <w:vAlign w:val="center"/>
            <w:hideMark/>
          </w:tcPr>
          <w:p w14:paraId="29F19CC5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3080231 </w:t>
            </w:r>
          </w:p>
        </w:tc>
        <w:tc>
          <w:tcPr>
            <w:tcW w:w="0" w:type="auto"/>
            <w:vAlign w:val="center"/>
            <w:hideMark/>
          </w:tcPr>
          <w:p w14:paraId="3517F8D3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73B18686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7C82B4A4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3D59026C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758E62A3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20E75D41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39</w:t>
            </w:r>
          </w:p>
        </w:tc>
        <w:tc>
          <w:tcPr>
            <w:tcW w:w="0" w:type="auto"/>
            <w:vAlign w:val="center"/>
            <w:hideMark/>
          </w:tcPr>
          <w:p w14:paraId="66F13930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risk factor/ </w:t>
            </w:r>
          </w:p>
        </w:tc>
        <w:tc>
          <w:tcPr>
            <w:tcW w:w="0" w:type="auto"/>
            <w:vAlign w:val="center"/>
            <w:hideMark/>
          </w:tcPr>
          <w:p w14:paraId="4F2BD794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1213931 </w:t>
            </w:r>
          </w:p>
        </w:tc>
        <w:tc>
          <w:tcPr>
            <w:tcW w:w="0" w:type="auto"/>
            <w:vAlign w:val="center"/>
            <w:hideMark/>
          </w:tcPr>
          <w:p w14:paraId="5FFA2D3E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1BA6939E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6079E40C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3F2E7D6C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3020E2EE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726AEF36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40</w:t>
            </w:r>
          </w:p>
        </w:tc>
        <w:tc>
          <w:tcPr>
            <w:tcW w:w="0" w:type="auto"/>
            <w:vAlign w:val="center"/>
            <w:hideMark/>
          </w:tcPr>
          <w:p w14:paraId="0B67EF52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(</w:t>
            </w:r>
            <w:proofErr w:type="gramStart"/>
            <w:r w:rsidRPr="002E6381">
              <w:rPr>
                <w:rFonts w:ascii="Times New Roman" w:hAnsi="Times New Roman" w:cs="Times New Roman"/>
              </w:rPr>
              <w:t>risk</w:t>
            </w:r>
            <w:proofErr w:type="gramEnd"/>
            <w:r w:rsidRPr="002E6381">
              <w:rPr>
                <w:rFonts w:ascii="Times New Roman" w:hAnsi="Times New Roman" w:cs="Times New Roman"/>
              </w:rPr>
              <w:t xml:space="preserve"> adj3 factor*).</w:t>
            </w:r>
            <w:proofErr w:type="spellStart"/>
            <w:r w:rsidRPr="002E6381">
              <w:rPr>
                <w:rFonts w:ascii="Times New Roman" w:hAnsi="Times New Roman" w:cs="Times New Roman"/>
              </w:rPr>
              <w:t>mp</w:t>
            </w:r>
            <w:proofErr w:type="spellEnd"/>
            <w:r w:rsidRPr="002E6381">
              <w:rPr>
                <w:rFonts w:ascii="Times New Roman" w:hAnsi="Times New Roman" w:cs="Times New Roman"/>
              </w:rPr>
              <w:t xml:space="preserve">. </w:t>
            </w:r>
          </w:p>
        </w:tc>
        <w:tc>
          <w:tcPr>
            <w:tcW w:w="0" w:type="auto"/>
            <w:vAlign w:val="center"/>
            <w:hideMark/>
          </w:tcPr>
          <w:p w14:paraId="2D54C447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1618374 </w:t>
            </w:r>
          </w:p>
        </w:tc>
        <w:tc>
          <w:tcPr>
            <w:tcW w:w="0" w:type="auto"/>
            <w:vAlign w:val="center"/>
            <w:hideMark/>
          </w:tcPr>
          <w:p w14:paraId="27FAA712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55E817C2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43E44C7C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2857172D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34E56B7C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78AE862B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41</w:t>
            </w:r>
          </w:p>
        </w:tc>
        <w:tc>
          <w:tcPr>
            <w:tcW w:w="0" w:type="auto"/>
            <w:vAlign w:val="center"/>
            <w:hideMark/>
          </w:tcPr>
          <w:p w14:paraId="5A5E2B49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(</w:t>
            </w:r>
            <w:proofErr w:type="gramStart"/>
            <w:r w:rsidRPr="002E6381">
              <w:rPr>
                <w:rFonts w:ascii="Times New Roman" w:hAnsi="Times New Roman" w:cs="Times New Roman"/>
              </w:rPr>
              <w:t>prognostic</w:t>
            </w:r>
            <w:proofErr w:type="gramEnd"/>
            <w:r w:rsidRPr="002E6381">
              <w:rPr>
                <w:rFonts w:ascii="Times New Roman" w:hAnsi="Times New Roman" w:cs="Times New Roman"/>
              </w:rPr>
              <w:t xml:space="preserve"> adj2 model*).</w:t>
            </w:r>
            <w:proofErr w:type="spellStart"/>
            <w:r w:rsidRPr="002E6381">
              <w:rPr>
                <w:rFonts w:ascii="Times New Roman" w:hAnsi="Times New Roman" w:cs="Times New Roman"/>
              </w:rPr>
              <w:t>mp</w:t>
            </w:r>
            <w:proofErr w:type="spellEnd"/>
            <w:r w:rsidRPr="002E6381">
              <w:rPr>
                <w:rFonts w:ascii="Times New Roman" w:hAnsi="Times New Roman" w:cs="Times New Roman"/>
              </w:rPr>
              <w:t xml:space="preserve">. </w:t>
            </w:r>
          </w:p>
        </w:tc>
        <w:tc>
          <w:tcPr>
            <w:tcW w:w="0" w:type="auto"/>
            <w:vAlign w:val="center"/>
            <w:hideMark/>
          </w:tcPr>
          <w:p w14:paraId="69AF7F89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13037 </w:t>
            </w:r>
          </w:p>
        </w:tc>
        <w:tc>
          <w:tcPr>
            <w:tcW w:w="0" w:type="auto"/>
            <w:vAlign w:val="center"/>
            <w:hideMark/>
          </w:tcPr>
          <w:p w14:paraId="0CBC99D1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3A65A1BF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67FAE66A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1F665C08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01AF6439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60593FF3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42</w:t>
            </w:r>
          </w:p>
        </w:tc>
        <w:tc>
          <w:tcPr>
            <w:tcW w:w="0" w:type="auto"/>
            <w:vAlign w:val="center"/>
            <w:hideMark/>
          </w:tcPr>
          <w:p w14:paraId="5AF72731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or/34-41 </w:t>
            </w:r>
          </w:p>
        </w:tc>
        <w:tc>
          <w:tcPr>
            <w:tcW w:w="0" w:type="auto"/>
            <w:vAlign w:val="center"/>
            <w:hideMark/>
          </w:tcPr>
          <w:p w14:paraId="56A75B71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12467508 </w:t>
            </w:r>
          </w:p>
        </w:tc>
        <w:tc>
          <w:tcPr>
            <w:tcW w:w="0" w:type="auto"/>
            <w:vAlign w:val="center"/>
            <w:hideMark/>
          </w:tcPr>
          <w:p w14:paraId="6D6BD351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5C96BF63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1E3927A3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11B2568F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46330FCB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40A4A1FE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43</w:t>
            </w:r>
          </w:p>
        </w:tc>
        <w:tc>
          <w:tcPr>
            <w:tcW w:w="0" w:type="auto"/>
            <w:vAlign w:val="center"/>
            <w:hideMark/>
          </w:tcPr>
          <w:p w14:paraId="06E76B77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33 and 42 </w:t>
            </w:r>
          </w:p>
        </w:tc>
        <w:tc>
          <w:tcPr>
            <w:tcW w:w="0" w:type="auto"/>
            <w:vAlign w:val="center"/>
            <w:hideMark/>
          </w:tcPr>
          <w:p w14:paraId="771264B5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4189 </w:t>
            </w:r>
          </w:p>
        </w:tc>
        <w:tc>
          <w:tcPr>
            <w:tcW w:w="0" w:type="auto"/>
            <w:vAlign w:val="center"/>
            <w:hideMark/>
          </w:tcPr>
          <w:p w14:paraId="17AE619A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17E30F83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7CD6E1C3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5A9FF97D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0330F3EC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2FF1C15A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44</w:t>
            </w:r>
          </w:p>
        </w:tc>
        <w:tc>
          <w:tcPr>
            <w:tcW w:w="0" w:type="auto"/>
            <w:vAlign w:val="center"/>
            <w:hideMark/>
          </w:tcPr>
          <w:p w14:paraId="68937508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(</w:t>
            </w:r>
            <w:proofErr w:type="gramStart"/>
            <w:r w:rsidRPr="002E6381">
              <w:rPr>
                <w:rFonts w:ascii="Times New Roman" w:hAnsi="Times New Roman" w:cs="Times New Roman"/>
              </w:rPr>
              <w:t>exp</w:t>
            </w:r>
            <w:proofErr w:type="gramEnd"/>
            <w:r w:rsidRPr="002E6381">
              <w:rPr>
                <w:rFonts w:ascii="Times New Roman" w:hAnsi="Times New Roman" w:cs="Times New Roman"/>
              </w:rPr>
              <w:t xml:space="preserve"> animals/ or exp animal experimentation/ or nonhuman/) not ((exp animals/ or exp animal experimentation/ or nonhuman/) and exp human/) </w:t>
            </w:r>
          </w:p>
        </w:tc>
        <w:tc>
          <w:tcPr>
            <w:tcW w:w="0" w:type="auto"/>
            <w:vAlign w:val="center"/>
            <w:hideMark/>
          </w:tcPr>
          <w:p w14:paraId="7BFD9DDA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6931306 </w:t>
            </w:r>
          </w:p>
        </w:tc>
        <w:tc>
          <w:tcPr>
            <w:tcW w:w="0" w:type="auto"/>
            <w:vAlign w:val="center"/>
            <w:hideMark/>
          </w:tcPr>
          <w:p w14:paraId="4B9DAE41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7B32C967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666573CB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5D182ADB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6C8E58E2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080A487B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45</w:t>
            </w:r>
          </w:p>
        </w:tc>
        <w:tc>
          <w:tcPr>
            <w:tcW w:w="0" w:type="auto"/>
            <w:vAlign w:val="center"/>
            <w:hideMark/>
          </w:tcPr>
          <w:p w14:paraId="0D8B3C74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43 not 44 </w:t>
            </w:r>
          </w:p>
        </w:tc>
        <w:tc>
          <w:tcPr>
            <w:tcW w:w="0" w:type="auto"/>
            <w:vAlign w:val="center"/>
            <w:hideMark/>
          </w:tcPr>
          <w:p w14:paraId="319AE73A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4174 </w:t>
            </w:r>
          </w:p>
        </w:tc>
        <w:tc>
          <w:tcPr>
            <w:tcW w:w="0" w:type="auto"/>
            <w:vAlign w:val="center"/>
            <w:hideMark/>
          </w:tcPr>
          <w:p w14:paraId="1EA57666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4CBBEC7A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606BD61A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24019A6F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32460E91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2BF4B7A9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46</w:t>
            </w:r>
          </w:p>
        </w:tc>
        <w:tc>
          <w:tcPr>
            <w:tcW w:w="0" w:type="auto"/>
            <w:vAlign w:val="center"/>
            <w:hideMark/>
          </w:tcPr>
          <w:p w14:paraId="6636950D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limit 45 to (embryo &lt;first trimester&gt; or infant &lt;to one year&gt; or child &lt;unspecified age&gt; or preschool child &lt;1 to 6 years&gt; or school child &lt;7 to 12 years&gt; or adolescent &lt;13 to 17 years&gt;) </w:t>
            </w:r>
          </w:p>
        </w:tc>
        <w:tc>
          <w:tcPr>
            <w:tcW w:w="0" w:type="auto"/>
            <w:vAlign w:val="center"/>
            <w:hideMark/>
          </w:tcPr>
          <w:p w14:paraId="5700F893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70 </w:t>
            </w:r>
          </w:p>
        </w:tc>
        <w:tc>
          <w:tcPr>
            <w:tcW w:w="0" w:type="auto"/>
            <w:vAlign w:val="center"/>
            <w:hideMark/>
          </w:tcPr>
          <w:p w14:paraId="5B4D0BF9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35D130DD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354C6D38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5006DC81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5FC054A8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44A99203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47</w:t>
            </w:r>
          </w:p>
        </w:tc>
        <w:tc>
          <w:tcPr>
            <w:tcW w:w="0" w:type="auto"/>
            <w:vAlign w:val="center"/>
            <w:hideMark/>
          </w:tcPr>
          <w:p w14:paraId="385365EA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limit 45 to (adult &lt;18 to 64 years&gt; or aged &lt;65+ years&gt;) </w:t>
            </w:r>
          </w:p>
        </w:tc>
        <w:tc>
          <w:tcPr>
            <w:tcW w:w="0" w:type="auto"/>
            <w:vAlign w:val="center"/>
            <w:hideMark/>
          </w:tcPr>
          <w:p w14:paraId="7279A044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2918 </w:t>
            </w:r>
          </w:p>
        </w:tc>
        <w:tc>
          <w:tcPr>
            <w:tcW w:w="0" w:type="auto"/>
            <w:vAlign w:val="center"/>
            <w:hideMark/>
          </w:tcPr>
          <w:p w14:paraId="3F063DE0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6D8086E0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76C32AAB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3848E685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225FD9E7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707C90C9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48</w:t>
            </w:r>
          </w:p>
        </w:tc>
        <w:tc>
          <w:tcPr>
            <w:tcW w:w="0" w:type="auto"/>
            <w:vAlign w:val="center"/>
            <w:hideMark/>
          </w:tcPr>
          <w:p w14:paraId="75CB7477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45 not 46 </w:t>
            </w:r>
          </w:p>
        </w:tc>
        <w:tc>
          <w:tcPr>
            <w:tcW w:w="0" w:type="auto"/>
            <w:vAlign w:val="center"/>
            <w:hideMark/>
          </w:tcPr>
          <w:p w14:paraId="193FE667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4104 </w:t>
            </w:r>
          </w:p>
        </w:tc>
        <w:tc>
          <w:tcPr>
            <w:tcW w:w="0" w:type="auto"/>
            <w:vAlign w:val="center"/>
            <w:hideMark/>
          </w:tcPr>
          <w:p w14:paraId="4376C9EB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3F2D27AB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4257A928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38013BCC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2376EE15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52372FC2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49</w:t>
            </w:r>
          </w:p>
        </w:tc>
        <w:tc>
          <w:tcPr>
            <w:tcW w:w="0" w:type="auto"/>
            <w:vAlign w:val="center"/>
            <w:hideMark/>
          </w:tcPr>
          <w:p w14:paraId="2A301233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47 or 48 </w:t>
            </w:r>
          </w:p>
        </w:tc>
        <w:tc>
          <w:tcPr>
            <w:tcW w:w="0" w:type="auto"/>
            <w:vAlign w:val="center"/>
            <w:hideMark/>
          </w:tcPr>
          <w:p w14:paraId="1136F783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4164 </w:t>
            </w:r>
          </w:p>
        </w:tc>
        <w:tc>
          <w:tcPr>
            <w:tcW w:w="0" w:type="auto"/>
            <w:vAlign w:val="center"/>
            <w:hideMark/>
          </w:tcPr>
          <w:p w14:paraId="04C20CEC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23767348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123157D1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0A02AB6B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4D0B671A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249856AD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50</w:t>
            </w:r>
          </w:p>
        </w:tc>
        <w:tc>
          <w:tcPr>
            <w:tcW w:w="0" w:type="auto"/>
            <w:vAlign w:val="center"/>
            <w:hideMark/>
          </w:tcPr>
          <w:p w14:paraId="0341E36C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limit 49 to (books or conference abstract or conference paper or "conference review" or book or book series or conference proceeding) </w:t>
            </w:r>
          </w:p>
        </w:tc>
        <w:tc>
          <w:tcPr>
            <w:tcW w:w="0" w:type="auto"/>
            <w:vAlign w:val="center"/>
            <w:hideMark/>
          </w:tcPr>
          <w:p w14:paraId="11BE5F08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1633 </w:t>
            </w:r>
          </w:p>
        </w:tc>
        <w:tc>
          <w:tcPr>
            <w:tcW w:w="0" w:type="auto"/>
            <w:vAlign w:val="center"/>
            <w:hideMark/>
          </w:tcPr>
          <w:p w14:paraId="4F50839C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5ED5D003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4B99E2D9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69A07DEA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41E3B3FB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497F3C44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lastRenderedPageBreak/>
              <w:t>51</w:t>
            </w:r>
          </w:p>
        </w:tc>
        <w:tc>
          <w:tcPr>
            <w:tcW w:w="0" w:type="auto"/>
            <w:vAlign w:val="center"/>
            <w:hideMark/>
          </w:tcPr>
          <w:p w14:paraId="3137E528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49 not 50 </w:t>
            </w:r>
          </w:p>
        </w:tc>
        <w:tc>
          <w:tcPr>
            <w:tcW w:w="0" w:type="auto"/>
            <w:vAlign w:val="center"/>
            <w:hideMark/>
          </w:tcPr>
          <w:p w14:paraId="485EEAF3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2531 </w:t>
            </w:r>
          </w:p>
        </w:tc>
        <w:tc>
          <w:tcPr>
            <w:tcW w:w="0" w:type="auto"/>
            <w:vAlign w:val="center"/>
            <w:hideMark/>
          </w:tcPr>
          <w:p w14:paraId="7C6847B0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47931BDB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71A07034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32FD7E51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3FA9B34E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577C73C2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52</w:t>
            </w:r>
          </w:p>
        </w:tc>
        <w:tc>
          <w:tcPr>
            <w:tcW w:w="0" w:type="auto"/>
            <w:vAlign w:val="center"/>
            <w:hideMark/>
          </w:tcPr>
          <w:p w14:paraId="5C71AF91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remove duplicates from 51 </w:t>
            </w:r>
          </w:p>
        </w:tc>
        <w:tc>
          <w:tcPr>
            <w:tcW w:w="0" w:type="auto"/>
            <w:vAlign w:val="center"/>
            <w:hideMark/>
          </w:tcPr>
          <w:p w14:paraId="10694291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2506 </w:t>
            </w:r>
          </w:p>
        </w:tc>
        <w:tc>
          <w:tcPr>
            <w:tcW w:w="0" w:type="auto"/>
            <w:vAlign w:val="center"/>
            <w:hideMark/>
          </w:tcPr>
          <w:p w14:paraId="312B75F1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6B585A0B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37833A61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406361BF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</w:tbl>
    <w:p w14:paraId="6C5085C9" w14:textId="77777777" w:rsidR="00047395" w:rsidRPr="002E6381" w:rsidRDefault="00047395" w:rsidP="00047395">
      <w:pPr>
        <w:rPr>
          <w:rFonts w:ascii="Times New Roman" w:hAnsi="Times New Roman" w:cs="Times New Roman"/>
          <w:lang w:val="en-US"/>
        </w:rPr>
      </w:pPr>
    </w:p>
    <w:p w14:paraId="682950AD" w14:textId="77777777" w:rsidR="00047395" w:rsidRPr="002E6381" w:rsidRDefault="00047395" w:rsidP="00047395">
      <w:pPr>
        <w:rPr>
          <w:rFonts w:ascii="Times New Roman" w:hAnsi="Times New Roman" w:cs="Times New Roman"/>
        </w:rPr>
      </w:pPr>
      <w:r w:rsidRPr="002E6381">
        <w:rPr>
          <w:rFonts w:ascii="Times New Roman" w:hAnsi="Times New Roman" w:cs="Times New Roman"/>
        </w:rPr>
        <w:t xml:space="preserve">EBM Reviews - Cochrane Central Register of Controlled Trials </w:t>
      </w:r>
    </w:p>
    <w:tbl>
      <w:tblPr>
        <w:tblW w:w="9218" w:type="dxa"/>
        <w:tblCellSpacing w:w="0" w:type="dxa"/>
        <w:tblCellMar>
          <w:top w:w="30" w:type="dxa"/>
          <w:left w:w="30" w:type="dxa"/>
          <w:bottom w:w="30" w:type="dxa"/>
          <w:right w:w="30" w:type="dxa"/>
        </w:tblCellMar>
        <w:tblLook w:val="04A0" w:firstRow="1" w:lastRow="0" w:firstColumn="1" w:lastColumn="0" w:noHBand="0" w:noVBand="1"/>
      </w:tblPr>
      <w:tblGrid>
        <w:gridCol w:w="300"/>
        <w:gridCol w:w="6880"/>
        <w:gridCol w:w="807"/>
        <w:gridCol w:w="1033"/>
        <w:gridCol w:w="66"/>
        <w:gridCol w:w="66"/>
        <w:gridCol w:w="33"/>
        <w:gridCol w:w="33"/>
      </w:tblGrid>
      <w:tr w:rsidR="00047395" w:rsidRPr="002E6381" w14:paraId="76F65CE6" w14:textId="77777777" w:rsidTr="00A8053F">
        <w:trPr>
          <w:gridAfter w:val="4"/>
          <w:wAfter w:w="198" w:type="dxa"/>
          <w:tblCellSpacing w:w="0" w:type="dxa"/>
        </w:trPr>
        <w:tc>
          <w:tcPr>
            <w:tcW w:w="0" w:type="auto"/>
            <w:vAlign w:val="center"/>
            <w:hideMark/>
          </w:tcPr>
          <w:p w14:paraId="1408E2FA" w14:textId="77777777" w:rsidR="00047395" w:rsidRPr="002E6381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  <w:r w:rsidRPr="002E6381">
              <w:rPr>
                <w:rFonts w:ascii="Times New Roman" w:hAnsi="Times New Roman" w:cs="Times New Roman"/>
                <w:b/>
                <w:bCs/>
              </w:rPr>
              <w:t>#</w:t>
            </w:r>
          </w:p>
        </w:tc>
        <w:tc>
          <w:tcPr>
            <w:tcW w:w="6880" w:type="dxa"/>
            <w:vAlign w:val="center"/>
            <w:hideMark/>
          </w:tcPr>
          <w:p w14:paraId="33F85A67" w14:textId="77777777" w:rsidR="00047395" w:rsidRPr="002E6381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  <w:r w:rsidRPr="002E6381">
              <w:rPr>
                <w:rFonts w:ascii="Times New Roman" w:hAnsi="Times New Roman" w:cs="Times New Roman"/>
                <w:b/>
                <w:bCs/>
              </w:rPr>
              <w:t>Searches</w:t>
            </w:r>
          </w:p>
        </w:tc>
        <w:tc>
          <w:tcPr>
            <w:tcW w:w="0" w:type="auto"/>
            <w:vAlign w:val="center"/>
            <w:hideMark/>
          </w:tcPr>
          <w:p w14:paraId="59B0E321" w14:textId="77777777" w:rsidR="00047395" w:rsidRPr="002E6381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  <w:r w:rsidRPr="002E6381">
              <w:rPr>
                <w:rFonts w:ascii="Times New Roman" w:hAnsi="Times New Roman" w:cs="Times New Roman"/>
                <w:b/>
                <w:bCs/>
              </w:rPr>
              <w:t>Results</w:t>
            </w:r>
          </w:p>
        </w:tc>
        <w:tc>
          <w:tcPr>
            <w:tcW w:w="0" w:type="auto"/>
            <w:vAlign w:val="center"/>
            <w:hideMark/>
          </w:tcPr>
          <w:p w14:paraId="72064E4A" w14:textId="77777777" w:rsidR="00047395" w:rsidRPr="002E6381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  <w:r w:rsidRPr="002E6381">
              <w:rPr>
                <w:rFonts w:ascii="Times New Roman" w:hAnsi="Times New Roman" w:cs="Times New Roman"/>
                <w:b/>
                <w:bCs/>
              </w:rPr>
              <w:t>Type</w:t>
            </w:r>
          </w:p>
        </w:tc>
      </w:tr>
      <w:tr w:rsidR="00047395" w:rsidRPr="002E6381" w14:paraId="71DCF8B5" w14:textId="77777777" w:rsidTr="00A8053F">
        <w:trPr>
          <w:gridAfter w:val="1"/>
          <w:tblCellSpacing w:w="0" w:type="dxa"/>
        </w:trPr>
        <w:tc>
          <w:tcPr>
            <w:tcW w:w="9185" w:type="dxa"/>
            <w:gridSpan w:val="7"/>
            <w:vAlign w:val="center"/>
            <w:hideMark/>
          </w:tcPr>
          <w:p w14:paraId="6456D2AC" w14:textId="77777777" w:rsidR="00047395" w:rsidRPr="002E6381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</w:p>
        </w:tc>
      </w:tr>
      <w:tr w:rsidR="00047395" w:rsidRPr="002E6381" w14:paraId="3CA2B2DB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453E2AFE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6880" w:type="dxa"/>
            <w:vAlign w:val="center"/>
            <w:hideMark/>
          </w:tcPr>
          <w:p w14:paraId="7D043A32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[COPD] </w:t>
            </w:r>
          </w:p>
        </w:tc>
        <w:tc>
          <w:tcPr>
            <w:tcW w:w="0" w:type="auto"/>
            <w:vAlign w:val="center"/>
            <w:hideMark/>
          </w:tcPr>
          <w:p w14:paraId="26398DE5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0 </w:t>
            </w:r>
          </w:p>
        </w:tc>
        <w:tc>
          <w:tcPr>
            <w:tcW w:w="0" w:type="auto"/>
            <w:vAlign w:val="center"/>
            <w:hideMark/>
          </w:tcPr>
          <w:p w14:paraId="09055C3E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2DB06608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6346FA86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gridSpan w:val="2"/>
            <w:vAlign w:val="center"/>
            <w:hideMark/>
          </w:tcPr>
          <w:p w14:paraId="3505DAAB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01E5E352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48B44224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6880" w:type="dxa"/>
            <w:vAlign w:val="center"/>
            <w:hideMark/>
          </w:tcPr>
          <w:p w14:paraId="465A3CF7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exp Pulmonary Disease, Chronic Obstructive/ </w:t>
            </w:r>
          </w:p>
        </w:tc>
        <w:tc>
          <w:tcPr>
            <w:tcW w:w="0" w:type="auto"/>
            <w:vAlign w:val="center"/>
            <w:hideMark/>
          </w:tcPr>
          <w:p w14:paraId="0EE19A10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6243 </w:t>
            </w:r>
          </w:p>
        </w:tc>
        <w:tc>
          <w:tcPr>
            <w:tcW w:w="0" w:type="auto"/>
            <w:vAlign w:val="center"/>
            <w:hideMark/>
          </w:tcPr>
          <w:p w14:paraId="7FE0127A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5231DB23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5DB0C1A1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gridSpan w:val="2"/>
            <w:vAlign w:val="center"/>
            <w:hideMark/>
          </w:tcPr>
          <w:p w14:paraId="61011740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13E30892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6B4E77EF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6880" w:type="dxa"/>
            <w:vAlign w:val="center"/>
            <w:hideMark/>
          </w:tcPr>
          <w:p w14:paraId="3C5C000A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Lung Diseases, Obstructive/ [previous term] </w:t>
            </w:r>
          </w:p>
        </w:tc>
        <w:tc>
          <w:tcPr>
            <w:tcW w:w="0" w:type="auto"/>
            <w:vAlign w:val="center"/>
            <w:hideMark/>
          </w:tcPr>
          <w:p w14:paraId="307A65E9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3124 </w:t>
            </w:r>
          </w:p>
        </w:tc>
        <w:tc>
          <w:tcPr>
            <w:tcW w:w="0" w:type="auto"/>
            <w:vAlign w:val="center"/>
            <w:hideMark/>
          </w:tcPr>
          <w:p w14:paraId="62A47329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59E2CBBA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6CAE849F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gridSpan w:val="2"/>
            <w:vAlign w:val="center"/>
            <w:hideMark/>
          </w:tcPr>
          <w:p w14:paraId="7E22B0BC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72F4979F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07CC8EA7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6880" w:type="dxa"/>
            <w:vAlign w:val="center"/>
            <w:hideMark/>
          </w:tcPr>
          <w:p w14:paraId="4D894654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Coad.mp. </w:t>
            </w:r>
          </w:p>
        </w:tc>
        <w:tc>
          <w:tcPr>
            <w:tcW w:w="0" w:type="auto"/>
            <w:vAlign w:val="center"/>
            <w:hideMark/>
          </w:tcPr>
          <w:p w14:paraId="265BDE0F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66 </w:t>
            </w:r>
          </w:p>
        </w:tc>
        <w:tc>
          <w:tcPr>
            <w:tcW w:w="0" w:type="auto"/>
            <w:vAlign w:val="center"/>
            <w:hideMark/>
          </w:tcPr>
          <w:p w14:paraId="2D629B40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3AEAA9C3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577F6A91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gridSpan w:val="2"/>
            <w:vAlign w:val="center"/>
            <w:hideMark/>
          </w:tcPr>
          <w:p w14:paraId="4E281684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1D416FB8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2C69AE84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6880" w:type="dxa"/>
            <w:vAlign w:val="center"/>
            <w:hideMark/>
          </w:tcPr>
          <w:p w14:paraId="6D58CC40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Copd.mp. </w:t>
            </w:r>
          </w:p>
        </w:tc>
        <w:tc>
          <w:tcPr>
            <w:tcW w:w="0" w:type="auto"/>
            <w:vAlign w:val="center"/>
            <w:hideMark/>
          </w:tcPr>
          <w:p w14:paraId="02A0AC57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17876 </w:t>
            </w:r>
          </w:p>
        </w:tc>
        <w:tc>
          <w:tcPr>
            <w:tcW w:w="0" w:type="auto"/>
            <w:vAlign w:val="center"/>
            <w:hideMark/>
          </w:tcPr>
          <w:p w14:paraId="69002719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45E8CB57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0ECDB09C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gridSpan w:val="2"/>
            <w:vAlign w:val="center"/>
            <w:hideMark/>
          </w:tcPr>
          <w:p w14:paraId="03FD08A6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02C5D7C3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7267AE26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6880" w:type="dxa"/>
            <w:vAlign w:val="center"/>
            <w:hideMark/>
          </w:tcPr>
          <w:p w14:paraId="0E90CC83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(</w:t>
            </w:r>
            <w:proofErr w:type="spellStart"/>
            <w:proofErr w:type="gramStart"/>
            <w:r w:rsidRPr="002E6381">
              <w:rPr>
                <w:rFonts w:ascii="Times New Roman" w:hAnsi="Times New Roman" w:cs="Times New Roman"/>
              </w:rPr>
              <w:t>centriacinar</w:t>
            </w:r>
            <w:proofErr w:type="spellEnd"/>
            <w:proofErr w:type="gramEnd"/>
            <w:r w:rsidRPr="002E6381">
              <w:rPr>
                <w:rFonts w:ascii="Times New Roman" w:hAnsi="Times New Roman" w:cs="Times New Roman"/>
              </w:rPr>
              <w:t xml:space="preserve"> adj2 emphysema*).</w:t>
            </w:r>
            <w:proofErr w:type="spellStart"/>
            <w:r w:rsidRPr="002E6381">
              <w:rPr>
                <w:rFonts w:ascii="Times New Roman" w:hAnsi="Times New Roman" w:cs="Times New Roman"/>
              </w:rPr>
              <w:t>mp</w:t>
            </w:r>
            <w:proofErr w:type="spellEnd"/>
            <w:r w:rsidRPr="002E6381">
              <w:rPr>
                <w:rFonts w:ascii="Times New Roman" w:hAnsi="Times New Roman" w:cs="Times New Roman"/>
              </w:rPr>
              <w:t xml:space="preserve">. </w:t>
            </w:r>
          </w:p>
        </w:tc>
        <w:tc>
          <w:tcPr>
            <w:tcW w:w="0" w:type="auto"/>
            <w:vAlign w:val="center"/>
            <w:hideMark/>
          </w:tcPr>
          <w:p w14:paraId="640275DC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1 </w:t>
            </w:r>
          </w:p>
        </w:tc>
        <w:tc>
          <w:tcPr>
            <w:tcW w:w="0" w:type="auto"/>
            <w:vAlign w:val="center"/>
            <w:hideMark/>
          </w:tcPr>
          <w:p w14:paraId="4D706292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6B825939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02A5C5EA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gridSpan w:val="2"/>
            <w:vAlign w:val="center"/>
            <w:hideMark/>
          </w:tcPr>
          <w:p w14:paraId="2CA64C32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1B6902B0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7AF303CA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7</w:t>
            </w:r>
          </w:p>
        </w:tc>
        <w:tc>
          <w:tcPr>
            <w:tcW w:w="6880" w:type="dxa"/>
            <w:vAlign w:val="center"/>
            <w:hideMark/>
          </w:tcPr>
          <w:p w14:paraId="57E5662D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(</w:t>
            </w:r>
            <w:proofErr w:type="gramStart"/>
            <w:r w:rsidRPr="002E6381">
              <w:rPr>
                <w:rFonts w:ascii="Times New Roman" w:hAnsi="Times New Roman" w:cs="Times New Roman"/>
              </w:rPr>
              <w:t>centrilobular</w:t>
            </w:r>
            <w:proofErr w:type="gramEnd"/>
            <w:r w:rsidRPr="002E6381">
              <w:rPr>
                <w:rFonts w:ascii="Times New Roman" w:hAnsi="Times New Roman" w:cs="Times New Roman"/>
              </w:rPr>
              <w:t xml:space="preserve"> adj2 emphysema*).</w:t>
            </w:r>
            <w:proofErr w:type="spellStart"/>
            <w:r w:rsidRPr="002E6381">
              <w:rPr>
                <w:rFonts w:ascii="Times New Roman" w:hAnsi="Times New Roman" w:cs="Times New Roman"/>
              </w:rPr>
              <w:t>mp</w:t>
            </w:r>
            <w:proofErr w:type="spellEnd"/>
            <w:r w:rsidRPr="002E6381">
              <w:rPr>
                <w:rFonts w:ascii="Times New Roman" w:hAnsi="Times New Roman" w:cs="Times New Roman"/>
              </w:rPr>
              <w:t xml:space="preserve">. </w:t>
            </w:r>
          </w:p>
        </w:tc>
        <w:tc>
          <w:tcPr>
            <w:tcW w:w="0" w:type="auto"/>
            <w:vAlign w:val="center"/>
            <w:hideMark/>
          </w:tcPr>
          <w:p w14:paraId="168DBE9E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4 </w:t>
            </w:r>
          </w:p>
        </w:tc>
        <w:tc>
          <w:tcPr>
            <w:tcW w:w="0" w:type="auto"/>
            <w:vAlign w:val="center"/>
            <w:hideMark/>
          </w:tcPr>
          <w:p w14:paraId="56D666F3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7A3850EA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5D851CA3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gridSpan w:val="2"/>
            <w:vAlign w:val="center"/>
            <w:hideMark/>
          </w:tcPr>
          <w:p w14:paraId="56A88E54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4798D966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2698C912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6880" w:type="dxa"/>
            <w:vAlign w:val="center"/>
            <w:hideMark/>
          </w:tcPr>
          <w:p w14:paraId="4E6674AE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(</w:t>
            </w:r>
            <w:proofErr w:type="gramStart"/>
            <w:r w:rsidRPr="002E6381">
              <w:rPr>
                <w:rFonts w:ascii="Times New Roman" w:hAnsi="Times New Roman" w:cs="Times New Roman"/>
              </w:rPr>
              <w:t>chronic</w:t>
            </w:r>
            <w:proofErr w:type="gramEnd"/>
            <w:r w:rsidRPr="002E6381">
              <w:rPr>
                <w:rFonts w:ascii="Times New Roman" w:hAnsi="Times New Roman" w:cs="Times New Roman"/>
              </w:rPr>
              <w:t xml:space="preserve"> adj3 obstructive bronchopulmonary disease*).</w:t>
            </w:r>
            <w:proofErr w:type="spellStart"/>
            <w:r w:rsidRPr="002E6381">
              <w:rPr>
                <w:rFonts w:ascii="Times New Roman" w:hAnsi="Times New Roman" w:cs="Times New Roman"/>
              </w:rPr>
              <w:t>mp</w:t>
            </w:r>
            <w:proofErr w:type="spellEnd"/>
            <w:r w:rsidRPr="002E6381">
              <w:rPr>
                <w:rFonts w:ascii="Times New Roman" w:hAnsi="Times New Roman" w:cs="Times New Roman"/>
              </w:rPr>
              <w:t xml:space="preserve">. </w:t>
            </w:r>
          </w:p>
        </w:tc>
        <w:tc>
          <w:tcPr>
            <w:tcW w:w="0" w:type="auto"/>
            <w:vAlign w:val="center"/>
            <w:hideMark/>
          </w:tcPr>
          <w:p w14:paraId="4B971971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1 </w:t>
            </w:r>
          </w:p>
        </w:tc>
        <w:tc>
          <w:tcPr>
            <w:tcW w:w="0" w:type="auto"/>
            <w:vAlign w:val="center"/>
            <w:hideMark/>
          </w:tcPr>
          <w:p w14:paraId="7EB7E2E8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6F88DCD5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708CCFA3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gridSpan w:val="2"/>
            <w:vAlign w:val="center"/>
            <w:hideMark/>
          </w:tcPr>
          <w:p w14:paraId="65068E95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3B77FD93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4DD8EDC7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9</w:t>
            </w:r>
          </w:p>
        </w:tc>
        <w:tc>
          <w:tcPr>
            <w:tcW w:w="6880" w:type="dxa"/>
            <w:vAlign w:val="center"/>
            <w:hideMark/>
          </w:tcPr>
          <w:p w14:paraId="1626CF53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(</w:t>
            </w:r>
            <w:proofErr w:type="gramStart"/>
            <w:r w:rsidRPr="002E6381">
              <w:rPr>
                <w:rFonts w:ascii="Times New Roman" w:hAnsi="Times New Roman" w:cs="Times New Roman"/>
              </w:rPr>
              <w:t>chronic</w:t>
            </w:r>
            <w:proofErr w:type="gramEnd"/>
            <w:r w:rsidRPr="002E6381">
              <w:rPr>
                <w:rFonts w:ascii="Times New Roman" w:hAnsi="Times New Roman" w:cs="Times New Roman"/>
              </w:rPr>
              <w:t xml:space="preserve"> adj3 airflow obstruction*).</w:t>
            </w:r>
            <w:proofErr w:type="spellStart"/>
            <w:r w:rsidRPr="002E6381">
              <w:rPr>
                <w:rFonts w:ascii="Times New Roman" w:hAnsi="Times New Roman" w:cs="Times New Roman"/>
              </w:rPr>
              <w:t>mp</w:t>
            </w:r>
            <w:proofErr w:type="spellEnd"/>
            <w:r w:rsidRPr="002E6381">
              <w:rPr>
                <w:rFonts w:ascii="Times New Roman" w:hAnsi="Times New Roman" w:cs="Times New Roman"/>
              </w:rPr>
              <w:t xml:space="preserve">. </w:t>
            </w:r>
          </w:p>
        </w:tc>
        <w:tc>
          <w:tcPr>
            <w:tcW w:w="0" w:type="auto"/>
            <w:vAlign w:val="center"/>
            <w:hideMark/>
          </w:tcPr>
          <w:p w14:paraId="69EC696F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139 </w:t>
            </w:r>
          </w:p>
        </w:tc>
        <w:tc>
          <w:tcPr>
            <w:tcW w:w="0" w:type="auto"/>
            <w:vAlign w:val="center"/>
            <w:hideMark/>
          </w:tcPr>
          <w:p w14:paraId="2D95AFB3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628240D7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39FE57A4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gridSpan w:val="2"/>
            <w:vAlign w:val="center"/>
            <w:hideMark/>
          </w:tcPr>
          <w:p w14:paraId="6D74F8C1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10002061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0547B4D1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10</w:t>
            </w:r>
          </w:p>
        </w:tc>
        <w:tc>
          <w:tcPr>
            <w:tcW w:w="6880" w:type="dxa"/>
            <w:vAlign w:val="center"/>
            <w:hideMark/>
          </w:tcPr>
          <w:p w14:paraId="2AF0632F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(</w:t>
            </w:r>
            <w:proofErr w:type="gramStart"/>
            <w:r w:rsidRPr="002E6381">
              <w:rPr>
                <w:rFonts w:ascii="Times New Roman" w:hAnsi="Times New Roman" w:cs="Times New Roman"/>
              </w:rPr>
              <w:t>chronic</w:t>
            </w:r>
            <w:proofErr w:type="gramEnd"/>
            <w:r w:rsidRPr="002E6381">
              <w:rPr>
                <w:rFonts w:ascii="Times New Roman" w:hAnsi="Times New Roman" w:cs="Times New Roman"/>
              </w:rPr>
              <w:t xml:space="preserve"> adj3 bronchitis).</w:t>
            </w:r>
            <w:proofErr w:type="spellStart"/>
            <w:r w:rsidRPr="002E6381">
              <w:rPr>
                <w:rFonts w:ascii="Times New Roman" w:hAnsi="Times New Roman" w:cs="Times New Roman"/>
              </w:rPr>
              <w:t>mp</w:t>
            </w:r>
            <w:proofErr w:type="spellEnd"/>
            <w:r w:rsidRPr="002E6381">
              <w:rPr>
                <w:rFonts w:ascii="Times New Roman" w:hAnsi="Times New Roman" w:cs="Times New Roman"/>
              </w:rPr>
              <w:t xml:space="preserve">. </w:t>
            </w:r>
          </w:p>
        </w:tc>
        <w:tc>
          <w:tcPr>
            <w:tcW w:w="0" w:type="auto"/>
            <w:vAlign w:val="center"/>
            <w:hideMark/>
          </w:tcPr>
          <w:p w14:paraId="6319D0D2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2025 </w:t>
            </w:r>
          </w:p>
        </w:tc>
        <w:tc>
          <w:tcPr>
            <w:tcW w:w="0" w:type="auto"/>
            <w:vAlign w:val="center"/>
            <w:hideMark/>
          </w:tcPr>
          <w:p w14:paraId="706D04D1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215EC1C9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4B3CF93C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gridSpan w:val="2"/>
            <w:vAlign w:val="center"/>
            <w:hideMark/>
          </w:tcPr>
          <w:p w14:paraId="7D325BFE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56ECD8AE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6FE6DB83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11</w:t>
            </w:r>
          </w:p>
        </w:tc>
        <w:tc>
          <w:tcPr>
            <w:tcW w:w="6880" w:type="dxa"/>
            <w:vAlign w:val="center"/>
            <w:hideMark/>
          </w:tcPr>
          <w:p w14:paraId="06802C3A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(</w:t>
            </w:r>
            <w:proofErr w:type="gramStart"/>
            <w:r w:rsidRPr="002E6381">
              <w:rPr>
                <w:rFonts w:ascii="Times New Roman" w:hAnsi="Times New Roman" w:cs="Times New Roman"/>
              </w:rPr>
              <w:t>chronic</w:t>
            </w:r>
            <w:proofErr w:type="gramEnd"/>
            <w:r w:rsidRPr="002E6381">
              <w:rPr>
                <w:rFonts w:ascii="Times New Roman" w:hAnsi="Times New Roman" w:cs="Times New Roman"/>
              </w:rPr>
              <w:t xml:space="preserve"> adj3 obstructive airway disease*).</w:t>
            </w:r>
            <w:proofErr w:type="spellStart"/>
            <w:r w:rsidRPr="002E6381">
              <w:rPr>
                <w:rFonts w:ascii="Times New Roman" w:hAnsi="Times New Roman" w:cs="Times New Roman"/>
              </w:rPr>
              <w:t>mp</w:t>
            </w:r>
            <w:proofErr w:type="spellEnd"/>
            <w:r w:rsidRPr="002E6381">
              <w:rPr>
                <w:rFonts w:ascii="Times New Roman" w:hAnsi="Times New Roman" w:cs="Times New Roman"/>
              </w:rPr>
              <w:t xml:space="preserve">. </w:t>
            </w:r>
          </w:p>
        </w:tc>
        <w:tc>
          <w:tcPr>
            <w:tcW w:w="0" w:type="auto"/>
            <w:vAlign w:val="center"/>
            <w:hideMark/>
          </w:tcPr>
          <w:p w14:paraId="7E2D5574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81 </w:t>
            </w:r>
          </w:p>
        </w:tc>
        <w:tc>
          <w:tcPr>
            <w:tcW w:w="0" w:type="auto"/>
            <w:vAlign w:val="center"/>
            <w:hideMark/>
          </w:tcPr>
          <w:p w14:paraId="2C343FAC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6B7B7F20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7BC8E010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gridSpan w:val="2"/>
            <w:vAlign w:val="center"/>
            <w:hideMark/>
          </w:tcPr>
          <w:p w14:paraId="6448C650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6C317C53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57418172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12</w:t>
            </w:r>
          </w:p>
        </w:tc>
        <w:tc>
          <w:tcPr>
            <w:tcW w:w="6880" w:type="dxa"/>
            <w:vAlign w:val="center"/>
            <w:hideMark/>
          </w:tcPr>
          <w:p w14:paraId="070FE462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(</w:t>
            </w:r>
            <w:proofErr w:type="gramStart"/>
            <w:r w:rsidRPr="002E6381">
              <w:rPr>
                <w:rFonts w:ascii="Times New Roman" w:hAnsi="Times New Roman" w:cs="Times New Roman"/>
              </w:rPr>
              <w:t>chronic</w:t>
            </w:r>
            <w:proofErr w:type="gramEnd"/>
            <w:r w:rsidRPr="002E6381">
              <w:rPr>
                <w:rFonts w:ascii="Times New Roman" w:hAnsi="Times New Roman" w:cs="Times New Roman"/>
              </w:rPr>
              <w:t xml:space="preserve"> adj3 airway obstruction*).</w:t>
            </w:r>
            <w:proofErr w:type="spellStart"/>
            <w:r w:rsidRPr="002E6381">
              <w:rPr>
                <w:rFonts w:ascii="Times New Roman" w:hAnsi="Times New Roman" w:cs="Times New Roman"/>
              </w:rPr>
              <w:t>mp</w:t>
            </w:r>
            <w:proofErr w:type="spellEnd"/>
            <w:r w:rsidRPr="002E6381">
              <w:rPr>
                <w:rFonts w:ascii="Times New Roman" w:hAnsi="Times New Roman" w:cs="Times New Roman"/>
              </w:rPr>
              <w:t xml:space="preserve">. </w:t>
            </w:r>
          </w:p>
        </w:tc>
        <w:tc>
          <w:tcPr>
            <w:tcW w:w="0" w:type="auto"/>
            <w:vAlign w:val="center"/>
            <w:hideMark/>
          </w:tcPr>
          <w:p w14:paraId="07B941A5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113 </w:t>
            </w:r>
          </w:p>
        </w:tc>
        <w:tc>
          <w:tcPr>
            <w:tcW w:w="0" w:type="auto"/>
            <w:vAlign w:val="center"/>
            <w:hideMark/>
          </w:tcPr>
          <w:p w14:paraId="691819B3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5C9EE229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56571B94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gridSpan w:val="2"/>
            <w:vAlign w:val="center"/>
            <w:hideMark/>
          </w:tcPr>
          <w:p w14:paraId="66C9F10D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4E427A5C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417B7EFA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13</w:t>
            </w:r>
          </w:p>
        </w:tc>
        <w:tc>
          <w:tcPr>
            <w:tcW w:w="6880" w:type="dxa"/>
            <w:vAlign w:val="center"/>
            <w:hideMark/>
          </w:tcPr>
          <w:p w14:paraId="39C31C5B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(</w:t>
            </w:r>
            <w:proofErr w:type="gramStart"/>
            <w:r w:rsidRPr="002E6381">
              <w:rPr>
                <w:rFonts w:ascii="Times New Roman" w:hAnsi="Times New Roman" w:cs="Times New Roman"/>
              </w:rPr>
              <w:t>chronic</w:t>
            </w:r>
            <w:proofErr w:type="gramEnd"/>
            <w:r w:rsidRPr="002E6381">
              <w:rPr>
                <w:rFonts w:ascii="Times New Roman" w:hAnsi="Times New Roman" w:cs="Times New Roman"/>
              </w:rPr>
              <w:t xml:space="preserve"> adj3 obstructive lung disease*).</w:t>
            </w:r>
            <w:proofErr w:type="spellStart"/>
            <w:r w:rsidRPr="002E6381">
              <w:rPr>
                <w:rFonts w:ascii="Times New Roman" w:hAnsi="Times New Roman" w:cs="Times New Roman"/>
              </w:rPr>
              <w:t>mp</w:t>
            </w:r>
            <w:proofErr w:type="spellEnd"/>
            <w:r w:rsidRPr="002E6381">
              <w:rPr>
                <w:rFonts w:ascii="Times New Roman" w:hAnsi="Times New Roman" w:cs="Times New Roman"/>
              </w:rPr>
              <w:t xml:space="preserve">. </w:t>
            </w:r>
          </w:p>
        </w:tc>
        <w:tc>
          <w:tcPr>
            <w:tcW w:w="0" w:type="auto"/>
            <w:vAlign w:val="center"/>
            <w:hideMark/>
          </w:tcPr>
          <w:p w14:paraId="0D23993E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7684 </w:t>
            </w:r>
          </w:p>
        </w:tc>
        <w:tc>
          <w:tcPr>
            <w:tcW w:w="0" w:type="auto"/>
            <w:vAlign w:val="center"/>
            <w:hideMark/>
          </w:tcPr>
          <w:p w14:paraId="29BA8C42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74A3844F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4017BDB7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gridSpan w:val="2"/>
            <w:vAlign w:val="center"/>
            <w:hideMark/>
          </w:tcPr>
          <w:p w14:paraId="69D5E86D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7EE8F570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675CF050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14</w:t>
            </w:r>
          </w:p>
        </w:tc>
        <w:tc>
          <w:tcPr>
            <w:tcW w:w="6880" w:type="dxa"/>
            <w:vAlign w:val="center"/>
            <w:hideMark/>
          </w:tcPr>
          <w:p w14:paraId="737C258B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(</w:t>
            </w:r>
            <w:proofErr w:type="gramStart"/>
            <w:r w:rsidRPr="002E6381">
              <w:rPr>
                <w:rFonts w:ascii="Times New Roman" w:hAnsi="Times New Roman" w:cs="Times New Roman"/>
              </w:rPr>
              <w:t>chronic</w:t>
            </w:r>
            <w:proofErr w:type="gramEnd"/>
            <w:r w:rsidRPr="002E6381">
              <w:rPr>
                <w:rFonts w:ascii="Times New Roman" w:hAnsi="Times New Roman" w:cs="Times New Roman"/>
              </w:rPr>
              <w:t xml:space="preserve"> adj3 obstructive lung disorder*).</w:t>
            </w:r>
            <w:proofErr w:type="spellStart"/>
            <w:r w:rsidRPr="002E6381">
              <w:rPr>
                <w:rFonts w:ascii="Times New Roman" w:hAnsi="Times New Roman" w:cs="Times New Roman"/>
              </w:rPr>
              <w:t>mp</w:t>
            </w:r>
            <w:proofErr w:type="spellEnd"/>
            <w:r w:rsidRPr="002E6381">
              <w:rPr>
                <w:rFonts w:ascii="Times New Roman" w:hAnsi="Times New Roman" w:cs="Times New Roman"/>
              </w:rPr>
              <w:t xml:space="preserve">. </w:t>
            </w:r>
          </w:p>
        </w:tc>
        <w:tc>
          <w:tcPr>
            <w:tcW w:w="0" w:type="auto"/>
            <w:vAlign w:val="center"/>
            <w:hideMark/>
          </w:tcPr>
          <w:p w14:paraId="7CB948B1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1 </w:t>
            </w:r>
          </w:p>
        </w:tc>
        <w:tc>
          <w:tcPr>
            <w:tcW w:w="0" w:type="auto"/>
            <w:vAlign w:val="center"/>
            <w:hideMark/>
          </w:tcPr>
          <w:p w14:paraId="6B26B099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4651D8FD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4CFE420B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gridSpan w:val="2"/>
            <w:vAlign w:val="center"/>
            <w:hideMark/>
          </w:tcPr>
          <w:p w14:paraId="51387B8F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5DC6914E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4A1CB762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15</w:t>
            </w:r>
          </w:p>
        </w:tc>
        <w:tc>
          <w:tcPr>
            <w:tcW w:w="6880" w:type="dxa"/>
            <w:vAlign w:val="center"/>
            <w:hideMark/>
          </w:tcPr>
          <w:p w14:paraId="4AB40171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(</w:t>
            </w:r>
            <w:proofErr w:type="gramStart"/>
            <w:r w:rsidRPr="002E6381">
              <w:rPr>
                <w:rFonts w:ascii="Times New Roman" w:hAnsi="Times New Roman" w:cs="Times New Roman"/>
              </w:rPr>
              <w:t>chronic</w:t>
            </w:r>
            <w:proofErr w:type="gramEnd"/>
            <w:r w:rsidRPr="002E6381">
              <w:rPr>
                <w:rFonts w:ascii="Times New Roman" w:hAnsi="Times New Roman" w:cs="Times New Roman"/>
              </w:rPr>
              <w:t xml:space="preserve"> adj3 obstructive pulmonary disease*).</w:t>
            </w:r>
            <w:proofErr w:type="spellStart"/>
            <w:r w:rsidRPr="002E6381">
              <w:rPr>
                <w:rFonts w:ascii="Times New Roman" w:hAnsi="Times New Roman" w:cs="Times New Roman"/>
              </w:rPr>
              <w:t>mp</w:t>
            </w:r>
            <w:proofErr w:type="spellEnd"/>
            <w:r w:rsidRPr="002E6381">
              <w:rPr>
                <w:rFonts w:ascii="Times New Roman" w:hAnsi="Times New Roman" w:cs="Times New Roman"/>
              </w:rPr>
              <w:t xml:space="preserve">. </w:t>
            </w:r>
          </w:p>
        </w:tc>
        <w:tc>
          <w:tcPr>
            <w:tcW w:w="0" w:type="auto"/>
            <w:vAlign w:val="center"/>
            <w:hideMark/>
          </w:tcPr>
          <w:p w14:paraId="76A839E5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12730 </w:t>
            </w:r>
          </w:p>
        </w:tc>
        <w:tc>
          <w:tcPr>
            <w:tcW w:w="0" w:type="auto"/>
            <w:vAlign w:val="center"/>
            <w:hideMark/>
          </w:tcPr>
          <w:p w14:paraId="2EC1EAF9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606011C5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60969F10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gridSpan w:val="2"/>
            <w:vAlign w:val="center"/>
            <w:hideMark/>
          </w:tcPr>
          <w:p w14:paraId="0D610341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1806E1FC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25C13C1F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16</w:t>
            </w:r>
          </w:p>
        </w:tc>
        <w:tc>
          <w:tcPr>
            <w:tcW w:w="6880" w:type="dxa"/>
            <w:vAlign w:val="center"/>
            <w:hideMark/>
          </w:tcPr>
          <w:p w14:paraId="012C427D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(</w:t>
            </w:r>
            <w:proofErr w:type="gramStart"/>
            <w:r w:rsidRPr="002E6381">
              <w:rPr>
                <w:rFonts w:ascii="Times New Roman" w:hAnsi="Times New Roman" w:cs="Times New Roman"/>
              </w:rPr>
              <w:t>chronic</w:t>
            </w:r>
            <w:proofErr w:type="gramEnd"/>
            <w:r w:rsidRPr="002E6381">
              <w:rPr>
                <w:rFonts w:ascii="Times New Roman" w:hAnsi="Times New Roman" w:cs="Times New Roman"/>
              </w:rPr>
              <w:t xml:space="preserve"> adj3 obstructive pulmonary disorder*).</w:t>
            </w:r>
            <w:proofErr w:type="spellStart"/>
            <w:r w:rsidRPr="002E6381">
              <w:rPr>
                <w:rFonts w:ascii="Times New Roman" w:hAnsi="Times New Roman" w:cs="Times New Roman"/>
              </w:rPr>
              <w:t>mp</w:t>
            </w:r>
            <w:proofErr w:type="spellEnd"/>
            <w:r w:rsidRPr="002E6381">
              <w:rPr>
                <w:rFonts w:ascii="Times New Roman" w:hAnsi="Times New Roman" w:cs="Times New Roman"/>
              </w:rPr>
              <w:t xml:space="preserve">. </w:t>
            </w:r>
          </w:p>
        </w:tc>
        <w:tc>
          <w:tcPr>
            <w:tcW w:w="0" w:type="auto"/>
            <w:vAlign w:val="center"/>
            <w:hideMark/>
          </w:tcPr>
          <w:p w14:paraId="19FF64FE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48 </w:t>
            </w:r>
          </w:p>
        </w:tc>
        <w:tc>
          <w:tcPr>
            <w:tcW w:w="0" w:type="auto"/>
            <w:vAlign w:val="center"/>
            <w:hideMark/>
          </w:tcPr>
          <w:p w14:paraId="75D224DC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19DD074B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4F6D91C0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gridSpan w:val="2"/>
            <w:vAlign w:val="center"/>
            <w:hideMark/>
          </w:tcPr>
          <w:p w14:paraId="397D53DC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438342D8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5B1849D3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17</w:t>
            </w:r>
          </w:p>
        </w:tc>
        <w:tc>
          <w:tcPr>
            <w:tcW w:w="6880" w:type="dxa"/>
            <w:vAlign w:val="center"/>
            <w:hideMark/>
          </w:tcPr>
          <w:p w14:paraId="4DD51638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(</w:t>
            </w:r>
            <w:proofErr w:type="gramStart"/>
            <w:r w:rsidRPr="002E6381">
              <w:rPr>
                <w:rFonts w:ascii="Times New Roman" w:hAnsi="Times New Roman" w:cs="Times New Roman"/>
              </w:rPr>
              <w:t>chronic</w:t>
            </w:r>
            <w:proofErr w:type="gramEnd"/>
            <w:r w:rsidRPr="002E6381">
              <w:rPr>
                <w:rFonts w:ascii="Times New Roman" w:hAnsi="Times New Roman" w:cs="Times New Roman"/>
              </w:rPr>
              <w:t xml:space="preserve"> adj3 obstructive respiratory disease*).</w:t>
            </w:r>
            <w:proofErr w:type="spellStart"/>
            <w:r w:rsidRPr="002E6381">
              <w:rPr>
                <w:rFonts w:ascii="Times New Roman" w:hAnsi="Times New Roman" w:cs="Times New Roman"/>
              </w:rPr>
              <w:t>mp</w:t>
            </w:r>
            <w:proofErr w:type="spellEnd"/>
            <w:r w:rsidRPr="002E6381">
              <w:rPr>
                <w:rFonts w:ascii="Times New Roman" w:hAnsi="Times New Roman" w:cs="Times New Roman"/>
              </w:rPr>
              <w:t xml:space="preserve">. </w:t>
            </w:r>
          </w:p>
        </w:tc>
        <w:tc>
          <w:tcPr>
            <w:tcW w:w="0" w:type="auto"/>
            <w:vAlign w:val="center"/>
            <w:hideMark/>
          </w:tcPr>
          <w:p w14:paraId="02C231C6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15 </w:t>
            </w:r>
          </w:p>
        </w:tc>
        <w:tc>
          <w:tcPr>
            <w:tcW w:w="0" w:type="auto"/>
            <w:vAlign w:val="center"/>
            <w:hideMark/>
          </w:tcPr>
          <w:p w14:paraId="6EFC1AB8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589A01FA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274AAB6A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gridSpan w:val="2"/>
            <w:vAlign w:val="center"/>
            <w:hideMark/>
          </w:tcPr>
          <w:p w14:paraId="769EC1F1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7B7F2EF7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1DA841E5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18</w:t>
            </w:r>
          </w:p>
        </w:tc>
        <w:tc>
          <w:tcPr>
            <w:tcW w:w="6880" w:type="dxa"/>
            <w:vAlign w:val="center"/>
            <w:hideMark/>
          </w:tcPr>
          <w:p w14:paraId="5AF4B778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(</w:t>
            </w:r>
            <w:proofErr w:type="gramStart"/>
            <w:r w:rsidRPr="002E6381">
              <w:rPr>
                <w:rFonts w:ascii="Times New Roman" w:hAnsi="Times New Roman" w:cs="Times New Roman"/>
              </w:rPr>
              <w:t>chronic</w:t>
            </w:r>
            <w:proofErr w:type="gramEnd"/>
            <w:r w:rsidRPr="002E6381">
              <w:rPr>
                <w:rFonts w:ascii="Times New Roman" w:hAnsi="Times New Roman" w:cs="Times New Roman"/>
              </w:rPr>
              <w:t xml:space="preserve"> adj3 obstructive respiratory tract disease*).</w:t>
            </w:r>
            <w:proofErr w:type="spellStart"/>
            <w:r w:rsidRPr="002E6381">
              <w:rPr>
                <w:rFonts w:ascii="Times New Roman" w:hAnsi="Times New Roman" w:cs="Times New Roman"/>
              </w:rPr>
              <w:t>mp</w:t>
            </w:r>
            <w:proofErr w:type="spellEnd"/>
            <w:r w:rsidRPr="002E6381">
              <w:rPr>
                <w:rFonts w:ascii="Times New Roman" w:hAnsi="Times New Roman" w:cs="Times New Roman"/>
              </w:rPr>
              <w:t xml:space="preserve">. </w:t>
            </w:r>
          </w:p>
        </w:tc>
        <w:tc>
          <w:tcPr>
            <w:tcW w:w="0" w:type="auto"/>
            <w:vAlign w:val="center"/>
            <w:hideMark/>
          </w:tcPr>
          <w:p w14:paraId="792F6928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9 </w:t>
            </w:r>
          </w:p>
        </w:tc>
        <w:tc>
          <w:tcPr>
            <w:tcW w:w="0" w:type="auto"/>
            <w:vAlign w:val="center"/>
            <w:hideMark/>
          </w:tcPr>
          <w:p w14:paraId="2AE21952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3EF226F2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6ACCE8AE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gridSpan w:val="2"/>
            <w:vAlign w:val="center"/>
            <w:hideMark/>
          </w:tcPr>
          <w:p w14:paraId="52074216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7133D48A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5939A5ED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19</w:t>
            </w:r>
          </w:p>
        </w:tc>
        <w:tc>
          <w:tcPr>
            <w:tcW w:w="6880" w:type="dxa"/>
            <w:vAlign w:val="center"/>
            <w:hideMark/>
          </w:tcPr>
          <w:p w14:paraId="139F5A07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(</w:t>
            </w:r>
            <w:proofErr w:type="gramStart"/>
            <w:r w:rsidRPr="002E6381">
              <w:rPr>
                <w:rFonts w:ascii="Times New Roman" w:hAnsi="Times New Roman" w:cs="Times New Roman"/>
              </w:rPr>
              <w:t>focal</w:t>
            </w:r>
            <w:proofErr w:type="gramEnd"/>
            <w:r w:rsidRPr="002E6381">
              <w:rPr>
                <w:rFonts w:ascii="Times New Roman" w:hAnsi="Times New Roman" w:cs="Times New Roman"/>
              </w:rPr>
              <w:t xml:space="preserve"> adj2 emphysema*).</w:t>
            </w:r>
            <w:proofErr w:type="spellStart"/>
            <w:r w:rsidRPr="002E6381">
              <w:rPr>
                <w:rFonts w:ascii="Times New Roman" w:hAnsi="Times New Roman" w:cs="Times New Roman"/>
              </w:rPr>
              <w:t>mp</w:t>
            </w:r>
            <w:proofErr w:type="spellEnd"/>
            <w:r w:rsidRPr="002E6381">
              <w:rPr>
                <w:rFonts w:ascii="Times New Roman" w:hAnsi="Times New Roman" w:cs="Times New Roman"/>
              </w:rPr>
              <w:t xml:space="preserve">. </w:t>
            </w:r>
          </w:p>
        </w:tc>
        <w:tc>
          <w:tcPr>
            <w:tcW w:w="0" w:type="auto"/>
            <w:vAlign w:val="center"/>
            <w:hideMark/>
          </w:tcPr>
          <w:p w14:paraId="634D8BB8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0 </w:t>
            </w:r>
          </w:p>
        </w:tc>
        <w:tc>
          <w:tcPr>
            <w:tcW w:w="0" w:type="auto"/>
            <w:vAlign w:val="center"/>
            <w:hideMark/>
          </w:tcPr>
          <w:p w14:paraId="30F5EF21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65E3A44C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6922D33F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gridSpan w:val="2"/>
            <w:vAlign w:val="center"/>
            <w:hideMark/>
          </w:tcPr>
          <w:p w14:paraId="780EF758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555E6423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6C6DAFC9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20</w:t>
            </w:r>
          </w:p>
        </w:tc>
        <w:tc>
          <w:tcPr>
            <w:tcW w:w="6880" w:type="dxa"/>
            <w:vAlign w:val="center"/>
            <w:hideMark/>
          </w:tcPr>
          <w:p w14:paraId="46FDA363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(</w:t>
            </w:r>
            <w:proofErr w:type="gramStart"/>
            <w:r w:rsidRPr="002E6381">
              <w:rPr>
                <w:rFonts w:ascii="Times New Roman" w:hAnsi="Times New Roman" w:cs="Times New Roman"/>
              </w:rPr>
              <w:t>lung</w:t>
            </w:r>
            <w:proofErr w:type="gramEnd"/>
            <w:r w:rsidRPr="002E6381">
              <w:rPr>
                <w:rFonts w:ascii="Times New Roman" w:hAnsi="Times New Roman" w:cs="Times New Roman"/>
              </w:rPr>
              <w:t xml:space="preserve"> adj3 chronic obstructive disease*).</w:t>
            </w:r>
            <w:proofErr w:type="spellStart"/>
            <w:r w:rsidRPr="002E6381">
              <w:rPr>
                <w:rFonts w:ascii="Times New Roman" w:hAnsi="Times New Roman" w:cs="Times New Roman"/>
              </w:rPr>
              <w:t>mp</w:t>
            </w:r>
            <w:proofErr w:type="spellEnd"/>
            <w:r w:rsidRPr="002E6381">
              <w:rPr>
                <w:rFonts w:ascii="Times New Roman" w:hAnsi="Times New Roman" w:cs="Times New Roman"/>
              </w:rPr>
              <w:t xml:space="preserve">. </w:t>
            </w:r>
          </w:p>
        </w:tc>
        <w:tc>
          <w:tcPr>
            <w:tcW w:w="0" w:type="auto"/>
            <w:vAlign w:val="center"/>
            <w:hideMark/>
          </w:tcPr>
          <w:p w14:paraId="0B71E010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1 </w:t>
            </w:r>
          </w:p>
        </w:tc>
        <w:tc>
          <w:tcPr>
            <w:tcW w:w="0" w:type="auto"/>
            <w:vAlign w:val="center"/>
            <w:hideMark/>
          </w:tcPr>
          <w:p w14:paraId="2AAD8A26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5E99A074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46AD7B60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gridSpan w:val="2"/>
            <w:vAlign w:val="center"/>
            <w:hideMark/>
          </w:tcPr>
          <w:p w14:paraId="0862E7AC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21C0CABB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21346477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21</w:t>
            </w:r>
          </w:p>
        </w:tc>
        <w:tc>
          <w:tcPr>
            <w:tcW w:w="6880" w:type="dxa"/>
            <w:vAlign w:val="center"/>
            <w:hideMark/>
          </w:tcPr>
          <w:p w14:paraId="71FEE339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(</w:t>
            </w:r>
            <w:proofErr w:type="spellStart"/>
            <w:proofErr w:type="gramStart"/>
            <w:r w:rsidRPr="002E6381">
              <w:rPr>
                <w:rFonts w:ascii="Times New Roman" w:hAnsi="Times New Roman" w:cs="Times New Roman"/>
              </w:rPr>
              <w:t>panacinar</w:t>
            </w:r>
            <w:proofErr w:type="spellEnd"/>
            <w:proofErr w:type="gramEnd"/>
            <w:r w:rsidRPr="002E6381">
              <w:rPr>
                <w:rFonts w:ascii="Times New Roman" w:hAnsi="Times New Roman" w:cs="Times New Roman"/>
              </w:rPr>
              <w:t xml:space="preserve"> adj2 emphysema*).</w:t>
            </w:r>
            <w:proofErr w:type="spellStart"/>
            <w:r w:rsidRPr="002E6381">
              <w:rPr>
                <w:rFonts w:ascii="Times New Roman" w:hAnsi="Times New Roman" w:cs="Times New Roman"/>
              </w:rPr>
              <w:t>mp</w:t>
            </w:r>
            <w:proofErr w:type="spellEnd"/>
            <w:r w:rsidRPr="002E6381">
              <w:rPr>
                <w:rFonts w:ascii="Times New Roman" w:hAnsi="Times New Roman" w:cs="Times New Roman"/>
              </w:rPr>
              <w:t xml:space="preserve">. </w:t>
            </w:r>
          </w:p>
        </w:tc>
        <w:tc>
          <w:tcPr>
            <w:tcW w:w="0" w:type="auto"/>
            <w:vAlign w:val="center"/>
            <w:hideMark/>
          </w:tcPr>
          <w:p w14:paraId="5A5FF22C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0 </w:t>
            </w:r>
          </w:p>
        </w:tc>
        <w:tc>
          <w:tcPr>
            <w:tcW w:w="0" w:type="auto"/>
            <w:vAlign w:val="center"/>
            <w:hideMark/>
          </w:tcPr>
          <w:p w14:paraId="2DDA748D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30B614A6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5442EC76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gridSpan w:val="2"/>
            <w:vAlign w:val="center"/>
            <w:hideMark/>
          </w:tcPr>
          <w:p w14:paraId="267641A3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07FB7CE1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7C2E2A77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22</w:t>
            </w:r>
          </w:p>
        </w:tc>
        <w:tc>
          <w:tcPr>
            <w:tcW w:w="6880" w:type="dxa"/>
            <w:vAlign w:val="center"/>
            <w:hideMark/>
          </w:tcPr>
          <w:p w14:paraId="122022D3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(</w:t>
            </w:r>
            <w:proofErr w:type="spellStart"/>
            <w:proofErr w:type="gramStart"/>
            <w:r w:rsidRPr="002E6381">
              <w:rPr>
                <w:rFonts w:ascii="Times New Roman" w:hAnsi="Times New Roman" w:cs="Times New Roman"/>
              </w:rPr>
              <w:t>panlobular</w:t>
            </w:r>
            <w:proofErr w:type="spellEnd"/>
            <w:proofErr w:type="gramEnd"/>
            <w:r w:rsidRPr="002E6381">
              <w:rPr>
                <w:rFonts w:ascii="Times New Roman" w:hAnsi="Times New Roman" w:cs="Times New Roman"/>
              </w:rPr>
              <w:t xml:space="preserve"> adj2 emphysema*).</w:t>
            </w:r>
            <w:proofErr w:type="spellStart"/>
            <w:r w:rsidRPr="002E6381">
              <w:rPr>
                <w:rFonts w:ascii="Times New Roman" w:hAnsi="Times New Roman" w:cs="Times New Roman"/>
              </w:rPr>
              <w:t>mp</w:t>
            </w:r>
            <w:proofErr w:type="spellEnd"/>
            <w:r w:rsidRPr="002E6381">
              <w:rPr>
                <w:rFonts w:ascii="Times New Roman" w:hAnsi="Times New Roman" w:cs="Times New Roman"/>
              </w:rPr>
              <w:t xml:space="preserve">. </w:t>
            </w:r>
          </w:p>
        </w:tc>
        <w:tc>
          <w:tcPr>
            <w:tcW w:w="0" w:type="auto"/>
            <w:vAlign w:val="center"/>
            <w:hideMark/>
          </w:tcPr>
          <w:p w14:paraId="75E4BB69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1 </w:t>
            </w:r>
          </w:p>
        </w:tc>
        <w:tc>
          <w:tcPr>
            <w:tcW w:w="0" w:type="auto"/>
            <w:vAlign w:val="center"/>
            <w:hideMark/>
          </w:tcPr>
          <w:p w14:paraId="62F6A547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2B2F71A1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56270959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gridSpan w:val="2"/>
            <w:vAlign w:val="center"/>
            <w:hideMark/>
          </w:tcPr>
          <w:p w14:paraId="329E8FB2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46EA2B32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55F275B7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23</w:t>
            </w:r>
          </w:p>
        </w:tc>
        <w:tc>
          <w:tcPr>
            <w:tcW w:w="6880" w:type="dxa"/>
            <w:vAlign w:val="center"/>
            <w:hideMark/>
          </w:tcPr>
          <w:p w14:paraId="519ACD3D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(</w:t>
            </w:r>
            <w:proofErr w:type="gramStart"/>
            <w:r w:rsidRPr="002E6381">
              <w:rPr>
                <w:rFonts w:ascii="Times New Roman" w:hAnsi="Times New Roman" w:cs="Times New Roman"/>
              </w:rPr>
              <w:t>pulmonary</w:t>
            </w:r>
            <w:proofErr w:type="gramEnd"/>
            <w:r w:rsidRPr="002E6381">
              <w:rPr>
                <w:rFonts w:ascii="Times New Roman" w:hAnsi="Times New Roman" w:cs="Times New Roman"/>
              </w:rPr>
              <w:t xml:space="preserve"> adj2 emphysema*).</w:t>
            </w:r>
            <w:proofErr w:type="spellStart"/>
            <w:r w:rsidRPr="002E6381">
              <w:rPr>
                <w:rFonts w:ascii="Times New Roman" w:hAnsi="Times New Roman" w:cs="Times New Roman"/>
              </w:rPr>
              <w:t>mp</w:t>
            </w:r>
            <w:proofErr w:type="spellEnd"/>
            <w:r w:rsidRPr="002E6381">
              <w:rPr>
                <w:rFonts w:ascii="Times New Roman" w:hAnsi="Times New Roman" w:cs="Times New Roman"/>
              </w:rPr>
              <w:t xml:space="preserve">. </w:t>
            </w:r>
          </w:p>
        </w:tc>
        <w:tc>
          <w:tcPr>
            <w:tcW w:w="0" w:type="auto"/>
            <w:vAlign w:val="center"/>
            <w:hideMark/>
          </w:tcPr>
          <w:p w14:paraId="3AC07C3F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496 </w:t>
            </w:r>
          </w:p>
        </w:tc>
        <w:tc>
          <w:tcPr>
            <w:tcW w:w="0" w:type="auto"/>
            <w:vAlign w:val="center"/>
            <w:hideMark/>
          </w:tcPr>
          <w:p w14:paraId="056B439F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7F0DF037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54C57CCB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gridSpan w:val="2"/>
            <w:vAlign w:val="center"/>
            <w:hideMark/>
          </w:tcPr>
          <w:p w14:paraId="375159AE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31F07E57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208805D7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24</w:t>
            </w:r>
          </w:p>
        </w:tc>
        <w:tc>
          <w:tcPr>
            <w:tcW w:w="6880" w:type="dxa"/>
            <w:vAlign w:val="center"/>
            <w:hideMark/>
          </w:tcPr>
          <w:p w14:paraId="1D54D96E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or/1-23 </w:t>
            </w:r>
          </w:p>
        </w:tc>
        <w:tc>
          <w:tcPr>
            <w:tcW w:w="0" w:type="auto"/>
            <w:vAlign w:val="center"/>
            <w:hideMark/>
          </w:tcPr>
          <w:p w14:paraId="5B262002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25051 </w:t>
            </w:r>
          </w:p>
        </w:tc>
        <w:tc>
          <w:tcPr>
            <w:tcW w:w="0" w:type="auto"/>
            <w:vAlign w:val="center"/>
            <w:hideMark/>
          </w:tcPr>
          <w:p w14:paraId="60A6DEC4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7CBCF092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77661C67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gridSpan w:val="2"/>
            <w:vAlign w:val="center"/>
            <w:hideMark/>
          </w:tcPr>
          <w:p w14:paraId="235C95EE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78542DE2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722B8FE4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25</w:t>
            </w:r>
          </w:p>
        </w:tc>
        <w:tc>
          <w:tcPr>
            <w:tcW w:w="6880" w:type="dxa"/>
            <w:vAlign w:val="center"/>
            <w:hideMark/>
          </w:tcPr>
          <w:p w14:paraId="0C3C1831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Patient Readmission/ </w:t>
            </w:r>
          </w:p>
        </w:tc>
        <w:tc>
          <w:tcPr>
            <w:tcW w:w="0" w:type="auto"/>
            <w:vAlign w:val="center"/>
            <w:hideMark/>
          </w:tcPr>
          <w:p w14:paraId="7878B4BD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1160 </w:t>
            </w:r>
          </w:p>
        </w:tc>
        <w:tc>
          <w:tcPr>
            <w:tcW w:w="0" w:type="auto"/>
            <w:vAlign w:val="center"/>
            <w:hideMark/>
          </w:tcPr>
          <w:p w14:paraId="49BAA58E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186E0BD6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50C8BCA6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gridSpan w:val="2"/>
            <w:vAlign w:val="center"/>
            <w:hideMark/>
          </w:tcPr>
          <w:p w14:paraId="3FFA1714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1E4F9058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50712C37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26</w:t>
            </w:r>
          </w:p>
        </w:tc>
        <w:tc>
          <w:tcPr>
            <w:tcW w:w="6880" w:type="dxa"/>
            <w:vAlign w:val="center"/>
            <w:hideMark/>
          </w:tcPr>
          <w:p w14:paraId="20BA103A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readmission?.mp. </w:t>
            </w:r>
          </w:p>
        </w:tc>
        <w:tc>
          <w:tcPr>
            <w:tcW w:w="0" w:type="auto"/>
            <w:vAlign w:val="center"/>
            <w:hideMark/>
          </w:tcPr>
          <w:p w14:paraId="1D0D372C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8219 </w:t>
            </w:r>
          </w:p>
        </w:tc>
        <w:tc>
          <w:tcPr>
            <w:tcW w:w="0" w:type="auto"/>
            <w:vAlign w:val="center"/>
            <w:hideMark/>
          </w:tcPr>
          <w:p w14:paraId="1F0A4C02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6912A4F7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0B4F996F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gridSpan w:val="2"/>
            <w:vAlign w:val="center"/>
            <w:hideMark/>
          </w:tcPr>
          <w:p w14:paraId="07BDFAEA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631819C8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6D612F52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27</w:t>
            </w:r>
          </w:p>
        </w:tc>
        <w:tc>
          <w:tcPr>
            <w:tcW w:w="6880" w:type="dxa"/>
            <w:vAlign w:val="center"/>
            <w:hideMark/>
          </w:tcPr>
          <w:p w14:paraId="44615533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re-admission?.mp. </w:t>
            </w:r>
          </w:p>
        </w:tc>
        <w:tc>
          <w:tcPr>
            <w:tcW w:w="0" w:type="auto"/>
            <w:vAlign w:val="center"/>
            <w:hideMark/>
          </w:tcPr>
          <w:p w14:paraId="650E5B78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879 </w:t>
            </w:r>
          </w:p>
        </w:tc>
        <w:tc>
          <w:tcPr>
            <w:tcW w:w="0" w:type="auto"/>
            <w:vAlign w:val="center"/>
            <w:hideMark/>
          </w:tcPr>
          <w:p w14:paraId="72D7F18B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615A515D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60F03DF7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gridSpan w:val="2"/>
            <w:vAlign w:val="center"/>
            <w:hideMark/>
          </w:tcPr>
          <w:p w14:paraId="7B861D1F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3EBB51FD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2EA200AC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28</w:t>
            </w:r>
          </w:p>
        </w:tc>
        <w:tc>
          <w:tcPr>
            <w:tcW w:w="6880" w:type="dxa"/>
            <w:vAlign w:val="center"/>
            <w:hideMark/>
          </w:tcPr>
          <w:p w14:paraId="1800995C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rehospitali?ation?.mp. </w:t>
            </w:r>
          </w:p>
        </w:tc>
        <w:tc>
          <w:tcPr>
            <w:tcW w:w="0" w:type="auto"/>
            <w:vAlign w:val="center"/>
            <w:hideMark/>
          </w:tcPr>
          <w:p w14:paraId="6A080DD9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1923 </w:t>
            </w:r>
          </w:p>
        </w:tc>
        <w:tc>
          <w:tcPr>
            <w:tcW w:w="0" w:type="auto"/>
            <w:vAlign w:val="center"/>
            <w:hideMark/>
          </w:tcPr>
          <w:p w14:paraId="52083D36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2121125E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0CCA5A25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gridSpan w:val="2"/>
            <w:vAlign w:val="center"/>
            <w:hideMark/>
          </w:tcPr>
          <w:p w14:paraId="49F1078C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09148E5E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33451F5E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29</w:t>
            </w:r>
          </w:p>
        </w:tc>
        <w:tc>
          <w:tcPr>
            <w:tcW w:w="6880" w:type="dxa"/>
            <w:vAlign w:val="center"/>
            <w:hideMark/>
          </w:tcPr>
          <w:p w14:paraId="7DD1256C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re-hospitali?ation?.mp. </w:t>
            </w:r>
          </w:p>
        </w:tc>
        <w:tc>
          <w:tcPr>
            <w:tcW w:w="0" w:type="auto"/>
            <w:vAlign w:val="center"/>
            <w:hideMark/>
          </w:tcPr>
          <w:p w14:paraId="5B959CFD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862 </w:t>
            </w:r>
          </w:p>
        </w:tc>
        <w:tc>
          <w:tcPr>
            <w:tcW w:w="0" w:type="auto"/>
            <w:vAlign w:val="center"/>
            <w:hideMark/>
          </w:tcPr>
          <w:p w14:paraId="15B48063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48AE0DB6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5850DE5A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gridSpan w:val="2"/>
            <w:vAlign w:val="center"/>
            <w:hideMark/>
          </w:tcPr>
          <w:p w14:paraId="316EF75E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170C21AD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74A66EFB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30</w:t>
            </w:r>
          </w:p>
        </w:tc>
        <w:tc>
          <w:tcPr>
            <w:tcW w:w="6880" w:type="dxa"/>
            <w:vAlign w:val="center"/>
            <w:hideMark/>
          </w:tcPr>
          <w:p w14:paraId="2FFC9449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readmit*.</w:t>
            </w:r>
            <w:proofErr w:type="spellStart"/>
            <w:r w:rsidRPr="002E6381">
              <w:rPr>
                <w:rFonts w:ascii="Times New Roman" w:hAnsi="Times New Roman" w:cs="Times New Roman"/>
              </w:rPr>
              <w:t>mp</w:t>
            </w:r>
            <w:proofErr w:type="spellEnd"/>
            <w:r w:rsidRPr="002E6381">
              <w:rPr>
                <w:rFonts w:ascii="Times New Roman" w:hAnsi="Times New Roman" w:cs="Times New Roman"/>
              </w:rPr>
              <w:t xml:space="preserve">. </w:t>
            </w:r>
          </w:p>
        </w:tc>
        <w:tc>
          <w:tcPr>
            <w:tcW w:w="0" w:type="auto"/>
            <w:vAlign w:val="center"/>
            <w:hideMark/>
          </w:tcPr>
          <w:p w14:paraId="07D18D2A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752 </w:t>
            </w:r>
          </w:p>
        </w:tc>
        <w:tc>
          <w:tcPr>
            <w:tcW w:w="0" w:type="auto"/>
            <w:vAlign w:val="center"/>
            <w:hideMark/>
          </w:tcPr>
          <w:p w14:paraId="0D21332B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4DB4A0DB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258BE028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gridSpan w:val="2"/>
            <w:vAlign w:val="center"/>
            <w:hideMark/>
          </w:tcPr>
          <w:p w14:paraId="022315E8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280D47CB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4774ACC3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31</w:t>
            </w:r>
          </w:p>
        </w:tc>
        <w:tc>
          <w:tcPr>
            <w:tcW w:w="6880" w:type="dxa"/>
            <w:vAlign w:val="center"/>
            <w:hideMark/>
          </w:tcPr>
          <w:p w14:paraId="6214872F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(</w:t>
            </w:r>
            <w:proofErr w:type="gramStart"/>
            <w:r w:rsidRPr="002E6381">
              <w:rPr>
                <w:rFonts w:ascii="Times New Roman" w:hAnsi="Times New Roman" w:cs="Times New Roman"/>
              </w:rPr>
              <w:t>multiple</w:t>
            </w:r>
            <w:proofErr w:type="gramEnd"/>
            <w:r w:rsidRPr="002E6381">
              <w:rPr>
                <w:rFonts w:ascii="Times New Roman" w:hAnsi="Times New Roman" w:cs="Times New Roman"/>
              </w:rPr>
              <w:t xml:space="preserve"> adj2 admission*).</w:t>
            </w:r>
            <w:proofErr w:type="spellStart"/>
            <w:r w:rsidRPr="002E6381">
              <w:rPr>
                <w:rFonts w:ascii="Times New Roman" w:hAnsi="Times New Roman" w:cs="Times New Roman"/>
              </w:rPr>
              <w:t>mp</w:t>
            </w:r>
            <w:proofErr w:type="spellEnd"/>
            <w:r w:rsidRPr="002E6381">
              <w:rPr>
                <w:rFonts w:ascii="Times New Roman" w:hAnsi="Times New Roman" w:cs="Times New Roman"/>
              </w:rPr>
              <w:t xml:space="preserve">. </w:t>
            </w:r>
          </w:p>
        </w:tc>
        <w:tc>
          <w:tcPr>
            <w:tcW w:w="0" w:type="auto"/>
            <w:vAlign w:val="center"/>
            <w:hideMark/>
          </w:tcPr>
          <w:p w14:paraId="489307D1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59 </w:t>
            </w:r>
          </w:p>
        </w:tc>
        <w:tc>
          <w:tcPr>
            <w:tcW w:w="0" w:type="auto"/>
            <w:vAlign w:val="center"/>
            <w:hideMark/>
          </w:tcPr>
          <w:p w14:paraId="4B9FAC6D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47A6A0B9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5E70ABDA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gridSpan w:val="2"/>
            <w:vAlign w:val="center"/>
            <w:hideMark/>
          </w:tcPr>
          <w:p w14:paraId="237DB173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42AFBE52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2088075F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32</w:t>
            </w:r>
          </w:p>
        </w:tc>
        <w:tc>
          <w:tcPr>
            <w:tcW w:w="6880" w:type="dxa"/>
            <w:vAlign w:val="center"/>
            <w:hideMark/>
          </w:tcPr>
          <w:p w14:paraId="1D8F8C13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(repeat* adj3 admission*).</w:t>
            </w:r>
            <w:proofErr w:type="spellStart"/>
            <w:r w:rsidRPr="002E6381">
              <w:rPr>
                <w:rFonts w:ascii="Times New Roman" w:hAnsi="Times New Roman" w:cs="Times New Roman"/>
              </w:rPr>
              <w:t>mp</w:t>
            </w:r>
            <w:proofErr w:type="spellEnd"/>
            <w:r w:rsidRPr="002E6381">
              <w:rPr>
                <w:rFonts w:ascii="Times New Roman" w:hAnsi="Times New Roman" w:cs="Times New Roman"/>
              </w:rPr>
              <w:t xml:space="preserve">. </w:t>
            </w:r>
          </w:p>
        </w:tc>
        <w:tc>
          <w:tcPr>
            <w:tcW w:w="0" w:type="auto"/>
            <w:vAlign w:val="center"/>
            <w:hideMark/>
          </w:tcPr>
          <w:p w14:paraId="26FD7019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133 </w:t>
            </w:r>
          </w:p>
        </w:tc>
        <w:tc>
          <w:tcPr>
            <w:tcW w:w="0" w:type="auto"/>
            <w:vAlign w:val="center"/>
            <w:hideMark/>
          </w:tcPr>
          <w:p w14:paraId="63C23596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2C8EB8C6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7A535260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gridSpan w:val="2"/>
            <w:vAlign w:val="center"/>
            <w:hideMark/>
          </w:tcPr>
          <w:p w14:paraId="698C33E5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5D77B4F2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6B25195E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lastRenderedPageBreak/>
              <w:t>33</w:t>
            </w:r>
          </w:p>
        </w:tc>
        <w:tc>
          <w:tcPr>
            <w:tcW w:w="6880" w:type="dxa"/>
            <w:vAlign w:val="center"/>
            <w:hideMark/>
          </w:tcPr>
          <w:p w14:paraId="094B133A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(repeat* adj3 hospital*).</w:t>
            </w:r>
            <w:proofErr w:type="spellStart"/>
            <w:r w:rsidRPr="002E6381">
              <w:rPr>
                <w:rFonts w:ascii="Times New Roman" w:hAnsi="Times New Roman" w:cs="Times New Roman"/>
              </w:rPr>
              <w:t>mp</w:t>
            </w:r>
            <w:proofErr w:type="spellEnd"/>
            <w:r w:rsidRPr="002E6381">
              <w:rPr>
                <w:rFonts w:ascii="Times New Roman" w:hAnsi="Times New Roman" w:cs="Times New Roman"/>
              </w:rPr>
              <w:t xml:space="preserve">. </w:t>
            </w:r>
          </w:p>
        </w:tc>
        <w:tc>
          <w:tcPr>
            <w:tcW w:w="0" w:type="auto"/>
            <w:vAlign w:val="center"/>
            <w:hideMark/>
          </w:tcPr>
          <w:p w14:paraId="202D5716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379 </w:t>
            </w:r>
          </w:p>
        </w:tc>
        <w:tc>
          <w:tcPr>
            <w:tcW w:w="0" w:type="auto"/>
            <w:vAlign w:val="center"/>
            <w:hideMark/>
          </w:tcPr>
          <w:p w14:paraId="0672B79E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79FAECF4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2A615490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gridSpan w:val="2"/>
            <w:vAlign w:val="center"/>
            <w:hideMark/>
          </w:tcPr>
          <w:p w14:paraId="72F5DEF8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463C99DC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546594A2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34</w:t>
            </w:r>
          </w:p>
        </w:tc>
        <w:tc>
          <w:tcPr>
            <w:tcW w:w="6880" w:type="dxa"/>
            <w:vAlign w:val="center"/>
            <w:hideMark/>
          </w:tcPr>
          <w:p w14:paraId="5803FA32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or/25-33 </w:t>
            </w:r>
          </w:p>
        </w:tc>
        <w:tc>
          <w:tcPr>
            <w:tcW w:w="0" w:type="auto"/>
            <w:vAlign w:val="center"/>
            <w:hideMark/>
          </w:tcPr>
          <w:p w14:paraId="2BA226DC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10925 </w:t>
            </w:r>
          </w:p>
        </w:tc>
        <w:tc>
          <w:tcPr>
            <w:tcW w:w="0" w:type="auto"/>
            <w:vAlign w:val="center"/>
            <w:hideMark/>
          </w:tcPr>
          <w:p w14:paraId="06B97F78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155BE541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0176AD1C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gridSpan w:val="2"/>
            <w:vAlign w:val="center"/>
            <w:hideMark/>
          </w:tcPr>
          <w:p w14:paraId="40DBAB04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1FAA1069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1DE77753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35</w:t>
            </w:r>
          </w:p>
        </w:tc>
        <w:tc>
          <w:tcPr>
            <w:tcW w:w="6880" w:type="dxa"/>
            <w:vAlign w:val="center"/>
            <w:hideMark/>
          </w:tcPr>
          <w:p w14:paraId="53D95BEE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24 and 34 </w:t>
            </w:r>
          </w:p>
        </w:tc>
        <w:tc>
          <w:tcPr>
            <w:tcW w:w="0" w:type="auto"/>
            <w:vAlign w:val="center"/>
            <w:hideMark/>
          </w:tcPr>
          <w:p w14:paraId="54A89CD1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610 </w:t>
            </w:r>
          </w:p>
        </w:tc>
        <w:tc>
          <w:tcPr>
            <w:tcW w:w="0" w:type="auto"/>
            <w:vAlign w:val="center"/>
            <w:hideMark/>
          </w:tcPr>
          <w:p w14:paraId="6394D238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5F519572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57DF0DDB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gridSpan w:val="2"/>
            <w:vAlign w:val="center"/>
            <w:hideMark/>
          </w:tcPr>
          <w:p w14:paraId="2323636D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5ABB884D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5A444E61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36</w:t>
            </w:r>
          </w:p>
        </w:tc>
        <w:tc>
          <w:tcPr>
            <w:tcW w:w="6880" w:type="dxa"/>
            <w:vAlign w:val="center"/>
            <w:hideMark/>
          </w:tcPr>
          <w:p w14:paraId="097FCEF6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predict:.</w:t>
            </w:r>
            <w:proofErr w:type="spellStart"/>
            <w:r w:rsidRPr="002E6381">
              <w:rPr>
                <w:rFonts w:ascii="Times New Roman" w:hAnsi="Times New Roman" w:cs="Times New Roman"/>
              </w:rPr>
              <w:t>mp</w:t>
            </w:r>
            <w:proofErr w:type="spellEnd"/>
            <w:r w:rsidRPr="002E6381">
              <w:rPr>
                <w:rFonts w:ascii="Times New Roman" w:hAnsi="Times New Roman" w:cs="Times New Roman"/>
              </w:rPr>
              <w:t xml:space="preserve">. </w:t>
            </w:r>
          </w:p>
        </w:tc>
        <w:tc>
          <w:tcPr>
            <w:tcW w:w="0" w:type="auto"/>
            <w:vAlign w:val="center"/>
            <w:hideMark/>
          </w:tcPr>
          <w:p w14:paraId="0733602E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118038 </w:t>
            </w:r>
          </w:p>
        </w:tc>
        <w:tc>
          <w:tcPr>
            <w:tcW w:w="0" w:type="auto"/>
            <w:vAlign w:val="center"/>
            <w:hideMark/>
          </w:tcPr>
          <w:p w14:paraId="58FD69A6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0CCAF434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61071BC5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gridSpan w:val="2"/>
            <w:vAlign w:val="center"/>
            <w:hideMark/>
          </w:tcPr>
          <w:p w14:paraId="68C14D33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0E5BE4CD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6768C597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37</w:t>
            </w:r>
          </w:p>
        </w:tc>
        <w:tc>
          <w:tcPr>
            <w:tcW w:w="6880" w:type="dxa"/>
            <w:vAlign w:val="center"/>
            <w:hideMark/>
          </w:tcPr>
          <w:p w14:paraId="397126F8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proofErr w:type="spellStart"/>
            <w:r w:rsidRPr="002E6381">
              <w:rPr>
                <w:rFonts w:ascii="Times New Roman" w:hAnsi="Times New Roman" w:cs="Times New Roman"/>
              </w:rPr>
              <w:t>scor</w:t>
            </w:r>
            <w:proofErr w:type="spellEnd"/>
            <w:r w:rsidRPr="002E6381">
              <w:rPr>
                <w:rFonts w:ascii="Times New Roman" w:hAnsi="Times New Roman" w:cs="Times New Roman"/>
              </w:rPr>
              <w:t>:.</w:t>
            </w:r>
            <w:proofErr w:type="spellStart"/>
            <w:r w:rsidRPr="002E6381">
              <w:rPr>
                <w:rFonts w:ascii="Times New Roman" w:hAnsi="Times New Roman" w:cs="Times New Roman"/>
              </w:rPr>
              <w:t>tw</w:t>
            </w:r>
            <w:proofErr w:type="spellEnd"/>
            <w:r w:rsidRPr="002E6381">
              <w:rPr>
                <w:rFonts w:ascii="Times New Roman" w:hAnsi="Times New Roman" w:cs="Times New Roman"/>
              </w:rPr>
              <w:t xml:space="preserve">. </w:t>
            </w:r>
          </w:p>
        </w:tc>
        <w:tc>
          <w:tcPr>
            <w:tcW w:w="0" w:type="auto"/>
            <w:vAlign w:val="center"/>
            <w:hideMark/>
          </w:tcPr>
          <w:p w14:paraId="44F0CE43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299274 </w:t>
            </w:r>
          </w:p>
        </w:tc>
        <w:tc>
          <w:tcPr>
            <w:tcW w:w="0" w:type="auto"/>
            <w:vAlign w:val="center"/>
            <w:hideMark/>
          </w:tcPr>
          <w:p w14:paraId="6525B5D5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72BD8FE2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6D45B355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gridSpan w:val="2"/>
            <w:vAlign w:val="center"/>
            <w:hideMark/>
          </w:tcPr>
          <w:p w14:paraId="25FDA2D1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2EED7A98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76653AC6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38</w:t>
            </w:r>
          </w:p>
        </w:tc>
        <w:tc>
          <w:tcPr>
            <w:tcW w:w="6880" w:type="dxa"/>
            <w:vAlign w:val="center"/>
            <w:hideMark/>
          </w:tcPr>
          <w:p w14:paraId="248CC7E0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proofErr w:type="spellStart"/>
            <w:r w:rsidRPr="002E6381">
              <w:rPr>
                <w:rFonts w:ascii="Times New Roman" w:hAnsi="Times New Roman" w:cs="Times New Roman"/>
              </w:rPr>
              <w:t>observ</w:t>
            </w:r>
            <w:proofErr w:type="spellEnd"/>
            <w:r w:rsidRPr="002E6381">
              <w:rPr>
                <w:rFonts w:ascii="Times New Roman" w:hAnsi="Times New Roman" w:cs="Times New Roman"/>
              </w:rPr>
              <w:t>:.</w:t>
            </w:r>
            <w:proofErr w:type="spellStart"/>
            <w:r w:rsidRPr="002E6381">
              <w:rPr>
                <w:rFonts w:ascii="Times New Roman" w:hAnsi="Times New Roman" w:cs="Times New Roman"/>
              </w:rPr>
              <w:t>mp</w:t>
            </w:r>
            <w:proofErr w:type="spellEnd"/>
            <w:r w:rsidRPr="002E6381">
              <w:rPr>
                <w:rFonts w:ascii="Times New Roman" w:hAnsi="Times New Roman" w:cs="Times New Roman"/>
              </w:rPr>
              <w:t xml:space="preserve">. </w:t>
            </w:r>
          </w:p>
        </w:tc>
        <w:tc>
          <w:tcPr>
            <w:tcW w:w="0" w:type="auto"/>
            <w:vAlign w:val="center"/>
            <w:hideMark/>
          </w:tcPr>
          <w:p w14:paraId="47DC9F49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304895 </w:t>
            </w:r>
          </w:p>
        </w:tc>
        <w:tc>
          <w:tcPr>
            <w:tcW w:w="0" w:type="auto"/>
            <w:vAlign w:val="center"/>
            <w:hideMark/>
          </w:tcPr>
          <w:p w14:paraId="75D79539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6A84A683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7DF4E4B3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gridSpan w:val="2"/>
            <w:vAlign w:val="center"/>
            <w:hideMark/>
          </w:tcPr>
          <w:p w14:paraId="36F6A38F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0A49ACCA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6784E44B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39</w:t>
            </w:r>
          </w:p>
        </w:tc>
        <w:tc>
          <w:tcPr>
            <w:tcW w:w="6880" w:type="dxa"/>
            <w:vAlign w:val="center"/>
            <w:hideMark/>
          </w:tcPr>
          <w:p w14:paraId="70371198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proofErr w:type="spellStart"/>
            <w:r w:rsidRPr="002E6381">
              <w:rPr>
                <w:rFonts w:ascii="Times New Roman" w:hAnsi="Times New Roman" w:cs="Times New Roman"/>
              </w:rPr>
              <w:t>validat</w:t>
            </w:r>
            <w:proofErr w:type="spellEnd"/>
            <w:r w:rsidRPr="002E6381">
              <w:rPr>
                <w:rFonts w:ascii="Times New Roman" w:hAnsi="Times New Roman" w:cs="Times New Roman"/>
              </w:rPr>
              <w:t>:.</w:t>
            </w:r>
            <w:proofErr w:type="spellStart"/>
            <w:r w:rsidRPr="002E6381">
              <w:rPr>
                <w:rFonts w:ascii="Times New Roman" w:hAnsi="Times New Roman" w:cs="Times New Roman"/>
              </w:rPr>
              <w:t>mp</w:t>
            </w:r>
            <w:proofErr w:type="spellEnd"/>
            <w:r w:rsidRPr="002E6381">
              <w:rPr>
                <w:rFonts w:ascii="Times New Roman" w:hAnsi="Times New Roman" w:cs="Times New Roman"/>
              </w:rPr>
              <w:t xml:space="preserve">. </w:t>
            </w:r>
          </w:p>
        </w:tc>
        <w:tc>
          <w:tcPr>
            <w:tcW w:w="0" w:type="auto"/>
            <w:vAlign w:val="center"/>
            <w:hideMark/>
          </w:tcPr>
          <w:p w14:paraId="0BAAFA32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49006 </w:t>
            </w:r>
          </w:p>
        </w:tc>
        <w:tc>
          <w:tcPr>
            <w:tcW w:w="0" w:type="auto"/>
            <w:vAlign w:val="center"/>
            <w:hideMark/>
          </w:tcPr>
          <w:p w14:paraId="394CFAF3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59440B40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22708153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gridSpan w:val="2"/>
            <w:vAlign w:val="center"/>
            <w:hideMark/>
          </w:tcPr>
          <w:p w14:paraId="511E1648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6DF110AE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477672AF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40</w:t>
            </w:r>
          </w:p>
        </w:tc>
        <w:tc>
          <w:tcPr>
            <w:tcW w:w="6880" w:type="dxa"/>
            <w:vAlign w:val="center"/>
            <w:hideMark/>
          </w:tcPr>
          <w:p w14:paraId="261A9159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develop.tw. </w:t>
            </w:r>
          </w:p>
        </w:tc>
        <w:tc>
          <w:tcPr>
            <w:tcW w:w="0" w:type="auto"/>
            <w:vAlign w:val="center"/>
            <w:hideMark/>
          </w:tcPr>
          <w:p w14:paraId="6446BAC7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32085 </w:t>
            </w:r>
          </w:p>
        </w:tc>
        <w:tc>
          <w:tcPr>
            <w:tcW w:w="0" w:type="auto"/>
            <w:vAlign w:val="center"/>
            <w:hideMark/>
          </w:tcPr>
          <w:p w14:paraId="08784E05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0A55D49C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19CA2064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gridSpan w:val="2"/>
            <w:vAlign w:val="center"/>
            <w:hideMark/>
          </w:tcPr>
          <w:p w14:paraId="7A496D3F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71799EE9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5419DAB8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41</w:t>
            </w:r>
          </w:p>
        </w:tc>
        <w:tc>
          <w:tcPr>
            <w:tcW w:w="6880" w:type="dxa"/>
            <w:vAlign w:val="center"/>
            <w:hideMark/>
          </w:tcPr>
          <w:p w14:paraId="7EE8BA41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risk factors/ </w:t>
            </w:r>
          </w:p>
        </w:tc>
        <w:tc>
          <w:tcPr>
            <w:tcW w:w="0" w:type="auto"/>
            <w:vAlign w:val="center"/>
            <w:hideMark/>
          </w:tcPr>
          <w:p w14:paraId="413E41A8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26784 </w:t>
            </w:r>
          </w:p>
        </w:tc>
        <w:tc>
          <w:tcPr>
            <w:tcW w:w="0" w:type="auto"/>
            <w:vAlign w:val="center"/>
            <w:hideMark/>
          </w:tcPr>
          <w:p w14:paraId="0C698F32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48A71761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4D38B024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gridSpan w:val="2"/>
            <w:vAlign w:val="center"/>
            <w:hideMark/>
          </w:tcPr>
          <w:p w14:paraId="12CA2EFF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0813F215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61D24C46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42</w:t>
            </w:r>
          </w:p>
        </w:tc>
        <w:tc>
          <w:tcPr>
            <w:tcW w:w="6880" w:type="dxa"/>
            <w:vAlign w:val="center"/>
            <w:hideMark/>
          </w:tcPr>
          <w:p w14:paraId="5BC50E8B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(</w:t>
            </w:r>
            <w:proofErr w:type="gramStart"/>
            <w:r w:rsidRPr="002E6381">
              <w:rPr>
                <w:rFonts w:ascii="Times New Roman" w:hAnsi="Times New Roman" w:cs="Times New Roman"/>
              </w:rPr>
              <w:t>risk</w:t>
            </w:r>
            <w:proofErr w:type="gramEnd"/>
            <w:r w:rsidRPr="002E6381">
              <w:rPr>
                <w:rFonts w:ascii="Times New Roman" w:hAnsi="Times New Roman" w:cs="Times New Roman"/>
              </w:rPr>
              <w:t xml:space="preserve"> adj3 factor*).</w:t>
            </w:r>
            <w:proofErr w:type="spellStart"/>
            <w:r w:rsidRPr="002E6381">
              <w:rPr>
                <w:rFonts w:ascii="Times New Roman" w:hAnsi="Times New Roman" w:cs="Times New Roman"/>
              </w:rPr>
              <w:t>mp</w:t>
            </w:r>
            <w:proofErr w:type="spellEnd"/>
            <w:r w:rsidRPr="002E6381">
              <w:rPr>
                <w:rFonts w:ascii="Times New Roman" w:hAnsi="Times New Roman" w:cs="Times New Roman"/>
              </w:rPr>
              <w:t xml:space="preserve">. </w:t>
            </w:r>
          </w:p>
        </w:tc>
        <w:tc>
          <w:tcPr>
            <w:tcW w:w="0" w:type="auto"/>
            <w:vAlign w:val="center"/>
            <w:hideMark/>
          </w:tcPr>
          <w:p w14:paraId="31CBC0AA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81791 </w:t>
            </w:r>
          </w:p>
        </w:tc>
        <w:tc>
          <w:tcPr>
            <w:tcW w:w="0" w:type="auto"/>
            <w:vAlign w:val="center"/>
            <w:hideMark/>
          </w:tcPr>
          <w:p w14:paraId="70AB0F40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6D74EDC1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39D1E758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gridSpan w:val="2"/>
            <w:vAlign w:val="center"/>
            <w:hideMark/>
          </w:tcPr>
          <w:p w14:paraId="44A4F9E7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5A2D9CED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003AB6F8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43</w:t>
            </w:r>
          </w:p>
        </w:tc>
        <w:tc>
          <w:tcPr>
            <w:tcW w:w="6880" w:type="dxa"/>
            <w:vAlign w:val="center"/>
            <w:hideMark/>
          </w:tcPr>
          <w:p w14:paraId="678A096E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(</w:t>
            </w:r>
            <w:proofErr w:type="gramStart"/>
            <w:r w:rsidRPr="002E6381">
              <w:rPr>
                <w:rFonts w:ascii="Times New Roman" w:hAnsi="Times New Roman" w:cs="Times New Roman"/>
              </w:rPr>
              <w:t>prognostic</w:t>
            </w:r>
            <w:proofErr w:type="gramEnd"/>
            <w:r w:rsidRPr="002E6381">
              <w:rPr>
                <w:rFonts w:ascii="Times New Roman" w:hAnsi="Times New Roman" w:cs="Times New Roman"/>
              </w:rPr>
              <w:t xml:space="preserve"> adj2 model*).</w:t>
            </w:r>
            <w:proofErr w:type="spellStart"/>
            <w:r w:rsidRPr="002E6381">
              <w:rPr>
                <w:rFonts w:ascii="Times New Roman" w:hAnsi="Times New Roman" w:cs="Times New Roman"/>
              </w:rPr>
              <w:t>mp</w:t>
            </w:r>
            <w:proofErr w:type="spellEnd"/>
            <w:r w:rsidRPr="002E6381">
              <w:rPr>
                <w:rFonts w:ascii="Times New Roman" w:hAnsi="Times New Roman" w:cs="Times New Roman"/>
              </w:rPr>
              <w:t xml:space="preserve">. </w:t>
            </w:r>
          </w:p>
        </w:tc>
        <w:tc>
          <w:tcPr>
            <w:tcW w:w="0" w:type="auto"/>
            <w:vAlign w:val="center"/>
            <w:hideMark/>
          </w:tcPr>
          <w:p w14:paraId="3598A9CA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680 </w:t>
            </w:r>
          </w:p>
        </w:tc>
        <w:tc>
          <w:tcPr>
            <w:tcW w:w="0" w:type="auto"/>
            <w:vAlign w:val="center"/>
            <w:hideMark/>
          </w:tcPr>
          <w:p w14:paraId="3CB670AB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3E0D1222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167D7D2B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gridSpan w:val="2"/>
            <w:vAlign w:val="center"/>
            <w:hideMark/>
          </w:tcPr>
          <w:p w14:paraId="673793CA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74B14303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22EA0332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44</w:t>
            </w:r>
          </w:p>
        </w:tc>
        <w:tc>
          <w:tcPr>
            <w:tcW w:w="6880" w:type="dxa"/>
            <w:vAlign w:val="center"/>
            <w:hideMark/>
          </w:tcPr>
          <w:p w14:paraId="06895981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or/36-43 </w:t>
            </w:r>
          </w:p>
        </w:tc>
        <w:tc>
          <w:tcPr>
            <w:tcW w:w="0" w:type="auto"/>
            <w:vAlign w:val="center"/>
            <w:hideMark/>
          </w:tcPr>
          <w:p w14:paraId="5E3B5026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698121 </w:t>
            </w:r>
          </w:p>
        </w:tc>
        <w:tc>
          <w:tcPr>
            <w:tcW w:w="0" w:type="auto"/>
            <w:vAlign w:val="center"/>
            <w:hideMark/>
          </w:tcPr>
          <w:p w14:paraId="247EBB0A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2CDA446D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4C7FE29D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gridSpan w:val="2"/>
            <w:vAlign w:val="center"/>
            <w:hideMark/>
          </w:tcPr>
          <w:p w14:paraId="612572C8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085AD0DD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4F64BA8E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45</w:t>
            </w:r>
          </w:p>
        </w:tc>
        <w:tc>
          <w:tcPr>
            <w:tcW w:w="6880" w:type="dxa"/>
            <w:vAlign w:val="center"/>
            <w:hideMark/>
          </w:tcPr>
          <w:p w14:paraId="6655CC26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35 and 44 </w:t>
            </w:r>
          </w:p>
        </w:tc>
        <w:tc>
          <w:tcPr>
            <w:tcW w:w="0" w:type="auto"/>
            <w:vAlign w:val="center"/>
            <w:hideMark/>
          </w:tcPr>
          <w:p w14:paraId="0485C399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302 </w:t>
            </w:r>
          </w:p>
        </w:tc>
        <w:tc>
          <w:tcPr>
            <w:tcW w:w="0" w:type="auto"/>
            <w:vAlign w:val="center"/>
            <w:hideMark/>
          </w:tcPr>
          <w:p w14:paraId="1AAD6661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093D47A5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0EF24575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gridSpan w:val="2"/>
            <w:vAlign w:val="center"/>
            <w:hideMark/>
          </w:tcPr>
          <w:p w14:paraId="7F5F5C09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56082BB7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1F0B710C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46</w:t>
            </w:r>
          </w:p>
        </w:tc>
        <w:tc>
          <w:tcPr>
            <w:tcW w:w="6880" w:type="dxa"/>
            <w:vAlign w:val="center"/>
            <w:hideMark/>
          </w:tcPr>
          <w:p w14:paraId="14FCAD22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remove duplicates from 45 </w:t>
            </w:r>
          </w:p>
        </w:tc>
        <w:tc>
          <w:tcPr>
            <w:tcW w:w="0" w:type="auto"/>
            <w:vAlign w:val="center"/>
            <w:hideMark/>
          </w:tcPr>
          <w:p w14:paraId="3C8AA7AD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297 </w:t>
            </w:r>
          </w:p>
        </w:tc>
        <w:tc>
          <w:tcPr>
            <w:tcW w:w="0" w:type="auto"/>
            <w:vAlign w:val="center"/>
            <w:hideMark/>
          </w:tcPr>
          <w:p w14:paraId="2E4F65C6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3700332C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1DB7FB73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gridSpan w:val="2"/>
            <w:vAlign w:val="center"/>
            <w:hideMark/>
          </w:tcPr>
          <w:p w14:paraId="363623CC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</w:tbl>
    <w:p w14:paraId="1281E6D2" w14:textId="77777777" w:rsidR="00047395" w:rsidRPr="002E6381" w:rsidRDefault="00047395" w:rsidP="00047395">
      <w:pPr>
        <w:rPr>
          <w:rFonts w:ascii="Times New Roman" w:hAnsi="Times New Roman" w:cs="Times New Roman"/>
          <w:lang w:val="en-US"/>
        </w:rPr>
      </w:pPr>
    </w:p>
    <w:p w14:paraId="1C80C9E0" w14:textId="77777777" w:rsidR="00047395" w:rsidRPr="002E6381" w:rsidRDefault="00047395" w:rsidP="00047395">
      <w:pPr>
        <w:rPr>
          <w:rFonts w:ascii="Times New Roman" w:hAnsi="Times New Roman" w:cs="Times New Roman"/>
          <w:lang w:val="en-US"/>
        </w:rPr>
      </w:pPr>
    </w:p>
    <w:p w14:paraId="13CD6A13" w14:textId="77777777" w:rsidR="00047395" w:rsidRPr="002E6381" w:rsidRDefault="00047395" w:rsidP="00047395">
      <w:pPr>
        <w:rPr>
          <w:rFonts w:ascii="Times New Roman" w:hAnsi="Times New Roman" w:cs="Times New Roman"/>
        </w:rPr>
      </w:pPr>
      <w:r w:rsidRPr="002E6381">
        <w:rPr>
          <w:rFonts w:ascii="Times New Roman" w:hAnsi="Times New Roman" w:cs="Times New Roman"/>
        </w:rPr>
        <w:t>EBM Reviews - Cochrane Database of Systematic Reviews &lt;2005 to June 1, 2022&gt;</w:t>
      </w:r>
    </w:p>
    <w:tbl>
      <w:tblPr>
        <w:tblW w:w="9218" w:type="dxa"/>
        <w:tblCellSpacing w:w="0" w:type="dxa"/>
        <w:tblCellMar>
          <w:top w:w="30" w:type="dxa"/>
          <w:left w:w="30" w:type="dxa"/>
          <w:bottom w:w="30" w:type="dxa"/>
          <w:right w:w="30" w:type="dxa"/>
        </w:tblCellMar>
        <w:tblLook w:val="04A0" w:firstRow="1" w:lastRow="0" w:firstColumn="1" w:lastColumn="0" w:noHBand="0" w:noVBand="1"/>
      </w:tblPr>
      <w:tblGrid>
        <w:gridCol w:w="300"/>
        <w:gridCol w:w="6880"/>
        <w:gridCol w:w="807"/>
        <w:gridCol w:w="1033"/>
        <w:gridCol w:w="66"/>
        <w:gridCol w:w="66"/>
        <w:gridCol w:w="33"/>
        <w:gridCol w:w="33"/>
      </w:tblGrid>
      <w:tr w:rsidR="00047395" w:rsidRPr="002E6381" w14:paraId="1C95CD99" w14:textId="77777777" w:rsidTr="00A8053F">
        <w:trPr>
          <w:gridAfter w:val="4"/>
          <w:wAfter w:w="198" w:type="dxa"/>
          <w:tblCellSpacing w:w="0" w:type="dxa"/>
        </w:trPr>
        <w:tc>
          <w:tcPr>
            <w:tcW w:w="0" w:type="auto"/>
            <w:vAlign w:val="center"/>
            <w:hideMark/>
          </w:tcPr>
          <w:p w14:paraId="4A6B0A42" w14:textId="77777777" w:rsidR="00047395" w:rsidRPr="002E6381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  <w:r w:rsidRPr="002E6381">
              <w:rPr>
                <w:rFonts w:ascii="Times New Roman" w:hAnsi="Times New Roman" w:cs="Times New Roman"/>
                <w:b/>
                <w:bCs/>
              </w:rPr>
              <w:t>#</w:t>
            </w:r>
          </w:p>
        </w:tc>
        <w:tc>
          <w:tcPr>
            <w:tcW w:w="6880" w:type="dxa"/>
            <w:vAlign w:val="center"/>
            <w:hideMark/>
          </w:tcPr>
          <w:p w14:paraId="07755807" w14:textId="77777777" w:rsidR="00047395" w:rsidRPr="002E6381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  <w:r w:rsidRPr="002E6381">
              <w:rPr>
                <w:rFonts w:ascii="Times New Roman" w:hAnsi="Times New Roman" w:cs="Times New Roman"/>
                <w:b/>
                <w:bCs/>
              </w:rPr>
              <w:t>Searches</w:t>
            </w:r>
          </w:p>
        </w:tc>
        <w:tc>
          <w:tcPr>
            <w:tcW w:w="0" w:type="auto"/>
            <w:vAlign w:val="center"/>
            <w:hideMark/>
          </w:tcPr>
          <w:p w14:paraId="3BBEB40C" w14:textId="77777777" w:rsidR="00047395" w:rsidRPr="002E6381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  <w:r w:rsidRPr="002E6381">
              <w:rPr>
                <w:rFonts w:ascii="Times New Roman" w:hAnsi="Times New Roman" w:cs="Times New Roman"/>
                <w:b/>
                <w:bCs/>
              </w:rPr>
              <w:t>Results</w:t>
            </w:r>
          </w:p>
        </w:tc>
        <w:tc>
          <w:tcPr>
            <w:tcW w:w="0" w:type="auto"/>
            <w:vAlign w:val="center"/>
            <w:hideMark/>
          </w:tcPr>
          <w:p w14:paraId="1E0E1058" w14:textId="77777777" w:rsidR="00047395" w:rsidRPr="002E6381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  <w:r w:rsidRPr="002E6381">
              <w:rPr>
                <w:rFonts w:ascii="Times New Roman" w:hAnsi="Times New Roman" w:cs="Times New Roman"/>
                <w:b/>
                <w:bCs/>
              </w:rPr>
              <w:t>Type</w:t>
            </w:r>
          </w:p>
        </w:tc>
      </w:tr>
      <w:tr w:rsidR="00047395" w:rsidRPr="002E6381" w14:paraId="3EE5F739" w14:textId="77777777" w:rsidTr="00A8053F">
        <w:trPr>
          <w:gridAfter w:val="1"/>
          <w:tblCellSpacing w:w="0" w:type="dxa"/>
        </w:trPr>
        <w:tc>
          <w:tcPr>
            <w:tcW w:w="9185" w:type="dxa"/>
            <w:gridSpan w:val="7"/>
            <w:vAlign w:val="center"/>
            <w:hideMark/>
          </w:tcPr>
          <w:p w14:paraId="39FD20F4" w14:textId="77777777" w:rsidR="00047395" w:rsidRPr="002E6381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</w:p>
        </w:tc>
      </w:tr>
      <w:tr w:rsidR="00047395" w:rsidRPr="002E6381" w14:paraId="1855DBA2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174A2398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6880" w:type="dxa"/>
            <w:vAlign w:val="center"/>
            <w:hideMark/>
          </w:tcPr>
          <w:p w14:paraId="1244488D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proofErr w:type="spellStart"/>
            <w:proofErr w:type="gramStart"/>
            <w:r w:rsidRPr="002E6381">
              <w:rPr>
                <w:rFonts w:ascii="Times New Roman" w:hAnsi="Times New Roman" w:cs="Times New Roman"/>
              </w:rPr>
              <w:t>Coad.ti,ab</w:t>
            </w:r>
            <w:proofErr w:type="spellEnd"/>
            <w:r w:rsidRPr="002E6381">
              <w:rPr>
                <w:rFonts w:ascii="Times New Roman" w:hAnsi="Times New Roman" w:cs="Times New Roman"/>
              </w:rPr>
              <w:t>.</w:t>
            </w:r>
            <w:proofErr w:type="gramEnd"/>
            <w:r w:rsidRPr="002E638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0" w:type="auto"/>
            <w:vAlign w:val="center"/>
            <w:hideMark/>
          </w:tcPr>
          <w:p w14:paraId="60A003E4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0 </w:t>
            </w:r>
          </w:p>
        </w:tc>
        <w:tc>
          <w:tcPr>
            <w:tcW w:w="0" w:type="auto"/>
            <w:vAlign w:val="center"/>
            <w:hideMark/>
          </w:tcPr>
          <w:p w14:paraId="75C22448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33F6D1EC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1EE016A4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gridSpan w:val="2"/>
            <w:vAlign w:val="center"/>
            <w:hideMark/>
          </w:tcPr>
          <w:p w14:paraId="15D14522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1A4328FD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30D784C2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6880" w:type="dxa"/>
            <w:vAlign w:val="center"/>
            <w:hideMark/>
          </w:tcPr>
          <w:p w14:paraId="570CD513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proofErr w:type="spellStart"/>
            <w:proofErr w:type="gramStart"/>
            <w:r w:rsidRPr="002E6381">
              <w:rPr>
                <w:rFonts w:ascii="Times New Roman" w:hAnsi="Times New Roman" w:cs="Times New Roman"/>
              </w:rPr>
              <w:t>Copd.ti,ab</w:t>
            </w:r>
            <w:proofErr w:type="spellEnd"/>
            <w:r w:rsidRPr="002E6381">
              <w:rPr>
                <w:rFonts w:ascii="Times New Roman" w:hAnsi="Times New Roman" w:cs="Times New Roman"/>
              </w:rPr>
              <w:t>.</w:t>
            </w:r>
            <w:proofErr w:type="gramEnd"/>
            <w:r w:rsidRPr="002E638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0" w:type="auto"/>
            <w:vAlign w:val="center"/>
            <w:hideMark/>
          </w:tcPr>
          <w:p w14:paraId="22572880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138 </w:t>
            </w:r>
          </w:p>
        </w:tc>
        <w:tc>
          <w:tcPr>
            <w:tcW w:w="0" w:type="auto"/>
            <w:vAlign w:val="center"/>
            <w:hideMark/>
          </w:tcPr>
          <w:p w14:paraId="04B96DE0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58B8E6C4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4879D67A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gridSpan w:val="2"/>
            <w:vAlign w:val="center"/>
            <w:hideMark/>
          </w:tcPr>
          <w:p w14:paraId="0525E808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455EFE9D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1D884096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6880" w:type="dxa"/>
            <w:vAlign w:val="center"/>
            <w:hideMark/>
          </w:tcPr>
          <w:p w14:paraId="0F2289B2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(</w:t>
            </w:r>
            <w:proofErr w:type="spellStart"/>
            <w:r w:rsidRPr="002E6381">
              <w:rPr>
                <w:rFonts w:ascii="Times New Roman" w:hAnsi="Times New Roman" w:cs="Times New Roman"/>
              </w:rPr>
              <w:t>centriacinar</w:t>
            </w:r>
            <w:proofErr w:type="spellEnd"/>
            <w:r w:rsidRPr="002E6381">
              <w:rPr>
                <w:rFonts w:ascii="Times New Roman" w:hAnsi="Times New Roman" w:cs="Times New Roman"/>
              </w:rPr>
              <w:t xml:space="preserve"> adj2 emphysema*</w:t>
            </w:r>
            <w:proofErr w:type="gramStart"/>
            <w:r w:rsidRPr="002E6381">
              <w:rPr>
                <w:rFonts w:ascii="Times New Roman" w:hAnsi="Times New Roman" w:cs="Times New Roman"/>
              </w:rPr>
              <w:t>).</w:t>
            </w:r>
            <w:proofErr w:type="spellStart"/>
            <w:r w:rsidRPr="002E6381">
              <w:rPr>
                <w:rFonts w:ascii="Times New Roman" w:hAnsi="Times New Roman" w:cs="Times New Roman"/>
              </w:rPr>
              <w:t>ti</w:t>
            </w:r>
            <w:proofErr w:type="gramEnd"/>
            <w:r w:rsidRPr="002E6381">
              <w:rPr>
                <w:rFonts w:ascii="Times New Roman" w:hAnsi="Times New Roman" w:cs="Times New Roman"/>
              </w:rPr>
              <w:t>,ab</w:t>
            </w:r>
            <w:proofErr w:type="spellEnd"/>
            <w:r w:rsidRPr="002E6381">
              <w:rPr>
                <w:rFonts w:ascii="Times New Roman" w:hAnsi="Times New Roman" w:cs="Times New Roman"/>
              </w:rPr>
              <w:t xml:space="preserve">. </w:t>
            </w:r>
          </w:p>
        </w:tc>
        <w:tc>
          <w:tcPr>
            <w:tcW w:w="0" w:type="auto"/>
            <w:vAlign w:val="center"/>
            <w:hideMark/>
          </w:tcPr>
          <w:p w14:paraId="3B0924EA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0 </w:t>
            </w:r>
          </w:p>
        </w:tc>
        <w:tc>
          <w:tcPr>
            <w:tcW w:w="0" w:type="auto"/>
            <w:vAlign w:val="center"/>
            <w:hideMark/>
          </w:tcPr>
          <w:p w14:paraId="68DA0823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0F770C79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652624B1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gridSpan w:val="2"/>
            <w:vAlign w:val="center"/>
            <w:hideMark/>
          </w:tcPr>
          <w:p w14:paraId="035A96FC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2195A71A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685AA84C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6880" w:type="dxa"/>
            <w:vAlign w:val="center"/>
            <w:hideMark/>
          </w:tcPr>
          <w:p w14:paraId="78F74E96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(centrilobular adj2 emphysema*</w:t>
            </w:r>
            <w:proofErr w:type="gramStart"/>
            <w:r w:rsidRPr="002E6381">
              <w:rPr>
                <w:rFonts w:ascii="Times New Roman" w:hAnsi="Times New Roman" w:cs="Times New Roman"/>
              </w:rPr>
              <w:t>).</w:t>
            </w:r>
            <w:proofErr w:type="spellStart"/>
            <w:r w:rsidRPr="002E6381">
              <w:rPr>
                <w:rFonts w:ascii="Times New Roman" w:hAnsi="Times New Roman" w:cs="Times New Roman"/>
              </w:rPr>
              <w:t>ti</w:t>
            </w:r>
            <w:proofErr w:type="gramEnd"/>
            <w:r w:rsidRPr="002E6381">
              <w:rPr>
                <w:rFonts w:ascii="Times New Roman" w:hAnsi="Times New Roman" w:cs="Times New Roman"/>
              </w:rPr>
              <w:t>,ab</w:t>
            </w:r>
            <w:proofErr w:type="spellEnd"/>
            <w:r w:rsidRPr="002E6381">
              <w:rPr>
                <w:rFonts w:ascii="Times New Roman" w:hAnsi="Times New Roman" w:cs="Times New Roman"/>
              </w:rPr>
              <w:t xml:space="preserve">. </w:t>
            </w:r>
          </w:p>
        </w:tc>
        <w:tc>
          <w:tcPr>
            <w:tcW w:w="0" w:type="auto"/>
            <w:vAlign w:val="center"/>
            <w:hideMark/>
          </w:tcPr>
          <w:p w14:paraId="428ECEAC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0 </w:t>
            </w:r>
          </w:p>
        </w:tc>
        <w:tc>
          <w:tcPr>
            <w:tcW w:w="0" w:type="auto"/>
            <w:vAlign w:val="center"/>
            <w:hideMark/>
          </w:tcPr>
          <w:p w14:paraId="7B9B71D3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156AA796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37ABE9C1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gridSpan w:val="2"/>
            <w:vAlign w:val="center"/>
            <w:hideMark/>
          </w:tcPr>
          <w:p w14:paraId="593356CC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394091EF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053865DE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6880" w:type="dxa"/>
            <w:vAlign w:val="center"/>
            <w:hideMark/>
          </w:tcPr>
          <w:p w14:paraId="5FA8ABD2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(chronic adj3 obstructive bronchopulmonary disease*</w:t>
            </w:r>
            <w:proofErr w:type="gramStart"/>
            <w:r w:rsidRPr="002E6381">
              <w:rPr>
                <w:rFonts w:ascii="Times New Roman" w:hAnsi="Times New Roman" w:cs="Times New Roman"/>
              </w:rPr>
              <w:t>).</w:t>
            </w:r>
            <w:proofErr w:type="spellStart"/>
            <w:r w:rsidRPr="002E6381">
              <w:rPr>
                <w:rFonts w:ascii="Times New Roman" w:hAnsi="Times New Roman" w:cs="Times New Roman"/>
              </w:rPr>
              <w:t>ti</w:t>
            </w:r>
            <w:proofErr w:type="gramEnd"/>
            <w:r w:rsidRPr="002E6381">
              <w:rPr>
                <w:rFonts w:ascii="Times New Roman" w:hAnsi="Times New Roman" w:cs="Times New Roman"/>
              </w:rPr>
              <w:t>,ab</w:t>
            </w:r>
            <w:proofErr w:type="spellEnd"/>
            <w:r w:rsidRPr="002E6381">
              <w:rPr>
                <w:rFonts w:ascii="Times New Roman" w:hAnsi="Times New Roman" w:cs="Times New Roman"/>
              </w:rPr>
              <w:t xml:space="preserve">. </w:t>
            </w:r>
          </w:p>
        </w:tc>
        <w:tc>
          <w:tcPr>
            <w:tcW w:w="0" w:type="auto"/>
            <w:vAlign w:val="center"/>
            <w:hideMark/>
          </w:tcPr>
          <w:p w14:paraId="64D47DA4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0 </w:t>
            </w:r>
          </w:p>
        </w:tc>
        <w:tc>
          <w:tcPr>
            <w:tcW w:w="0" w:type="auto"/>
            <w:vAlign w:val="center"/>
            <w:hideMark/>
          </w:tcPr>
          <w:p w14:paraId="46E4DB10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54B4D086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37B08B1C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gridSpan w:val="2"/>
            <w:vAlign w:val="center"/>
            <w:hideMark/>
          </w:tcPr>
          <w:p w14:paraId="0AD57044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535DC57A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7D2B3E42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6880" w:type="dxa"/>
            <w:vAlign w:val="center"/>
            <w:hideMark/>
          </w:tcPr>
          <w:p w14:paraId="7F007245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(chronic adj3 airflow obstruction*</w:t>
            </w:r>
            <w:proofErr w:type="gramStart"/>
            <w:r w:rsidRPr="002E6381">
              <w:rPr>
                <w:rFonts w:ascii="Times New Roman" w:hAnsi="Times New Roman" w:cs="Times New Roman"/>
              </w:rPr>
              <w:t>).</w:t>
            </w:r>
            <w:proofErr w:type="spellStart"/>
            <w:r w:rsidRPr="002E6381">
              <w:rPr>
                <w:rFonts w:ascii="Times New Roman" w:hAnsi="Times New Roman" w:cs="Times New Roman"/>
              </w:rPr>
              <w:t>ti</w:t>
            </w:r>
            <w:proofErr w:type="gramEnd"/>
            <w:r w:rsidRPr="002E6381">
              <w:rPr>
                <w:rFonts w:ascii="Times New Roman" w:hAnsi="Times New Roman" w:cs="Times New Roman"/>
              </w:rPr>
              <w:t>,ab</w:t>
            </w:r>
            <w:proofErr w:type="spellEnd"/>
            <w:r w:rsidRPr="002E6381">
              <w:rPr>
                <w:rFonts w:ascii="Times New Roman" w:hAnsi="Times New Roman" w:cs="Times New Roman"/>
              </w:rPr>
              <w:t xml:space="preserve">. </w:t>
            </w:r>
          </w:p>
        </w:tc>
        <w:tc>
          <w:tcPr>
            <w:tcW w:w="0" w:type="auto"/>
            <w:vAlign w:val="center"/>
            <w:hideMark/>
          </w:tcPr>
          <w:p w14:paraId="4F2CAA7D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0 </w:t>
            </w:r>
          </w:p>
        </w:tc>
        <w:tc>
          <w:tcPr>
            <w:tcW w:w="0" w:type="auto"/>
            <w:vAlign w:val="center"/>
            <w:hideMark/>
          </w:tcPr>
          <w:p w14:paraId="7F956D20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22885E29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64911658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gridSpan w:val="2"/>
            <w:vAlign w:val="center"/>
            <w:hideMark/>
          </w:tcPr>
          <w:p w14:paraId="2D132ACD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35E5D744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4F6DAC57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7</w:t>
            </w:r>
          </w:p>
        </w:tc>
        <w:tc>
          <w:tcPr>
            <w:tcW w:w="6880" w:type="dxa"/>
            <w:vAlign w:val="center"/>
            <w:hideMark/>
          </w:tcPr>
          <w:p w14:paraId="3D796956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(chronic adj3 bronchitis</w:t>
            </w:r>
            <w:proofErr w:type="gramStart"/>
            <w:r w:rsidRPr="002E6381">
              <w:rPr>
                <w:rFonts w:ascii="Times New Roman" w:hAnsi="Times New Roman" w:cs="Times New Roman"/>
              </w:rPr>
              <w:t>).</w:t>
            </w:r>
            <w:proofErr w:type="spellStart"/>
            <w:r w:rsidRPr="002E6381">
              <w:rPr>
                <w:rFonts w:ascii="Times New Roman" w:hAnsi="Times New Roman" w:cs="Times New Roman"/>
              </w:rPr>
              <w:t>ti</w:t>
            </w:r>
            <w:proofErr w:type="gramEnd"/>
            <w:r w:rsidRPr="002E6381">
              <w:rPr>
                <w:rFonts w:ascii="Times New Roman" w:hAnsi="Times New Roman" w:cs="Times New Roman"/>
              </w:rPr>
              <w:t>,ab</w:t>
            </w:r>
            <w:proofErr w:type="spellEnd"/>
            <w:r w:rsidRPr="002E6381">
              <w:rPr>
                <w:rFonts w:ascii="Times New Roman" w:hAnsi="Times New Roman" w:cs="Times New Roman"/>
              </w:rPr>
              <w:t xml:space="preserve">. </w:t>
            </w:r>
          </w:p>
        </w:tc>
        <w:tc>
          <w:tcPr>
            <w:tcW w:w="0" w:type="auto"/>
            <w:vAlign w:val="center"/>
            <w:hideMark/>
          </w:tcPr>
          <w:p w14:paraId="75CAD903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9 </w:t>
            </w:r>
          </w:p>
        </w:tc>
        <w:tc>
          <w:tcPr>
            <w:tcW w:w="0" w:type="auto"/>
            <w:vAlign w:val="center"/>
            <w:hideMark/>
          </w:tcPr>
          <w:p w14:paraId="01F440F4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126C83AB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68040559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gridSpan w:val="2"/>
            <w:vAlign w:val="center"/>
            <w:hideMark/>
          </w:tcPr>
          <w:p w14:paraId="7D4E0A16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5E06C0A8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4D802D7C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6880" w:type="dxa"/>
            <w:vAlign w:val="center"/>
            <w:hideMark/>
          </w:tcPr>
          <w:p w14:paraId="495DC976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(chronic adj3 obstructive airway disease*</w:t>
            </w:r>
            <w:proofErr w:type="gramStart"/>
            <w:r w:rsidRPr="002E6381">
              <w:rPr>
                <w:rFonts w:ascii="Times New Roman" w:hAnsi="Times New Roman" w:cs="Times New Roman"/>
              </w:rPr>
              <w:t>).</w:t>
            </w:r>
            <w:proofErr w:type="spellStart"/>
            <w:r w:rsidRPr="002E6381">
              <w:rPr>
                <w:rFonts w:ascii="Times New Roman" w:hAnsi="Times New Roman" w:cs="Times New Roman"/>
              </w:rPr>
              <w:t>ti</w:t>
            </w:r>
            <w:proofErr w:type="gramEnd"/>
            <w:r w:rsidRPr="002E6381">
              <w:rPr>
                <w:rFonts w:ascii="Times New Roman" w:hAnsi="Times New Roman" w:cs="Times New Roman"/>
              </w:rPr>
              <w:t>,ab</w:t>
            </w:r>
            <w:proofErr w:type="spellEnd"/>
            <w:r w:rsidRPr="002E6381">
              <w:rPr>
                <w:rFonts w:ascii="Times New Roman" w:hAnsi="Times New Roman" w:cs="Times New Roman"/>
              </w:rPr>
              <w:t xml:space="preserve">. </w:t>
            </w:r>
          </w:p>
        </w:tc>
        <w:tc>
          <w:tcPr>
            <w:tcW w:w="0" w:type="auto"/>
            <w:vAlign w:val="center"/>
            <w:hideMark/>
          </w:tcPr>
          <w:p w14:paraId="2E067E6C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0 </w:t>
            </w:r>
          </w:p>
        </w:tc>
        <w:tc>
          <w:tcPr>
            <w:tcW w:w="0" w:type="auto"/>
            <w:vAlign w:val="center"/>
            <w:hideMark/>
          </w:tcPr>
          <w:p w14:paraId="4A2CC4CF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32870F4B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02627EC6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gridSpan w:val="2"/>
            <w:vAlign w:val="center"/>
            <w:hideMark/>
          </w:tcPr>
          <w:p w14:paraId="17A63332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7EFFFF86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4419E66A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9</w:t>
            </w:r>
          </w:p>
        </w:tc>
        <w:tc>
          <w:tcPr>
            <w:tcW w:w="6880" w:type="dxa"/>
            <w:vAlign w:val="center"/>
            <w:hideMark/>
          </w:tcPr>
          <w:p w14:paraId="30A9543D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(chronic adj3 airway obstruction*</w:t>
            </w:r>
            <w:proofErr w:type="gramStart"/>
            <w:r w:rsidRPr="002E6381">
              <w:rPr>
                <w:rFonts w:ascii="Times New Roman" w:hAnsi="Times New Roman" w:cs="Times New Roman"/>
              </w:rPr>
              <w:t>).</w:t>
            </w:r>
            <w:proofErr w:type="spellStart"/>
            <w:r w:rsidRPr="002E6381">
              <w:rPr>
                <w:rFonts w:ascii="Times New Roman" w:hAnsi="Times New Roman" w:cs="Times New Roman"/>
              </w:rPr>
              <w:t>ti</w:t>
            </w:r>
            <w:proofErr w:type="gramEnd"/>
            <w:r w:rsidRPr="002E6381">
              <w:rPr>
                <w:rFonts w:ascii="Times New Roman" w:hAnsi="Times New Roman" w:cs="Times New Roman"/>
              </w:rPr>
              <w:t>,ab</w:t>
            </w:r>
            <w:proofErr w:type="spellEnd"/>
            <w:r w:rsidRPr="002E6381">
              <w:rPr>
                <w:rFonts w:ascii="Times New Roman" w:hAnsi="Times New Roman" w:cs="Times New Roman"/>
              </w:rPr>
              <w:t xml:space="preserve">. </w:t>
            </w:r>
          </w:p>
        </w:tc>
        <w:tc>
          <w:tcPr>
            <w:tcW w:w="0" w:type="auto"/>
            <w:vAlign w:val="center"/>
            <w:hideMark/>
          </w:tcPr>
          <w:p w14:paraId="6B1178EE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1 </w:t>
            </w:r>
          </w:p>
        </w:tc>
        <w:tc>
          <w:tcPr>
            <w:tcW w:w="0" w:type="auto"/>
            <w:vAlign w:val="center"/>
            <w:hideMark/>
          </w:tcPr>
          <w:p w14:paraId="18593B53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3245922E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3205BCF0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gridSpan w:val="2"/>
            <w:vAlign w:val="center"/>
            <w:hideMark/>
          </w:tcPr>
          <w:p w14:paraId="212E0EF1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7C163FDE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3DFABEED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10</w:t>
            </w:r>
          </w:p>
        </w:tc>
        <w:tc>
          <w:tcPr>
            <w:tcW w:w="6880" w:type="dxa"/>
            <w:vAlign w:val="center"/>
            <w:hideMark/>
          </w:tcPr>
          <w:p w14:paraId="577B5EB1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(chronic adj3 obstructive lung disease*</w:t>
            </w:r>
            <w:proofErr w:type="gramStart"/>
            <w:r w:rsidRPr="002E6381">
              <w:rPr>
                <w:rFonts w:ascii="Times New Roman" w:hAnsi="Times New Roman" w:cs="Times New Roman"/>
              </w:rPr>
              <w:t>).</w:t>
            </w:r>
            <w:proofErr w:type="spellStart"/>
            <w:r w:rsidRPr="002E6381">
              <w:rPr>
                <w:rFonts w:ascii="Times New Roman" w:hAnsi="Times New Roman" w:cs="Times New Roman"/>
              </w:rPr>
              <w:t>ti</w:t>
            </w:r>
            <w:proofErr w:type="gramEnd"/>
            <w:r w:rsidRPr="002E6381">
              <w:rPr>
                <w:rFonts w:ascii="Times New Roman" w:hAnsi="Times New Roman" w:cs="Times New Roman"/>
              </w:rPr>
              <w:t>,ab</w:t>
            </w:r>
            <w:proofErr w:type="spellEnd"/>
            <w:r w:rsidRPr="002E6381">
              <w:rPr>
                <w:rFonts w:ascii="Times New Roman" w:hAnsi="Times New Roman" w:cs="Times New Roman"/>
              </w:rPr>
              <w:t xml:space="preserve">. </w:t>
            </w:r>
          </w:p>
        </w:tc>
        <w:tc>
          <w:tcPr>
            <w:tcW w:w="0" w:type="auto"/>
            <w:vAlign w:val="center"/>
            <w:hideMark/>
          </w:tcPr>
          <w:p w14:paraId="32EC88EA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4 </w:t>
            </w:r>
          </w:p>
        </w:tc>
        <w:tc>
          <w:tcPr>
            <w:tcW w:w="0" w:type="auto"/>
            <w:vAlign w:val="center"/>
            <w:hideMark/>
          </w:tcPr>
          <w:p w14:paraId="374D3FF7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299BC118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574B91CE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gridSpan w:val="2"/>
            <w:vAlign w:val="center"/>
            <w:hideMark/>
          </w:tcPr>
          <w:p w14:paraId="09256EBF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30621AE4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7C9D2779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11</w:t>
            </w:r>
          </w:p>
        </w:tc>
        <w:tc>
          <w:tcPr>
            <w:tcW w:w="6880" w:type="dxa"/>
            <w:vAlign w:val="center"/>
            <w:hideMark/>
          </w:tcPr>
          <w:p w14:paraId="340048AA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(chronic adj3 obstructive lung disorder*</w:t>
            </w:r>
            <w:proofErr w:type="gramStart"/>
            <w:r w:rsidRPr="002E6381">
              <w:rPr>
                <w:rFonts w:ascii="Times New Roman" w:hAnsi="Times New Roman" w:cs="Times New Roman"/>
              </w:rPr>
              <w:t>).</w:t>
            </w:r>
            <w:proofErr w:type="spellStart"/>
            <w:r w:rsidRPr="002E6381">
              <w:rPr>
                <w:rFonts w:ascii="Times New Roman" w:hAnsi="Times New Roman" w:cs="Times New Roman"/>
              </w:rPr>
              <w:t>ti</w:t>
            </w:r>
            <w:proofErr w:type="gramEnd"/>
            <w:r w:rsidRPr="002E6381">
              <w:rPr>
                <w:rFonts w:ascii="Times New Roman" w:hAnsi="Times New Roman" w:cs="Times New Roman"/>
              </w:rPr>
              <w:t>,ab</w:t>
            </w:r>
            <w:proofErr w:type="spellEnd"/>
            <w:r w:rsidRPr="002E6381">
              <w:rPr>
                <w:rFonts w:ascii="Times New Roman" w:hAnsi="Times New Roman" w:cs="Times New Roman"/>
              </w:rPr>
              <w:t xml:space="preserve">. </w:t>
            </w:r>
          </w:p>
        </w:tc>
        <w:tc>
          <w:tcPr>
            <w:tcW w:w="0" w:type="auto"/>
            <w:vAlign w:val="center"/>
            <w:hideMark/>
          </w:tcPr>
          <w:p w14:paraId="09F07768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0 </w:t>
            </w:r>
          </w:p>
        </w:tc>
        <w:tc>
          <w:tcPr>
            <w:tcW w:w="0" w:type="auto"/>
            <w:vAlign w:val="center"/>
            <w:hideMark/>
          </w:tcPr>
          <w:p w14:paraId="6921757E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43A56320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3AD8A23C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gridSpan w:val="2"/>
            <w:vAlign w:val="center"/>
            <w:hideMark/>
          </w:tcPr>
          <w:p w14:paraId="23D4A8F2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5E1A321E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3EAE618A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12</w:t>
            </w:r>
          </w:p>
        </w:tc>
        <w:tc>
          <w:tcPr>
            <w:tcW w:w="6880" w:type="dxa"/>
            <w:vAlign w:val="center"/>
            <w:hideMark/>
          </w:tcPr>
          <w:p w14:paraId="42E0B443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(chronic adj3 obstructive pulmonary disease*</w:t>
            </w:r>
            <w:proofErr w:type="gramStart"/>
            <w:r w:rsidRPr="002E6381">
              <w:rPr>
                <w:rFonts w:ascii="Times New Roman" w:hAnsi="Times New Roman" w:cs="Times New Roman"/>
              </w:rPr>
              <w:t>).</w:t>
            </w:r>
            <w:proofErr w:type="spellStart"/>
            <w:r w:rsidRPr="002E6381">
              <w:rPr>
                <w:rFonts w:ascii="Times New Roman" w:hAnsi="Times New Roman" w:cs="Times New Roman"/>
              </w:rPr>
              <w:t>ti</w:t>
            </w:r>
            <w:proofErr w:type="gramEnd"/>
            <w:r w:rsidRPr="002E6381">
              <w:rPr>
                <w:rFonts w:ascii="Times New Roman" w:hAnsi="Times New Roman" w:cs="Times New Roman"/>
              </w:rPr>
              <w:t>,ab</w:t>
            </w:r>
            <w:proofErr w:type="spellEnd"/>
            <w:r w:rsidRPr="002E6381">
              <w:rPr>
                <w:rFonts w:ascii="Times New Roman" w:hAnsi="Times New Roman" w:cs="Times New Roman"/>
              </w:rPr>
              <w:t xml:space="preserve">. </w:t>
            </w:r>
          </w:p>
        </w:tc>
        <w:tc>
          <w:tcPr>
            <w:tcW w:w="0" w:type="auto"/>
            <w:vAlign w:val="center"/>
            <w:hideMark/>
          </w:tcPr>
          <w:p w14:paraId="417052F8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152 </w:t>
            </w:r>
          </w:p>
        </w:tc>
        <w:tc>
          <w:tcPr>
            <w:tcW w:w="0" w:type="auto"/>
            <w:vAlign w:val="center"/>
            <w:hideMark/>
          </w:tcPr>
          <w:p w14:paraId="0D2BCBC3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6434BF3F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5699B1B2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gridSpan w:val="2"/>
            <w:vAlign w:val="center"/>
            <w:hideMark/>
          </w:tcPr>
          <w:p w14:paraId="6142E363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69EAF157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2E018AFB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13</w:t>
            </w:r>
          </w:p>
        </w:tc>
        <w:tc>
          <w:tcPr>
            <w:tcW w:w="6880" w:type="dxa"/>
            <w:vAlign w:val="center"/>
            <w:hideMark/>
          </w:tcPr>
          <w:p w14:paraId="0C3D901C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(chronic adj3 obstructive pulmonary disorder*</w:t>
            </w:r>
            <w:proofErr w:type="gramStart"/>
            <w:r w:rsidRPr="002E6381">
              <w:rPr>
                <w:rFonts w:ascii="Times New Roman" w:hAnsi="Times New Roman" w:cs="Times New Roman"/>
              </w:rPr>
              <w:t>).</w:t>
            </w:r>
            <w:proofErr w:type="spellStart"/>
            <w:r w:rsidRPr="002E6381">
              <w:rPr>
                <w:rFonts w:ascii="Times New Roman" w:hAnsi="Times New Roman" w:cs="Times New Roman"/>
              </w:rPr>
              <w:t>ti</w:t>
            </w:r>
            <w:proofErr w:type="gramEnd"/>
            <w:r w:rsidRPr="002E6381">
              <w:rPr>
                <w:rFonts w:ascii="Times New Roman" w:hAnsi="Times New Roman" w:cs="Times New Roman"/>
              </w:rPr>
              <w:t>,ab</w:t>
            </w:r>
            <w:proofErr w:type="spellEnd"/>
            <w:r w:rsidRPr="002E6381">
              <w:rPr>
                <w:rFonts w:ascii="Times New Roman" w:hAnsi="Times New Roman" w:cs="Times New Roman"/>
              </w:rPr>
              <w:t xml:space="preserve">. </w:t>
            </w:r>
          </w:p>
        </w:tc>
        <w:tc>
          <w:tcPr>
            <w:tcW w:w="0" w:type="auto"/>
            <w:vAlign w:val="center"/>
            <w:hideMark/>
          </w:tcPr>
          <w:p w14:paraId="30CE3C3E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0 </w:t>
            </w:r>
          </w:p>
        </w:tc>
        <w:tc>
          <w:tcPr>
            <w:tcW w:w="0" w:type="auto"/>
            <w:vAlign w:val="center"/>
            <w:hideMark/>
          </w:tcPr>
          <w:p w14:paraId="72E9E798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1266A097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062B89C4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gridSpan w:val="2"/>
            <w:vAlign w:val="center"/>
            <w:hideMark/>
          </w:tcPr>
          <w:p w14:paraId="4F50CD90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0D1E6371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75398340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14</w:t>
            </w:r>
          </w:p>
        </w:tc>
        <w:tc>
          <w:tcPr>
            <w:tcW w:w="6880" w:type="dxa"/>
            <w:vAlign w:val="center"/>
            <w:hideMark/>
          </w:tcPr>
          <w:p w14:paraId="3A6D16A0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(chronic adj3 obstructive respiratory disease*</w:t>
            </w:r>
            <w:proofErr w:type="gramStart"/>
            <w:r w:rsidRPr="002E6381">
              <w:rPr>
                <w:rFonts w:ascii="Times New Roman" w:hAnsi="Times New Roman" w:cs="Times New Roman"/>
              </w:rPr>
              <w:t>).</w:t>
            </w:r>
            <w:proofErr w:type="spellStart"/>
            <w:r w:rsidRPr="002E6381">
              <w:rPr>
                <w:rFonts w:ascii="Times New Roman" w:hAnsi="Times New Roman" w:cs="Times New Roman"/>
              </w:rPr>
              <w:t>ti</w:t>
            </w:r>
            <w:proofErr w:type="gramEnd"/>
            <w:r w:rsidRPr="002E6381">
              <w:rPr>
                <w:rFonts w:ascii="Times New Roman" w:hAnsi="Times New Roman" w:cs="Times New Roman"/>
              </w:rPr>
              <w:t>,ab</w:t>
            </w:r>
            <w:proofErr w:type="spellEnd"/>
            <w:r w:rsidRPr="002E6381">
              <w:rPr>
                <w:rFonts w:ascii="Times New Roman" w:hAnsi="Times New Roman" w:cs="Times New Roman"/>
              </w:rPr>
              <w:t xml:space="preserve">. </w:t>
            </w:r>
          </w:p>
        </w:tc>
        <w:tc>
          <w:tcPr>
            <w:tcW w:w="0" w:type="auto"/>
            <w:vAlign w:val="center"/>
            <w:hideMark/>
          </w:tcPr>
          <w:p w14:paraId="0609D304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0 </w:t>
            </w:r>
          </w:p>
        </w:tc>
        <w:tc>
          <w:tcPr>
            <w:tcW w:w="0" w:type="auto"/>
            <w:vAlign w:val="center"/>
            <w:hideMark/>
          </w:tcPr>
          <w:p w14:paraId="41F10098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55B08D47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7128B043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gridSpan w:val="2"/>
            <w:vAlign w:val="center"/>
            <w:hideMark/>
          </w:tcPr>
          <w:p w14:paraId="40FEE184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2800D414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61D99B66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15</w:t>
            </w:r>
          </w:p>
        </w:tc>
        <w:tc>
          <w:tcPr>
            <w:tcW w:w="6880" w:type="dxa"/>
            <w:vAlign w:val="center"/>
            <w:hideMark/>
          </w:tcPr>
          <w:p w14:paraId="742B7E7B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(chronic adj3 obstructive respiratory tract disease*</w:t>
            </w:r>
            <w:proofErr w:type="gramStart"/>
            <w:r w:rsidRPr="002E6381">
              <w:rPr>
                <w:rFonts w:ascii="Times New Roman" w:hAnsi="Times New Roman" w:cs="Times New Roman"/>
              </w:rPr>
              <w:t>).</w:t>
            </w:r>
            <w:proofErr w:type="spellStart"/>
            <w:r w:rsidRPr="002E6381">
              <w:rPr>
                <w:rFonts w:ascii="Times New Roman" w:hAnsi="Times New Roman" w:cs="Times New Roman"/>
              </w:rPr>
              <w:t>ti</w:t>
            </w:r>
            <w:proofErr w:type="gramEnd"/>
            <w:r w:rsidRPr="002E6381">
              <w:rPr>
                <w:rFonts w:ascii="Times New Roman" w:hAnsi="Times New Roman" w:cs="Times New Roman"/>
              </w:rPr>
              <w:t>,ab</w:t>
            </w:r>
            <w:proofErr w:type="spellEnd"/>
            <w:r w:rsidRPr="002E6381">
              <w:rPr>
                <w:rFonts w:ascii="Times New Roman" w:hAnsi="Times New Roman" w:cs="Times New Roman"/>
              </w:rPr>
              <w:t xml:space="preserve">. </w:t>
            </w:r>
          </w:p>
        </w:tc>
        <w:tc>
          <w:tcPr>
            <w:tcW w:w="0" w:type="auto"/>
            <w:vAlign w:val="center"/>
            <w:hideMark/>
          </w:tcPr>
          <w:p w14:paraId="43A01A23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0 </w:t>
            </w:r>
          </w:p>
        </w:tc>
        <w:tc>
          <w:tcPr>
            <w:tcW w:w="0" w:type="auto"/>
            <w:vAlign w:val="center"/>
            <w:hideMark/>
          </w:tcPr>
          <w:p w14:paraId="70178874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51DABEE1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4FD99794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gridSpan w:val="2"/>
            <w:vAlign w:val="center"/>
            <w:hideMark/>
          </w:tcPr>
          <w:p w14:paraId="6998DA6F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5D72750F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42D4D17E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16</w:t>
            </w:r>
          </w:p>
        </w:tc>
        <w:tc>
          <w:tcPr>
            <w:tcW w:w="6880" w:type="dxa"/>
            <w:vAlign w:val="center"/>
            <w:hideMark/>
          </w:tcPr>
          <w:p w14:paraId="79759A86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(focal adj2 emphysema*</w:t>
            </w:r>
            <w:proofErr w:type="gramStart"/>
            <w:r w:rsidRPr="002E6381">
              <w:rPr>
                <w:rFonts w:ascii="Times New Roman" w:hAnsi="Times New Roman" w:cs="Times New Roman"/>
              </w:rPr>
              <w:t>).</w:t>
            </w:r>
            <w:proofErr w:type="spellStart"/>
            <w:r w:rsidRPr="002E6381">
              <w:rPr>
                <w:rFonts w:ascii="Times New Roman" w:hAnsi="Times New Roman" w:cs="Times New Roman"/>
              </w:rPr>
              <w:t>ti</w:t>
            </w:r>
            <w:proofErr w:type="gramEnd"/>
            <w:r w:rsidRPr="002E6381">
              <w:rPr>
                <w:rFonts w:ascii="Times New Roman" w:hAnsi="Times New Roman" w:cs="Times New Roman"/>
              </w:rPr>
              <w:t>,ab</w:t>
            </w:r>
            <w:proofErr w:type="spellEnd"/>
            <w:r w:rsidRPr="002E6381">
              <w:rPr>
                <w:rFonts w:ascii="Times New Roman" w:hAnsi="Times New Roman" w:cs="Times New Roman"/>
              </w:rPr>
              <w:t xml:space="preserve">. </w:t>
            </w:r>
          </w:p>
        </w:tc>
        <w:tc>
          <w:tcPr>
            <w:tcW w:w="0" w:type="auto"/>
            <w:vAlign w:val="center"/>
            <w:hideMark/>
          </w:tcPr>
          <w:p w14:paraId="2FB5F906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0 </w:t>
            </w:r>
          </w:p>
        </w:tc>
        <w:tc>
          <w:tcPr>
            <w:tcW w:w="0" w:type="auto"/>
            <w:vAlign w:val="center"/>
            <w:hideMark/>
          </w:tcPr>
          <w:p w14:paraId="731F15D9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0A96084B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38C8CC6F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gridSpan w:val="2"/>
            <w:vAlign w:val="center"/>
            <w:hideMark/>
          </w:tcPr>
          <w:p w14:paraId="0A579818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1CAEC4B6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0B019DF7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17</w:t>
            </w:r>
          </w:p>
        </w:tc>
        <w:tc>
          <w:tcPr>
            <w:tcW w:w="6880" w:type="dxa"/>
            <w:vAlign w:val="center"/>
            <w:hideMark/>
          </w:tcPr>
          <w:p w14:paraId="5815B437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(lung adj3 chronic obstructive disease*</w:t>
            </w:r>
            <w:proofErr w:type="gramStart"/>
            <w:r w:rsidRPr="002E6381">
              <w:rPr>
                <w:rFonts w:ascii="Times New Roman" w:hAnsi="Times New Roman" w:cs="Times New Roman"/>
              </w:rPr>
              <w:t>).</w:t>
            </w:r>
            <w:proofErr w:type="spellStart"/>
            <w:r w:rsidRPr="002E6381">
              <w:rPr>
                <w:rFonts w:ascii="Times New Roman" w:hAnsi="Times New Roman" w:cs="Times New Roman"/>
              </w:rPr>
              <w:t>ti</w:t>
            </w:r>
            <w:proofErr w:type="gramEnd"/>
            <w:r w:rsidRPr="002E6381">
              <w:rPr>
                <w:rFonts w:ascii="Times New Roman" w:hAnsi="Times New Roman" w:cs="Times New Roman"/>
              </w:rPr>
              <w:t>,ab</w:t>
            </w:r>
            <w:proofErr w:type="spellEnd"/>
            <w:r w:rsidRPr="002E6381">
              <w:rPr>
                <w:rFonts w:ascii="Times New Roman" w:hAnsi="Times New Roman" w:cs="Times New Roman"/>
              </w:rPr>
              <w:t xml:space="preserve">. </w:t>
            </w:r>
          </w:p>
        </w:tc>
        <w:tc>
          <w:tcPr>
            <w:tcW w:w="0" w:type="auto"/>
            <w:vAlign w:val="center"/>
            <w:hideMark/>
          </w:tcPr>
          <w:p w14:paraId="53AF979E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0 </w:t>
            </w:r>
          </w:p>
        </w:tc>
        <w:tc>
          <w:tcPr>
            <w:tcW w:w="0" w:type="auto"/>
            <w:vAlign w:val="center"/>
            <w:hideMark/>
          </w:tcPr>
          <w:p w14:paraId="125868FC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64C04431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3F04F1EE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gridSpan w:val="2"/>
            <w:vAlign w:val="center"/>
            <w:hideMark/>
          </w:tcPr>
          <w:p w14:paraId="3BC2010B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564B6F04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77BD390E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18</w:t>
            </w:r>
          </w:p>
        </w:tc>
        <w:tc>
          <w:tcPr>
            <w:tcW w:w="6880" w:type="dxa"/>
            <w:vAlign w:val="center"/>
            <w:hideMark/>
          </w:tcPr>
          <w:p w14:paraId="3142BE1B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(</w:t>
            </w:r>
            <w:proofErr w:type="spellStart"/>
            <w:r w:rsidRPr="002E6381">
              <w:rPr>
                <w:rFonts w:ascii="Times New Roman" w:hAnsi="Times New Roman" w:cs="Times New Roman"/>
              </w:rPr>
              <w:t>panacinar</w:t>
            </w:r>
            <w:proofErr w:type="spellEnd"/>
            <w:r w:rsidRPr="002E6381">
              <w:rPr>
                <w:rFonts w:ascii="Times New Roman" w:hAnsi="Times New Roman" w:cs="Times New Roman"/>
              </w:rPr>
              <w:t xml:space="preserve"> adj2 emphysema*</w:t>
            </w:r>
            <w:proofErr w:type="gramStart"/>
            <w:r w:rsidRPr="002E6381">
              <w:rPr>
                <w:rFonts w:ascii="Times New Roman" w:hAnsi="Times New Roman" w:cs="Times New Roman"/>
              </w:rPr>
              <w:t>).</w:t>
            </w:r>
            <w:proofErr w:type="spellStart"/>
            <w:r w:rsidRPr="002E6381">
              <w:rPr>
                <w:rFonts w:ascii="Times New Roman" w:hAnsi="Times New Roman" w:cs="Times New Roman"/>
              </w:rPr>
              <w:t>ti</w:t>
            </w:r>
            <w:proofErr w:type="gramEnd"/>
            <w:r w:rsidRPr="002E6381">
              <w:rPr>
                <w:rFonts w:ascii="Times New Roman" w:hAnsi="Times New Roman" w:cs="Times New Roman"/>
              </w:rPr>
              <w:t>,ab</w:t>
            </w:r>
            <w:proofErr w:type="spellEnd"/>
            <w:r w:rsidRPr="002E6381">
              <w:rPr>
                <w:rFonts w:ascii="Times New Roman" w:hAnsi="Times New Roman" w:cs="Times New Roman"/>
              </w:rPr>
              <w:t xml:space="preserve">. </w:t>
            </w:r>
          </w:p>
        </w:tc>
        <w:tc>
          <w:tcPr>
            <w:tcW w:w="0" w:type="auto"/>
            <w:vAlign w:val="center"/>
            <w:hideMark/>
          </w:tcPr>
          <w:p w14:paraId="6883DA90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0 </w:t>
            </w:r>
          </w:p>
        </w:tc>
        <w:tc>
          <w:tcPr>
            <w:tcW w:w="0" w:type="auto"/>
            <w:vAlign w:val="center"/>
            <w:hideMark/>
          </w:tcPr>
          <w:p w14:paraId="2564AE77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2285D124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02B5179E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gridSpan w:val="2"/>
            <w:vAlign w:val="center"/>
            <w:hideMark/>
          </w:tcPr>
          <w:p w14:paraId="7857AB16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5843D347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26EEDF52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19</w:t>
            </w:r>
          </w:p>
        </w:tc>
        <w:tc>
          <w:tcPr>
            <w:tcW w:w="6880" w:type="dxa"/>
            <w:vAlign w:val="center"/>
            <w:hideMark/>
          </w:tcPr>
          <w:p w14:paraId="34FA11B9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(</w:t>
            </w:r>
            <w:proofErr w:type="spellStart"/>
            <w:r w:rsidRPr="002E6381">
              <w:rPr>
                <w:rFonts w:ascii="Times New Roman" w:hAnsi="Times New Roman" w:cs="Times New Roman"/>
              </w:rPr>
              <w:t>panlobular</w:t>
            </w:r>
            <w:proofErr w:type="spellEnd"/>
            <w:r w:rsidRPr="002E6381">
              <w:rPr>
                <w:rFonts w:ascii="Times New Roman" w:hAnsi="Times New Roman" w:cs="Times New Roman"/>
              </w:rPr>
              <w:t xml:space="preserve"> adj2 emphysema*</w:t>
            </w:r>
            <w:proofErr w:type="gramStart"/>
            <w:r w:rsidRPr="002E6381">
              <w:rPr>
                <w:rFonts w:ascii="Times New Roman" w:hAnsi="Times New Roman" w:cs="Times New Roman"/>
              </w:rPr>
              <w:t>).</w:t>
            </w:r>
            <w:proofErr w:type="spellStart"/>
            <w:r w:rsidRPr="002E6381">
              <w:rPr>
                <w:rFonts w:ascii="Times New Roman" w:hAnsi="Times New Roman" w:cs="Times New Roman"/>
              </w:rPr>
              <w:t>ti</w:t>
            </w:r>
            <w:proofErr w:type="gramEnd"/>
            <w:r w:rsidRPr="002E6381">
              <w:rPr>
                <w:rFonts w:ascii="Times New Roman" w:hAnsi="Times New Roman" w:cs="Times New Roman"/>
              </w:rPr>
              <w:t>,ab</w:t>
            </w:r>
            <w:proofErr w:type="spellEnd"/>
            <w:r w:rsidRPr="002E6381">
              <w:rPr>
                <w:rFonts w:ascii="Times New Roman" w:hAnsi="Times New Roman" w:cs="Times New Roman"/>
              </w:rPr>
              <w:t xml:space="preserve">. </w:t>
            </w:r>
          </w:p>
        </w:tc>
        <w:tc>
          <w:tcPr>
            <w:tcW w:w="0" w:type="auto"/>
            <w:vAlign w:val="center"/>
            <w:hideMark/>
          </w:tcPr>
          <w:p w14:paraId="7886C43D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0 </w:t>
            </w:r>
          </w:p>
        </w:tc>
        <w:tc>
          <w:tcPr>
            <w:tcW w:w="0" w:type="auto"/>
            <w:vAlign w:val="center"/>
            <w:hideMark/>
          </w:tcPr>
          <w:p w14:paraId="652356C9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17C55C53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0973A6EF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gridSpan w:val="2"/>
            <w:vAlign w:val="center"/>
            <w:hideMark/>
          </w:tcPr>
          <w:p w14:paraId="34D7DCF1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5A9E91AC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3D0D40CE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20</w:t>
            </w:r>
          </w:p>
        </w:tc>
        <w:tc>
          <w:tcPr>
            <w:tcW w:w="6880" w:type="dxa"/>
            <w:vAlign w:val="center"/>
            <w:hideMark/>
          </w:tcPr>
          <w:p w14:paraId="407BFBE6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(pulmonary adj2 emphysema*</w:t>
            </w:r>
            <w:proofErr w:type="gramStart"/>
            <w:r w:rsidRPr="002E6381">
              <w:rPr>
                <w:rFonts w:ascii="Times New Roman" w:hAnsi="Times New Roman" w:cs="Times New Roman"/>
              </w:rPr>
              <w:t>).</w:t>
            </w:r>
            <w:proofErr w:type="spellStart"/>
            <w:r w:rsidRPr="002E6381">
              <w:rPr>
                <w:rFonts w:ascii="Times New Roman" w:hAnsi="Times New Roman" w:cs="Times New Roman"/>
              </w:rPr>
              <w:t>ti</w:t>
            </w:r>
            <w:proofErr w:type="gramEnd"/>
            <w:r w:rsidRPr="002E6381">
              <w:rPr>
                <w:rFonts w:ascii="Times New Roman" w:hAnsi="Times New Roman" w:cs="Times New Roman"/>
              </w:rPr>
              <w:t>,ab</w:t>
            </w:r>
            <w:proofErr w:type="spellEnd"/>
            <w:r w:rsidRPr="002E6381">
              <w:rPr>
                <w:rFonts w:ascii="Times New Roman" w:hAnsi="Times New Roman" w:cs="Times New Roman"/>
              </w:rPr>
              <w:t xml:space="preserve">. </w:t>
            </w:r>
          </w:p>
        </w:tc>
        <w:tc>
          <w:tcPr>
            <w:tcW w:w="0" w:type="auto"/>
            <w:vAlign w:val="center"/>
            <w:hideMark/>
          </w:tcPr>
          <w:p w14:paraId="6F7B70F5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11 </w:t>
            </w:r>
          </w:p>
        </w:tc>
        <w:tc>
          <w:tcPr>
            <w:tcW w:w="0" w:type="auto"/>
            <w:vAlign w:val="center"/>
            <w:hideMark/>
          </w:tcPr>
          <w:p w14:paraId="6DA94F00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1348B7B3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67BC1BE0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gridSpan w:val="2"/>
            <w:vAlign w:val="center"/>
            <w:hideMark/>
          </w:tcPr>
          <w:p w14:paraId="36865603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60629DDA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1047527F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lastRenderedPageBreak/>
              <w:t>21</w:t>
            </w:r>
          </w:p>
        </w:tc>
        <w:tc>
          <w:tcPr>
            <w:tcW w:w="6880" w:type="dxa"/>
            <w:vAlign w:val="center"/>
            <w:hideMark/>
          </w:tcPr>
          <w:p w14:paraId="1B3491E7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or/1-20 </w:t>
            </w:r>
          </w:p>
        </w:tc>
        <w:tc>
          <w:tcPr>
            <w:tcW w:w="0" w:type="auto"/>
            <w:vAlign w:val="center"/>
            <w:hideMark/>
          </w:tcPr>
          <w:p w14:paraId="4ACE147F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178 </w:t>
            </w:r>
          </w:p>
        </w:tc>
        <w:tc>
          <w:tcPr>
            <w:tcW w:w="0" w:type="auto"/>
            <w:vAlign w:val="center"/>
            <w:hideMark/>
          </w:tcPr>
          <w:p w14:paraId="5EF53436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7FE0E0EB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71218763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gridSpan w:val="2"/>
            <w:vAlign w:val="center"/>
            <w:hideMark/>
          </w:tcPr>
          <w:p w14:paraId="2E53D016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63789813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424EA76F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22</w:t>
            </w:r>
          </w:p>
        </w:tc>
        <w:tc>
          <w:tcPr>
            <w:tcW w:w="6880" w:type="dxa"/>
            <w:vAlign w:val="center"/>
            <w:hideMark/>
          </w:tcPr>
          <w:p w14:paraId="5E7A3519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proofErr w:type="gramStart"/>
            <w:r w:rsidRPr="002E6381">
              <w:rPr>
                <w:rFonts w:ascii="Times New Roman" w:hAnsi="Times New Roman" w:cs="Times New Roman"/>
              </w:rPr>
              <w:t>readmission?.</w:t>
            </w:r>
            <w:proofErr w:type="spellStart"/>
            <w:proofErr w:type="gramEnd"/>
            <w:r w:rsidRPr="002E6381">
              <w:rPr>
                <w:rFonts w:ascii="Times New Roman" w:hAnsi="Times New Roman" w:cs="Times New Roman"/>
              </w:rPr>
              <w:t>ti,ab</w:t>
            </w:r>
            <w:proofErr w:type="spellEnd"/>
            <w:r w:rsidRPr="002E6381">
              <w:rPr>
                <w:rFonts w:ascii="Times New Roman" w:hAnsi="Times New Roman" w:cs="Times New Roman"/>
              </w:rPr>
              <w:t xml:space="preserve">. </w:t>
            </w:r>
          </w:p>
        </w:tc>
        <w:tc>
          <w:tcPr>
            <w:tcW w:w="0" w:type="auto"/>
            <w:vAlign w:val="center"/>
            <w:hideMark/>
          </w:tcPr>
          <w:p w14:paraId="1153EFE1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58 </w:t>
            </w:r>
          </w:p>
        </w:tc>
        <w:tc>
          <w:tcPr>
            <w:tcW w:w="0" w:type="auto"/>
            <w:vAlign w:val="center"/>
            <w:hideMark/>
          </w:tcPr>
          <w:p w14:paraId="5C263E83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42391523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22ECA89F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gridSpan w:val="2"/>
            <w:vAlign w:val="center"/>
            <w:hideMark/>
          </w:tcPr>
          <w:p w14:paraId="6C0DAB7C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41E8499D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246EFDA0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23</w:t>
            </w:r>
          </w:p>
        </w:tc>
        <w:tc>
          <w:tcPr>
            <w:tcW w:w="6880" w:type="dxa"/>
            <w:vAlign w:val="center"/>
            <w:hideMark/>
          </w:tcPr>
          <w:p w14:paraId="5104AC1B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re-</w:t>
            </w:r>
            <w:proofErr w:type="gramStart"/>
            <w:r w:rsidRPr="002E6381">
              <w:rPr>
                <w:rFonts w:ascii="Times New Roman" w:hAnsi="Times New Roman" w:cs="Times New Roman"/>
              </w:rPr>
              <w:t>admission?.</w:t>
            </w:r>
            <w:proofErr w:type="spellStart"/>
            <w:proofErr w:type="gramEnd"/>
            <w:r w:rsidRPr="002E6381">
              <w:rPr>
                <w:rFonts w:ascii="Times New Roman" w:hAnsi="Times New Roman" w:cs="Times New Roman"/>
              </w:rPr>
              <w:t>ti,ab</w:t>
            </w:r>
            <w:proofErr w:type="spellEnd"/>
            <w:r w:rsidRPr="002E6381">
              <w:rPr>
                <w:rFonts w:ascii="Times New Roman" w:hAnsi="Times New Roman" w:cs="Times New Roman"/>
              </w:rPr>
              <w:t xml:space="preserve">. </w:t>
            </w:r>
          </w:p>
        </w:tc>
        <w:tc>
          <w:tcPr>
            <w:tcW w:w="0" w:type="auto"/>
            <w:vAlign w:val="center"/>
            <w:hideMark/>
          </w:tcPr>
          <w:p w14:paraId="3B4B5E80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11 </w:t>
            </w:r>
          </w:p>
        </w:tc>
        <w:tc>
          <w:tcPr>
            <w:tcW w:w="0" w:type="auto"/>
            <w:vAlign w:val="center"/>
            <w:hideMark/>
          </w:tcPr>
          <w:p w14:paraId="55753468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0C6866CE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1C3CAB54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gridSpan w:val="2"/>
            <w:vAlign w:val="center"/>
            <w:hideMark/>
          </w:tcPr>
          <w:p w14:paraId="5E857BB9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5FAED74B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075CEAF9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24</w:t>
            </w:r>
          </w:p>
        </w:tc>
        <w:tc>
          <w:tcPr>
            <w:tcW w:w="6880" w:type="dxa"/>
            <w:vAlign w:val="center"/>
            <w:hideMark/>
          </w:tcPr>
          <w:p w14:paraId="12AF0B41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proofErr w:type="spellStart"/>
            <w:proofErr w:type="gramStart"/>
            <w:r w:rsidRPr="002E6381">
              <w:rPr>
                <w:rFonts w:ascii="Times New Roman" w:hAnsi="Times New Roman" w:cs="Times New Roman"/>
              </w:rPr>
              <w:t>rehospitali?ation</w:t>
            </w:r>
            <w:proofErr w:type="spellEnd"/>
            <w:r w:rsidRPr="002E6381">
              <w:rPr>
                <w:rFonts w:ascii="Times New Roman" w:hAnsi="Times New Roman" w:cs="Times New Roman"/>
              </w:rPr>
              <w:t>?.</w:t>
            </w:r>
            <w:proofErr w:type="spellStart"/>
            <w:proofErr w:type="gramEnd"/>
            <w:r w:rsidRPr="002E6381">
              <w:rPr>
                <w:rFonts w:ascii="Times New Roman" w:hAnsi="Times New Roman" w:cs="Times New Roman"/>
              </w:rPr>
              <w:t>ti,ab</w:t>
            </w:r>
            <w:proofErr w:type="spellEnd"/>
            <w:r w:rsidRPr="002E6381">
              <w:rPr>
                <w:rFonts w:ascii="Times New Roman" w:hAnsi="Times New Roman" w:cs="Times New Roman"/>
              </w:rPr>
              <w:t xml:space="preserve">. </w:t>
            </w:r>
          </w:p>
        </w:tc>
        <w:tc>
          <w:tcPr>
            <w:tcW w:w="0" w:type="auto"/>
            <w:vAlign w:val="center"/>
            <w:hideMark/>
          </w:tcPr>
          <w:p w14:paraId="604F8A50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20 </w:t>
            </w:r>
          </w:p>
        </w:tc>
        <w:tc>
          <w:tcPr>
            <w:tcW w:w="0" w:type="auto"/>
            <w:vAlign w:val="center"/>
            <w:hideMark/>
          </w:tcPr>
          <w:p w14:paraId="667A06C3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72624FA9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40970B05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gridSpan w:val="2"/>
            <w:vAlign w:val="center"/>
            <w:hideMark/>
          </w:tcPr>
          <w:p w14:paraId="7D8E85C5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097285A7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5186347B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25</w:t>
            </w:r>
          </w:p>
        </w:tc>
        <w:tc>
          <w:tcPr>
            <w:tcW w:w="6880" w:type="dxa"/>
            <w:vAlign w:val="center"/>
            <w:hideMark/>
          </w:tcPr>
          <w:p w14:paraId="24984387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proofErr w:type="spellStart"/>
            <w:r w:rsidRPr="002E6381">
              <w:rPr>
                <w:rFonts w:ascii="Times New Roman" w:hAnsi="Times New Roman" w:cs="Times New Roman"/>
              </w:rPr>
              <w:t>re-</w:t>
            </w:r>
            <w:proofErr w:type="gramStart"/>
            <w:r w:rsidRPr="002E6381">
              <w:rPr>
                <w:rFonts w:ascii="Times New Roman" w:hAnsi="Times New Roman" w:cs="Times New Roman"/>
              </w:rPr>
              <w:t>hospitali?ation</w:t>
            </w:r>
            <w:proofErr w:type="spellEnd"/>
            <w:r w:rsidRPr="002E6381">
              <w:rPr>
                <w:rFonts w:ascii="Times New Roman" w:hAnsi="Times New Roman" w:cs="Times New Roman"/>
              </w:rPr>
              <w:t>?.</w:t>
            </w:r>
            <w:proofErr w:type="spellStart"/>
            <w:proofErr w:type="gramEnd"/>
            <w:r w:rsidRPr="002E6381">
              <w:rPr>
                <w:rFonts w:ascii="Times New Roman" w:hAnsi="Times New Roman" w:cs="Times New Roman"/>
              </w:rPr>
              <w:t>ti,ab</w:t>
            </w:r>
            <w:proofErr w:type="spellEnd"/>
            <w:r w:rsidRPr="002E6381">
              <w:rPr>
                <w:rFonts w:ascii="Times New Roman" w:hAnsi="Times New Roman" w:cs="Times New Roman"/>
              </w:rPr>
              <w:t xml:space="preserve">. </w:t>
            </w:r>
          </w:p>
        </w:tc>
        <w:tc>
          <w:tcPr>
            <w:tcW w:w="0" w:type="auto"/>
            <w:vAlign w:val="center"/>
            <w:hideMark/>
          </w:tcPr>
          <w:p w14:paraId="00635AA7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15 </w:t>
            </w:r>
          </w:p>
        </w:tc>
        <w:tc>
          <w:tcPr>
            <w:tcW w:w="0" w:type="auto"/>
            <w:vAlign w:val="center"/>
            <w:hideMark/>
          </w:tcPr>
          <w:p w14:paraId="7E996C84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5EE4F877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111CE6D8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gridSpan w:val="2"/>
            <w:vAlign w:val="center"/>
            <w:hideMark/>
          </w:tcPr>
          <w:p w14:paraId="1CD09861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302271D3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097E04EE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26</w:t>
            </w:r>
          </w:p>
        </w:tc>
        <w:tc>
          <w:tcPr>
            <w:tcW w:w="6880" w:type="dxa"/>
            <w:vAlign w:val="center"/>
            <w:hideMark/>
          </w:tcPr>
          <w:p w14:paraId="428FC6D9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readmit</w:t>
            </w:r>
            <w:proofErr w:type="gramStart"/>
            <w:r w:rsidRPr="002E6381">
              <w:rPr>
                <w:rFonts w:ascii="Times New Roman" w:hAnsi="Times New Roman" w:cs="Times New Roman"/>
              </w:rPr>
              <w:t>*.</w:t>
            </w:r>
            <w:proofErr w:type="spellStart"/>
            <w:r w:rsidRPr="002E6381">
              <w:rPr>
                <w:rFonts w:ascii="Times New Roman" w:hAnsi="Times New Roman" w:cs="Times New Roman"/>
              </w:rPr>
              <w:t>ti</w:t>
            </w:r>
            <w:proofErr w:type="gramEnd"/>
            <w:r w:rsidRPr="002E6381">
              <w:rPr>
                <w:rFonts w:ascii="Times New Roman" w:hAnsi="Times New Roman" w:cs="Times New Roman"/>
              </w:rPr>
              <w:t>,ab</w:t>
            </w:r>
            <w:proofErr w:type="spellEnd"/>
            <w:r w:rsidRPr="002E6381">
              <w:rPr>
                <w:rFonts w:ascii="Times New Roman" w:hAnsi="Times New Roman" w:cs="Times New Roman"/>
              </w:rPr>
              <w:t xml:space="preserve">. </w:t>
            </w:r>
          </w:p>
        </w:tc>
        <w:tc>
          <w:tcPr>
            <w:tcW w:w="0" w:type="auto"/>
            <w:vAlign w:val="center"/>
            <w:hideMark/>
          </w:tcPr>
          <w:p w14:paraId="20CC4900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7 </w:t>
            </w:r>
          </w:p>
        </w:tc>
        <w:tc>
          <w:tcPr>
            <w:tcW w:w="0" w:type="auto"/>
            <w:vAlign w:val="center"/>
            <w:hideMark/>
          </w:tcPr>
          <w:p w14:paraId="58195A7E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5FB17747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3639C106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gridSpan w:val="2"/>
            <w:vAlign w:val="center"/>
            <w:hideMark/>
          </w:tcPr>
          <w:p w14:paraId="60AEE20A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7938BBF7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34757D7A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27</w:t>
            </w:r>
          </w:p>
        </w:tc>
        <w:tc>
          <w:tcPr>
            <w:tcW w:w="6880" w:type="dxa"/>
            <w:vAlign w:val="center"/>
            <w:hideMark/>
          </w:tcPr>
          <w:p w14:paraId="1A5B7249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(multiple adj2 admission*</w:t>
            </w:r>
            <w:proofErr w:type="gramStart"/>
            <w:r w:rsidRPr="002E6381">
              <w:rPr>
                <w:rFonts w:ascii="Times New Roman" w:hAnsi="Times New Roman" w:cs="Times New Roman"/>
              </w:rPr>
              <w:t>).</w:t>
            </w:r>
            <w:proofErr w:type="spellStart"/>
            <w:r w:rsidRPr="002E6381">
              <w:rPr>
                <w:rFonts w:ascii="Times New Roman" w:hAnsi="Times New Roman" w:cs="Times New Roman"/>
              </w:rPr>
              <w:t>ti</w:t>
            </w:r>
            <w:proofErr w:type="gramEnd"/>
            <w:r w:rsidRPr="002E6381">
              <w:rPr>
                <w:rFonts w:ascii="Times New Roman" w:hAnsi="Times New Roman" w:cs="Times New Roman"/>
              </w:rPr>
              <w:t>,ab</w:t>
            </w:r>
            <w:proofErr w:type="spellEnd"/>
            <w:r w:rsidRPr="002E6381">
              <w:rPr>
                <w:rFonts w:ascii="Times New Roman" w:hAnsi="Times New Roman" w:cs="Times New Roman"/>
              </w:rPr>
              <w:t xml:space="preserve">. </w:t>
            </w:r>
          </w:p>
        </w:tc>
        <w:tc>
          <w:tcPr>
            <w:tcW w:w="0" w:type="auto"/>
            <w:vAlign w:val="center"/>
            <w:hideMark/>
          </w:tcPr>
          <w:p w14:paraId="413C2081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0 </w:t>
            </w:r>
          </w:p>
        </w:tc>
        <w:tc>
          <w:tcPr>
            <w:tcW w:w="0" w:type="auto"/>
            <w:vAlign w:val="center"/>
            <w:hideMark/>
          </w:tcPr>
          <w:p w14:paraId="3AB7C15E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3681F815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33171BAA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gridSpan w:val="2"/>
            <w:vAlign w:val="center"/>
            <w:hideMark/>
          </w:tcPr>
          <w:p w14:paraId="188D2107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141FFA24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108FFC4D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28</w:t>
            </w:r>
          </w:p>
        </w:tc>
        <w:tc>
          <w:tcPr>
            <w:tcW w:w="6880" w:type="dxa"/>
            <w:vAlign w:val="center"/>
            <w:hideMark/>
          </w:tcPr>
          <w:p w14:paraId="7ECEDC54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(repeat* adj3 admission*</w:t>
            </w:r>
            <w:proofErr w:type="gramStart"/>
            <w:r w:rsidRPr="002E6381">
              <w:rPr>
                <w:rFonts w:ascii="Times New Roman" w:hAnsi="Times New Roman" w:cs="Times New Roman"/>
              </w:rPr>
              <w:t>).</w:t>
            </w:r>
            <w:proofErr w:type="spellStart"/>
            <w:r w:rsidRPr="002E6381">
              <w:rPr>
                <w:rFonts w:ascii="Times New Roman" w:hAnsi="Times New Roman" w:cs="Times New Roman"/>
              </w:rPr>
              <w:t>ti</w:t>
            </w:r>
            <w:proofErr w:type="gramEnd"/>
            <w:r w:rsidRPr="002E6381">
              <w:rPr>
                <w:rFonts w:ascii="Times New Roman" w:hAnsi="Times New Roman" w:cs="Times New Roman"/>
              </w:rPr>
              <w:t>,ab</w:t>
            </w:r>
            <w:proofErr w:type="spellEnd"/>
            <w:r w:rsidRPr="002E6381">
              <w:rPr>
                <w:rFonts w:ascii="Times New Roman" w:hAnsi="Times New Roman" w:cs="Times New Roman"/>
              </w:rPr>
              <w:t xml:space="preserve">. </w:t>
            </w:r>
          </w:p>
        </w:tc>
        <w:tc>
          <w:tcPr>
            <w:tcW w:w="0" w:type="auto"/>
            <w:vAlign w:val="center"/>
            <w:hideMark/>
          </w:tcPr>
          <w:p w14:paraId="60E771DB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1 </w:t>
            </w:r>
          </w:p>
        </w:tc>
        <w:tc>
          <w:tcPr>
            <w:tcW w:w="0" w:type="auto"/>
            <w:vAlign w:val="center"/>
            <w:hideMark/>
          </w:tcPr>
          <w:p w14:paraId="2A07DBC4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0A86B5B0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6CF4DF5A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gridSpan w:val="2"/>
            <w:vAlign w:val="center"/>
            <w:hideMark/>
          </w:tcPr>
          <w:p w14:paraId="0929654D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32E7CB36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29CBEF47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29</w:t>
            </w:r>
          </w:p>
        </w:tc>
        <w:tc>
          <w:tcPr>
            <w:tcW w:w="6880" w:type="dxa"/>
            <w:vAlign w:val="center"/>
            <w:hideMark/>
          </w:tcPr>
          <w:p w14:paraId="0FA7331D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(repeat* adj3 hospital*</w:t>
            </w:r>
            <w:proofErr w:type="gramStart"/>
            <w:r w:rsidRPr="002E6381">
              <w:rPr>
                <w:rFonts w:ascii="Times New Roman" w:hAnsi="Times New Roman" w:cs="Times New Roman"/>
              </w:rPr>
              <w:t>).</w:t>
            </w:r>
            <w:proofErr w:type="spellStart"/>
            <w:r w:rsidRPr="002E6381">
              <w:rPr>
                <w:rFonts w:ascii="Times New Roman" w:hAnsi="Times New Roman" w:cs="Times New Roman"/>
              </w:rPr>
              <w:t>ti</w:t>
            </w:r>
            <w:proofErr w:type="gramEnd"/>
            <w:r w:rsidRPr="002E6381">
              <w:rPr>
                <w:rFonts w:ascii="Times New Roman" w:hAnsi="Times New Roman" w:cs="Times New Roman"/>
              </w:rPr>
              <w:t>,ab</w:t>
            </w:r>
            <w:proofErr w:type="spellEnd"/>
            <w:r w:rsidRPr="002E6381">
              <w:rPr>
                <w:rFonts w:ascii="Times New Roman" w:hAnsi="Times New Roman" w:cs="Times New Roman"/>
              </w:rPr>
              <w:t xml:space="preserve">. </w:t>
            </w:r>
          </w:p>
        </w:tc>
        <w:tc>
          <w:tcPr>
            <w:tcW w:w="0" w:type="auto"/>
            <w:vAlign w:val="center"/>
            <w:hideMark/>
          </w:tcPr>
          <w:p w14:paraId="1C609B7B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3 </w:t>
            </w:r>
          </w:p>
        </w:tc>
        <w:tc>
          <w:tcPr>
            <w:tcW w:w="0" w:type="auto"/>
            <w:vAlign w:val="center"/>
            <w:hideMark/>
          </w:tcPr>
          <w:p w14:paraId="41397D26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5582EEE0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1B12D993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gridSpan w:val="2"/>
            <w:vAlign w:val="center"/>
            <w:hideMark/>
          </w:tcPr>
          <w:p w14:paraId="3D3199D8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7B056E1A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016BA4FF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30</w:t>
            </w:r>
          </w:p>
        </w:tc>
        <w:tc>
          <w:tcPr>
            <w:tcW w:w="6880" w:type="dxa"/>
            <w:vAlign w:val="center"/>
            <w:hideMark/>
          </w:tcPr>
          <w:p w14:paraId="19A57DF7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or/22-29 </w:t>
            </w:r>
          </w:p>
        </w:tc>
        <w:tc>
          <w:tcPr>
            <w:tcW w:w="0" w:type="auto"/>
            <w:vAlign w:val="center"/>
            <w:hideMark/>
          </w:tcPr>
          <w:p w14:paraId="7CDE3077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108 </w:t>
            </w:r>
          </w:p>
        </w:tc>
        <w:tc>
          <w:tcPr>
            <w:tcW w:w="0" w:type="auto"/>
            <w:vAlign w:val="center"/>
            <w:hideMark/>
          </w:tcPr>
          <w:p w14:paraId="72F6325C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69F6F605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42490EBC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gridSpan w:val="2"/>
            <w:vAlign w:val="center"/>
            <w:hideMark/>
          </w:tcPr>
          <w:p w14:paraId="07C711E0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1D2C6CC9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1A5DD056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31</w:t>
            </w:r>
          </w:p>
        </w:tc>
        <w:tc>
          <w:tcPr>
            <w:tcW w:w="6880" w:type="dxa"/>
            <w:vAlign w:val="center"/>
            <w:hideMark/>
          </w:tcPr>
          <w:p w14:paraId="1C0E3482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21 and 30 </w:t>
            </w:r>
          </w:p>
        </w:tc>
        <w:tc>
          <w:tcPr>
            <w:tcW w:w="0" w:type="auto"/>
            <w:vAlign w:val="center"/>
            <w:hideMark/>
          </w:tcPr>
          <w:p w14:paraId="68011AB8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7 </w:t>
            </w:r>
          </w:p>
        </w:tc>
        <w:tc>
          <w:tcPr>
            <w:tcW w:w="0" w:type="auto"/>
            <w:vAlign w:val="center"/>
            <w:hideMark/>
          </w:tcPr>
          <w:p w14:paraId="0D6AE73A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59356280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7010BECF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gridSpan w:val="2"/>
            <w:vAlign w:val="center"/>
            <w:hideMark/>
          </w:tcPr>
          <w:p w14:paraId="4D750422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13285F74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4C562C17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32</w:t>
            </w:r>
          </w:p>
        </w:tc>
        <w:tc>
          <w:tcPr>
            <w:tcW w:w="6880" w:type="dxa"/>
            <w:vAlign w:val="center"/>
            <w:hideMark/>
          </w:tcPr>
          <w:p w14:paraId="20E65CBA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proofErr w:type="gramStart"/>
            <w:r w:rsidRPr="002E6381">
              <w:rPr>
                <w:rFonts w:ascii="Times New Roman" w:hAnsi="Times New Roman" w:cs="Times New Roman"/>
              </w:rPr>
              <w:t>predict:.</w:t>
            </w:r>
            <w:proofErr w:type="spellStart"/>
            <w:proofErr w:type="gramEnd"/>
            <w:r w:rsidRPr="002E6381">
              <w:rPr>
                <w:rFonts w:ascii="Times New Roman" w:hAnsi="Times New Roman" w:cs="Times New Roman"/>
              </w:rPr>
              <w:t>ti,ab</w:t>
            </w:r>
            <w:proofErr w:type="spellEnd"/>
            <w:r w:rsidRPr="002E6381">
              <w:rPr>
                <w:rFonts w:ascii="Times New Roman" w:hAnsi="Times New Roman" w:cs="Times New Roman"/>
              </w:rPr>
              <w:t xml:space="preserve">. </w:t>
            </w:r>
          </w:p>
        </w:tc>
        <w:tc>
          <w:tcPr>
            <w:tcW w:w="0" w:type="auto"/>
            <w:vAlign w:val="center"/>
            <w:hideMark/>
          </w:tcPr>
          <w:p w14:paraId="40801467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278 </w:t>
            </w:r>
          </w:p>
        </w:tc>
        <w:tc>
          <w:tcPr>
            <w:tcW w:w="0" w:type="auto"/>
            <w:vAlign w:val="center"/>
            <w:hideMark/>
          </w:tcPr>
          <w:p w14:paraId="0C9B7C2D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43F78C23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0AC7E0A0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gridSpan w:val="2"/>
            <w:vAlign w:val="center"/>
            <w:hideMark/>
          </w:tcPr>
          <w:p w14:paraId="31011FA9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14315FBF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0EE29C71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33</w:t>
            </w:r>
          </w:p>
        </w:tc>
        <w:tc>
          <w:tcPr>
            <w:tcW w:w="6880" w:type="dxa"/>
            <w:vAlign w:val="center"/>
            <w:hideMark/>
          </w:tcPr>
          <w:p w14:paraId="2698507A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proofErr w:type="spellStart"/>
            <w:r w:rsidRPr="002E6381">
              <w:rPr>
                <w:rFonts w:ascii="Times New Roman" w:hAnsi="Times New Roman" w:cs="Times New Roman"/>
              </w:rPr>
              <w:t>scor</w:t>
            </w:r>
            <w:proofErr w:type="spellEnd"/>
            <w:r w:rsidRPr="002E6381">
              <w:rPr>
                <w:rFonts w:ascii="Times New Roman" w:hAnsi="Times New Roman" w:cs="Times New Roman"/>
              </w:rPr>
              <w:t>:.</w:t>
            </w:r>
            <w:proofErr w:type="spellStart"/>
            <w:r w:rsidRPr="002E6381">
              <w:rPr>
                <w:rFonts w:ascii="Times New Roman" w:hAnsi="Times New Roman" w:cs="Times New Roman"/>
              </w:rPr>
              <w:t>tw</w:t>
            </w:r>
            <w:proofErr w:type="spellEnd"/>
            <w:r w:rsidRPr="002E6381">
              <w:rPr>
                <w:rFonts w:ascii="Times New Roman" w:hAnsi="Times New Roman" w:cs="Times New Roman"/>
              </w:rPr>
              <w:t xml:space="preserve">. </w:t>
            </w:r>
          </w:p>
        </w:tc>
        <w:tc>
          <w:tcPr>
            <w:tcW w:w="0" w:type="auto"/>
            <w:vAlign w:val="center"/>
            <w:hideMark/>
          </w:tcPr>
          <w:p w14:paraId="3C541F5A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7119 </w:t>
            </w:r>
          </w:p>
        </w:tc>
        <w:tc>
          <w:tcPr>
            <w:tcW w:w="0" w:type="auto"/>
            <w:vAlign w:val="center"/>
            <w:hideMark/>
          </w:tcPr>
          <w:p w14:paraId="0243A108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77856181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52FA9B82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gridSpan w:val="2"/>
            <w:vAlign w:val="center"/>
            <w:hideMark/>
          </w:tcPr>
          <w:p w14:paraId="732CAE8E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0122B576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4532D410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34</w:t>
            </w:r>
          </w:p>
        </w:tc>
        <w:tc>
          <w:tcPr>
            <w:tcW w:w="6880" w:type="dxa"/>
            <w:vAlign w:val="center"/>
            <w:hideMark/>
          </w:tcPr>
          <w:p w14:paraId="49FE540F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proofErr w:type="spellStart"/>
            <w:proofErr w:type="gramStart"/>
            <w:r w:rsidRPr="002E6381">
              <w:rPr>
                <w:rFonts w:ascii="Times New Roman" w:hAnsi="Times New Roman" w:cs="Times New Roman"/>
              </w:rPr>
              <w:t>observ</w:t>
            </w:r>
            <w:proofErr w:type="spellEnd"/>
            <w:r w:rsidRPr="002E6381">
              <w:rPr>
                <w:rFonts w:ascii="Times New Roman" w:hAnsi="Times New Roman" w:cs="Times New Roman"/>
              </w:rPr>
              <w:t>:.</w:t>
            </w:r>
            <w:proofErr w:type="spellStart"/>
            <w:proofErr w:type="gramEnd"/>
            <w:r w:rsidRPr="002E6381">
              <w:rPr>
                <w:rFonts w:ascii="Times New Roman" w:hAnsi="Times New Roman" w:cs="Times New Roman"/>
              </w:rPr>
              <w:t>ti,ab</w:t>
            </w:r>
            <w:proofErr w:type="spellEnd"/>
            <w:r w:rsidRPr="002E6381">
              <w:rPr>
                <w:rFonts w:ascii="Times New Roman" w:hAnsi="Times New Roman" w:cs="Times New Roman"/>
              </w:rPr>
              <w:t xml:space="preserve">. </w:t>
            </w:r>
          </w:p>
        </w:tc>
        <w:tc>
          <w:tcPr>
            <w:tcW w:w="0" w:type="auto"/>
            <w:vAlign w:val="center"/>
            <w:hideMark/>
          </w:tcPr>
          <w:p w14:paraId="3CEBB305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1150 </w:t>
            </w:r>
          </w:p>
        </w:tc>
        <w:tc>
          <w:tcPr>
            <w:tcW w:w="0" w:type="auto"/>
            <w:vAlign w:val="center"/>
            <w:hideMark/>
          </w:tcPr>
          <w:p w14:paraId="393F8C0D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55ECA244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7219F8D8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gridSpan w:val="2"/>
            <w:vAlign w:val="center"/>
            <w:hideMark/>
          </w:tcPr>
          <w:p w14:paraId="696C771E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0F695D8E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2B981123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35</w:t>
            </w:r>
          </w:p>
        </w:tc>
        <w:tc>
          <w:tcPr>
            <w:tcW w:w="6880" w:type="dxa"/>
            <w:vAlign w:val="center"/>
            <w:hideMark/>
          </w:tcPr>
          <w:p w14:paraId="03D63812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proofErr w:type="spellStart"/>
            <w:proofErr w:type="gramStart"/>
            <w:r w:rsidRPr="002E6381">
              <w:rPr>
                <w:rFonts w:ascii="Times New Roman" w:hAnsi="Times New Roman" w:cs="Times New Roman"/>
              </w:rPr>
              <w:t>validat</w:t>
            </w:r>
            <w:proofErr w:type="spellEnd"/>
            <w:r w:rsidRPr="002E6381">
              <w:rPr>
                <w:rFonts w:ascii="Times New Roman" w:hAnsi="Times New Roman" w:cs="Times New Roman"/>
              </w:rPr>
              <w:t>:.</w:t>
            </w:r>
            <w:proofErr w:type="spellStart"/>
            <w:proofErr w:type="gramEnd"/>
            <w:r w:rsidRPr="002E6381">
              <w:rPr>
                <w:rFonts w:ascii="Times New Roman" w:hAnsi="Times New Roman" w:cs="Times New Roman"/>
              </w:rPr>
              <w:t>ti,ab</w:t>
            </w:r>
            <w:proofErr w:type="spellEnd"/>
            <w:r w:rsidRPr="002E6381">
              <w:rPr>
                <w:rFonts w:ascii="Times New Roman" w:hAnsi="Times New Roman" w:cs="Times New Roman"/>
              </w:rPr>
              <w:t xml:space="preserve">. </w:t>
            </w:r>
          </w:p>
        </w:tc>
        <w:tc>
          <w:tcPr>
            <w:tcW w:w="0" w:type="auto"/>
            <w:vAlign w:val="center"/>
            <w:hideMark/>
          </w:tcPr>
          <w:p w14:paraId="4C31CD0A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360 </w:t>
            </w:r>
          </w:p>
        </w:tc>
        <w:tc>
          <w:tcPr>
            <w:tcW w:w="0" w:type="auto"/>
            <w:vAlign w:val="center"/>
            <w:hideMark/>
          </w:tcPr>
          <w:p w14:paraId="2D93C732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194DA122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522B5244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gridSpan w:val="2"/>
            <w:vAlign w:val="center"/>
            <w:hideMark/>
          </w:tcPr>
          <w:p w14:paraId="62FFEE64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3BAB3490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5836C14A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36</w:t>
            </w:r>
          </w:p>
        </w:tc>
        <w:tc>
          <w:tcPr>
            <w:tcW w:w="6880" w:type="dxa"/>
            <w:vAlign w:val="center"/>
            <w:hideMark/>
          </w:tcPr>
          <w:p w14:paraId="47A21045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develop.tw. </w:t>
            </w:r>
          </w:p>
        </w:tc>
        <w:tc>
          <w:tcPr>
            <w:tcW w:w="0" w:type="auto"/>
            <w:vAlign w:val="center"/>
            <w:hideMark/>
          </w:tcPr>
          <w:p w14:paraId="2F56FF7C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3736 </w:t>
            </w:r>
          </w:p>
        </w:tc>
        <w:tc>
          <w:tcPr>
            <w:tcW w:w="0" w:type="auto"/>
            <w:vAlign w:val="center"/>
            <w:hideMark/>
          </w:tcPr>
          <w:p w14:paraId="3793F869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42ADAF1C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1C238C48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gridSpan w:val="2"/>
            <w:vAlign w:val="center"/>
            <w:hideMark/>
          </w:tcPr>
          <w:p w14:paraId="1AC96819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7DD27087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320C5BF8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37</w:t>
            </w:r>
          </w:p>
        </w:tc>
        <w:tc>
          <w:tcPr>
            <w:tcW w:w="6880" w:type="dxa"/>
            <w:vAlign w:val="center"/>
            <w:hideMark/>
          </w:tcPr>
          <w:p w14:paraId="1F3102E7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(risk adj3 factor*</w:t>
            </w:r>
            <w:proofErr w:type="gramStart"/>
            <w:r w:rsidRPr="002E6381">
              <w:rPr>
                <w:rFonts w:ascii="Times New Roman" w:hAnsi="Times New Roman" w:cs="Times New Roman"/>
              </w:rPr>
              <w:t>).</w:t>
            </w:r>
            <w:proofErr w:type="spellStart"/>
            <w:r w:rsidRPr="002E6381">
              <w:rPr>
                <w:rFonts w:ascii="Times New Roman" w:hAnsi="Times New Roman" w:cs="Times New Roman"/>
              </w:rPr>
              <w:t>ti</w:t>
            </w:r>
            <w:proofErr w:type="gramEnd"/>
            <w:r w:rsidRPr="002E6381">
              <w:rPr>
                <w:rFonts w:ascii="Times New Roman" w:hAnsi="Times New Roman" w:cs="Times New Roman"/>
              </w:rPr>
              <w:t>,ab</w:t>
            </w:r>
            <w:proofErr w:type="spellEnd"/>
            <w:r w:rsidRPr="002E6381">
              <w:rPr>
                <w:rFonts w:ascii="Times New Roman" w:hAnsi="Times New Roman" w:cs="Times New Roman"/>
              </w:rPr>
              <w:t xml:space="preserve">. </w:t>
            </w:r>
          </w:p>
        </w:tc>
        <w:tc>
          <w:tcPr>
            <w:tcW w:w="0" w:type="auto"/>
            <w:vAlign w:val="center"/>
            <w:hideMark/>
          </w:tcPr>
          <w:p w14:paraId="3649082C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264 </w:t>
            </w:r>
          </w:p>
        </w:tc>
        <w:tc>
          <w:tcPr>
            <w:tcW w:w="0" w:type="auto"/>
            <w:vAlign w:val="center"/>
            <w:hideMark/>
          </w:tcPr>
          <w:p w14:paraId="2ACB58ED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561F46E0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08EEE3DC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gridSpan w:val="2"/>
            <w:vAlign w:val="center"/>
            <w:hideMark/>
          </w:tcPr>
          <w:p w14:paraId="4FA8124A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3D167694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0D33EE78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38</w:t>
            </w:r>
          </w:p>
        </w:tc>
        <w:tc>
          <w:tcPr>
            <w:tcW w:w="6880" w:type="dxa"/>
            <w:vAlign w:val="center"/>
            <w:hideMark/>
          </w:tcPr>
          <w:p w14:paraId="1C503C26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(prognostic adj2 model*</w:t>
            </w:r>
            <w:proofErr w:type="gramStart"/>
            <w:r w:rsidRPr="002E6381">
              <w:rPr>
                <w:rFonts w:ascii="Times New Roman" w:hAnsi="Times New Roman" w:cs="Times New Roman"/>
              </w:rPr>
              <w:t>).</w:t>
            </w:r>
            <w:proofErr w:type="spellStart"/>
            <w:r w:rsidRPr="002E6381">
              <w:rPr>
                <w:rFonts w:ascii="Times New Roman" w:hAnsi="Times New Roman" w:cs="Times New Roman"/>
              </w:rPr>
              <w:t>ti</w:t>
            </w:r>
            <w:proofErr w:type="gramEnd"/>
            <w:r w:rsidRPr="002E6381">
              <w:rPr>
                <w:rFonts w:ascii="Times New Roman" w:hAnsi="Times New Roman" w:cs="Times New Roman"/>
              </w:rPr>
              <w:t>,ab</w:t>
            </w:r>
            <w:proofErr w:type="spellEnd"/>
            <w:r w:rsidRPr="002E6381">
              <w:rPr>
                <w:rFonts w:ascii="Times New Roman" w:hAnsi="Times New Roman" w:cs="Times New Roman"/>
              </w:rPr>
              <w:t xml:space="preserve">. </w:t>
            </w:r>
          </w:p>
        </w:tc>
        <w:tc>
          <w:tcPr>
            <w:tcW w:w="0" w:type="auto"/>
            <w:vAlign w:val="center"/>
            <w:hideMark/>
          </w:tcPr>
          <w:p w14:paraId="4D204D61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10 </w:t>
            </w:r>
          </w:p>
        </w:tc>
        <w:tc>
          <w:tcPr>
            <w:tcW w:w="0" w:type="auto"/>
            <w:vAlign w:val="center"/>
            <w:hideMark/>
          </w:tcPr>
          <w:p w14:paraId="6B455854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5E5A8367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516FEE0B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gridSpan w:val="2"/>
            <w:vAlign w:val="center"/>
            <w:hideMark/>
          </w:tcPr>
          <w:p w14:paraId="4E0BFDDA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777CE509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21CFD233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39</w:t>
            </w:r>
          </w:p>
        </w:tc>
        <w:tc>
          <w:tcPr>
            <w:tcW w:w="6880" w:type="dxa"/>
            <w:vAlign w:val="center"/>
            <w:hideMark/>
          </w:tcPr>
          <w:p w14:paraId="3CBFBE7A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or/32-38 </w:t>
            </w:r>
          </w:p>
        </w:tc>
        <w:tc>
          <w:tcPr>
            <w:tcW w:w="0" w:type="auto"/>
            <w:vAlign w:val="center"/>
            <w:hideMark/>
          </w:tcPr>
          <w:p w14:paraId="22FB20E5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8541 </w:t>
            </w:r>
          </w:p>
        </w:tc>
        <w:tc>
          <w:tcPr>
            <w:tcW w:w="0" w:type="auto"/>
            <w:vAlign w:val="center"/>
            <w:hideMark/>
          </w:tcPr>
          <w:p w14:paraId="1729AB1D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34963AAC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0255A8BD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gridSpan w:val="2"/>
            <w:vAlign w:val="center"/>
            <w:hideMark/>
          </w:tcPr>
          <w:p w14:paraId="2B36FC61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2E6381" w14:paraId="52CC8561" w14:textId="77777777" w:rsidTr="00A8053F">
        <w:trPr>
          <w:tblCellSpacing w:w="0" w:type="dxa"/>
        </w:trPr>
        <w:tc>
          <w:tcPr>
            <w:tcW w:w="0" w:type="auto"/>
            <w:vAlign w:val="center"/>
            <w:hideMark/>
          </w:tcPr>
          <w:p w14:paraId="0D6B8C46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40</w:t>
            </w:r>
          </w:p>
        </w:tc>
        <w:tc>
          <w:tcPr>
            <w:tcW w:w="6880" w:type="dxa"/>
            <w:vAlign w:val="center"/>
            <w:hideMark/>
          </w:tcPr>
          <w:p w14:paraId="71F11299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31 and 39 </w:t>
            </w:r>
          </w:p>
        </w:tc>
        <w:tc>
          <w:tcPr>
            <w:tcW w:w="0" w:type="auto"/>
            <w:vAlign w:val="center"/>
            <w:hideMark/>
          </w:tcPr>
          <w:p w14:paraId="48636820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 xml:space="preserve">7 </w:t>
            </w:r>
          </w:p>
        </w:tc>
        <w:tc>
          <w:tcPr>
            <w:tcW w:w="0" w:type="auto"/>
            <w:vAlign w:val="center"/>
            <w:hideMark/>
          </w:tcPr>
          <w:p w14:paraId="289E66DF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  <w:r w:rsidRPr="002E6381">
              <w:rPr>
                <w:rFonts w:ascii="Times New Roman" w:hAnsi="Times New Roman" w:cs="Times New Roman"/>
              </w:rPr>
              <w:t>Advanced</w:t>
            </w:r>
          </w:p>
        </w:tc>
        <w:tc>
          <w:tcPr>
            <w:tcW w:w="0" w:type="auto"/>
            <w:vAlign w:val="center"/>
            <w:hideMark/>
          </w:tcPr>
          <w:p w14:paraId="5FDD4B48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  <w:hideMark/>
          </w:tcPr>
          <w:p w14:paraId="479DF3EE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gridSpan w:val="2"/>
            <w:vAlign w:val="center"/>
            <w:hideMark/>
          </w:tcPr>
          <w:p w14:paraId="11A3C516" w14:textId="77777777" w:rsidR="00047395" w:rsidRPr="002E6381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</w:tbl>
    <w:p w14:paraId="0B25B069" w14:textId="77777777" w:rsidR="00047395" w:rsidRPr="002E6381" w:rsidRDefault="00047395" w:rsidP="00047395">
      <w:pPr>
        <w:rPr>
          <w:rFonts w:ascii="Times New Roman" w:hAnsi="Times New Roman" w:cs="Times New Roman"/>
        </w:rPr>
      </w:pPr>
    </w:p>
    <w:p w14:paraId="3FED5B46" w14:textId="77777777" w:rsidR="00047395" w:rsidRDefault="00047395" w:rsidP="00047395">
      <w:pPr>
        <w:rPr>
          <w:rFonts w:ascii="Times New Roman" w:hAnsi="Times New Roman" w:cs="Times New Roman"/>
          <w:b/>
          <w:bCs/>
        </w:rPr>
        <w:sectPr w:rsidR="00047395" w:rsidSect="005A2604">
          <w:pgSz w:w="12240" w:h="15840"/>
          <w:pgMar w:top="1440" w:right="1440" w:bottom="1440" w:left="1440" w:header="708" w:footer="708" w:gutter="0"/>
          <w:cols w:space="708"/>
          <w:docGrid w:linePitch="360"/>
        </w:sectPr>
      </w:pPr>
    </w:p>
    <w:p w14:paraId="0FD36FF0" w14:textId="324AAFFA" w:rsidR="00047395" w:rsidRDefault="00DE2F6A" w:rsidP="00047395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  <w:bCs/>
        </w:rPr>
        <w:lastRenderedPageBreak/>
        <w:t>Supplementary Table 1</w:t>
      </w:r>
      <w:r w:rsidR="00047395">
        <w:rPr>
          <w:rFonts w:ascii="Times New Roman" w:hAnsi="Times New Roman" w:cs="Times New Roman"/>
          <w:b/>
          <w:bCs/>
        </w:rPr>
        <w:t>.</w:t>
      </w:r>
      <w:r w:rsidR="00047395">
        <w:rPr>
          <w:rFonts w:ascii="Times New Roman" w:hAnsi="Times New Roman" w:cs="Times New Roman"/>
        </w:rPr>
        <w:t xml:space="preserve"> Significant Predictors for All-Cause Readmission</w:t>
      </w:r>
    </w:p>
    <w:tbl>
      <w:tblPr>
        <w:tblStyle w:val="TableGrid"/>
        <w:tblW w:w="13984" w:type="dxa"/>
        <w:tblLayout w:type="fixed"/>
        <w:tblLook w:val="04A0" w:firstRow="1" w:lastRow="0" w:firstColumn="1" w:lastColumn="0" w:noHBand="0" w:noVBand="1"/>
      </w:tblPr>
      <w:tblGrid>
        <w:gridCol w:w="2405"/>
        <w:gridCol w:w="1559"/>
        <w:gridCol w:w="3769"/>
        <w:gridCol w:w="3544"/>
        <w:gridCol w:w="2694"/>
        <w:gridCol w:w="13"/>
      </w:tblGrid>
      <w:tr w:rsidR="00047395" w:rsidRPr="009202A3" w14:paraId="1DDDE8E9" w14:textId="77777777" w:rsidTr="00A8053F">
        <w:trPr>
          <w:gridAfter w:val="1"/>
          <w:wAfter w:w="13" w:type="dxa"/>
          <w:tblHeader/>
        </w:trPr>
        <w:tc>
          <w:tcPr>
            <w:tcW w:w="2405" w:type="dxa"/>
          </w:tcPr>
          <w:p w14:paraId="3D7A060E" w14:textId="77777777" w:rsidR="00047395" w:rsidRPr="00FD323C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  <w:b/>
                <w:bCs/>
              </w:rPr>
              <w:t>Variable Type</w:t>
            </w:r>
          </w:p>
        </w:tc>
        <w:tc>
          <w:tcPr>
            <w:tcW w:w="1559" w:type="dxa"/>
          </w:tcPr>
          <w:p w14:paraId="0D4725F3" w14:textId="77777777" w:rsidR="00047395" w:rsidRPr="009202A3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  <w:r w:rsidRPr="009202A3">
              <w:rPr>
                <w:rFonts w:ascii="Times New Roman" w:hAnsi="Times New Roman" w:cs="Times New Roman"/>
                <w:b/>
                <w:bCs/>
              </w:rPr>
              <w:t>Type I Error</w:t>
            </w:r>
          </w:p>
        </w:tc>
        <w:tc>
          <w:tcPr>
            <w:tcW w:w="3769" w:type="dxa"/>
          </w:tcPr>
          <w:p w14:paraId="7D878D1A" w14:textId="77777777" w:rsidR="00047395" w:rsidRPr="009202A3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  <w:r w:rsidRPr="009202A3">
              <w:rPr>
                <w:rFonts w:ascii="Times New Roman" w:hAnsi="Times New Roman" w:cs="Times New Roman"/>
                <w:b/>
                <w:bCs/>
              </w:rPr>
              <w:t>1</w:t>
            </w:r>
            <w:r>
              <w:rPr>
                <w:rFonts w:ascii="Times New Roman" w:hAnsi="Times New Roman" w:cs="Times New Roman"/>
                <w:b/>
                <w:bCs/>
              </w:rPr>
              <w:t xml:space="preserve"> </w:t>
            </w:r>
            <w:r w:rsidRPr="009202A3">
              <w:rPr>
                <w:rFonts w:ascii="Times New Roman" w:hAnsi="Times New Roman" w:cs="Times New Roman"/>
                <w:b/>
                <w:bCs/>
              </w:rPr>
              <w:t>Month</w:t>
            </w:r>
          </w:p>
        </w:tc>
        <w:tc>
          <w:tcPr>
            <w:tcW w:w="3544" w:type="dxa"/>
          </w:tcPr>
          <w:p w14:paraId="543D16A1" w14:textId="77777777" w:rsidR="00047395" w:rsidRPr="009202A3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  <w:b/>
                <w:bCs/>
              </w:rPr>
              <w:t>2-</w:t>
            </w:r>
            <w:r w:rsidRPr="009202A3">
              <w:rPr>
                <w:rFonts w:ascii="Times New Roman" w:hAnsi="Times New Roman" w:cs="Times New Roman"/>
                <w:b/>
                <w:bCs/>
              </w:rPr>
              <w:t>3</w:t>
            </w:r>
            <w:r>
              <w:rPr>
                <w:rFonts w:ascii="Times New Roman" w:hAnsi="Times New Roman" w:cs="Times New Roman"/>
                <w:b/>
                <w:bCs/>
              </w:rPr>
              <w:t xml:space="preserve"> </w:t>
            </w:r>
            <w:r w:rsidRPr="009202A3">
              <w:rPr>
                <w:rFonts w:ascii="Times New Roman" w:hAnsi="Times New Roman" w:cs="Times New Roman"/>
                <w:b/>
                <w:bCs/>
              </w:rPr>
              <w:t>Month</w:t>
            </w:r>
            <w:r>
              <w:rPr>
                <w:rFonts w:ascii="Times New Roman" w:hAnsi="Times New Roman" w:cs="Times New Roman"/>
                <w:b/>
                <w:bCs/>
              </w:rPr>
              <w:t>s</w:t>
            </w:r>
          </w:p>
        </w:tc>
        <w:tc>
          <w:tcPr>
            <w:tcW w:w="2694" w:type="dxa"/>
          </w:tcPr>
          <w:p w14:paraId="469A05D0" w14:textId="77777777" w:rsidR="00047395" w:rsidRPr="009202A3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  <w:b/>
                <w:bCs/>
              </w:rPr>
              <w:t>6-</w:t>
            </w:r>
            <w:r w:rsidRPr="009202A3">
              <w:rPr>
                <w:rFonts w:ascii="Times New Roman" w:hAnsi="Times New Roman" w:cs="Times New Roman"/>
                <w:b/>
                <w:bCs/>
              </w:rPr>
              <w:t>12</w:t>
            </w:r>
            <w:r>
              <w:rPr>
                <w:rFonts w:ascii="Times New Roman" w:hAnsi="Times New Roman" w:cs="Times New Roman"/>
                <w:b/>
                <w:bCs/>
              </w:rPr>
              <w:t xml:space="preserve"> </w:t>
            </w:r>
            <w:r w:rsidRPr="009202A3">
              <w:rPr>
                <w:rFonts w:ascii="Times New Roman" w:hAnsi="Times New Roman" w:cs="Times New Roman"/>
                <w:b/>
                <w:bCs/>
              </w:rPr>
              <w:t>Month</w:t>
            </w:r>
            <w:r>
              <w:rPr>
                <w:rFonts w:ascii="Times New Roman" w:hAnsi="Times New Roman" w:cs="Times New Roman"/>
                <w:b/>
                <w:bCs/>
              </w:rPr>
              <w:t>s</w:t>
            </w:r>
          </w:p>
        </w:tc>
      </w:tr>
      <w:tr w:rsidR="00047395" w:rsidRPr="009202A3" w14:paraId="701519BC" w14:textId="77777777" w:rsidTr="00A8053F">
        <w:tc>
          <w:tcPr>
            <w:tcW w:w="13984" w:type="dxa"/>
            <w:gridSpan w:val="6"/>
            <w:shd w:val="clear" w:color="auto" w:fill="E7E6E6" w:themeFill="background2"/>
          </w:tcPr>
          <w:p w14:paraId="653CFF25" w14:textId="77777777" w:rsidR="00047395" w:rsidRDefault="00047395" w:rsidP="00A8053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atient Characteristics</w:t>
            </w:r>
          </w:p>
        </w:tc>
      </w:tr>
      <w:tr w:rsidR="00047395" w:rsidRPr="009202A3" w14:paraId="21984D8E" w14:textId="77777777" w:rsidTr="00A8053F">
        <w:trPr>
          <w:gridAfter w:val="1"/>
          <w:wAfter w:w="13" w:type="dxa"/>
        </w:trPr>
        <w:tc>
          <w:tcPr>
            <w:tcW w:w="2405" w:type="dxa"/>
            <w:vMerge w:val="restart"/>
          </w:tcPr>
          <w:p w14:paraId="748945B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714B00">
              <w:rPr>
                <w:rFonts w:ascii="Times New Roman" w:hAnsi="Times New Roman" w:cs="Times New Roman"/>
              </w:rPr>
              <w:t>Age</w:t>
            </w:r>
          </w:p>
        </w:tc>
        <w:tc>
          <w:tcPr>
            <w:tcW w:w="1559" w:type="dxa"/>
          </w:tcPr>
          <w:p w14:paraId="5143960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2D3ECB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769" w:type="dxa"/>
          </w:tcPr>
          <w:p w14:paraId="28DE8433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OYXN0YXJzPC9BdXRob3I+PFllYXI+MjAxOTwvWWVhcj48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OYXN0YXJzPC9BdXRob3I+PFllYXI+MjAxOTwvWWVhcj48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7413B6">
              <w:rPr>
                <w:rFonts w:ascii="Times New Roman" w:hAnsi="Times New Roman" w:cs="Times New Roman"/>
                <w:noProof/>
                <w:vertAlign w:val="superscript"/>
              </w:rPr>
              <w:t>29,53,105,172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  <w:p w14:paraId="7B825837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nversely 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Ponce Gonzalez&lt;/Author&gt;&lt;Year&gt;2017&lt;/Year&gt;&lt;RecNum&gt;181&lt;/RecNum&gt;&lt;DisplayText&gt;&lt;style face="superscript"&gt;191&lt;/style&gt;&lt;/DisplayText&gt;&lt;record&gt;&lt;rec-number&gt;181&lt;/rec-number&gt;&lt;foreign-keys&gt;&lt;key app="EN" db-id="fvtv9d5pi5a55ae92z5v95drzxardspfsrvr" timestamp="1660738162"&gt;181&lt;/key&gt;&lt;/foreign-keys&gt;&lt;ref-type name="Journal Article"&gt;17&lt;/ref-type&gt;&lt;contributors&gt;&lt;authors&gt;&lt;author&gt;Ponce Gonzalez, M. A.&lt;/author&gt;&lt;author&gt;Miron Rubio, M.&lt;/author&gt;&lt;author&gt;Mujal Martinez, A.&lt;/author&gt;&lt;author&gt;Estrada Cuxart, O.&lt;/author&gt;&lt;author&gt;Fiuza Perez, D.&lt;/author&gt;&lt;author&gt;Salas Reinoso, L.&lt;/author&gt;&lt;author&gt;Fernandez Fabrellas, E.&lt;/author&gt;&lt;author&gt;Chiner Vives, E.&lt;/author&gt;&lt;/authors&gt;&lt;/contributors&gt;&lt;titles&gt;&lt;title&gt;Effectiveness and safety of outpatient parenteral antimicrobial therapy in acute exacerbation of chronic obstructive pulmonary disease&lt;/title&gt;&lt;secondary-title&gt;Int J Clin Pract&lt;/secondary-title&gt;&lt;/titles&gt;&lt;periodical&gt;&lt;full-title&gt;Int J Clin Pract&lt;/full-title&gt;&lt;/periodical&gt;&lt;volume&gt;71&lt;/volume&gt;&lt;number&gt;12&lt;/number&gt;&lt;dates&gt;&lt;year&gt;2017&lt;/year&gt;&lt;/dates&gt;&lt;accession-num&gt;28949430&lt;/accession-num&gt;&lt;urls&gt;&lt;related-urls&gt;&lt;url&gt;https://uhn.idm.oclc.org/login?url=http://ovidsp.ovid.com/ovidweb.cgi?T=JS&amp;amp;CSC=Y&amp;amp;NEWS=N&amp;amp;PAGE=fulltext&amp;amp;D=med14&amp;amp;AN=28949430http://nt2yt7px7u.search.serialssolutions.com/?sid=OVID:Ovid+MEDLINE%28R%29+%3C2017%3E&amp;amp;genre=article&amp;amp;id=pmid:28949430&amp;amp;id=doi:10.1111%2&lt;/url&gt;&lt;/related-urls&gt;&lt;/urls&gt;&lt;electronic-resource-num&gt;https://dx.doi.org/10.1111/ijcp.13022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191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527F1EF4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Bernabeu-Mora&lt;/Author&gt;&lt;Year&gt;2017&lt;/Year&gt;&lt;RecNum&gt;28&lt;/RecNum&gt;&lt;DisplayText&gt;&lt;style face="superscript"&gt;38&lt;/style&gt;&lt;/DisplayText&gt;&lt;record&gt;&lt;rec-number&gt;28&lt;/rec-number&gt;&lt;foreign-keys&gt;&lt;key app="EN" db-id="fvtv9d5pi5a55ae92z5v95drzxardspfsrvr" timestamp="1660738162"&gt;28&lt;/key&gt;&lt;/foreign-keys&gt;&lt;ref-type name="Journal Article"&gt;17&lt;/ref-type&gt;&lt;contributors&gt;&lt;authors&gt;&lt;author&gt;Bernabeu-Mora, R.&lt;/author&gt;&lt;author&gt;Garcia-Guillamon, G.&lt;/author&gt;&lt;author&gt;Valera-Novella, E.&lt;/author&gt;&lt;author&gt;Gimenez-Gimenez, L. M.&lt;/author&gt;&lt;author&gt;Escolar-Reina, P.&lt;/author&gt;&lt;author&gt;Medina-Mirapeix, F.&lt;/author&gt;&lt;/authors&gt;&lt;/contributors&gt;&lt;titles&gt;&lt;title&gt;Frailty is a predictive factor of readmission within 90 days of hospitalization for acute exacerbations of chronic obstructive pulmonary disease: A longitudinal study&lt;/title&gt;&lt;secondary-title&gt;Therapeutic Advances in Respiratory Disease&lt;/secondary-title&gt;&lt;/titles&gt;&lt;periodical&gt;&lt;full-title&gt;Therapeutic Advances in Respiratory Disease&lt;/full-title&gt;&lt;/periodical&gt;&lt;pages&gt;383-392&lt;/pages&gt;&lt;volume&gt;11(10)&lt;/volume&gt;&lt;dates&gt;&lt;year&gt;2017&lt;/year&gt;&lt;/dates&gt;&lt;accession-num&gt;618448902&lt;/accession-num&gt;&lt;urls&gt;&lt;related-urls&gt;&lt;url&gt;http://www.sagepub.co.ukhttps://uhn.idm.oclc.org/login?url=http://ovidsp.ovid.com/ovidweb.cgi?T=JS&amp;amp;CSC=Y&amp;amp;NEWS=N&amp;amp;PAGE=fulltext&amp;amp;D=emed18&amp;amp;AN=618448902http://nt2yt7px7u.search.serialssolutions.com/?sid=OVID:Embase&amp;amp;genre=article&amp;amp;id=pmid:28849736&amp;amp;id=doi:10.1177&lt;/url&gt;&lt;/related-urls&gt;&lt;/urls&gt;&lt;electronic-resource-num&gt;http://dx.doi.org/10.1177/1753465817726314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7413B6">
              <w:rPr>
                <w:rFonts w:ascii="Times New Roman" w:hAnsi="Times New Roman" w:cs="Times New Roman"/>
                <w:noProof/>
                <w:vertAlign w:val="superscript"/>
              </w:rPr>
              <w:t>38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  <w:p w14:paraId="71D362E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nversely 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Pant&lt;/Author&gt;&lt;Year&gt;2020&lt;/Year&gt;&lt;RecNum&gt;173&lt;/RecNum&gt;&lt;DisplayText&gt;&lt;style face="superscript"&gt;183&lt;/style&gt;&lt;/DisplayText&gt;&lt;record&gt;&lt;rec-number&gt;173&lt;/rec-number&gt;&lt;foreign-keys&gt;&lt;key app="EN" db-id="fvtv9d5pi5a55ae92z5v95drzxardspfsrvr" timestamp="1660738162"&gt;173&lt;/key&gt;&lt;/foreign-keys&gt;&lt;ref-type name="Journal Article"&gt;17&lt;/ref-type&gt;&lt;contributors&gt;&lt;authors&gt;&lt;author&gt;Pant, P.&lt;/author&gt;&lt;author&gt;Joshi, A.&lt;/author&gt;&lt;/authors&gt;&lt;/contributors&gt;&lt;titles&gt;&lt;title&gt;Risk factors associated with ninety day readmission in chronic obstructive pulmonary disease exacerbation at a tertiary care hospital: A retrospective cohort study&lt;/title&gt;&lt;secondary-title&gt;Kathmandu University Medical Journal&lt;/secondary-title&gt;&lt;/titles&gt;&lt;periodical&gt;&lt;full-title&gt;Kathmandu University Medical Journal&lt;/full-title&gt;&lt;/periodical&gt;&lt;pages&gt;372-375&lt;/pages&gt;&lt;volume&gt;18(72)&lt;/volume&gt;&lt;dates&gt;&lt;year&gt;2020&lt;/year&gt;&lt;/dates&gt;&lt;accession-num&gt;2007011185&lt;/accession-num&gt;&lt;urls&gt;&lt;related-urls&gt;&lt;url&gt;http://www.kumj.com.np/issue/72/372-375.pdfhttps://uhn.idm.oclc.org/login?url=http://ovidsp.ovid.com/ovidweb.cgi?T=JS&amp;amp;CSC=Y&amp;amp;NEWS=N&amp;amp;PAGE=fulltext&amp;amp;D=emexa&amp;amp;AN=2007011185http://nt2yt7px7u.search.serialssolutions.com/?sid=OVID:Embase&amp;amp;genre=article&amp;amp;id=pmid:3416&lt;/url&gt;&lt;/related-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183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694" w:type="dxa"/>
          </w:tcPr>
          <w:p w14:paraId="5586708A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KaW5nPC9BdXRob3I+PFllYXI+MjAxNjwvWWVhcj48UmVj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KaW5nPC9BdXRob3I+PFllYXI+MjAxNjwvWWVhcj48UmVj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53,66,127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047395" w:rsidRPr="009202A3" w14:paraId="4B79D8B4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6AE3F7E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46A974E3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769" w:type="dxa"/>
          </w:tcPr>
          <w:p w14:paraId="6DF615EF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aYXBhdGVybzwvQXV0aG9yPjxZZWFyPjIwMTM8L1llYXI+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aYXBhdGVybzwvQXV0aG9yPjxZZWFyPjIwMTM8L1llYXI+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33,49,50,123,185,233,253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  <w:p w14:paraId="14B45A2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nversely Correlated</w: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TaGFoPC9BdXRob3I+PFllYXI+MjAxNTwvWWVhcj48UmVj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TaGFoPC9BdXRob3I+PFllYXI+MjAxNTwvWWVhcj48UmVj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34,122,151,214,221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65F25178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KYW5zb248L0F1dGhvcj48WWVhcj4yMDIwPC9ZZWFyPjxS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KYW5zb248L0F1dGhvcj48WWVhcj4yMDIwPC9ZZWFyPjxS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111,123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694" w:type="dxa"/>
          </w:tcPr>
          <w:p w14:paraId="1C2C4C40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Janson&lt;/Author&gt;&lt;Year&gt;2020&lt;/Year&gt;&lt;RecNum&gt;113&lt;/RecNum&gt;&lt;DisplayText&gt;&lt;style face="superscript"&gt;123&lt;/style&gt;&lt;/DisplayText&gt;&lt;record&gt;&lt;rec-number&gt;113&lt;/rec-number&gt;&lt;foreign-keys&gt;&lt;key app="EN" db-id="fvtv9d5pi5a55ae92z5v95drzxardspfsrvr" timestamp="1660738162"&gt;113&lt;/key&gt;&lt;/foreign-keys&gt;&lt;ref-type name="Journal Article"&gt;17&lt;/ref-type&gt;&lt;contributors&gt;&lt;authors&gt;&lt;author&gt;Janson, C.&lt;/author&gt;&lt;author&gt;Nwaru, B. I.&lt;/author&gt;&lt;author&gt;Wiklund, F.&lt;/author&gt;&lt;author&gt;Telg, G.&lt;/author&gt;&lt;author&gt;Ekstrom, M.&lt;/author&gt;&lt;/authors&gt;&lt;/contributors&gt;&lt;titles&gt;&lt;title&gt;Management and Risk of Mortality in Patients Hospitalised Due to a First Severe COPD Exacerbation&lt;/title&gt;&lt;secondary-title&gt;Int J Chron Obstruct Pulmon Dis&lt;/secondary-title&gt;&lt;/titles&gt;&lt;periodical&gt;&lt;full-title&gt;Int J Chron Obstruct Pulmon Dis&lt;/full-title&gt;&lt;/periodical&gt;&lt;pages&gt;2673-2682&lt;/pages&gt;&lt;volume&gt;15&lt;/volume&gt;&lt;dates&gt;&lt;year&gt;2020&lt;/year&gt;&lt;/dates&gt;&lt;accession-num&gt;33149565&lt;/accession-num&gt;&lt;urls&gt;&lt;related-urls&gt;&lt;url&gt;https://uhn.idm.oclc.org/login?url=http://ovidsp.ovid.com/ovidweb.cgi?T=JS&amp;amp;CSC=Y&amp;amp;NEWS=N&amp;amp;PAGE=fulltext&amp;amp;D=med18&amp;amp;AN=33149565http://nt2yt7px7u.search.serialssolutions.com/?sid=OVID:Ovid+MEDLINE%28R%29+%3C2020+to+2021%3E&amp;amp;genre=article&amp;amp;id=pmid:33149565&amp;amp;id=doi:1&lt;/url&gt;&lt;/related-urls&gt;&lt;/urls&gt;&lt;electronic-resource-num&gt;https://dx.doi.org/10.2147/COPD.S276819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123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  <w:p w14:paraId="6A75FD0D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nversely 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Duman&lt;/Author&gt;&lt;Year&gt;2015&lt;/Year&gt;&lt;RecNum&gt;66&lt;/RecNum&gt;&lt;DisplayText&gt;&lt;style face="superscript"&gt;76&lt;/style&gt;&lt;/DisplayText&gt;&lt;record&gt;&lt;rec-number&gt;66&lt;/rec-number&gt;&lt;foreign-keys&gt;&lt;key app="EN" db-id="fvtv9d5pi5a55ae92z5v95drzxardspfsrvr" timestamp="1660738162"&gt;66&lt;/key&gt;&lt;/foreign-keys&gt;&lt;ref-type name="Journal Article"&gt;17&lt;/ref-type&gt;&lt;contributors&gt;&lt;authors&gt;&lt;author&gt;Duman, D.&lt;/author&gt;&lt;author&gt;Aksoy, E.&lt;/author&gt;&lt;author&gt;Agca, M. C.&lt;/author&gt;&lt;author&gt;Kocak, N. D.&lt;/author&gt;&lt;author&gt;Ozmen, I.&lt;/author&gt;&lt;author&gt;Akturk, U. A.&lt;/author&gt;&lt;author&gt;Gungor, S.&lt;/author&gt;&lt;author&gt;Tepetam, F. M.&lt;/author&gt;&lt;author&gt;Eroglu, S. A.&lt;/author&gt;&lt;author&gt;Oztas, S.&lt;/author&gt;&lt;author&gt;Karakurt, Z.&lt;/author&gt;&lt;/authors&gt;&lt;/contributors&gt;&lt;titles&gt;&lt;title&gt;The utility of inflammatory markers to predict readmissions and mortality in COPD cases with or without eosinophilia&lt;/title&gt;&lt;secondary-title&gt;Int J Chron Obstruct Pulmon Dis&lt;/secondary-title&gt;&lt;/titles&gt;&lt;periodical&gt;&lt;full-title&gt;Int J Chron Obstruct Pulmon Dis&lt;/full-title&gt;&lt;/periodical&gt;&lt;pages&gt;2469-78&lt;/pages&gt;&lt;volume&gt;10&lt;/volume&gt;&lt;dates&gt;&lt;year&gt;2015&lt;/year&gt;&lt;/dates&gt;&lt;accession-num&gt;26648709&lt;/accession-num&gt;&lt;urls&gt;&lt;related-urls&gt;&lt;url&gt;https://uhn.idm.oclc.org/login?url=http://ovidsp.ovid.com/ovidweb.cgi?T=JS&amp;amp;CSC=Y&amp;amp;NEWS=N&amp;amp;PAGE=fulltext&amp;amp;D=med12&amp;amp;AN=26648709http://nt2yt7px7u.search.serialssolutions.com/?sid=OVID:Ovid+MEDLINE%28R%29+%3C2015%3E&amp;amp;genre=article&amp;amp;id=pmid:26648709&amp;amp;id=doi:10.2147%2&lt;/url&gt;&lt;/related-urls&gt;&lt;/urls&gt;&lt;electronic-resource-num&gt;https://dx.doi.org/10.2147/COPD.S90330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76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047395" w:rsidRPr="009202A3" w14:paraId="7F0ECBBF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1C7B4A55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40DF69A8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769" w:type="dxa"/>
          </w:tcPr>
          <w:p w14:paraId="55E5368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5569095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39975E70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0FBEBBA5" w14:textId="77777777" w:rsidTr="00A8053F">
        <w:trPr>
          <w:gridAfter w:val="1"/>
          <w:wAfter w:w="13" w:type="dxa"/>
        </w:trPr>
        <w:tc>
          <w:tcPr>
            <w:tcW w:w="2405" w:type="dxa"/>
            <w:vMerge w:val="restart"/>
          </w:tcPr>
          <w:p w14:paraId="75AB4F27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lcohol/Drug Abuse</w:t>
            </w:r>
          </w:p>
        </w:tc>
        <w:tc>
          <w:tcPr>
            <w:tcW w:w="1559" w:type="dxa"/>
          </w:tcPr>
          <w:p w14:paraId="4808733E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769" w:type="dxa"/>
          </w:tcPr>
          <w:p w14:paraId="0739F6E8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Bade&lt;/Author&gt;&lt;Year&gt;2019&lt;/Year&gt;&lt;RecNum&gt;19&lt;/RecNum&gt;&lt;DisplayText&gt;&lt;style face="superscript"&gt;29&lt;/style&gt;&lt;/DisplayText&gt;&lt;record&gt;&lt;rec-number&gt;19&lt;/rec-number&gt;&lt;foreign-keys&gt;&lt;key app="EN" db-id="fvtv9d5pi5a55ae92z5v95drzxardspfsrvr" timestamp="1660738162"&gt;19&lt;/key&gt;&lt;/foreign-keys&gt;&lt;ref-type name="Journal Article"&gt;17&lt;/ref-type&gt;&lt;contributors&gt;&lt;authors&gt;&lt;author&gt;Bade, B. C.&lt;/author&gt;&lt;author&gt;DeRycke, E. C.&lt;/author&gt;&lt;author&gt;Ramsey, C.&lt;/author&gt;&lt;author&gt;Skanderson, M.&lt;/author&gt;&lt;author&gt;Crothers, K.&lt;/author&gt;&lt;author&gt;Haskell, S.&lt;/author&gt;&lt;author&gt;Bean-Mayberry, B.&lt;/author&gt;&lt;author&gt;Brandt, C.&lt;/author&gt;&lt;author&gt;Bastian, L. A.&lt;/author&gt;&lt;author&gt;Akgun, K. M.&lt;/author&gt;&lt;/authors&gt;&lt;/contributors&gt;&lt;titles&gt;&lt;title&gt;Sex differences in veterans admitted to the hospital for chronic obstructive pulmonary disease exacerbation&lt;/title&gt;&lt;secondary-title&gt;Annals of the American Thoracic Society&lt;/secondary-title&gt;&lt;/titles&gt;&lt;periodical&gt;&lt;full-title&gt;Annals of the American Thoracic Society&lt;/full-title&gt;&lt;/periodical&gt;&lt;pages&gt;707-714&lt;/pages&gt;&lt;volume&gt;16(6)&lt;/volume&gt;&lt;dates&gt;&lt;year&gt;2019&lt;/year&gt;&lt;/dates&gt;&lt;accession-num&gt;2002050025&lt;/accession-num&gt;&lt;urls&gt;&lt;related-urls&gt;&lt;url&gt;https://www.atsjournals.org/doi/pdf/10.1513/AnnalsATS.201809-615OChttps://uhn.idm.oclc.org/login?url=http://ovidsp.ovid.com/ovidweb.cgi?T=JS&amp;amp;CSC=Y&amp;amp;NEWS=N&amp;amp;PAGE=fulltext&amp;amp;D=emed20&amp;amp;AN=2002050025http://nt2yt7px7u.search.serialssolutions.com/?sid=OVID:Embase&amp;amp;ge&lt;/url&gt;&lt;/related-urls&gt;&lt;/urls&gt;&lt;electronic-resource-num&gt;http://dx.doi.org/10.1513/AnnalsATS.201809-615OC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29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55C1CC8A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06D0B50F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031D7A4E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23316F73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3A8D65B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769" w:type="dxa"/>
          </w:tcPr>
          <w:p w14:paraId="5D832C1D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TaW5naDwvQXV0aG9yPjxZZWFyPjIwMTY8L1llYXI+PFJl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TaW5naDwvQXV0aG9yPjxZZWFyPjIwMTY8L1llYXI+PFJl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E228B2">
              <w:rPr>
                <w:rFonts w:ascii="Times New Roman" w:hAnsi="Times New Roman" w:cs="Times New Roman"/>
                <w:noProof/>
                <w:vertAlign w:val="superscript"/>
              </w:rPr>
              <w:t>49,224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0C40353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Sb2JlcnRzPC9BdXRob3I+PFllYXI+MjAxMTwvWWVhcj48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Sb2JlcnRzPC9BdXRob3I+PFllYXI+MjAxMTwvWWVhcj48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E228B2">
              <w:rPr>
                <w:rFonts w:ascii="Times New Roman" w:hAnsi="Times New Roman" w:cs="Times New Roman"/>
                <w:noProof/>
                <w:vertAlign w:val="superscript"/>
              </w:rPr>
              <w:t>34,205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694" w:type="dxa"/>
          </w:tcPr>
          <w:p w14:paraId="16457EC8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2675AC86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1CE9A5EE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4A8F59A7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769" w:type="dxa"/>
          </w:tcPr>
          <w:p w14:paraId="786F435E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5F7855F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26870FCB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71B2DB17" w14:textId="77777777" w:rsidTr="00A8053F">
        <w:trPr>
          <w:gridAfter w:val="1"/>
          <w:wAfter w:w="13" w:type="dxa"/>
        </w:trPr>
        <w:tc>
          <w:tcPr>
            <w:tcW w:w="2405" w:type="dxa"/>
            <w:vMerge w:val="restart"/>
          </w:tcPr>
          <w:p w14:paraId="0B6858FD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mmunity-Acquired Pneumonia</w:t>
            </w:r>
          </w:p>
        </w:tc>
        <w:tc>
          <w:tcPr>
            <w:tcW w:w="1559" w:type="dxa"/>
          </w:tcPr>
          <w:p w14:paraId="3D2AA040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769" w:type="dxa"/>
          </w:tcPr>
          <w:p w14:paraId="275295E3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SdWJ5PC9BdXRob3I+PFllYXI+MjAyMDwvWWVhcj48UmVj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SdWJ5PC9BdXRob3I+PFllYXI+MjAyMDwvWWVhcj48UmVj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83,210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  <w:p w14:paraId="264CE8C1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nversely 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Roberts&lt;/Author&gt;&lt;Year&gt;2015&lt;/Year&gt;&lt;RecNum&gt;198&lt;/RecNum&gt;&lt;DisplayText&gt;&lt;style face="superscript"&gt;208&lt;/style&gt;&lt;/DisplayText&gt;&lt;record&gt;&lt;rec-number&gt;198&lt;/rec-number&gt;&lt;foreign-keys&gt;&lt;key app="EN" db-id="fvtv9d5pi5a55ae92z5v95drzxardspfsrvr" timestamp="1660738162"&gt;198&lt;/key&gt;&lt;/foreign-keys&gt;&lt;ref-type name="Journal Article"&gt;17&lt;/ref-type&gt;&lt;contributors&gt;&lt;authors&gt;&lt;author&gt;Roberts, M. H.&lt;/author&gt;&lt;author&gt;Mapel, D. W.&lt;/author&gt;&lt;author&gt;Von Worley, A.&lt;/author&gt;&lt;author&gt;Beene, J.&lt;/author&gt;&lt;/authors&gt;&lt;/contributors&gt;&lt;titles&gt;&lt;title&gt;Clinical factors, including All Patient Refined Diagnosis Related Group severity, as predictors of early rehospitalization after COPD exacerbation&lt;/title&gt;&lt;secondary-title&gt;Drugs in Context&lt;/secondary-title&gt;&lt;/titles&gt;&lt;periodical&gt;&lt;full-title&gt;Drugs in Context&lt;/full-title&gt;&lt;/periodical&gt;&lt;volume&gt;4 (no pagination)&lt;/volume&gt;&lt;dates&gt;&lt;year&gt;2015&lt;/year&gt;&lt;/dates&gt;&lt;accession-num&gt;605515686&lt;/accession-num&gt;&lt;urls&gt;&lt;related-urls&gt;&lt;url&gt;http://www.drugsincontext.com/wp-content/uploads/2015/03/dic.212278.pdfhttps://uhn.idm.oclc.org/login?url=http://ovidsp.ovid.com/ovidweb.cgi?T=JS&amp;amp;CSC=Y&amp;amp;NEWS=N&amp;amp;PAGE=fulltext&amp;amp;D=emed16&amp;amp;AN=605515686http://nt2yt7px7u.search.serialssolutions.com/?sid=OVID:Embas&lt;/url&gt;&lt;/related-urls&gt;&lt;/urls&gt;&lt;electronic-resource-num&gt;http://dx.doi.org/10.7573/dic.212278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208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6F89EBEF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Zhou&lt;/Author&gt;&lt;Year&gt;2021&lt;/Year&gt;&lt;RecNum&gt;244&lt;/RecNum&gt;&lt;DisplayText&gt;&lt;style face="superscript"&gt;254&lt;/style&gt;&lt;/DisplayText&gt;&lt;record&gt;&lt;rec-number&gt;244&lt;/rec-number&gt;&lt;foreign-keys&gt;&lt;key app="EN" db-id="fvtv9d5pi5a55ae92z5v95drzxardspfsrvr" timestamp="1660738162"&gt;244&lt;/key&gt;&lt;/foreign-keys&gt;&lt;ref-type name="Journal Article"&gt;17&lt;/ref-type&gt;&lt;contributors&gt;&lt;authors&gt;&lt;author&gt;Zhou, Y.&lt;/author&gt;&lt;author&gt;Ameen, M. N. A. T. M.&lt;/author&gt;&lt;author&gt;Li, W.&lt;/author&gt;&lt;author&gt;Feng, D.&lt;/author&gt;&lt;author&gt;Yang, H.&lt;/author&gt;&lt;author&gt;Zou, X. L.&lt;/author&gt;&lt;author&gt;Wu, S.&lt;/author&gt;&lt;author&gt;Zhang, T.&lt;/author&gt;&lt;/authors&gt;&lt;/contributors&gt;&lt;titles&gt;&lt;title&gt;Main pulmonary artery enlargement predicts 90-day readmissions in Chinese COPD patients&lt;/title&gt;&lt;secondary-title&gt;Journal of Thoracic Disease&lt;/secondary-title&gt;&lt;/titles&gt;&lt;periodical&gt;&lt;full-title&gt;Journal of Thoracic Disease&lt;/full-title&gt;&lt;/periodical&gt;&lt;pages&gt;5731-5740&lt;/pages&gt;&lt;volume&gt;13(10)&lt;/volume&gt;&lt;dates&gt;&lt;year&gt;2021&lt;/year&gt;&lt;/dates&gt;&lt;accession-num&gt;2015398640&lt;/accession-num&gt;&lt;urls&gt;&lt;related-urls&gt;&lt;url&gt;https://jtd.amegroups.com/article/view/56625/htmlhttps://uhn.idm.oclc.org/login?url=http://ovidsp.ovid.com/ovidweb.cgi?T=JS&amp;amp;CSC=Y&amp;amp;NEWS=N&amp;amp;PAGE=fulltext&amp;amp;D=emexa&amp;amp;AN=2015398640http://nt2yt7px7u.search.serialssolutions.com/?sid=OVID:Embase&amp;amp;genre=article&amp;amp;id=pmi&lt;/url&gt;&lt;/related-urls&gt;&lt;/urls&gt;&lt;electronic-resource-num&gt;http://dx.doi.org/10.21037/jtd-21-344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254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694" w:type="dxa"/>
          </w:tcPr>
          <w:p w14:paraId="192D1607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5145E19B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758BE54F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12E8ED88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769" w:type="dxa"/>
          </w:tcPr>
          <w:p w14:paraId="0CED2831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Candrilli&lt;/Author&gt;&lt;Year&gt;2015&lt;/Year&gt;&lt;RecNum&gt;40&lt;/RecNum&gt;&lt;DisplayText&gt;&lt;style face="superscript"&gt;50&lt;/style&gt;&lt;/DisplayText&gt;&lt;record&gt;&lt;rec-number&gt;40&lt;/rec-number&gt;&lt;foreign-keys&gt;&lt;key app="EN" db-id="fvtv9d5pi5a55ae92z5v95drzxardspfsrvr" timestamp="1660738162"&gt;40&lt;/key&gt;&lt;/foreign-keys&gt;&lt;ref-type name="Journal Article"&gt;17&lt;/ref-type&gt;&lt;contributors&gt;&lt;authors&gt;&lt;author&gt;Candrilli, S. D.&lt;/author&gt;&lt;author&gt;Dhamane, A. D.&lt;/author&gt;&lt;author&gt;Meyers, J. L.&lt;/author&gt;&lt;author&gt;Kaila, S.&lt;/author&gt;&lt;/authors&gt;&lt;/contributors&gt;&lt;titles&gt;&lt;title&gt;Factors associated with inpatient readmission among managed care enrollees with COPD&lt;/title&gt;&lt;secondary-title&gt;Hospital practice (1995)&lt;/secondary-title&gt;&lt;/titles&gt;&lt;periodical&gt;&lt;full-title&gt;Hospital practice (1995)&lt;/full-title&gt;&lt;/periodical&gt;&lt;pages&gt;199-207&lt;/pages&gt;&lt;volume&gt;43(4)&lt;/volume&gt;&lt;dates&gt;&lt;year&gt;2015&lt;/year&gt;&lt;/dates&gt;&lt;accession-num&gt;607635909&lt;/accession-num&gt;&lt;urls&gt;&lt;related-urls&gt;&lt;url&gt;https://uhn.idm.oclc.org/login?url=http://ovidsp.ovid.com/ovidweb.cgi?T=JS&amp;amp;CSC=Y&amp;amp;NEWS=N&amp;amp;PAGE=fulltext&amp;amp;D=emed16&amp;amp;AN=607635909http://nt2yt7px7u.search.serialssolutions.com/?sid=OVID:Embase&amp;amp;genre=article&amp;amp;id=pmid:26357878&amp;amp;id=doi:10.1080%2F21548331.2015.1085797&lt;/url&gt;&lt;/related-urls&gt;&lt;/urls&gt;&lt;electronic-resource-num&gt;http://dx.doi.org/10.1080/21548331.2015.1085797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50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012B929B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Candrilli&lt;/Author&gt;&lt;Year&gt;2015&lt;/Year&gt;&lt;RecNum&gt;40&lt;/RecNum&gt;&lt;DisplayText&gt;&lt;style face="superscript"&gt;50&lt;/style&gt;&lt;/DisplayText&gt;&lt;record&gt;&lt;rec-number&gt;40&lt;/rec-number&gt;&lt;foreign-keys&gt;&lt;key app="EN" db-id="fvtv9d5pi5a55ae92z5v95drzxardspfsrvr" timestamp="1660738162"&gt;40&lt;/key&gt;&lt;/foreign-keys&gt;&lt;ref-type name="Journal Article"&gt;17&lt;/ref-type&gt;&lt;contributors&gt;&lt;authors&gt;&lt;author&gt;Candrilli, S. D.&lt;/author&gt;&lt;author&gt;Dhamane, A. D.&lt;/author&gt;&lt;author&gt;Meyers, J. L.&lt;/author&gt;&lt;author&gt;Kaila, S.&lt;/author&gt;&lt;/authors&gt;&lt;/contributors&gt;&lt;titles&gt;&lt;title&gt;Factors associated with inpatient readmission among managed care enrollees with COPD&lt;/title&gt;&lt;secondary-title&gt;Hospital practice (1995)&lt;/secondary-title&gt;&lt;/titles&gt;&lt;periodical&gt;&lt;full-title&gt;Hospital practice (1995)&lt;/full-title&gt;&lt;/periodical&gt;&lt;pages&gt;199-207&lt;/pages&gt;&lt;volume&gt;43(4)&lt;/volume&gt;&lt;dates&gt;&lt;year&gt;2015&lt;/year&gt;&lt;/dates&gt;&lt;accession-num&gt;607635909&lt;/accession-num&gt;&lt;urls&gt;&lt;related-urls&gt;&lt;url&gt;https://uhn.idm.oclc.org/login?url=http://ovidsp.ovid.com/ovidweb.cgi?T=JS&amp;amp;CSC=Y&amp;amp;NEWS=N&amp;amp;PAGE=fulltext&amp;amp;D=emed16&amp;amp;AN=607635909http://nt2yt7px7u.search.serialssolutions.com/?sid=OVID:Embase&amp;amp;genre=article&amp;amp;id=pmid:26357878&amp;amp;id=doi:10.1080%2F21548331.2015.1085797&lt;/url&gt;&lt;/related-urls&gt;&lt;/urls&gt;&lt;electronic-resource-num&gt;http://dx.doi.org/10.1080/21548331.2015.1085797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50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694" w:type="dxa"/>
          </w:tcPr>
          <w:p w14:paraId="7FA3FDA0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0CDC85C6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00ECCDB5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179C366E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769" w:type="dxa"/>
          </w:tcPr>
          <w:p w14:paraId="5EE0CABD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70CEA384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4263E1DC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3D615330" w14:textId="77777777" w:rsidTr="00A8053F">
        <w:trPr>
          <w:gridAfter w:val="1"/>
          <w:wAfter w:w="13" w:type="dxa"/>
        </w:trPr>
        <w:tc>
          <w:tcPr>
            <w:tcW w:w="2405" w:type="dxa"/>
            <w:vMerge w:val="restart"/>
          </w:tcPr>
          <w:p w14:paraId="0304B00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PD Severity, Assessed by Scales</w:t>
            </w:r>
          </w:p>
        </w:tc>
        <w:tc>
          <w:tcPr>
            <w:tcW w:w="1559" w:type="dxa"/>
          </w:tcPr>
          <w:p w14:paraId="65E1F81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769" w:type="dxa"/>
          </w:tcPr>
          <w:p w14:paraId="28F7C515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4450739F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5D706F0E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7C9D47BA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59C12FE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6356A39A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769" w:type="dxa"/>
          </w:tcPr>
          <w:p w14:paraId="0DCF351F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ZdTwvQXV0aG9yPjxZZWFyPjIwMTU8L1llYXI+PFJlY051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ZdTwvQXV0aG9yPjxZZWFyPjIwMTU8L1llYXI+PFJlY051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25,49,50,105,247,250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6135A87F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Candrilli&lt;/Author&gt;&lt;Year&gt;2015&lt;/Year&gt;&lt;RecNum&gt;40&lt;/RecNum&gt;&lt;DisplayText&gt;&lt;style face="superscript"&gt;50&lt;/style&gt;&lt;/DisplayText&gt;&lt;record&gt;&lt;rec-number&gt;40&lt;/rec-number&gt;&lt;foreign-keys&gt;&lt;key app="EN" db-id="fvtv9d5pi5a55ae92z5v95drzxardspfsrvr" timestamp="1660738162"&gt;40&lt;/key&gt;&lt;/foreign-keys&gt;&lt;ref-type name="Journal Article"&gt;17&lt;/ref-type&gt;&lt;contributors&gt;&lt;authors&gt;&lt;author&gt;Candrilli, S. D.&lt;/author&gt;&lt;author&gt;Dhamane, A. D.&lt;/author&gt;&lt;author&gt;Meyers, J. L.&lt;/author&gt;&lt;author&gt;Kaila, S.&lt;/author&gt;&lt;/authors&gt;&lt;/contributors&gt;&lt;titles&gt;&lt;title&gt;Factors associated with inpatient readmission among managed care enrollees with COPD&lt;/title&gt;&lt;secondary-title&gt;Hospital practice (1995)&lt;/secondary-title&gt;&lt;/titles&gt;&lt;periodical&gt;&lt;full-title&gt;Hospital practice (1995)&lt;/full-title&gt;&lt;/periodical&gt;&lt;pages&gt;199-207&lt;/pages&gt;&lt;volume&gt;43(4)&lt;/volume&gt;&lt;dates&gt;&lt;year&gt;2015&lt;/year&gt;&lt;/dates&gt;&lt;accession-num&gt;607635909&lt;/accession-num&gt;&lt;urls&gt;&lt;related-urls&gt;&lt;url&gt;https://uhn.idm.oclc.org/login?url=http://ovidsp.ovid.com/ovidweb.cgi?T=JS&amp;amp;CSC=Y&amp;amp;NEWS=N&amp;amp;PAGE=fulltext&amp;amp;D=emed16&amp;amp;AN=607635909http://nt2yt7px7u.search.serialssolutions.com/?sid=OVID:Embase&amp;amp;genre=article&amp;amp;id=pmid:26357878&amp;amp;id=doi:10.1080%2F21548331.2015.1085797&lt;/url&gt;&lt;/related-urls&gt;&lt;/urls&gt;&lt;electronic-resource-num&gt;http://dx.doi.org/10.1080/21548331.2015.1085797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50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694" w:type="dxa"/>
          </w:tcPr>
          <w:p w14:paraId="628DFFDA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Xb25nPC9BdXRob3I+PFllYXI+MjAwODwvWWVhcj48UmVj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Xb25nPC9BdXRob3I+PFllYXI+MjAwODwvWWVhcj48UmVj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53,55,127,244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047395" w:rsidRPr="009202A3" w14:paraId="664D79B3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38D59C3D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75D798C3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769" w:type="dxa"/>
          </w:tcPr>
          <w:p w14:paraId="6B0C716A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5767E405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47A37F0A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6B63BA59" w14:textId="77777777" w:rsidTr="00A8053F">
        <w:trPr>
          <w:gridAfter w:val="1"/>
          <w:wAfter w:w="13" w:type="dxa"/>
        </w:trPr>
        <w:tc>
          <w:tcPr>
            <w:tcW w:w="2405" w:type="dxa"/>
            <w:vMerge w:val="restart"/>
          </w:tcPr>
          <w:p w14:paraId="4542A46A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Dyspnea</w:t>
            </w:r>
          </w:p>
        </w:tc>
        <w:tc>
          <w:tcPr>
            <w:tcW w:w="1559" w:type="dxa"/>
          </w:tcPr>
          <w:p w14:paraId="28AA4EED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769" w:type="dxa"/>
          </w:tcPr>
          <w:p w14:paraId="28A29A76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Chawla&lt;/Author&gt;&lt;Year&gt;2014&lt;/Year&gt;&lt;RecNum&gt;44&lt;/RecNum&gt;&lt;DisplayText&gt;&lt;style face="superscript"&gt;54&lt;/style&gt;&lt;/DisplayText&gt;&lt;record&gt;&lt;rec-number&gt;44&lt;/rec-number&gt;&lt;foreign-keys&gt;&lt;key app="EN" db-id="fvtv9d5pi5a55ae92z5v95drzxardspfsrvr" timestamp="1660738162"&gt;44&lt;/key&gt;&lt;/foreign-keys&gt;&lt;ref-type name="Journal Article"&gt;17&lt;/ref-type&gt;&lt;contributors&gt;&lt;authors&gt;&lt;author&gt;Chawla, H.&lt;/author&gt;&lt;author&gt;Bulathsinghala, C.&lt;/author&gt;&lt;author&gt;Tejada, J. P.&lt;/author&gt;&lt;author&gt;Wakefield, D.&lt;/author&gt;&lt;author&gt;ZuWallack, R.&lt;/author&gt;&lt;/authors&gt;&lt;/contributors&gt;&lt;titles&gt;&lt;title&gt;Physical activity as a predictor of thirty-day hospital readmission after a discharge for a clinical exacerbation of chronic obstructive pulmonary disease&lt;/title&gt;&lt;secondary-title&gt;Annals of the American Thoracic Society&lt;/secondary-title&gt;&lt;/titles&gt;&lt;periodical&gt;&lt;full-title&gt;Annals of the American Thoracic Society&lt;/full-title&gt;&lt;/periodical&gt;&lt;pages&gt;1203-1209&lt;/pages&gt;&lt;volume&gt;11(8)&lt;/volume&gt;&lt;dates&gt;&lt;year&gt;2014&lt;/year&gt;&lt;/dates&gt;&lt;accession-num&gt;600601902&lt;/accession-num&gt;&lt;urls&gt;&lt;related-urls&gt;&lt;url&gt;http://www.atsjournals.org/doi/pdf/10.1513/AnnalsATS.201405-198OChttps://uhn.idm.oclc.org/login?url=http://ovidsp.ovid.com/ovidweb.cgi?T=JS&amp;amp;CSC=Y&amp;amp;NEWS=N&amp;amp;PAGE=fulltext&amp;amp;D=emed15&amp;amp;AN=600601902http://nt2yt7px7u.search.serialssolutions.com/?sid=OVID:Embase&amp;amp;genr&lt;/url&gt;&lt;/related-urls&gt;&lt;/urls&gt;&lt;electronic-resource-num&gt;http://dx.doi.org/10.1513/AnnalsATS.201405-198OC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54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010C7BD6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Bernabeu-Mora&lt;/Author&gt;&lt;Year&gt;2017&lt;/Year&gt;&lt;RecNum&gt;28&lt;/RecNum&gt;&lt;DisplayText&gt;&lt;style face="superscript"&gt;38&lt;/style&gt;&lt;/DisplayText&gt;&lt;record&gt;&lt;rec-number&gt;28&lt;/rec-number&gt;&lt;foreign-keys&gt;&lt;key app="EN" db-id="fvtv9d5pi5a55ae92z5v95drzxardspfsrvr" timestamp="1660738162"&gt;28&lt;/key&gt;&lt;/foreign-keys&gt;&lt;ref-type name="Journal Article"&gt;17&lt;/ref-type&gt;&lt;contributors&gt;&lt;authors&gt;&lt;author&gt;Bernabeu-Mora, R.&lt;/author&gt;&lt;author&gt;Garcia-Guillamon, G.&lt;/author&gt;&lt;author&gt;Valera-Novella, E.&lt;/author&gt;&lt;author&gt;Gimenez-Gimenez, L. M.&lt;/author&gt;&lt;author&gt;Escolar-Reina, P.&lt;/author&gt;&lt;author&gt;Medina-Mirapeix, F.&lt;/author&gt;&lt;/authors&gt;&lt;/contributors&gt;&lt;titles&gt;&lt;title&gt;Frailty is a predictive factor of readmission within 90 days of hospitalization for acute exacerbations of chronic obstructive pulmonary disease: A longitudinal study&lt;/title&gt;&lt;secondary-title&gt;Therapeutic Advances in Respiratory Disease&lt;/secondary-title&gt;&lt;/titles&gt;&lt;periodical&gt;&lt;full-title&gt;Therapeutic Advances in Respiratory Disease&lt;/full-title&gt;&lt;/periodical&gt;&lt;pages&gt;383-392&lt;/pages&gt;&lt;volume&gt;11(10)&lt;/volume&gt;&lt;dates&gt;&lt;year&gt;2017&lt;/year&gt;&lt;/dates&gt;&lt;accession-num&gt;618448902&lt;/accession-num&gt;&lt;urls&gt;&lt;related-urls&gt;&lt;url&gt;http://www.sagepub.co.ukhttps://uhn.idm.oclc.org/login?url=http://ovidsp.ovid.com/ovidweb.cgi?T=JS&amp;amp;CSC=Y&amp;amp;NEWS=N&amp;amp;PAGE=fulltext&amp;amp;D=emed18&amp;amp;AN=618448902http://nt2yt7px7u.search.serialssolutions.com/?sid=OVID:Embase&amp;amp;genre=article&amp;amp;id=pmid:28849736&amp;amp;id=doi:10.1177&lt;/url&gt;&lt;/related-urls&gt;&lt;/urls&gt;&lt;electronic-resource-num&gt;http://dx.doi.org/10.1177/1753465817726314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38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694" w:type="dxa"/>
          </w:tcPr>
          <w:p w14:paraId="56F7617C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Fernandez-Garcia&lt;/Author&gt;&lt;Year&gt;2020&lt;/Year&gt;&lt;RecNum&gt;74&lt;/RecNum&gt;&lt;DisplayText&gt;&lt;style face="superscript"&gt;84&lt;/style&gt;&lt;/DisplayText&gt;&lt;record&gt;&lt;rec-number&gt;74&lt;/rec-number&gt;&lt;foreign-keys&gt;&lt;key app="EN" db-id="fvtv9d5pi5a55ae92z5v95drzxardspfsrvr" timestamp="1660738162"&gt;74&lt;/key&gt;&lt;/foreign-keys&gt;&lt;ref-type name="Journal Article"&gt;17&lt;/ref-type&gt;&lt;contributors&gt;&lt;authors&gt;&lt;author&gt;Fernandez-Garcia, S.&lt;/author&gt;&lt;author&gt;Represas-Represas, C.&lt;/author&gt;&lt;author&gt;Ruano-Ravina, A.&lt;/author&gt;&lt;author&gt;Mouronte-Roibas, C.&lt;/author&gt;&lt;author&gt;Botana-Rial, M.&lt;/author&gt;&lt;author&gt;Ramos-Hernandez, C.&lt;/author&gt;&lt;author&gt;Fernandez-Villar, A.&lt;/author&gt;&lt;/authors&gt;&lt;/contributors&gt;&lt;titles&gt;&lt;title&gt;Social and clinical predictors of short- and long-term readmission after a severe exacerbation of copd&lt;/title&gt;&lt;secondary-title&gt;PLoS ONE&lt;/secondary-title&gt;&lt;/titles&gt;&lt;periodical&gt;&lt;full-title&gt;PLoS ONE&lt;/full-title&gt;&lt;/periodical&gt;&lt;pages&gt;e0229257&lt;/pages&gt;&lt;volume&gt;15&lt;/volume&gt;&lt;number&gt;2&lt;/number&gt;&lt;dates&gt;&lt;year&gt;2020&lt;/year&gt;&lt;/dates&gt;&lt;accession-num&gt;32106226&lt;/accession-num&gt;&lt;urls&gt;&lt;related-urls&gt;&lt;url&gt;https://uhn.idm.oclc.org/login?url=http://ovidsp.ovid.com/ovidweb.cgi?T=JS&amp;amp;CSC=Y&amp;amp;NEWS=N&amp;amp;PAGE=fulltext&amp;amp;D=med17&amp;amp;AN=32106226http://nt2yt7px7u.search.serialssolutions.com/?sid=OVID:Ovid+MEDLINE%28R%29+%3C2020%3E&amp;amp;genre=article&amp;amp;id=pmid:32106226&amp;amp;id=doi:10.1371%2&lt;/url&gt;&lt;/related-urls&gt;&lt;/urls&gt;&lt;electronic-resource-num&gt;https://dx.doi.org/10.1371/journal.pone.0229257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84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047395" w:rsidRPr="009202A3" w14:paraId="6835831D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6BF0C7A3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0F27BA38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769" w:type="dxa"/>
          </w:tcPr>
          <w:p w14:paraId="021FAF85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Guerrero&lt;/Author&gt;&lt;Year&gt;2016&lt;/Year&gt;&lt;RecNum&gt;95&lt;/RecNum&gt;&lt;DisplayText&gt;&lt;style face="superscript"&gt;105&lt;/style&gt;&lt;/DisplayText&gt;&lt;record&gt;&lt;rec-number&gt;95&lt;/rec-number&gt;&lt;foreign-keys&gt;&lt;key app="EN" db-id="fvtv9d5pi5a55ae92z5v95drzxardspfsrvr" timestamp="1660738162"&gt;95&lt;/key&gt;&lt;/foreign-keys&gt;&lt;ref-type name="Journal Article"&gt;17&lt;/ref-type&gt;&lt;contributors&gt;&lt;authors&gt;&lt;author&gt;Guerrero, M.&lt;/author&gt;&lt;author&gt;Crisafulli, E.&lt;/author&gt;&lt;author&gt;Liapikou, A.&lt;/author&gt;&lt;author&gt;Huerta, A.&lt;/author&gt;&lt;author&gt;Gabarrus, A.&lt;/author&gt;&lt;author&gt;Chetta, A.&lt;/author&gt;&lt;author&gt;Soler, N.&lt;/author&gt;&lt;author&gt;Torres, A.&lt;/author&gt;&lt;/authors&gt;&lt;/contributors&gt;&lt;titles&gt;&lt;title&gt;Readmission for acute exacerbation within 30 days of discharge is associated with a subsequent progressive increase in mortality risk in COPD patients: A long-Term observational study&lt;/title&gt;&lt;secondary-title&gt;PLoS ONE&lt;/secondary-title&gt;&lt;/titles&gt;&lt;periodical&gt;&lt;full-title&gt;PLoS ONE&lt;/full-title&gt;&lt;/periodical&gt;&lt;volume&gt;11(3) (no pagination)&lt;/volume&gt;&lt;dates&gt;&lt;year&gt;2016&lt;/year&gt;&lt;/dates&gt;&lt;accession-num&gt;609003007&lt;/accession-num&gt;&lt;urls&gt;&lt;related-urls&gt;&lt;url&gt;http://www.plosone.org/article/fetchObject.action?uri=info:doi/10.1371/journal.pone.0150737&amp;amp;representation=PDFhttps://uhn.idm.oclc.org/login?url=http://ovidsp.ovid.com/ovidweb.cgi?T=JS&amp;amp;CSC=Y&amp;amp;NEWS=N&amp;amp;PAGE=fulltext&amp;amp;D=emed17&amp;amp;AN=609003007http://nt2yt7px7u.sear&lt;/url&gt;&lt;/related-urls&gt;&lt;/urls&gt;&lt;electronic-resource-num&gt;http://dx.doi.org/10.1371/journal.pone.0150737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105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149D2523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6BA65C7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777856AB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67F3D98E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10EE1D9E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769" w:type="dxa"/>
          </w:tcPr>
          <w:p w14:paraId="19F2E1A2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15C6D647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08170DC8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091FBE50" w14:textId="77777777" w:rsidTr="00A8053F">
        <w:trPr>
          <w:gridAfter w:val="1"/>
          <w:wAfter w:w="13" w:type="dxa"/>
        </w:trPr>
        <w:tc>
          <w:tcPr>
            <w:tcW w:w="2405" w:type="dxa"/>
            <w:vMerge w:val="restart"/>
          </w:tcPr>
          <w:p w14:paraId="5EA1D3FB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Free-Fat Mass</w:t>
            </w:r>
          </w:p>
        </w:tc>
        <w:tc>
          <w:tcPr>
            <w:tcW w:w="1559" w:type="dxa"/>
          </w:tcPr>
          <w:p w14:paraId="014E39C0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769" w:type="dxa"/>
          </w:tcPr>
          <w:p w14:paraId="310A2E01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6E93992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nversely 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Giron&lt;/Author&gt;&lt;Year&gt;2009&lt;/Year&gt;&lt;RecNum&gt;88&lt;/RecNum&gt;&lt;DisplayText&gt;&lt;style face="superscript"&gt;98&lt;/style&gt;&lt;/DisplayText&gt;&lt;record&gt;&lt;rec-number&gt;88&lt;/rec-number&gt;&lt;foreign-keys&gt;&lt;key app="EN" db-id="fvtv9d5pi5a55ae92z5v95drzxardspfsrvr" timestamp="1660738162"&gt;88&lt;/key&gt;&lt;/foreign-keys&gt;&lt;ref-type name="Journal Article"&gt;17&lt;/ref-type&gt;&lt;contributors&gt;&lt;authors&gt;&lt;author&gt;Giron, R.&lt;/author&gt;&lt;author&gt;Matesanz, C.&lt;/author&gt;&lt;author&gt;Garcia-Rio, F.&lt;/author&gt;&lt;author&gt;De Santiago, E.&lt;/author&gt;&lt;author&gt;Mancha, A.&lt;/author&gt;&lt;author&gt;Rodriguez-Salvanes, F.&lt;/author&gt;&lt;author&gt;Ancochea, J.&lt;/author&gt;&lt;/authors&gt;&lt;/contributors&gt;&lt;titles&gt;&lt;title&gt;Nutritional state during COPD exacerbation: Clinical and prognostic implications&lt;/title&gt;&lt;secondary-title&gt;Annals of Nutrition and Metabolism&lt;/secondary-title&gt;&lt;/titles&gt;&lt;periodical&gt;&lt;full-title&gt;Annals of Nutrition and Metabolism&lt;/full-title&gt;&lt;/periodical&gt;&lt;pages&gt;52-58&lt;/pages&gt;&lt;volume&gt;54(1)&lt;/volume&gt;&lt;dates&gt;&lt;year&gt;2009&lt;/year&gt;&lt;/dates&gt;&lt;accession-num&gt;50442995&lt;/accession-num&gt;&lt;urls&gt;&lt;related-urls&gt;&lt;url&gt;https://uhn.idm.oclc.org/login?url=http://ovidsp.ovid.com/ovidweb.cgi?T=JS&amp;amp;CSC=Y&amp;amp;NEWS=N&amp;amp;PAGE=fulltext&amp;amp;D=emed11&amp;amp;AN=50442995http://nt2yt7px7u.search.serialssolutions.com/?sid=OVID:Embase&amp;amp;genre=article&amp;amp;id=pmid:19252400&amp;amp;id=doi:10.1159%2F000205960&amp;amp;issn=0250-68&lt;/url&gt;&lt;/related-urls&gt;&lt;/urls&gt;&lt;electronic-resource-num&gt;http://dx.doi.org/10.1159/000205960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98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694" w:type="dxa"/>
          </w:tcPr>
          <w:p w14:paraId="2F66783E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2DF15547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21D4CA1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7B59DC0C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769" w:type="dxa"/>
          </w:tcPr>
          <w:p w14:paraId="415BB6B0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767C615D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1CB02E6A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1E194703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1E61442F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14818C2E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769" w:type="dxa"/>
          </w:tcPr>
          <w:p w14:paraId="48EB70AA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0B4E0D3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4C5CC5B3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52C805C5" w14:textId="77777777" w:rsidTr="00A8053F">
        <w:trPr>
          <w:gridAfter w:val="1"/>
          <w:wAfter w:w="13" w:type="dxa"/>
        </w:trPr>
        <w:tc>
          <w:tcPr>
            <w:tcW w:w="2405" w:type="dxa"/>
            <w:vMerge w:val="restart"/>
          </w:tcPr>
          <w:p w14:paraId="4AC5EF8B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ncome</w:t>
            </w:r>
          </w:p>
        </w:tc>
        <w:tc>
          <w:tcPr>
            <w:tcW w:w="1559" w:type="dxa"/>
          </w:tcPr>
          <w:p w14:paraId="26837CD7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769" w:type="dxa"/>
          </w:tcPr>
          <w:p w14:paraId="1D5919AD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Shani&lt;/Author&gt;&lt;Year&gt;2022&lt;/Year&gt;&lt;RecNum&gt;205&lt;/RecNum&gt;&lt;DisplayText&gt;&lt;style face="superscript"&gt;215&lt;/style&gt;&lt;/DisplayText&gt;&lt;record&gt;&lt;rec-number&gt;205&lt;/rec-number&gt;&lt;foreign-keys&gt;&lt;key app="EN" db-id="fvtv9d5pi5a55ae92z5v95drzxardspfsrvr" timestamp="1660738162"&gt;205&lt;/key&gt;&lt;/foreign-keys&gt;&lt;ref-type name="Journal Article"&gt;17&lt;/ref-type&gt;&lt;contributors&gt;&lt;authors&gt;&lt;author&gt;Shani, M.&lt;/author&gt;&lt;author&gt;Comaneshter, D.&lt;/author&gt;&lt;author&gt;Segel, M. J.&lt;/author&gt;&lt;/authors&gt;&lt;/contributors&gt;&lt;titles&gt;&lt;title&gt;The importance of having good quality indicators for care of patients with COPD: a look at hospital readmission rates&lt;/title&gt;&lt;secondary-title&gt;Israel Journal of Health Policy Research&lt;/secondary-title&gt;&lt;/titles&gt;&lt;periodical&gt;&lt;full-title&gt;Israel Journal of Health Policy Research&lt;/full-title&gt;&lt;/periodical&gt;&lt;volume&gt;11(1) (no pagination)&lt;/volume&gt;&lt;dates&gt;&lt;year&gt;2022&lt;/year&gt;&lt;/dates&gt;&lt;accession-num&gt;2015413179&lt;/accession-num&gt;&lt;urls&gt;&lt;related-urls&gt;&lt;url&gt;http://www.ijhpr.org/https://uhn.idm.oclc.org/login?url=http://ovidsp.ovid.com/ovidweb.cgi?T=JS&amp;amp;CSC=Y&amp;amp;NEWS=N&amp;amp;PAGE=fulltext&amp;amp;D=emexb&amp;amp;AN=2015413179http://nt2yt7px7u.search.serialssolutions.com/?sid=OVID:Embase+Weekly+Updates&amp;amp;genre=article&amp;amp;id=pmid:35337373&amp;amp;id&lt;/url&gt;&lt;/related-urls&gt;&lt;/urls&gt;&lt;electronic-resource-num&gt;https://dx.doi.org/10.1186/s13584-022-00528-7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215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7E3AC5F4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2FC9261D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1161FC9E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5E922B3C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2891806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769" w:type="dxa"/>
          </w:tcPr>
          <w:p w14:paraId="70F6CC12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nversely Correlated</w: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TaW5naDwvQXV0aG9yPjxZZWFyPjIwMTY8L1llYXI+PFJl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TaW5naDwvQXV0aG9yPjxZZWFyPjIwMTY8L1llYXI+PFJl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0F7E0A">
              <w:rPr>
                <w:rFonts w:ascii="Times New Roman" w:hAnsi="Times New Roman" w:cs="Times New Roman"/>
                <w:noProof/>
                <w:vertAlign w:val="superscript"/>
              </w:rPr>
              <w:t>122,224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46FFCFA4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5ECD9F37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Ghanei&lt;/Author&gt;&lt;Year&gt;2007&lt;/Year&gt;&lt;RecNum&gt;87&lt;/RecNum&gt;&lt;DisplayText&gt;&lt;style face="superscript"&gt;97&lt;/style&gt;&lt;/DisplayText&gt;&lt;record&gt;&lt;rec-number&gt;87&lt;/rec-number&gt;&lt;foreign-keys&gt;&lt;key app="EN" db-id="fvtv9d5pi5a55ae92z5v95drzxardspfsrvr" timestamp="1660738162"&gt;87&lt;/key&gt;&lt;/foreign-keys&gt;&lt;ref-type name="Journal Article"&gt;17&lt;/ref-type&gt;&lt;contributors&gt;&lt;authors&gt;&lt;author&gt;Ghanei, M.&lt;/author&gt;&lt;author&gt;Aslani, J.&lt;/author&gt;&lt;author&gt;Azizabadi-Farahani, M.&lt;/author&gt;&lt;author&gt;Assari, S.&lt;/author&gt;&lt;author&gt;Saadat, S. H.&lt;/author&gt;&lt;/authors&gt;&lt;/contributors&gt;&lt;titles&gt;&lt;title&gt;Logistic regression model to predict chronic obstructive pulmonary disease exacerbation&lt;/title&gt;&lt;secondary-title&gt;Archives of Medical Science&lt;/secondary-title&gt;&lt;/titles&gt;&lt;periodical&gt;&lt;full-title&gt;Archives of Medical Science&lt;/full-title&gt;&lt;/periodical&gt;&lt;pages&gt;360-366&lt;/pages&gt;&lt;volume&gt;3(4)&lt;/volume&gt;&lt;dates&gt;&lt;year&gt;2007&lt;/year&gt;&lt;/dates&gt;&lt;accession-num&gt;351212286&lt;/accession-num&gt;&lt;urls&gt;&lt;related-urls&gt;&lt;url&gt;https://uhn.idm.oclc.org/login?url=http://ovidsp.ovid.com/ovidweb.cgi?T=JS&amp;amp;CSC=Y&amp;amp;NEWS=N&amp;amp;PAGE=fulltext&amp;amp;D=emed10&amp;amp;AN=351212286http://nt2yt7px7u.search.serialssolutions.com/?sid=OVID:Embase&amp;amp;genre=article&amp;amp;id=pmid:&amp;amp;id=doi:&amp;amp;issn=1734-1922&amp;amp;volume=3&amp;amp;issue=4&amp;amp;spage=&lt;/url&gt;&lt;/related-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97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047395" w:rsidRPr="009202A3" w14:paraId="3CD48C6A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7724E1A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5CF0F27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769" w:type="dxa"/>
          </w:tcPr>
          <w:p w14:paraId="2291DD27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50DDDD8F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6A89A03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30848A36" w14:textId="77777777" w:rsidTr="00A8053F">
        <w:trPr>
          <w:gridAfter w:val="1"/>
          <w:wAfter w:w="13" w:type="dxa"/>
        </w:trPr>
        <w:tc>
          <w:tcPr>
            <w:tcW w:w="2405" w:type="dxa"/>
            <w:vMerge w:val="restart"/>
          </w:tcPr>
          <w:p w14:paraId="411B92F4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nsurance: Insured vs Uninsured</w:t>
            </w:r>
          </w:p>
        </w:tc>
        <w:tc>
          <w:tcPr>
            <w:tcW w:w="1559" w:type="dxa"/>
          </w:tcPr>
          <w:p w14:paraId="59E16950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769" w:type="dxa"/>
          </w:tcPr>
          <w:p w14:paraId="379217A0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7AA12EBC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148AEBCB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7BE6C4AC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67B70DAF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7494EB2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769" w:type="dxa"/>
          </w:tcPr>
          <w:p w14:paraId="100D5B29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Park&lt;/Author&gt;&lt;Year&gt;2016&lt;/Year&gt;&lt;RecNum&gt;175&lt;/RecNum&gt;&lt;DisplayText&gt;&lt;style face="superscript"&gt;185&lt;/style&gt;&lt;/DisplayText&gt;&lt;record&gt;&lt;rec-number&gt;175&lt;/rec-number&gt;&lt;foreign-keys&gt;&lt;key app="EN" db-id="fvtv9d5pi5a55ae92z5v95drzxardspfsrvr" timestamp="1660738162"&gt;175&lt;/key&gt;&lt;/foreign-keys&gt;&lt;ref-type name="Journal Article"&gt;17&lt;/ref-type&gt;&lt;contributors&gt;&lt;authors&gt;&lt;author&gt;Park, E. C.&lt;/author&gt;&lt;author&gt;Han, K. T.&lt;/author&gt;&lt;author&gt;Kim, S. J.&lt;/author&gt;&lt;author&gt;Kim, T. H.&lt;/author&gt;&lt;/authors&gt;&lt;/contributors&gt;&lt;titles&gt;&lt;title&gt;Nurse Staffing and 30-day Readmission of Chronic Obstructive Pulmonary Disease Patients: A 10-year Retrospective Study of Patient Hospitalization&lt;/title&gt;&lt;secondary-title&gt;Asian Nursing Research&lt;/secondary-title&gt;&lt;/titles&gt;&lt;periodical&gt;&lt;full-title&gt;Asian Nursing Research&lt;/full-title&gt;&lt;/periodical&gt;&lt;pages&gt;283-288&lt;/pages&gt;&lt;volume&gt;10(4)&lt;/volume&gt;&lt;dates&gt;&lt;year&gt;2016&lt;/year&gt;&lt;/dates&gt;&lt;accession-num&gt;613952992&lt;/accession-num&gt;&lt;urls&gt;&lt;related-urls&gt;&lt;url&gt;http://www.journals.elsevier.com/asian-nursing-research/https://uhn.idm.oclc.org/login?url=http://ovidsp.ovid.com/ovidweb.cgi?T=JS&amp;amp;CSC=Y&amp;amp;NEWS=N&amp;amp;PAGE=fulltext&amp;amp;D=emed17&amp;amp;AN=613952992http://nt2yt7px7u.search.serialssolutions.com/?sid=OVID:Embase&amp;amp;genre=article&lt;/url&gt;&lt;/related-urls&gt;&lt;/urls&gt;&lt;electronic-resource-num&gt;http://dx.doi.org/10.1016/j.anr.2016.09.003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185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6B6EE545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185E7CCF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5C4B7BE0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5F13F285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1B4BB1DC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769" w:type="dxa"/>
          </w:tcPr>
          <w:p w14:paraId="41F2FAB8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21894EB8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2B9DB59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2BBDF138" w14:textId="77777777" w:rsidTr="00A8053F">
        <w:trPr>
          <w:gridAfter w:val="1"/>
          <w:wAfter w:w="13" w:type="dxa"/>
        </w:trPr>
        <w:tc>
          <w:tcPr>
            <w:tcW w:w="2405" w:type="dxa"/>
            <w:vMerge w:val="restart"/>
          </w:tcPr>
          <w:p w14:paraId="56DC386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nsurance: Dually Enrolled in Medicare and Medicaid</w:t>
            </w:r>
          </w:p>
        </w:tc>
        <w:tc>
          <w:tcPr>
            <w:tcW w:w="1559" w:type="dxa"/>
          </w:tcPr>
          <w:p w14:paraId="596CED88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769" w:type="dxa"/>
          </w:tcPr>
          <w:p w14:paraId="42E16EFF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5D6BF863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1224E04F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532FD8F1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30DBC5DD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7A4284ED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769" w:type="dxa"/>
          </w:tcPr>
          <w:p w14:paraId="64F2698A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Shah&lt;/Author&gt;&lt;Year&gt;2015&lt;/Year&gt;&lt;RecNum&gt;204&lt;/RecNum&gt;&lt;DisplayText&gt;&lt;style face="superscript"&gt;214&lt;/style&gt;&lt;/DisplayText&gt;&lt;record&gt;&lt;rec-number&gt;204&lt;/rec-number&gt;&lt;foreign-keys&gt;&lt;key app="EN" db-id="fvtv9d5pi5a55ae92z5v95drzxardspfsrvr" timestamp="1660738162"&gt;204&lt;/key&gt;&lt;/foreign-keys&gt;&lt;ref-type name="Journal Article"&gt;17&lt;/ref-type&gt;&lt;contributors&gt;&lt;authors&gt;&lt;author&gt;Shah, T.&lt;/author&gt;&lt;author&gt;Churpek, M. M.&lt;/author&gt;&lt;author&gt;Coca Perraillon, M.&lt;/author&gt;&lt;author&gt;Konetzka, R. T.&lt;/author&gt;&lt;/authors&gt;&lt;/contributors&gt;&lt;titles&gt;&lt;title&gt;Understanding why patients with COPD get readmitted: a large national study to delineate the Medicare population for the readmissions penalty expansion&lt;/title&gt;&lt;secondary-title&gt;Chest&lt;/secondary-title&gt;&lt;/titles&gt;&lt;periodical&gt;&lt;full-title&gt;Chest&lt;/full-title&gt;&lt;/periodical&gt;&lt;pages&gt;1219-1226&lt;/pages&gt;&lt;volume&gt;147&lt;/volume&gt;&lt;number&gt;5&lt;/number&gt;&lt;dates&gt;&lt;year&gt;2015&lt;/year&gt;&lt;/dates&gt;&lt;accession-num&gt;25539483&lt;/accession-num&gt;&lt;urls&gt;&lt;related-urls&gt;&lt;url&gt;https://uhn.idm.oclc.org/login?url=http://ovidsp.ovid.com/ovidweb.cgi?T=JS&amp;amp;CSC=Y&amp;amp;NEWS=N&amp;amp;PAGE=fulltext&amp;amp;D=med12&amp;amp;AN=25539483http://nt2yt7px7u.search.serialssolutions.com/?sid=OVID:Ovid+MEDLINE%28R%29+%3C2015%3E&amp;amp;genre=article&amp;amp;id=pmid:25539483&amp;amp;id=doi:10.1378%2&lt;/url&gt;&lt;/related-urls&gt;&lt;/urls&gt;&lt;electronic-resource-num&gt;https://dx.doi.org/10.1378/chest.14-2181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214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42C7AD46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014F1D9E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08B5F3AC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6DA26546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0A141DED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769" w:type="dxa"/>
          </w:tcPr>
          <w:p w14:paraId="40CCCB5D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0BA28674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750CD78B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7FA3A8E9" w14:textId="77777777" w:rsidTr="00A8053F">
        <w:trPr>
          <w:gridAfter w:val="1"/>
          <w:wAfter w:w="13" w:type="dxa"/>
        </w:trPr>
        <w:tc>
          <w:tcPr>
            <w:tcW w:w="2405" w:type="dxa"/>
            <w:vMerge w:val="restart"/>
          </w:tcPr>
          <w:p w14:paraId="4751D0D8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nsurance: Public Insurance/Medicare/Medicaid vs Private Insurance</w:t>
            </w:r>
          </w:p>
        </w:tc>
        <w:tc>
          <w:tcPr>
            <w:tcW w:w="1559" w:type="dxa"/>
          </w:tcPr>
          <w:p w14:paraId="28C5D3A0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769" w:type="dxa"/>
          </w:tcPr>
          <w:p w14:paraId="48545CD8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677A9B64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65A82BC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60B7C7AF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4493E104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782C1F5B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769" w:type="dxa"/>
          </w:tcPr>
          <w:p w14:paraId="4FBBDC25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MYXU8L0F1dGhvcj48WWVhcj4yMDE3PC9ZZWFyPjxSZWNO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MYXU8L0F1dGhvcj48WWVhcj4yMDE3PC9ZZWFyPjxSZWNO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CE0BD7">
              <w:rPr>
                <w:rFonts w:ascii="Times New Roman" w:hAnsi="Times New Roman" w:cs="Times New Roman"/>
                <w:noProof/>
                <w:vertAlign w:val="superscript"/>
              </w:rPr>
              <w:t>49,53,122,128,151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74F95B78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1D36F73E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3CF73785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05746D54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5E92E07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769" w:type="dxa"/>
          </w:tcPr>
          <w:p w14:paraId="43B94058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34E63C06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7F9973AA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1136C189" w14:textId="77777777" w:rsidTr="00A8053F">
        <w:trPr>
          <w:gridAfter w:val="1"/>
          <w:wAfter w:w="13" w:type="dxa"/>
        </w:trPr>
        <w:tc>
          <w:tcPr>
            <w:tcW w:w="2405" w:type="dxa"/>
            <w:vMerge w:val="restart"/>
          </w:tcPr>
          <w:p w14:paraId="7319BF68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ale</w:t>
            </w:r>
          </w:p>
        </w:tc>
        <w:tc>
          <w:tcPr>
            <w:tcW w:w="1559" w:type="dxa"/>
          </w:tcPr>
          <w:p w14:paraId="3DD0EDAB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769" w:type="dxa"/>
          </w:tcPr>
          <w:p w14:paraId="133AA0C0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TaGFyaWY8L0F1dGhvcj48WWVhcj4yMDE0PC9ZZWFyPjxS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TaGFyaWY8L0F1dGhvcj48WWVhcj4yMDE0PC9ZZWFyPjxS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794F55">
              <w:rPr>
                <w:rFonts w:ascii="Times New Roman" w:hAnsi="Times New Roman" w:cs="Times New Roman"/>
                <w:noProof/>
                <w:vertAlign w:val="superscript"/>
              </w:rPr>
              <w:t>16,35,151,172,178,215,216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  <w:p w14:paraId="4B35A13E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nversely 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Janson&lt;/Author&gt;&lt;Year&gt;2020&lt;/Year&gt;&lt;RecNum&gt;113&lt;/RecNum&gt;&lt;DisplayText&gt;&lt;style face="superscript"&gt;123&lt;/style&gt;&lt;/DisplayText&gt;&lt;record&gt;&lt;rec-number&gt;113&lt;/rec-number&gt;&lt;foreign-keys&gt;&lt;key app="EN" db-id="fvtv9d5pi5a55ae92z5v95drzxardspfsrvr" timestamp="1660738162"&gt;113&lt;/key&gt;&lt;/foreign-keys&gt;&lt;ref-type name="Journal Article"&gt;17&lt;/ref-type&gt;&lt;contributors&gt;&lt;authors&gt;&lt;author&gt;Janson, C.&lt;/author&gt;&lt;author&gt;Nwaru, B. I.&lt;/author&gt;&lt;author&gt;Wiklund, F.&lt;/author&gt;&lt;author&gt;Telg, G.&lt;/author&gt;&lt;author&gt;Ekstrom, M.&lt;/author&gt;&lt;/authors&gt;&lt;/contributors&gt;&lt;titles&gt;&lt;title&gt;Management and Risk of Mortality in Patients Hospitalised Due to a First Severe COPD Exacerbation&lt;/title&gt;&lt;secondary-title&gt;Int J Chron Obstruct Pulmon Dis&lt;/secondary-title&gt;&lt;/titles&gt;&lt;periodical&gt;&lt;full-title&gt;Int J Chron Obstruct Pulmon Dis&lt;/full-title&gt;&lt;/periodical&gt;&lt;pages&gt;2673-2682&lt;/pages&gt;&lt;volume&gt;15&lt;/volume&gt;&lt;dates&gt;&lt;year&gt;2020&lt;/year&gt;&lt;/dates&gt;&lt;accession-num&gt;33149565&lt;/accession-num&gt;&lt;urls&gt;&lt;related-urls&gt;&lt;url&gt;https://uhn.idm.oclc.org/login?url=http://ovidsp.ovid.com/ovidweb.cgi?T=JS&amp;amp;CSC=Y&amp;amp;NEWS=N&amp;amp;PAGE=fulltext&amp;amp;D=med18&amp;amp;AN=33149565http://nt2yt7px7u.search.serialssolutions.com/?sid=OVID:Ovid+MEDLINE%28R%29+%3C2020+to+2021%3E&amp;amp;genre=article&amp;amp;id=pmid:33149565&amp;amp;id=doi:1&lt;/url&gt;&lt;/related-urls&gt;&lt;/urls&gt;&lt;electronic-resource-num&gt;https://dx.doi.org/10.2147/COPD.S276819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123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6377A9E7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br/>
              <w:t>Inversely 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Janson&lt;/Author&gt;&lt;Year&gt;2020&lt;/Year&gt;&lt;RecNum&gt;113&lt;/RecNum&gt;&lt;DisplayText&gt;&lt;style face="superscript"&gt;123&lt;/style&gt;&lt;/DisplayText&gt;&lt;record&gt;&lt;rec-number&gt;113&lt;/rec-number&gt;&lt;foreign-keys&gt;&lt;key app="EN" db-id="fvtv9d5pi5a55ae92z5v95drzxardspfsrvr" timestamp="1660738162"&gt;113&lt;/key&gt;&lt;/foreign-keys&gt;&lt;ref-type name="Journal Article"&gt;17&lt;/ref-type&gt;&lt;contributors&gt;&lt;authors&gt;&lt;author&gt;Janson, C.&lt;/author&gt;&lt;author&gt;Nwaru, B. I.&lt;/author&gt;&lt;author&gt;Wiklund, F.&lt;/author&gt;&lt;author&gt;Telg, G.&lt;/author&gt;&lt;author&gt;Ekstrom, M.&lt;/author&gt;&lt;/authors&gt;&lt;/contributors&gt;&lt;titles&gt;&lt;title&gt;Management and Risk of Mortality in Patients Hospitalised Due to a First Severe COPD Exacerbation&lt;/title&gt;&lt;secondary-title&gt;Int J Chron Obstruct Pulmon Dis&lt;/secondary-title&gt;&lt;/titles&gt;&lt;periodical&gt;&lt;full-title&gt;Int J Chron Obstruct Pulmon Dis&lt;/full-title&gt;&lt;/periodical&gt;&lt;pages&gt;2673-2682&lt;/pages&gt;&lt;volume&gt;15&lt;/volume&gt;&lt;dates&gt;&lt;year&gt;2020&lt;/year&gt;&lt;/dates&gt;&lt;accession-num&gt;33149565&lt;/accession-num&gt;&lt;urls&gt;&lt;related-urls&gt;&lt;url&gt;https://uhn.idm.oclc.org/login?url=http://ovidsp.ovid.com/ovidweb.cgi?T=JS&amp;amp;CSC=Y&amp;amp;NEWS=N&amp;amp;PAGE=fulltext&amp;amp;D=med18&amp;amp;AN=33149565http://nt2yt7px7u.search.serialssolutions.com/?sid=OVID:Ovid+MEDLINE%28R%29+%3C2020+to+2021%3E&amp;amp;genre=article&amp;amp;id=pmid:33149565&amp;amp;id=doi:1&lt;/url&gt;&lt;/related-urls&gt;&lt;/urls&gt;&lt;electronic-resource-num&gt;https://dx.doi.org/10.2147/COPD.S276819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123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694" w:type="dxa"/>
          </w:tcPr>
          <w:p w14:paraId="00BDEFB8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Chung&lt;/Author&gt;&lt;Year&gt;2010&lt;/Year&gt;&lt;RecNum&gt;49&lt;/RecNum&gt;&lt;DisplayText&gt;&lt;style face="superscript"&gt;59&lt;/style&gt;&lt;/DisplayText&gt;&lt;record&gt;&lt;rec-number&gt;49&lt;/rec-number&gt;&lt;foreign-keys&gt;&lt;key app="EN" db-id="fvtv9d5pi5a55ae92z5v95drzxardspfsrvr" timestamp="1660738162"&gt;49&lt;/key&gt;&lt;/foreign-keys&gt;&lt;ref-type name="Journal Article"&gt;17&lt;/ref-type&gt;&lt;contributors&gt;&lt;authors&gt;&lt;author&gt;Chung, L. P.&lt;/author&gt;&lt;author&gt;Winship, P.&lt;/author&gt;&lt;author&gt;Phung, S.&lt;/author&gt;&lt;author&gt;Lake, F.&lt;/author&gt;&lt;author&gt;Waterer, G.&lt;/author&gt;&lt;/authors&gt;&lt;/contributors&gt;&lt;titles&gt;&lt;title&gt;Five-year outcome in COPD patients after their first episode of acute exacerbation treated with non-invasive ventilation&lt;/title&gt;&lt;secondary-title&gt;Respirology&lt;/secondary-title&gt;&lt;/titles&gt;&lt;periodical&gt;&lt;full-title&gt;Respirology&lt;/full-title&gt;&lt;/periodical&gt;&lt;pages&gt;1084-1091&lt;/pages&gt;&lt;volume&gt;15(7)&lt;/volume&gt;&lt;dates&gt;&lt;year&gt;2010&lt;/year&gt;&lt;/dates&gt;&lt;accession-num&gt;359681116&lt;/accession-num&gt;&lt;urls&gt;&lt;related-urls&gt;&lt;url&gt;https://uhn.idm.oclc.org/login?url=http://ovidsp.ovid.com/ovidweb.cgi?T=JS&amp;amp;CSC=Y&amp;amp;NEWS=N&amp;amp;PAGE=fulltext&amp;amp;D=emed11&amp;amp;AN=359681116http://nt2yt7px7u.search.serialssolutions.com/?sid=OVID:Embase&amp;amp;genre=article&amp;amp;id=pmid:20573056&amp;amp;id=doi:10.1111%2Fj.1440-1843.2010.0179&lt;/url&gt;&lt;/related-urls&gt;&lt;/urls&gt;&lt;electronic-resource-num&gt;http://dx.doi.org/10.1111/j.1440-1843.2010.01795.x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59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  <w:p w14:paraId="11A20F6F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nversely 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Janson&lt;/Author&gt;&lt;Year&gt;2020&lt;/Year&gt;&lt;RecNum&gt;113&lt;/RecNum&gt;&lt;DisplayText&gt;&lt;style face="superscript"&gt;123&lt;/style&gt;&lt;/DisplayText&gt;&lt;record&gt;&lt;rec-number&gt;113&lt;/rec-number&gt;&lt;foreign-keys&gt;&lt;key app="EN" db-id="fvtv9d5pi5a55ae92z5v95drzxardspfsrvr" timestamp="1660738162"&gt;113&lt;/key&gt;&lt;/foreign-keys&gt;&lt;ref-type name="Journal Article"&gt;17&lt;/ref-type&gt;&lt;contributors&gt;&lt;authors&gt;&lt;author&gt;Janson, C.&lt;/author&gt;&lt;author&gt;Nwaru, B. I.&lt;/author&gt;&lt;author&gt;Wiklund, F.&lt;/author&gt;&lt;author&gt;Telg, G.&lt;/author&gt;&lt;author&gt;Ekstrom, M.&lt;/author&gt;&lt;/authors&gt;&lt;/contributors&gt;&lt;titles&gt;&lt;title&gt;Management and Risk of Mortality in Patients Hospitalised Due to a First Severe COPD Exacerbation&lt;/title&gt;&lt;secondary-title&gt;Int J Chron Obstruct Pulmon Dis&lt;/secondary-title&gt;&lt;/titles&gt;&lt;periodical&gt;&lt;full-title&gt;Int J Chron Obstruct Pulmon Dis&lt;/full-title&gt;&lt;/periodical&gt;&lt;pages&gt;2673-2682&lt;/pages&gt;&lt;volume&gt;15&lt;/volume&gt;&lt;dates&gt;&lt;year&gt;2020&lt;/year&gt;&lt;/dates&gt;&lt;accession-num&gt;33149565&lt;/accession-num&gt;&lt;urls&gt;&lt;related-urls&gt;&lt;url&gt;https://uhn.idm.oclc.org/login?url=http://ovidsp.ovid.com/ovidweb.cgi?T=JS&amp;amp;CSC=Y&amp;amp;NEWS=N&amp;amp;PAGE=fulltext&amp;amp;D=med18&amp;amp;AN=33149565http://nt2yt7px7u.search.serialssolutions.com/?sid=OVID:Ovid+MEDLINE%28R%29+%3C2020+to+2021%3E&amp;amp;genre=article&amp;amp;id=pmid:33149565&amp;amp;id=doi:1&lt;/url&gt;&lt;/related-urls&gt;&lt;/urls&gt;&lt;electronic-resource-num&gt;https://dx.doi.org/10.2147/COPD.S276819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123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047395" w:rsidRPr="009202A3" w14:paraId="13EEAB87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7CAB6A30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5715AB95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769" w:type="dxa"/>
          </w:tcPr>
          <w:p w14:paraId="75646A30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TdHVhcnQ8L0F1dGhvcj48WWVhcj4yMDEwPC9ZZWFyPjxS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TdHVhcnQ8L0F1dGhvcj48WWVhcj4yMDEwPC9ZZWFyPjxS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794F55">
              <w:rPr>
                <w:rFonts w:ascii="Times New Roman" w:hAnsi="Times New Roman" w:cs="Times New Roman"/>
                <w:noProof/>
                <w:vertAlign w:val="superscript"/>
              </w:rPr>
              <w:t>49,53,74,122,128,140,185,214,224,232</w:t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  <w:br/>
              <w:t>Inversely 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Zapatero&lt;/Author&gt;&lt;Year&gt;2013&lt;/Year&gt;&lt;RecNum&gt;243&lt;/RecNum&gt;&lt;DisplayText&gt;&lt;style face="superscript"&gt;253&lt;/style&gt;&lt;/DisplayText&gt;&lt;record&gt;&lt;rec-number&gt;243&lt;/rec-number&gt;&lt;foreign-keys&gt;&lt;key app="EN" db-id="fvtv9d5pi5a55ae92z5v95drzxardspfsrvr" timestamp="1660738162"&gt;243&lt;/key&gt;&lt;/foreign-keys&gt;&lt;ref-type name="Journal Article"&gt;17&lt;/ref-type&gt;&lt;contributors&gt;&lt;authors&gt;&lt;author&gt;Zapatero, A.&lt;/author&gt;&lt;author&gt;Barba, R.&lt;/author&gt;&lt;author&gt;Ruiz, J.&lt;/author&gt;&lt;author&gt;Losa, J. E.&lt;/author&gt;&lt;author&gt;Plaza, S.&lt;/author&gt;&lt;author&gt;Canora, J.&lt;/author&gt;&lt;author&gt;Marco, J.&lt;/author&gt;&lt;/authors&gt;&lt;/contributors&gt;&lt;titles&gt;&lt;title&gt;Malnutrition and obesity: influence in mortality and readmissions in chronic obstructive pulmonary disease patients&lt;/title&gt;&lt;secondary-title&gt;Journal of human nutrition and dietetics : the official journal of the British Dietetic Association&lt;/secondary-title&gt;&lt;/titles&gt;&lt;periodical&gt;&lt;full-title&gt;Journal of human nutrition and dietetics : the official journal of the British Dietetic Association&lt;/full-title&gt;&lt;/periodical&gt;&lt;pages&gt;16-22&lt;/pages&gt;&lt;volume&gt;26(Supplement 1)&lt;/volume&gt;&lt;dates&gt;&lt;year&gt;2013&lt;/year&gt;&lt;/dates&gt;&lt;accession-num&gt;603382792&lt;/accession-num&gt;&lt;urls&gt;&lt;related-urls&gt;&lt;url&gt;https://uhn.idm.oclc.org/login?url=http://ovidsp.ovid.com/ovidweb.cgi?T=JS&amp;amp;CSC=Y&amp;amp;NEWS=N&amp;amp;PAGE=fulltext&amp;amp;D=emed14&amp;amp;AN=603382792http://nt2yt7px7u.search.serialssolutions.com/?sid=OVID:Embase&amp;amp;genre=article&amp;amp;id=pmid:23656492&amp;amp;id=doi:10.1111%2Fjhn.12088&amp;amp;issn=1365-2&lt;/url&gt;&lt;/related-urls&gt;&lt;/urls&gt;&lt;electronic-resource-num&gt;http://dx.doi.org/10.1111/jhn.12088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794F55">
              <w:rPr>
                <w:rFonts w:ascii="Times New Roman" w:hAnsi="Times New Roman" w:cs="Times New Roman"/>
                <w:noProof/>
                <w:vertAlign w:val="superscript"/>
              </w:rPr>
              <w:t>253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284AA555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Pozo-Rodriguez&lt;/Author&gt;&lt;Year&gt;2015&lt;/Year&gt;&lt;RecNum&gt;185&lt;/RecNum&gt;&lt;DisplayText&gt;&lt;style face="superscript"&gt;195&lt;/style&gt;&lt;/DisplayText&gt;&lt;record&gt;&lt;rec-number&gt;185&lt;/rec-number&gt;&lt;foreign-keys&gt;&lt;key app="EN" db-id="fvtv9d5pi5a55ae92z5v95drzxardspfsrvr" timestamp="1660738162"&gt;185&lt;/key&gt;&lt;/foreign-keys&gt;&lt;ref-type name="Journal Article"&gt;17&lt;/ref-type&gt;&lt;contributors&gt;&lt;authors&gt;&lt;author&gt;Pozo-Rodriguez, F.&lt;/author&gt;&lt;author&gt;Castro-Acosta, A.&lt;/author&gt;&lt;author&gt;Alvarez, C. J.&lt;/author&gt;&lt;author&gt;Lopez-Campos, J. L.&lt;/author&gt;&lt;author&gt;Forte, A.&lt;/author&gt;&lt;author&gt;Lopez-Quilez, A.&lt;/author&gt;&lt;author&gt;Agusti, A.&lt;/author&gt;&lt;author&gt;Abraira, V.&lt;/author&gt;&lt;author&gt;Group, Audipoc Study&lt;/author&gt;&lt;/authors&gt;&lt;/contributors&gt;&lt;titles&gt;&lt;title&gt;Determinants of between-hospital variations in outcomes for patients admitted with COPD exacerbations: findings from a nationwide clinical audit (AUDIPOC) in Spain&lt;/title&gt;&lt;secondary-title&gt;Int J Clin Pract&lt;/secondary-title&gt;&lt;/titles&gt;&lt;periodical&gt;&lt;full-title&gt;Int J Clin Pract&lt;/full-title&gt;&lt;/periodical&gt;&lt;pages&gt;938-47&lt;/pages&gt;&lt;volume&gt;69&lt;/volume&gt;&lt;number&gt;9&lt;/number&gt;&lt;dates&gt;&lt;year&gt;2015&lt;/year&gt;&lt;/dates&gt;&lt;accession-num&gt;25651319&lt;/accession-num&gt;&lt;urls&gt;&lt;related-urls&gt;&lt;url&gt;https://uhn.idm.oclc.org/login?url=http://ovidsp.ovid.com/ovidweb.cgi?T=JS&amp;amp;CSC=Y&amp;amp;NEWS=N&amp;amp;PAGE=fulltext&amp;amp;D=med12&amp;amp;AN=25651319http://nt2yt7px7u.search.serialssolutions.com/?sid=OVID:Ovid+MEDLINE%28R%29+%3C2015%3E&amp;amp;genre=article&amp;amp;id=pmid:25651319&amp;amp;id=doi:10.1111%2&lt;/url&gt;&lt;/related-urls&gt;&lt;/urls&gt;&lt;electronic-resource-num&gt;https://dx.doi.org/10.1111/ijcp.12601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195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694" w:type="dxa"/>
          </w:tcPr>
          <w:p w14:paraId="52B564F3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EdW1hbjwvQXV0aG9yPjxZZWFyPjIwMTU8L1llYXI+PFJl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EdW1hbjwvQXV0aG9yPjxZZWFyPjIwMTU8L1llYXI+PFJl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41,76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047395" w:rsidRPr="009202A3" w14:paraId="6F4CAB41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46370713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4817441C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769" w:type="dxa"/>
          </w:tcPr>
          <w:p w14:paraId="3F9CC8B4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Rinne&lt;/Author&gt;&lt;Year&gt;2017&lt;/Year&gt;&lt;RecNum&gt;191&lt;/RecNum&gt;&lt;DisplayText&gt;&lt;style face="superscript"&gt;201&lt;/style&gt;&lt;/DisplayText&gt;&lt;record&gt;&lt;rec-number&gt;191&lt;/rec-number&gt;&lt;foreign-keys&gt;&lt;key app="EN" db-id="fvtv9d5pi5a55ae92z5v95drzxardspfsrvr" timestamp="1660738162"&gt;191&lt;/key&gt;&lt;/foreign-keys&gt;&lt;ref-type name="Journal Article"&gt;17&lt;/ref-type&gt;&lt;contributors&gt;&lt;authors&gt;&lt;author&gt;Rinne, S. T.&lt;/author&gt;&lt;author&gt;Elwy, A. R.&lt;/author&gt;&lt;author&gt;Liu, C. F.&lt;/author&gt;&lt;author&gt;Wiener, R. S.&lt;/author&gt;&lt;author&gt;Thayer, L.&lt;/author&gt;&lt;author&gt;Gerity, A.&lt;/author&gt;&lt;author&gt;Bastian, L. A.&lt;/author&gt;&lt;/authors&gt;&lt;/contributors&gt;&lt;titles&gt;&lt;title&gt;Implementation of guideline-based therapy for chronic obstructive pulmonary disease: Differences between men and women veterans&lt;/title&gt;&lt;secondary-title&gt;Chronic Respiratory Disease&lt;/secondary-title&gt;&lt;/titles&gt;&lt;periodical&gt;&lt;full-title&gt;Chronic Respiratory Disease&lt;/full-title&gt;&lt;/periodical&gt;&lt;pages&gt;385-391&lt;/pages&gt;&lt;volume&gt;14(4)&lt;/volume&gt;&lt;dates&gt;&lt;year&gt;2017&lt;/year&gt;&lt;/dates&gt;&lt;accession-num&gt;619071637&lt;/accession-num&gt;&lt;urls&gt;&lt;related-urls&gt;&lt;url&gt;http://www.sagepub.com/journalsProdDesc.nav?prodId=Journal201805https://uhn.idm.oclc.org/login?url=http://ovidsp.ovid.com/ovidweb.cgi?T=JS&amp;amp;CSC=Y&amp;amp;NEWS=N&amp;amp;PAGE=fulltext&amp;amp;D=emed18&amp;amp;AN=619071637http://nt2yt7px7u.search.serialssolutions.com/?sid=OVID:Embase&amp;amp;genre&lt;/url&gt;&lt;/related-urls&gt;&lt;/urls&gt;&lt;electronic-resource-num&gt;http://dx.doi.org/10.1177/1479972317702141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794F55">
              <w:rPr>
                <w:rFonts w:ascii="Times New Roman" w:hAnsi="Times New Roman" w:cs="Times New Roman"/>
                <w:noProof/>
                <w:vertAlign w:val="superscript"/>
              </w:rPr>
              <w:t>201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7CCC75C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4ACE818C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7B0495B8" w14:textId="77777777" w:rsidTr="00A8053F">
        <w:trPr>
          <w:gridAfter w:val="1"/>
          <w:wAfter w:w="13" w:type="dxa"/>
        </w:trPr>
        <w:tc>
          <w:tcPr>
            <w:tcW w:w="2405" w:type="dxa"/>
            <w:vMerge w:val="restart"/>
          </w:tcPr>
          <w:p w14:paraId="6B52BCD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alnutrition</w:t>
            </w:r>
          </w:p>
        </w:tc>
        <w:tc>
          <w:tcPr>
            <w:tcW w:w="1559" w:type="dxa"/>
          </w:tcPr>
          <w:p w14:paraId="6022A6D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769" w:type="dxa"/>
          </w:tcPr>
          <w:p w14:paraId="2C669ABC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  <w:vertAlign w:val="superscript"/>
              </w:rPr>
              <w:t>74</w:t>
            </w:r>
          </w:p>
        </w:tc>
        <w:tc>
          <w:tcPr>
            <w:tcW w:w="3544" w:type="dxa"/>
          </w:tcPr>
          <w:p w14:paraId="774AECF8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1071DBA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Kim&lt;/Author&gt;&lt;Year&gt;2010&lt;/Year&gt;&lt;RecNum&gt;129&lt;/RecNum&gt;&lt;DisplayText&gt;&lt;style face="superscript"&gt;139&lt;/style&gt;&lt;/DisplayText&gt;&lt;record&gt;&lt;rec-number&gt;129&lt;/rec-number&gt;&lt;foreign-keys&gt;&lt;key app="EN" db-id="fvtv9d5pi5a55ae92z5v95drzxardspfsrvr" timestamp="1660738162"&gt;129&lt;/key&gt;&lt;/foreign-keys&gt;&lt;ref-type name="Journal Article"&gt;17&lt;/ref-type&gt;&lt;contributors&gt;&lt;authors&gt;&lt;author&gt;Kim, M. H.&lt;/author&gt;&lt;author&gt;Lee, K.&lt;/author&gt;&lt;author&gt;Kim, K. U.&lt;/author&gt;&lt;author&gt;Park, H. K.&lt;/author&gt;&lt;author&gt;Jeon, D. S.&lt;/author&gt;&lt;author&gt;Kim, Y. S.&lt;/author&gt;&lt;author&gt;Lee, M. K.&lt;/author&gt;&lt;author&gt;Park, S. K.&lt;/author&gt;&lt;/authors&gt;&lt;/contributors&gt;&lt;titles&gt;&lt;title&gt;Risk factors associated with frequent hospital readmissions for exacerbation of COPD&lt;/title&gt;&lt;secondary-title&gt;Tuberculosis and Respiratory Diseases&lt;/secondary-title&gt;&lt;/titles&gt;&lt;periodical&gt;&lt;full-title&gt;Tuberculosis and Respiratory Diseases&lt;/full-title&gt;&lt;/periodical&gt;&lt;pages&gt;243-249&lt;/pages&gt;&lt;volume&gt;69(4)&lt;/volume&gt;&lt;dates&gt;&lt;year&gt;2010&lt;/year&gt;&lt;/dates&gt;&lt;accession-num&gt;360023340&lt;/accession-num&gt;&lt;urls&gt;&lt;related-urls&gt;&lt;url&gt;https://uhn.idm.oclc.org/login?url=http://ovidsp.ovid.com/ovidweb.cgi?T=JS&amp;amp;CSC=Y&amp;amp;NEWS=N&amp;amp;PAGE=fulltext&amp;amp;D=emed11&amp;amp;AN=360023340http://nt2yt7px7u.search.serialssolutions.com/?sid=OVID:Embase&amp;amp;genre=article&amp;amp;id=pmid:&amp;amp;id=doi:10.4046%2Ftrd.2010.69.4.243&amp;amp;issn=1738-3&lt;/url&gt;&lt;/related-urls&gt;&lt;/urls&gt;&lt;electronic-resource-num&gt;http://dx.doi.org/10.4046/trd.2010.69.4.243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139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047395" w:rsidRPr="009202A3" w14:paraId="0708AAFF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79F09DF0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1EE8082F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769" w:type="dxa"/>
          </w:tcPr>
          <w:p w14:paraId="468EC0A0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aYXBhdGVybzwvQXV0aG9yPjxZZWFyPjIwMTM8L1llYXI+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aYXBhdGVybzwvQXV0aG9yPjxZZWFyPjIwMTM8L1llYXI+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EE1593">
              <w:rPr>
                <w:rFonts w:ascii="Times New Roman" w:hAnsi="Times New Roman" w:cs="Times New Roman"/>
                <w:noProof/>
                <w:vertAlign w:val="superscript"/>
              </w:rPr>
              <w:t>33,74,253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6D8093E3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78B65C87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4DBD5807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7294A72A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4BDDEEBE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769" w:type="dxa"/>
          </w:tcPr>
          <w:p w14:paraId="1C1CCBDD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17C592C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119CF706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0AE87DC6" w14:textId="77777777" w:rsidTr="00A8053F">
        <w:trPr>
          <w:gridAfter w:val="1"/>
          <w:wAfter w:w="13" w:type="dxa"/>
        </w:trPr>
        <w:tc>
          <w:tcPr>
            <w:tcW w:w="2405" w:type="dxa"/>
            <w:vMerge w:val="restart"/>
          </w:tcPr>
          <w:p w14:paraId="73E6DCE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arital Status: Single vs Other</w:t>
            </w:r>
          </w:p>
        </w:tc>
        <w:tc>
          <w:tcPr>
            <w:tcW w:w="1559" w:type="dxa"/>
          </w:tcPr>
          <w:p w14:paraId="7AB4A9DB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769" w:type="dxa"/>
          </w:tcPr>
          <w:p w14:paraId="7FE53C27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18419F47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28882B0E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Wong&lt;/Author&gt;&lt;Year&gt;2008&lt;/Year&gt;&lt;RecNum&gt;234&lt;/RecNum&gt;&lt;DisplayText&gt;&lt;style face="superscript"&gt;244&lt;/style&gt;&lt;/DisplayText&gt;&lt;record&gt;&lt;rec-number&gt;234&lt;/rec-number&gt;&lt;foreign-keys&gt;&lt;key app="EN" db-id="fvtv9d5pi5a55ae92z5v95drzxardspfsrvr" timestamp="1660738162"&gt;234&lt;/key&gt;&lt;/foreign-keys&gt;&lt;ref-type name="Journal Article"&gt;17&lt;/ref-type&gt;&lt;contributors&gt;&lt;authors&gt;&lt;author&gt;Wong, A. W.&lt;/author&gt;&lt;author&gt;Gan, W. Q.&lt;/author&gt;&lt;author&gt;Burns, J.&lt;/author&gt;&lt;author&gt;Sin, D. D.&lt;/author&gt;&lt;author&gt;van Eeden, S. F.&lt;/author&gt;&lt;/authors&gt;&lt;/contributors&gt;&lt;titles&gt;&lt;title&gt;Acute exacerbation of chronic obstructive pulmonary disease: influence of social factors in determining length of hospital stay and readmission rates&lt;/title&gt;&lt;secondary-title&gt;Can Respir J&lt;/secondary-title&gt;&lt;/titles&gt;&lt;periodical&gt;&lt;full-title&gt;Can Respir J&lt;/full-title&gt;&lt;/periodical&gt;&lt;pages&gt;361-4&lt;/pages&gt;&lt;volume&gt;15&lt;/volume&gt;&lt;number&gt;7&lt;/number&gt;&lt;dates&gt;&lt;year&gt;2008&lt;/year&gt;&lt;/dates&gt;&lt;accession-num&gt;18949105&lt;/accession-num&gt;&lt;urls&gt;&lt;related-urls&gt;&lt;url&gt;https://uhn.idm.oclc.org/login?url=http://ovidsp.ovid.com/ovidweb.cgi?T=JS&amp;amp;CSC=Y&amp;amp;NEWS=N&amp;amp;PAGE=fulltext&amp;amp;D=med7&amp;amp;AN=18949105http://nt2yt7px7u.search.serialssolutions.com/?sid=OVID:Ovid+MEDLINE%28R%29+%3C2008+to+2009%3E&amp;amp;genre=article&amp;amp;id=pmid:18949105&amp;amp;id=doi:10&lt;/url&gt;&lt;/related-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244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047395" w:rsidRPr="009202A3" w14:paraId="0A6CEED8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142DC590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3B00D45E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769" w:type="dxa"/>
          </w:tcPr>
          <w:p w14:paraId="29DFF6B0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10077DEE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0A76CB96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72DE7066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1013948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5A360ADC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769" w:type="dxa"/>
          </w:tcPr>
          <w:p w14:paraId="664B7183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774E9563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1CC5FF43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78E71B85" w14:textId="77777777" w:rsidTr="00A8053F">
        <w:trPr>
          <w:gridAfter w:val="1"/>
          <w:wAfter w:w="13" w:type="dxa"/>
        </w:trPr>
        <w:tc>
          <w:tcPr>
            <w:tcW w:w="2405" w:type="dxa"/>
            <w:vMerge w:val="restart"/>
          </w:tcPr>
          <w:p w14:paraId="5A8AE8B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arital Status: Living with Partner</w:t>
            </w:r>
          </w:p>
        </w:tc>
        <w:tc>
          <w:tcPr>
            <w:tcW w:w="1559" w:type="dxa"/>
          </w:tcPr>
          <w:p w14:paraId="1E0DE76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769" w:type="dxa"/>
          </w:tcPr>
          <w:p w14:paraId="1672519A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3AB140DC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3D120F70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02C28D87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5517A35E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06E33647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769" w:type="dxa"/>
          </w:tcPr>
          <w:p w14:paraId="55A5EF33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nversely 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Bartels&lt;/Author&gt;&lt;Year&gt;2018&lt;/Year&gt;&lt;RecNum&gt;24&lt;/RecNum&gt;&lt;DisplayText&gt;&lt;style face="superscript"&gt;34&lt;/style&gt;&lt;/DisplayText&gt;&lt;record&gt;&lt;rec-number&gt;24&lt;/rec-number&gt;&lt;foreign-keys&gt;&lt;key app="EN" db-id="fvtv9d5pi5a55ae92z5v95drzxardspfsrvr" timestamp="1660738162"&gt;24&lt;/key&gt;&lt;/foreign-keys&gt;&lt;ref-type name="Journal Article"&gt;17&lt;/ref-type&gt;&lt;contributors&gt;&lt;authors&gt;&lt;author&gt;Bartels, W.&lt;/author&gt;&lt;author&gt;Adamson, S.&lt;/author&gt;&lt;author&gt;Leung, L.&lt;/author&gt;&lt;author&gt;Sin, D. D.&lt;/author&gt;&lt;author&gt;van Eeden, S. F.&lt;/author&gt;&lt;/authors&gt;&lt;/contributors&gt;&lt;titles&gt;&lt;title&gt;Emergency department management of acute exacerbations of chronic obstructive pulmonary disease: factors predicting readmission&lt;/title&gt;&lt;secondary-title&gt;Int J Chron Obstruct Pulmon Dis&lt;/secondary-title&gt;&lt;/titles&gt;&lt;periodical&gt;&lt;full-title&gt;Int J Chron Obstruct Pulmon Dis&lt;/full-title&gt;&lt;/periodical&gt;&lt;pages&gt;1647-1654&lt;/pages&gt;&lt;volume&gt;13&lt;/volume&gt;&lt;dates&gt;&lt;year&gt;2018&lt;/year&gt;&lt;/dates&gt;&lt;accession-num&gt;29872284&lt;/accession-num&gt;&lt;urls&gt;&lt;related-urls&gt;&lt;url&gt;https://uhn.idm.oclc.org/login?url=http://ovidsp.ovid.com/ovidweb.cgi?T=JS&amp;amp;CSC=Y&amp;amp;NEWS=N&amp;amp;PAGE=fulltext&amp;amp;D=med15&amp;amp;AN=29872284http://nt2yt7px7u.search.serialssolutions.com/?sid=OVID:Ovid+MEDLINE%28R%29+%3C2018%3E&amp;amp;genre=article&amp;amp;id=pmid:29872284&amp;amp;id=doi:10.2147%2&lt;/url&gt;&lt;/related-urls&gt;&lt;/urls&gt;&lt;electronic-resource-num&gt;https://dx.doi.org/10.2147/COPD.S163250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34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59D65436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0E698FE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00778B1D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7CBC2A23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59A98677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769" w:type="dxa"/>
          </w:tcPr>
          <w:p w14:paraId="5798567A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0A3A5898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7B6583A0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5B017FD5" w14:textId="77777777" w:rsidTr="00A8053F">
        <w:trPr>
          <w:gridAfter w:val="1"/>
          <w:wAfter w:w="13" w:type="dxa"/>
        </w:trPr>
        <w:tc>
          <w:tcPr>
            <w:tcW w:w="2405" w:type="dxa"/>
            <w:vMerge w:val="restart"/>
          </w:tcPr>
          <w:p w14:paraId="05207FED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edical/Pharmacy Costs Prior to Admission</w:t>
            </w:r>
          </w:p>
        </w:tc>
        <w:tc>
          <w:tcPr>
            <w:tcW w:w="1559" w:type="dxa"/>
          </w:tcPr>
          <w:p w14:paraId="4AD856E7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769" w:type="dxa"/>
          </w:tcPr>
          <w:p w14:paraId="688ABCE8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2D7DFAD5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550C7C18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Tran&lt;/Author&gt;&lt;Year&gt;2016&lt;/Year&gt;&lt;RecNum&gt;224&lt;/RecNum&gt;&lt;DisplayText&gt;&lt;style face="superscript"&gt;234&lt;/style&gt;&lt;/DisplayText&gt;&lt;record&gt;&lt;rec-number&gt;224&lt;/rec-number&gt;&lt;foreign-keys&gt;&lt;key app="EN" db-id="fvtv9d5pi5a55ae92z5v95drzxardspfsrvr" timestamp="1660738162"&gt;224&lt;/key&gt;&lt;/foreign-keys&gt;&lt;ref-type name="Journal Article"&gt;17&lt;/ref-type&gt;&lt;contributors&gt;&lt;authors&gt;&lt;author&gt;Tran, M.&lt;/author&gt;&lt;author&gt;Xiang, P.&lt;/author&gt;&lt;author&gt;Rascati, K. L.&lt;/author&gt;&lt;author&gt;Stock, E. M.&lt;/author&gt;&lt;author&gt;Godley, P. J.&lt;/author&gt;&lt;author&gt;Coleman, A.&lt;/author&gt;&lt;author&gt;Bogart, M. R.&lt;/author&gt;&lt;author&gt;Stanford, R. H.&lt;/author&gt;&lt;/authors&gt;&lt;/contributors&gt;&lt;titles&gt;&lt;title&gt;Predictors of appropriate pharmacotherapy management of COPD exacerbations and impact on 6-month readmission&lt;/title&gt;&lt;secondary-title&gt;Journal of Managed Care and Specialty Pharmacy&lt;/secondary-title&gt;&lt;/titles&gt;&lt;periodical&gt;&lt;full-title&gt;Journal of Managed Care and Specialty Pharmacy&lt;/full-title&gt;&lt;/periodical&gt;&lt;pages&gt;1186-1193&lt;/pages&gt;&lt;volume&gt;22(10)&lt;/volume&gt;&lt;dates&gt;&lt;year&gt;2016&lt;/year&gt;&lt;/dates&gt;&lt;accession-num&gt;612676891&lt;/accession-num&gt;&lt;urls&gt;&lt;related-urls&gt;&lt;url&gt;http://www.jmcp.org/doi/pdf/10.18553/jmcp.2016.22.10.1107https://uhn.idm.oclc.org/login?url=http://ovidsp.ovid.com/ovidweb.cgi?T=JS&amp;amp;CSC=Y&amp;amp;NEWS=N&amp;amp;PAGE=fulltext&amp;amp;D=emed17&amp;amp;AN=612676891http://nt2yt7px7u.search.serialssolutions.com/?sid=OVID:Embase&amp;amp;genre=articl&lt;/url&gt;&lt;/related-urls&gt;&lt;/urls&gt;&lt;electronic-resource-num&gt;http://dx.doi.org/10.18553/jmcp.2016.22.10.1186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234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047395" w:rsidRPr="009202A3" w14:paraId="14BEC0BB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6391E36C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6ECE864A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769" w:type="dxa"/>
          </w:tcPr>
          <w:p w14:paraId="0402BFD8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788677CA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59AE74AC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447EED24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74F47C07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62471E4A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769" w:type="dxa"/>
          </w:tcPr>
          <w:p w14:paraId="5D61DF90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0ECA799F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08A8883B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49AE8EDE" w14:textId="77777777" w:rsidTr="00A8053F">
        <w:trPr>
          <w:gridAfter w:val="1"/>
          <w:wAfter w:w="13" w:type="dxa"/>
        </w:trPr>
        <w:tc>
          <w:tcPr>
            <w:tcW w:w="2405" w:type="dxa"/>
            <w:vMerge w:val="restart"/>
          </w:tcPr>
          <w:p w14:paraId="545C5046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uscle Mass</w:t>
            </w:r>
          </w:p>
        </w:tc>
        <w:tc>
          <w:tcPr>
            <w:tcW w:w="1559" w:type="dxa"/>
          </w:tcPr>
          <w:p w14:paraId="7480713B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769" w:type="dxa"/>
          </w:tcPr>
          <w:p w14:paraId="7E84E289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4AF39695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nversely 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Giron&lt;/Author&gt;&lt;Year&gt;2009&lt;/Year&gt;&lt;RecNum&gt;88&lt;/RecNum&gt;&lt;DisplayText&gt;&lt;style face="superscript"&gt;98&lt;/style&gt;&lt;/DisplayText&gt;&lt;record&gt;&lt;rec-number&gt;88&lt;/rec-number&gt;&lt;foreign-keys&gt;&lt;key app="EN" db-id="fvtv9d5pi5a55ae92z5v95drzxardspfsrvr" timestamp="1660738162"&gt;88&lt;/key&gt;&lt;/foreign-keys&gt;&lt;ref-type name="Journal Article"&gt;17&lt;/ref-type&gt;&lt;contributors&gt;&lt;authors&gt;&lt;author&gt;Giron, R.&lt;/author&gt;&lt;author&gt;Matesanz, C.&lt;/author&gt;&lt;author&gt;Garcia-Rio, F.&lt;/author&gt;&lt;author&gt;De Santiago, E.&lt;/author&gt;&lt;author&gt;Mancha, A.&lt;/author&gt;&lt;author&gt;Rodriguez-Salvanes, F.&lt;/author&gt;&lt;author&gt;Ancochea, J.&lt;/author&gt;&lt;/authors&gt;&lt;/contributors&gt;&lt;titles&gt;&lt;title&gt;Nutritional state during COPD exacerbation: Clinical and prognostic implications&lt;/title&gt;&lt;secondary-title&gt;Annals of Nutrition and Metabolism&lt;/secondary-title&gt;&lt;/titles&gt;&lt;periodical&gt;&lt;full-title&gt;Annals of Nutrition and Metabolism&lt;/full-title&gt;&lt;/periodical&gt;&lt;pages&gt;52-58&lt;/pages&gt;&lt;volume&gt;54(1)&lt;/volume&gt;&lt;dates&gt;&lt;year&gt;2009&lt;/year&gt;&lt;/dates&gt;&lt;accession-num&gt;50442995&lt;/accession-num&gt;&lt;urls&gt;&lt;related-urls&gt;&lt;url&gt;https://uhn.idm.oclc.org/login?url=http://ovidsp.ovid.com/ovidweb.cgi?T=JS&amp;amp;CSC=Y&amp;amp;NEWS=N&amp;amp;PAGE=fulltext&amp;amp;D=emed11&amp;amp;AN=50442995http://nt2yt7px7u.search.serialssolutions.com/?sid=OVID:Embase&amp;amp;genre=article&amp;amp;id=pmid:19252400&amp;amp;id=doi:10.1159%2F000205960&amp;amp;issn=0250-68&lt;/url&gt;&lt;/related-urls&gt;&lt;/urls&gt;&lt;electronic-resource-num&gt;http://dx.doi.org/10.1159/000205960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98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694" w:type="dxa"/>
          </w:tcPr>
          <w:p w14:paraId="7DE4B2DC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6B78E560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48ABB8AF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7ED8E9D6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769" w:type="dxa"/>
          </w:tcPr>
          <w:p w14:paraId="628FB5E5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3E41F57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0372F04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49DBFD8C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1804914F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024739E0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769" w:type="dxa"/>
          </w:tcPr>
          <w:p w14:paraId="0184065E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40F4FC46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117ED5C7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16CCB063" w14:textId="77777777" w:rsidTr="00A8053F">
        <w:trPr>
          <w:gridAfter w:val="1"/>
          <w:wAfter w:w="13" w:type="dxa"/>
        </w:trPr>
        <w:tc>
          <w:tcPr>
            <w:tcW w:w="2405" w:type="dxa"/>
            <w:vMerge w:val="restart"/>
          </w:tcPr>
          <w:p w14:paraId="179ABDED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acemaker</w:t>
            </w:r>
          </w:p>
        </w:tc>
        <w:tc>
          <w:tcPr>
            <w:tcW w:w="1559" w:type="dxa"/>
          </w:tcPr>
          <w:p w14:paraId="2674ED50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769" w:type="dxa"/>
          </w:tcPr>
          <w:p w14:paraId="6EC0E316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nversely 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Roberts&lt;/Author&gt;&lt;Year&gt;2015&lt;/Year&gt;&lt;RecNum&gt;198&lt;/RecNum&gt;&lt;DisplayText&gt;&lt;style face="superscript"&gt;208&lt;/style&gt;&lt;/DisplayText&gt;&lt;record&gt;&lt;rec-number&gt;198&lt;/rec-number&gt;&lt;foreign-keys&gt;&lt;key app="EN" db-id="fvtv9d5pi5a55ae92z5v95drzxardspfsrvr" timestamp="1660738162"&gt;198&lt;/key&gt;&lt;/foreign-keys&gt;&lt;ref-type name="Journal Article"&gt;17&lt;/ref-type&gt;&lt;contributors&gt;&lt;authors&gt;&lt;author&gt;Roberts, M. H.&lt;/author&gt;&lt;author&gt;Mapel, D. W.&lt;/author&gt;&lt;author&gt;Von Worley, A.&lt;/author&gt;&lt;author&gt;Beene, J.&lt;/author&gt;&lt;/authors&gt;&lt;/contributors&gt;&lt;titles&gt;&lt;title&gt;Clinical factors, including All Patient Refined Diagnosis Related Group severity, as predictors of early rehospitalization after COPD exacerbation&lt;/title&gt;&lt;secondary-title&gt;Drugs in Context&lt;/secondary-title&gt;&lt;/titles&gt;&lt;periodical&gt;&lt;full-title&gt;Drugs in Context&lt;/full-title&gt;&lt;/periodical&gt;&lt;volume&gt;4 (no pagination)&lt;/volume&gt;&lt;dates&gt;&lt;year&gt;2015&lt;/year&gt;&lt;/dates&gt;&lt;accession-num&gt;605515686&lt;/accession-num&gt;&lt;urls&gt;&lt;related-urls&gt;&lt;url&gt;http://www.drugsincontext.com/wp-content/uploads/2015/03/dic.212278.pdfhttps://uhn.idm.oclc.org/login?url=http://ovidsp.ovid.com/ovidweb.cgi?T=JS&amp;amp;CSC=Y&amp;amp;NEWS=N&amp;amp;PAGE=fulltext&amp;amp;D=emed16&amp;amp;AN=605515686http://nt2yt7px7u.search.serialssolutions.com/?sid=OVID:Embas&lt;/url&gt;&lt;/related-urls&gt;&lt;/urls&gt;&lt;electronic-resource-num&gt;http://dx.doi.org/10.7573/dic.212278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208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78D4B8B4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13BEB905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4E447840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459788F3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616DBAF3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769" w:type="dxa"/>
          </w:tcPr>
          <w:p w14:paraId="49A9F2F7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17DABCC8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3D891056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6286345B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33C6144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5103D5C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769" w:type="dxa"/>
          </w:tcPr>
          <w:p w14:paraId="1B2C4CA5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0D850F44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44A75575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5628FCF2" w14:textId="77777777" w:rsidTr="00A8053F">
        <w:trPr>
          <w:gridAfter w:val="1"/>
          <w:wAfter w:w="13" w:type="dxa"/>
        </w:trPr>
        <w:tc>
          <w:tcPr>
            <w:tcW w:w="2405" w:type="dxa"/>
            <w:vMerge w:val="restart"/>
          </w:tcPr>
          <w:p w14:paraId="5193728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oorer Performance Status/Activities of Daily Living</w:t>
            </w:r>
          </w:p>
        </w:tc>
        <w:tc>
          <w:tcPr>
            <w:tcW w:w="1559" w:type="dxa"/>
          </w:tcPr>
          <w:p w14:paraId="209CAAD6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769" w:type="dxa"/>
          </w:tcPr>
          <w:p w14:paraId="3552A3C4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Sb2JlcnRzPC9BdXRob3I+PFllYXI+MjAwMjwvWWVhcj48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Sb2JlcnRzPC9BdXRob3I+PFllYXI+MjAwMjwvWWVhcj48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204,232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3E616FBE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GZXJuYW5kZXotR2FyY2lhPC9BdXRob3I+PFllYXI+MjAy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GZXJuYW5kZXotR2FyY2lhPC9BdXRob3I+PFllYXI+MjAy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006B0A">
              <w:rPr>
                <w:rFonts w:ascii="Times New Roman" w:hAnsi="Times New Roman" w:cs="Times New Roman"/>
                <w:noProof/>
                <w:vertAlign w:val="superscript"/>
              </w:rPr>
              <w:t>38,84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694" w:type="dxa"/>
          </w:tcPr>
          <w:p w14:paraId="3B08A830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Fcmlrc2VuPC9BdXRob3I+PFllYXI+MjAxMDwvWWVhcj48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Fcmlrc2VuPC9BdXRob3I+PFllYXI+MjAxMDwvWWVhcj48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006B0A">
              <w:rPr>
                <w:rFonts w:ascii="Times New Roman" w:hAnsi="Times New Roman" w:cs="Times New Roman"/>
                <w:noProof/>
                <w:vertAlign w:val="superscript"/>
              </w:rPr>
              <w:t>58,80,81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047395" w:rsidRPr="009202A3" w14:paraId="4A8CFC2B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7D7CC300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3651D734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769" w:type="dxa"/>
          </w:tcPr>
          <w:p w14:paraId="7CB9B7A2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XdTwvQXV0aG9yPjxZZWFyPjIwMjE8L1llYXI+PFJlY051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XdTwvQXV0aG9yPjxZZWFyPjIwMjE8L1llYXI+PFJlY051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006B0A">
              <w:rPr>
                <w:rFonts w:ascii="Times New Roman" w:hAnsi="Times New Roman" w:cs="Times New Roman"/>
                <w:noProof/>
                <w:vertAlign w:val="superscript"/>
              </w:rPr>
              <w:t>25,84,247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7BC6C89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RdWludGFuYTwvQXV0aG9yPjxZZWFyPjIwMjI8L1llYXI+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RdWludGFuYTwvQXV0aG9yPjxZZWFyPjIwMjI8L1llYXI+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006B0A">
              <w:rPr>
                <w:rFonts w:ascii="Times New Roman" w:hAnsi="Times New Roman" w:cs="Times New Roman"/>
                <w:noProof/>
                <w:vertAlign w:val="superscript"/>
              </w:rPr>
              <w:t>25,195,198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694" w:type="dxa"/>
          </w:tcPr>
          <w:p w14:paraId="140979A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HdWRtdW5kc3NvbjwvQXV0aG9yPjxZZWFyPjIwMDU8L1ll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HdWRtdW5kc3NvbjwvQXV0aG9yPjxZZWFyPjIwMDU8L1ll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30,84,104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047395" w:rsidRPr="009202A3" w14:paraId="7B6AD1A3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1DB2EB2B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73F49986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769" w:type="dxa"/>
          </w:tcPr>
          <w:p w14:paraId="09B29FC5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24A8063C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Connolly&lt;/Author&gt;&lt;Year&gt;2006&lt;/Year&gt;&lt;RecNum&gt;52&lt;/RecNum&gt;&lt;DisplayText&gt;&lt;style face="superscript"&gt;62&lt;/style&gt;&lt;/DisplayText&gt;&lt;record&gt;&lt;rec-number&gt;52&lt;/rec-number&gt;&lt;foreign-keys&gt;&lt;key app="EN" db-id="fvtv9d5pi5a55ae92z5v95drzxardspfsrvr" timestamp="1660738162"&gt;52&lt;/key&gt;&lt;/foreign-keys&gt;&lt;ref-type name="Journal Article"&gt;17&lt;/ref-type&gt;&lt;contributors&gt;&lt;authors&gt;&lt;author&gt;Connolly, M. J.&lt;/author&gt;&lt;author&gt;Lowe, D.&lt;/author&gt;&lt;author&gt;Anstey, K.&lt;/author&gt;&lt;author&gt;Hosker, H. S. R.&lt;/author&gt;&lt;author&gt;Pearson, M. G.&lt;/author&gt;&lt;author&gt;Roberts, C. M.&lt;/author&gt;&lt;/authors&gt;&lt;/contributors&gt;&lt;titles&gt;&lt;title&gt;Admissions to hospital with exacerbations of chronic obstructive pulmonary disease: Effect of age related factors and service organisation&lt;/title&gt;&lt;secondary-title&gt;Thorax&lt;/secondary-title&gt;&lt;/titles&gt;&lt;periodical&gt;&lt;full-title&gt;Thorax&lt;/full-title&gt;&lt;/periodical&gt;&lt;pages&gt;843-848&lt;/pages&gt;&lt;volume&gt;61(10)&lt;/volume&gt;&lt;dates&gt;&lt;year&gt;2006&lt;/year&gt;&lt;/dates&gt;&lt;accession-num&gt;44570303&lt;/accession-num&gt;&lt;urls&gt;&lt;related-urls&gt;&lt;url&gt;https://uhn.idm.oclc.org/login?url=http://ovidsp.ovid.com/ovidweb.cgi?T=JS&amp;amp;CSC=Y&amp;amp;NEWS=N&amp;amp;PAGE=fulltext&amp;amp;D=emed9&amp;amp;AN=44570303http://nt2yt7px7u.search.serialssolutions.com/?sid=OVID:Embase&amp;amp;genre=article&amp;amp;id=pmid:16928716&amp;amp;id=doi:10.1136%2Fthx.2005.054924&amp;amp;issn=00&lt;/url&gt;&lt;/related-urls&gt;&lt;/urls&gt;&lt;electronic-resource-num&gt;http://dx.doi.org/10.1136/thx.2005.054924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62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694" w:type="dxa"/>
          </w:tcPr>
          <w:p w14:paraId="5D03F214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1E86A3D9" w14:textId="77777777" w:rsidTr="00A8053F">
        <w:trPr>
          <w:gridAfter w:val="1"/>
          <w:wAfter w:w="13" w:type="dxa"/>
        </w:trPr>
        <w:tc>
          <w:tcPr>
            <w:tcW w:w="2405" w:type="dxa"/>
            <w:vMerge w:val="restart"/>
          </w:tcPr>
          <w:p w14:paraId="4BF95B64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oor Control of COPD</w:t>
            </w:r>
          </w:p>
        </w:tc>
        <w:tc>
          <w:tcPr>
            <w:tcW w:w="1559" w:type="dxa"/>
          </w:tcPr>
          <w:p w14:paraId="3833EADD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769" w:type="dxa"/>
          </w:tcPr>
          <w:p w14:paraId="3AC5EA77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55C0AA53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5B531CD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1E3A86F1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2E488EB4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3097652F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769" w:type="dxa"/>
          </w:tcPr>
          <w:p w14:paraId="3B119517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Ponce Gonzalez&lt;/Author&gt;&lt;Year&gt;2017&lt;/Year&gt;&lt;RecNum&gt;181&lt;/RecNum&gt;&lt;DisplayText&gt;&lt;style face="superscript"&gt;191&lt;/style&gt;&lt;/DisplayText&gt;&lt;record&gt;&lt;rec-number&gt;181&lt;/rec-number&gt;&lt;foreign-keys&gt;&lt;key app="EN" db-id="fvtv9d5pi5a55ae92z5v95drzxardspfsrvr" timestamp="1660738162"&gt;181&lt;/key&gt;&lt;/foreign-keys&gt;&lt;ref-type name="Journal Article"&gt;17&lt;/ref-type&gt;&lt;contributors&gt;&lt;authors&gt;&lt;author&gt;Ponce Gonzalez, M. A.&lt;/author&gt;&lt;author&gt;Miron Rubio, M.&lt;/author&gt;&lt;author&gt;Mujal Martinez, A.&lt;/author&gt;&lt;author&gt;Estrada Cuxart, O.&lt;/author&gt;&lt;author&gt;Fiuza Perez, D.&lt;/author&gt;&lt;author&gt;Salas Reinoso, L.&lt;/author&gt;&lt;author&gt;Fernandez Fabrellas, E.&lt;/author&gt;&lt;author&gt;Chiner Vives, E.&lt;/author&gt;&lt;/authors&gt;&lt;/contributors&gt;&lt;titles&gt;&lt;title&gt;Effectiveness and safety of outpatient parenteral antimicrobial therapy in acute exacerbation of chronic obstructive pulmonary disease&lt;/title&gt;&lt;secondary-title&gt;Int J Clin Pract&lt;/secondary-title&gt;&lt;/titles&gt;&lt;periodical&gt;&lt;full-title&gt;Int J Clin Pract&lt;/full-title&gt;&lt;/periodical&gt;&lt;volume&gt;71&lt;/volume&gt;&lt;number&gt;12&lt;/number&gt;&lt;dates&gt;&lt;year&gt;2017&lt;/year&gt;&lt;/dates&gt;&lt;accession-num&gt;28949430&lt;/accession-num&gt;&lt;urls&gt;&lt;related-urls&gt;&lt;url&gt;https://uhn.idm.oclc.org/login?url=http://ovidsp.ovid.com/ovidweb.cgi?T=JS&amp;amp;CSC=Y&amp;amp;NEWS=N&amp;amp;PAGE=fulltext&amp;amp;D=med14&amp;amp;AN=28949430http://nt2yt7px7u.search.serialssolutions.com/?sid=OVID:Ovid+MEDLINE%28R%29+%3C2017%3E&amp;amp;genre=article&amp;amp;id=pmid:28949430&amp;amp;id=doi:10.1111%2&lt;/url&gt;&lt;/related-urls&gt;&lt;/urls&gt;&lt;electronic-resource-num&gt;https://dx.doi.org/10.1111/ijcp.13022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191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2C91651B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60E076CD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66D3AEB4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465797AE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2962B6AB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769" w:type="dxa"/>
          </w:tcPr>
          <w:p w14:paraId="4B068A66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54F8417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52F39CD0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263B05BF" w14:textId="77777777" w:rsidTr="00A8053F">
        <w:trPr>
          <w:gridAfter w:val="1"/>
          <w:wAfter w:w="13" w:type="dxa"/>
        </w:trPr>
        <w:tc>
          <w:tcPr>
            <w:tcW w:w="2405" w:type="dxa"/>
            <w:vMerge w:val="restart"/>
          </w:tcPr>
          <w:p w14:paraId="61E212BE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rior Hospitalization</w:t>
            </w:r>
          </w:p>
        </w:tc>
        <w:tc>
          <w:tcPr>
            <w:tcW w:w="1559" w:type="dxa"/>
          </w:tcPr>
          <w:p w14:paraId="38F5FDAF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769" w:type="dxa"/>
          </w:tcPr>
          <w:p w14:paraId="5011E350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 w:rsidRPr="00026FDA">
              <w:rPr>
                <w:rFonts w:ascii="Times New Roman" w:hAnsi="Times New Roman" w:cs="Times New Roman"/>
              </w:rPr>
              <w:t>Correlated</w:t>
            </w:r>
            <w:r w:rsidRPr="00026FDA">
              <w:rPr>
                <w:rFonts w:ascii="Times New Roman" w:hAnsi="Times New Roman" w:cs="Times New Roman"/>
              </w:rPr>
              <w:fldChar w:fldCharType="begin">
                <w:fldData xml:space="preserve">PEVuZE5vdGU+PENpdGU+PEF1dGhvcj5Oam9rdTwvQXV0aG9yPjxZZWFyPjIwMjI8L1llYXI+PFJl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Oam9rdTwvQXV0aG9yPjxZZWFyPjIwMjI8L1llYXI+PFJl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 w:rsidRPr="00026FDA">
              <w:rPr>
                <w:rFonts w:ascii="Times New Roman" w:hAnsi="Times New Roman" w:cs="Times New Roman"/>
              </w:rPr>
            </w:r>
            <w:r w:rsidRPr="00026FDA">
              <w:rPr>
                <w:rFonts w:ascii="Times New Roman" w:hAnsi="Times New Roman" w:cs="Times New Roman"/>
              </w:rPr>
              <w:fldChar w:fldCharType="separate"/>
            </w:r>
            <w:r w:rsidRPr="007D5EDE">
              <w:rPr>
                <w:rFonts w:ascii="Times New Roman" w:hAnsi="Times New Roman" w:cs="Times New Roman"/>
                <w:noProof/>
                <w:vertAlign w:val="superscript"/>
              </w:rPr>
              <w:t>54,84,178,212,233</w:t>
            </w:r>
            <w:r w:rsidRPr="00026FDA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594A4B8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026FDA">
              <w:rPr>
                <w:rFonts w:ascii="Times New Roman" w:hAnsi="Times New Roman" w:cs="Times New Roman"/>
              </w:rPr>
              <w:t>Correlated</w:t>
            </w:r>
            <w:r w:rsidRPr="00026FDA">
              <w:rPr>
                <w:rFonts w:ascii="Times New Roman" w:hAnsi="Times New Roman" w:cs="Times New Roman"/>
              </w:rPr>
              <w:fldChar w:fldCharType="begin">
                <w:fldData xml:space="preserve">PEVuZE5vdGU+PENpdGU+PEF1dGhvcj5Oam9rdTwvQXV0aG9yPjxZZWFyPjIwMjI8L1llYXI+PFJl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</w:fldData>
              </w:fldChar>
            </w:r>
            <w:r w:rsidRPr="00026FDA">
              <w:rPr>
                <w:rFonts w:ascii="Times New Roman" w:hAnsi="Times New Roman" w:cs="Times New Roman"/>
              </w:rPr>
              <w:instrText xml:space="preserve"> ADDIN EN.CITE </w:instrText>
            </w:r>
            <w:r w:rsidRPr="00026FDA">
              <w:rPr>
                <w:rFonts w:ascii="Times New Roman" w:hAnsi="Times New Roman" w:cs="Times New Roman"/>
              </w:rPr>
              <w:fldChar w:fldCharType="begin">
                <w:fldData xml:space="preserve">PEVuZE5vdGU+PENpdGU+PEF1dGhvcj5Oam9rdTwvQXV0aG9yPjxZZWFyPjIwMjI8L1llYXI+PFJl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</w:fldData>
              </w:fldChar>
            </w:r>
            <w:r w:rsidRPr="00026FDA">
              <w:rPr>
                <w:rFonts w:ascii="Times New Roman" w:hAnsi="Times New Roman" w:cs="Times New Roman"/>
              </w:rPr>
              <w:instrText xml:space="preserve"> ADDIN EN.CITE.DATA </w:instrText>
            </w:r>
            <w:r w:rsidRPr="00026FDA">
              <w:rPr>
                <w:rFonts w:ascii="Times New Roman" w:hAnsi="Times New Roman" w:cs="Times New Roman"/>
              </w:rPr>
            </w:r>
            <w:r w:rsidRPr="00026FDA">
              <w:rPr>
                <w:rFonts w:ascii="Times New Roman" w:hAnsi="Times New Roman" w:cs="Times New Roman"/>
              </w:rPr>
              <w:fldChar w:fldCharType="end"/>
            </w:r>
            <w:r w:rsidRPr="00026FDA">
              <w:rPr>
                <w:rFonts w:ascii="Times New Roman" w:hAnsi="Times New Roman" w:cs="Times New Roman"/>
              </w:rPr>
            </w:r>
            <w:r w:rsidRPr="00026FDA">
              <w:rPr>
                <w:rFonts w:ascii="Times New Roman" w:hAnsi="Times New Roman" w:cs="Times New Roman"/>
              </w:rPr>
              <w:fldChar w:fldCharType="separate"/>
            </w:r>
            <w:r w:rsidRPr="00026FDA">
              <w:rPr>
                <w:rFonts w:ascii="Times New Roman" w:hAnsi="Times New Roman" w:cs="Times New Roman"/>
                <w:noProof/>
                <w:vertAlign w:val="superscript"/>
              </w:rPr>
              <w:t>20,38,178,183</w:t>
            </w:r>
            <w:r w:rsidRPr="00026FDA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694" w:type="dxa"/>
          </w:tcPr>
          <w:p w14:paraId="123F6CBB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026FDA">
              <w:rPr>
                <w:rFonts w:ascii="Times New Roman" w:hAnsi="Times New Roman" w:cs="Times New Roman"/>
              </w:rPr>
              <w:t>Correlated</w:t>
            </w:r>
            <w:r w:rsidRPr="00026FDA"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Njoku&lt;/Author&gt;&lt;Year&gt;2022&lt;/Year&gt;&lt;RecNum&gt;168&lt;/RecNum&gt;&lt;DisplayText&gt;&lt;style face="superscript"&gt;178&lt;/style&gt;&lt;/DisplayText&gt;&lt;record&gt;&lt;rec-number&gt;168&lt;/rec-number&gt;&lt;foreign-keys&gt;&lt;key app="EN" db-id="fvtv9d5pi5a55ae92z5v95drzxardspfsrvr" timestamp="1660738162"&gt;168&lt;/key&gt;&lt;/foreign-keys&gt;&lt;ref-type name="Journal Article"&gt;17&lt;/ref-type&gt;&lt;contributors&gt;&lt;authors&gt;&lt;author&gt;Njoku, C. M.&lt;/author&gt;&lt;author&gt;Wimmer, B. C.&lt;/author&gt;&lt;author&gt;Peterson, G. M.&lt;/author&gt;&lt;author&gt;Kinsman, L.&lt;/author&gt;&lt;author&gt;Bereznicki, B. J.&lt;/author&gt;&lt;/authors&gt;&lt;/contributors&gt;&lt;titles&gt;&lt;title&gt;Hospital Readmission Due to Chronic Obstructive Pulmonary Disease: A Longitudinal Study&lt;/title&gt;&lt;secondary-title&gt;Int&lt;/secondary-title&gt;&lt;/titles&gt;&lt;periodical&gt;&lt;full-title&gt;Int&lt;/full-title&gt;&lt;/periodical&gt;&lt;pages&gt;09&lt;/pages&gt;&lt;volume&gt;09&lt;/volume&gt;&lt;dates&gt;&lt;year&gt;2022&lt;/year&gt;&lt;/dates&gt;&lt;accession-num&gt;35120405&lt;/accession-num&gt;&lt;urls&gt;&lt;related-urls&gt;&lt;url&gt;https://uhn.idm.oclc.org/login?url=http://ovidsp.ovid.com/ovidweb.cgi?T=JS&amp;amp;CSC=Y&amp;amp;NEWS=N&amp;amp;PAGE=fulltext&amp;amp;D=medp&amp;amp;AN=35120405http://nt2yt7px7u.search.serialssolutions.com/?sid=OVID:Ovid+MEDLINE%28R%29+Epub+Ahead+of+Print+%3CJune+07%2C+2022%3E&amp;amp;genre=article&amp;amp;id=&lt;/url&gt;&lt;/related-urls&gt;&lt;/urls&gt;&lt;electronic-resource-num&gt;https://dx.doi.org/10.34172/ijhpm.2022.5770&lt;/electronic-resource-num&gt;&lt;/record&gt;&lt;/Cite&gt;&lt;/EndNote&gt;</w:instrText>
            </w:r>
            <w:r w:rsidRPr="00026FDA">
              <w:rPr>
                <w:rFonts w:ascii="Times New Roman" w:hAnsi="Times New Roman" w:cs="Times New Roman"/>
              </w:rPr>
              <w:fldChar w:fldCharType="separate"/>
            </w:r>
            <w:r w:rsidRPr="007D5EDE">
              <w:rPr>
                <w:rFonts w:ascii="Times New Roman" w:hAnsi="Times New Roman" w:cs="Times New Roman"/>
                <w:noProof/>
                <w:vertAlign w:val="superscript"/>
              </w:rPr>
              <w:t>178</w:t>
            </w:r>
            <w:r w:rsidRPr="00026FDA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047395" w:rsidRPr="009202A3" w14:paraId="26BFC51B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415832A0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6F9AED7A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769" w:type="dxa"/>
          </w:tcPr>
          <w:p w14:paraId="25955ADB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 w:rsidRPr="00026FDA">
              <w:rPr>
                <w:rFonts w:ascii="Times New Roman" w:hAnsi="Times New Roman" w:cs="Times New Roman"/>
              </w:rPr>
              <w:t>Correlated</w:t>
            </w:r>
            <w:r w:rsidRPr="00026FDA">
              <w:rPr>
                <w:rFonts w:ascii="Times New Roman" w:hAnsi="Times New Roman" w:cs="Times New Roman"/>
              </w:rPr>
              <w:fldChar w:fldCharType="begin">
                <w:fldData xml:space="preserve">PEVuZE5vdGU+PENpdGU+PEF1dGhvcj5TaGFuaTwvQXV0aG9yPjxZZWFyPjIwMjI8L1llYXI+PFJl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TaGFuaTwvQXV0aG9yPjxZZWFyPjIwMjI8L1llYXI+PFJl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 w:rsidRPr="00026FDA">
              <w:rPr>
                <w:rFonts w:ascii="Times New Roman" w:hAnsi="Times New Roman" w:cs="Times New Roman"/>
              </w:rPr>
            </w:r>
            <w:r w:rsidRPr="00026FDA">
              <w:rPr>
                <w:rFonts w:ascii="Times New Roman" w:hAnsi="Times New Roman" w:cs="Times New Roman"/>
              </w:rPr>
              <w:fldChar w:fldCharType="separate"/>
            </w:r>
            <w:r w:rsidRPr="007D5EDE">
              <w:rPr>
                <w:rFonts w:ascii="Times New Roman" w:hAnsi="Times New Roman" w:cs="Times New Roman"/>
                <w:noProof/>
                <w:vertAlign w:val="superscript"/>
              </w:rPr>
              <w:t>25,31,49,105,125,172,175,176,208,215,216</w:t>
            </w:r>
            <w:r w:rsidRPr="00026FDA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6DCB4F0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026FDA">
              <w:rPr>
                <w:rFonts w:ascii="Times New Roman" w:hAnsi="Times New Roman" w:cs="Times New Roman"/>
              </w:rPr>
              <w:t>Correlated</w:t>
            </w:r>
            <w:r w:rsidRPr="00026FDA">
              <w:rPr>
                <w:rFonts w:ascii="Times New Roman" w:hAnsi="Times New Roman" w:cs="Times New Roman"/>
              </w:rPr>
              <w:fldChar w:fldCharType="begin">
                <w:fldData xml:space="preserve">PEVuZE5vdGU+PENpdGU+PEF1dGhvcj5TaGFuaTwvQXV0aG9yPjxZZWFyPjIwMjI8L1llYXI+PFJl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TaGFuaTwvQXV0aG9yPjxZZWFyPjIwMjI8L1llYXI+PFJl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 w:rsidRPr="00026FDA">
              <w:rPr>
                <w:rFonts w:ascii="Times New Roman" w:hAnsi="Times New Roman" w:cs="Times New Roman"/>
              </w:rPr>
            </w:r>
            <w:r w:rsidRPr="00026FDA">
              <w:rPr>
                <w:rFonts w:ascii="Times New Roman" w:hAnsi="Times New Roman" w:cs="Times New Roman"/>
              </w:rPr>
              <w:fldChar w:fldCharType="separate"/>
            </w:r>
            <w:r w:rsidRPr="007D5EDE">
              <w:rPr>
                <w:rFonts w:ascii="Times New Roman" w:hAnsi="Times New Roman" w:cs="Times New Roman"/>
                <w:noProof/>
                <w:vertAlign w:val="superscript"/>
              </w:rPr>
              <w:t>22,25,31,45,84,89,91,111,125,195,198,209,212,215</w:t>
            </w:r>
            <w:r w:rsidRPr="00026FDA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694" w:type="dxa"/>
          </w:tcPr>
          <w:p w14:paraId="2BA2FC8F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026FDA">
              <w:rPr>
                <w:rFonts w:ascii="Times New Roman" w:hAnsi="Times New Roman" w:cs="Times New Roman"/>
              </w:rPr>
              <w:t>Correlated</w:t>
            </w:r>
            <w:r w:rsidRPr="00026FDA">
              <w:rPr>
                <w:rFonts w:ascii="Times New Roman" w:hAnsi="Times New Roman" w:cs="Times New Roman"/>
              </w:rPr>
              <w:fldChar w:fldCharType="begin">
                <w:fldData xml:space="preserve">PEVuZE5vdGU+PENpdGU+PEF1dGhvcj5HdWRtdW5kc3NvbjwvQXV0aG9yPjxZZWFyPjIwMDU8L1ll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HdWRtdW5kc3NvbjwvQXV0aG9yPjxZZWFyPjIwMDU8L1ll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 w:rsidRPr="00026FDA">
              <w:rPr>
                <w:rFonts w:ascii="Times New Roman" w:hAnsi="Times New Roman" w:cs="Times New Roman"/>
              </w:rPr>
            </w:r>
            <w:r w:rsidRPr="00026FDA">
              <w:rPr>
                <w:rFonts w:ascii="Times New Roman" w:hAnsi="Times New Roman" w:cs="Times New Roman"/>
              </w:rPr>
              <w:fldChar w:fldCharType="separate"/>
            </w:r>
            <w:r w:rsidRPr="007D5EDE">
              <w:rPr>
                <w:rFonts w:ascii="Times New Roman" w:hAnsi="Times New Roman" w:cs="Times New Roman"/>
                <w:noProof/>
                <w:vertAlign w:val="superscript"/>
              </w:rPr>
              <w:t>41,55,81,87,104</w:t>
            </w:r>
            <w:r w:rsidRPr="00026FDA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047395" w:rsidRPr="009202A3" w14:paraId="14B49892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25F95768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699AE5E7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769" w:type="dxa"/>
          </w:tcPr>
          <w:p w14:paraId="7672C6CD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2C41984A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Connolly&lt;/Author&gt;&lt;Year&gt;2006&lt;/Year&gt;&lt;RecNum&gt;52&lt;/RecNum&gt;&lt;DisplayText&gt;&lt;style face="superscript"&gt;62&lt;/style&gt;&lt;/DisplayText&gt;&lt;record&gt;&lt;rec-number&gt;52&lt;/rec-number&gt;&lt;foreign-keys&gt;&lt;key app="EN" db-id="fvtv9d5pi5a55ae92z5v95drzxardspfsrvr" timestamp="1660738162"&gt;52&lt;/key&gt;&lt;/foreign-keys&gt;&lt;ref-type name="Journal Article"&gt;17&lt;/ref-type&gt;&lt;contributors&gt;&lt;authors&gt;&lt;author&gt;Connolly, M. J.&lt;/author&gt;&lt;author&gt;Lowe, D.&lt;/author&gt;&lt;author&gt;Anstey, K.&lt;/author&gt;&lt;author&gt;Hosker, H. S. R.&lt;/author&gt;&lt;author&gt;Pearson, M. G.&lt;/author&gt;&lt;author&gt;Roberts, C. M.&lt;/author&gt;&lt;/authors&gt;&lt;/contributors&gt;&lt;titles&gt;&lt;title&gt;Admissions to hospital with exacerbations of chronic obstructive pulmonary disease: Effect of age related factors and service organisation&lt;/title&gt;&lt;secondary-title&gt;Thorax&lt;/secondary-title&gt;&lt;/titles&gt;&lt;periodical&gt;&lt;full-title&gt;Thorax&lt;/full-title&gt;&lt;/periodical&gt;&lt;pages&gt;843-848&lt;/pages&gt;&lt;volume&gt;61(10)&lt;/volume&gt;&lt;dates&gt;&lt;year&gt;2006&lt;/year&gt;&lt;/dates&gt;&lt;accession-num&gt;44570303&lt;/accession-num&gt;&lt;urls&gt;&lt;related-urls&gt;&lt;url&gt;https://uhn.idm.oclc.org/login?url=http://ovidsp.ovid.com/ovidweb.cgi?T=JS&amp;amp;CSC=Y&amp;amp;NEWS=N&amp;amp;PAGE=fulltext&amp;amp;D=emed9&amp;amp;AN=44570303http://nt2yt7px7u.search.serialssolutions.com/?sid=OVID:Embase&amp;amp;genre=article&amp;amp;id=pmid:16928716&amp;amp;id=doi:10.1136%2Fthx.2005.054924&amp;amp;issn=00&lt;/url&gt;&lt;/related-urls&gt;&lt;/urls&gt;&lt;electronic-resource-num&gt;http://dx.doi.org/10.1136/thx.2005.054924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62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694" w:type="dxa"/>
          </w:tcPr>
          <w:p w14:paraId="6B7C256C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29E4092F" w14:textId="77777777" w:rsidTr="00A8053F">
        <w:trPr>
          <w:gridAfter w:val="1"/>
          <w:wAfter w:w="13" w:type="dxa"/>
        </w:trPr>
        <w:tc>
          <w:tcPr>
            <w:tcW w:w="2405" w:type="dxa"/>
            <w:vMerge w:val="restart"/>
          </w:tcPr>
          <w:p w14:paraId="6F4DE816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Quality of Life</w:t>
            </w:r>
          </w:p>
        </w:tc>
        <w:tc>
          <w:tcPr>
            <w:tcW w:w="1559" w:type="dxa"/>
          </w:tcPr>
          <w:p w14:paraId="1ACD860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769" w:type="dxa"/>
          </w:tcPr>
          <w:p w14:paraId="599BCC6D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48FE648A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nversely 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Quintana&lt;/Author&gt;&lt;Year&gt;2022&lt;/Year&gt;&lt;RecNum&gt;188&lt;/RecNum&gt;&lt;DisplayText&gt;&lt;style face="superscript"&gt;198&lt;/style&gt;&lt;/DisplayText&gt;&lt;record&gt;&lt;rec-number&gt;188&lt;/rec-number&gt;&lt;foreign-keys&gt;&lt;key app="EN" db-id="fvtv9d5pi5a55ae92z5v95drzxardspfsrvr" timestamp="1660738162"&gt;188&lt;/key&gt;&lt;/foreign-keys&gt;&lt;ref-type name="Journal Article"&gt;17&lt;/ref-type&gt;&lt;contributors&gt;&lt;authors&gt;&lt;author&gt;Quintana, J. M.&lt;/author&gt;&lt;author&gt;Anton-Ladislao, A.&lt;/author&gt;&lt;author&gt;Orive, M.&lt;/author&gt;&lt;author&gt;Aramburu, A.&lt;/author&gt;&lt;author&gt;Iriberri, M.&lt;/author&gt;&lt;author&gt;Sanchez, R.&lt;/author&gt;&lt;author&gt;Jimenez-Puente, A.&lt;/author&gt;&lt;author&gt;de-Miguel-Diez, J.&lt;/author&gt;&lt;author&gt;Esteban, C.&lt;/author&gt;&lt;author&gt;Re, Epoc-Redissec group&lt;/author&gt;&lt;/authors&gt;&lt;/contributors&gt;&lt;titles&gt;&lt;title&gt;Predictors of short-term COPD readmission&lt;/title&gt;&lt;secondary-title&gt;Intern&lt;/secondary-title&gt;&lt;/titles&gt;&lt;periodical&gt;&lt;full-title&gt;Intern&lt;/full-title&gt;&lt;/periodical&gt;&lt;pages&gt;28&lt;/pages&gt;&lt;volume&gt;28&lt;/volume&gt;&lt;dates&gt;&lt;year&gt;2022&lt;/year&gt;&lt;/dates&gt;&lt;accession-num&gt;35224712&lt;/accession-num&gt;&lt;urls&gt;&lt;related-urls&gt;&lt;url&gt;https://uhn.idm.oclc.org/login?url=http://ovidsp.ovid.com/ovidweb.cgi?T=JS&amp;amp;CSC=Y&amp;amp;NEWS=N&amp;amp;PAGE=fulltext&amp;amp;D=medp&amp;amp;AN=35224712http://nt2yt7px7u.search.serialssolutions.com/?sid=OVID:Ovid+MEDLINE%28R%29+Epub+Ahead+of+Print+%3CJune+07%2C+2022%3E&amp;amp;genre=article&amp;amp;id=&lt;/url&gt;&lt;/related-urls&gt;&lt;/urls&gt;&lt;electronic-resource-num&gt;https://dx.doi.org/10.1007/s11739-022-02948-4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198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694" w:type="dxa"/>
          </w:tcPr>
          <w:p w14:paraId="6263CE0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111F6C36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2C4128B7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5AC3C9BF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769" w:type="dxa"/>
          </w:tcPr>
          <w:p w14:paraId="241F995A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6B4AD9ED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319736D6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399F9B74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7D871D7E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43836EB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769" w:type="dxa"/>
          </w:tcPr>
          <w:p w14:paraId="243B841A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1A47AB92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4A8DB683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5268A828" w14:textId="77777777" w:rsidTr="00A8053F">
        <w:trPr>
          <w:gridAfter w:val="1"/>
          <w:wAfter w:w="13" w:type="dxa"/>
        </w:trPr>
        <w:tc>
          <w:tcPr>
            <w:tcW w:w="2405" w:type="dxa"/>
            <w:vMerge w:val="restart"/>
          </w:tcPr>
          <w:p w14:paraId="3B1B7F24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ace: Asian</w:t>
            </w:r>
          </w:p>
        </w:tc>
        <w:tc>
          <w:tcPr>
            <w:tcW w:w="1559" w:type="dxa"/>
          </w:tcPr>
          <w:p w14:paraId="28E9654A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769" w:type="dxa"/>
          </w:tcPr>
          <w:p w14:paraId="1CDFA03A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4A128A77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4456D65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30DD2A80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1407F25B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0FE94F26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769" w:type="dxa"/>
          </w:tcPr>
          <w:p w14:paraId="048E203A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Stuart&lt;/Author&gt;&lt;Year&gt;2010&lt;/Year&gt;&lt;RecNum&gt;222&lt;/RecNum&gt;&lt;DisplayText&gt;&lt;style face="superscript"&gt;232&lt;/style&gt;&lt;/DisplayText&gt;&lt;record&gt;&lt;rec-number&gt;222&lt;/rec-number&gt;&lt;foreign-keys&gt;&lt;key app="EN" db-id="fvtv9d5pi5a55ae92z5v95drzxardspfsrvr" timestamp="1660738162"&gt;222&lt;/key&gt;&lt;/foreign-keys&gt;&lt;ref-type name="Journal Article"&gt;17&lt;/ref-type&gt;&lt;contributors&gt;&lt;authors&gt;&lt;author&gt;Stuart, B. C.&lt;/author&gt;&lt;author&gt;Simoni-Wastila, L.&lt;/author&gt;&lt;author&gt;Zuckerman, I. H.&lt;/author&gt;&lt;author&gt;Davidoff, A.&lt;/author&gt;&lt;author&gt;Shaffer, T.&lt;/author&gt;&lt;author&gt;Yang, H. W.&lt;/author&gt;&lt;author&gt;Qian, J.&lt;/author&gt;&lt;author&gt;Dalal, A. A.&lt;/author&gt;&lt;author&gt;Mapel, D. W.&lt;/author&gt;&lt;author&gt;Bryant-Comstock, L.&lt;/author&gt;&lt;/authors&gt;&lt;/contributors&gt;&lt;titles&gt;&lt;title&gt;Impact of maintenance therapy on hospitalization and expenditures for Medicare beneficiaries with chronic obstructive pulmonary disease&lt;/title&gt;&lt;secondary-title&gt;Am J Geriatr Pharmacother&lt;/secondary-title&gt;&lt;/titles&gt;&lt;periodical&gt;&lt;full-title&gt;Am J Geriatr Pharmacother&lt;/full-title&gt;&lt;/periodical&gt;&lt;pages&gt;441-53&lt;/pages&gt;&lt;volume&gt;8&lt;/volume&gt;&lt;number&gt;5&lt;/number&gt;&lt;dates&gt;&lt;year&gt;2010&lt;/year&gt;&lt;/dates&gt;&lt;accession-num&gt;21335297&lt;/accession-num&gt;&lt;urls&gt;&lt;related-urls&gt;&lt;url&gt;https://uhn.idm.oclc.org/login?url=http://ovidsp.ovid.com/ovidweb.cgi?T=JS&amp;amp;CSC=Y&amp;amp;NEWS=N&amp;amp;PAGE=fulltext&amp;amp;D=med8&amp;amp;AN=21335297http://nt2yt7px7u.search.serialssolutions.com/?sid=OVID:Ovid+MEDLINE%28R%29+%3C2010+to+2011%3E&amp;amp;genre=article&amp;amp;id=pmid:21335297&amp;amp;id=doi:10&lt;/url&gt;&lt;/related-urls&gt;&lt;/urls&gt;&lt;electronic-resource-num&gt;https://dx.doi.org/10.1016/j.amjopharm.2010.10.002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232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5B77061E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00329DD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60A72112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2FB44698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3205122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769" w:type="dxa"/>
          </w:tcPr>
          <w:p w14:paraId="07955ED3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0863682C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68A01734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1F22F63E" w14:textId="77777777" w:rsidTr="00A8053F">
        <w:trPr>
          <w:gridAfter w:val="1"/>
          <w:wAfter w:w="13" w:type="dxa"/>
        </w:trPr>
        <w:tc>
          <w:tcPr>
            <w:tcW w:w="2405" w:type="dxa"/>
            <w:vMerge w:val="restart"/>
          </w:tcPr>
          <w:p w14:paraId="06ACA10F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ace: Black</w:t>
            </w:r>
          </w:p>
        </w:tc>
        <w:tc>
          <w:tcPr>
            <w:tcW w:w="1559" w:type="dxa"/>
          </w:tcPr>
          <w:p w14:paraId="27AB770C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769" w:type="dxa"/>
          </w:tcPr>
          <w:p w14:paraId="7802BC7B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nversely 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Nastars&lt;/Author&gt;&lt;Year&gt;2019&lt;/Year&gt;&lt;RecNum&gt;162&lt;/RecNum&gt;&lt;DisplayText&gt;&lt;style face="superscript"&gt;172&lt;/style&gt;&lt;/DisplayText&gt;&lt;record&gt;&lt;rec-number&gt;162&lt;/rec-number&gt;&lt;foreign-keys&gt;&lt;key app="EN" db-id="fvtv9d5pi5a55ae92z5v95drzxardspfsrvr" timestamp="1660738162"&gt;162&lt;/key&gt;&lt;/foreign-keys&gt;&lt;ref-type name="Journal Article"&gt;17&lt;/ref-type&gt;&lt;contributors&gt;&lt;authors&gt;&lt;author&gt;Nastars, D. R.&lt;/author&gt;&lt;author&gt;Rojas, J. D.&lt;/author&gt;&lt;author&gt;Ottenbacher, K. J.&lt;/author&gt;&lt;author&gt;Graham, J. E.&lt;/author&gt;&lt;/authors&gt;&lt;/contributors&gt;&lt;titles&gt;&lt;title&gt;Race/Ethnicity and 30-Day Readmission Rates in Medicare Beneficiaries With COPD&lt;/title&gt;&lt;secondary-title&gt;Respir Care&lt;/secondary-title&gt;&lt;/titles&gt;&lt;periodical&gt;&lt;full-title&gt;Respir Care&lt;/full-title&gt;&lt;/periodical&gt;&lt;pages&gt;931-936&lt;/pages&gt;&lt;volume&gt;64&lt;/volume&gt;&lt;number&gt;8&lt;/number&gt;&lt;dates&gt;&lt;year&gt;2019&lt;/year&gt;&lt;/dates&gt;&lt;accession-num&gt;30914490&lt;/accession-num&gt;&lt;urls&gt;&lt;related-urls&gt;&lt;url&gt;https://uhn.idm.oclc.org/login?url=http://ovidsp.ovid.com/ovidweb.cgi?T=JS&amp;amp;CSC=Y&amp;amp;NEWS=N&amp;amp;PAGE=fulltext&amp;amp;D=med16&amp;amp;AN=30914490http://nt2yt7px7u.search.serialssolutions.com/?sid=OVID:Ovid+MEDLINE%28R%29+%3C2019%3E&amp;amp;genre=article&amp;amp;id=pmid:30914490&amp;amp;id=doi:10.4187%2&lt;/url&gt;&lt;/related-urls&gt;&lt;/urls&gt;&lt;electronic-resource-num&gt;https://dx.doi.org/10.4187/respcare.06475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172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1C05B292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21A0567E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48F831A0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1B4D7387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0555D51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769" w:type="dxa"/>
          </w:tcPr>
          <w:p w14:paraId="48DBAA8B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TaGFoPC9BdXRob3I+PFllYXI+MjAxNTwvWWVhcj48UmVj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TaGFoPC9BdXRob3I+PFllYXI+MjAxNTwvWWVhcj48UmVj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6304D2">
              <w:rPr>
                <w:rFonts w:ascii="Times New Roman" w:hAnsi="Times New Roman" w:cs="Times New Roman"/>
                <w:noProof/>
                <w:vertAlign w:val="superscript"/>
              </w:rPr>
              <w:t>102,151,214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2E2A6745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2BC89490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4019FD61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7494B4BE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07E6D344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769" w:type="dxa"/>
          </w:tcPr>
          <w:p w14:paraId="3D437D18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6122CDB2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0F3A068D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78CC70C2" w14:textId="77777777" w:rsidTr="00A8053F">
        <w:trPr>
          <w:gridAfter w:val="1"/>
          <w:wAfter w:w="13" w:type="dxa"/>
        </w:trPr>
        <w:tc>
          <w:tcPr>
            <w:tcW w:w="2405" w:type="dxa"/>
            <w:vMerge w:val="restart"/>
          </w:tcPr>
          <w:p w14:paraId="401A47E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ace: Hispanic</w:t>
            </w:r>
          </w:p>
        </w:tc>
        <w:tc>
          <w:tcPr>
            <w:tcW w:w="1559" w:type="dxa"/>
          </w:tcPr>
          <w:p w14:paraId="4B44742E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769" w:type="dxa"/>
          </w:tcPr>
          <w:p w14:paraId="1C29E2B4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nversely 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Nastars&lt;/Author&gt;&lt;Year&gt;2019&lt;/Year&gt;&lt;RecNum&gt;162&lt;/RecNum&gt;&lt;DisplayText&gt;&lt;style face="superscript"&gt;172&lt;/style&gt;&lt;/DisplayText&gt;&lt;record&gt;&lt;rec-number&gt;162&lt;/rec-number&gt;&lt;foreign-keys&gt;&lt;key app="EN" db-id="fvtv9d5pi5a55ae92z5v95drzxardspfsrvr" timestamp="1660738162"&gt;162&lt;/key&gt;&lt;/foreign-keys&gt;&lt;ref-type name="Journal Article"&gt;17&lt;/ref-type&gt;&lt;contributors&gt;&lt;authors&gt;&lt;author&gt;Nastars, D. R.&lt;/author&gt;&lt;author&gt;Rojas, J. D.&lt;/author&gt;&lt;author&gt;Ottenbacher, K. J.&lt;/author&gt;&lt;author&gt;Graham, J. E.&lt;/author&gt;&lt;/authors&gt;&lt;/contributors&gt;&lt;titles&gt;&lt;title&gt;Race/Ethnicity and 30-Day Readmission Rates in Medicare Beneficiaries With COPD&lt;/title&gt;&lt;secondary-title&gt;Respir Care&lt;/secondary-title&gt;&lt;/titles&gt;&lt;periodical&gt;&lt;full-title&gt;Respir Care&lt;/full-title&gt;&lt;/periodical&gt;&lt;pages&gt;931-936&lt;/pages&gt;&lt;volume&gt;64&lt;/volume&gt;&lt;number&gt;8&lt;/number&gt;&lt;dates&gt;&lt;year&gt;2019&lt;/year&gt;&lt;/dates&gt;&lt;accession-num&gt;30914490&lt;/accession-num&gt;&lt;urls&gt;&lt;related-urls&gt;&lt;url&gt;https://uhn.idm.oclc.org/login?url=http://ovidsp.ovid.com/ovidweb.cgi?T=JS&amp;amp;CSC=Y&amp;amp;NEWS=N&amp;amp;PAGE=fulltext&amp;amp;D=med16&amp;amp;AN=30914490http://nt2yt7px7u.search.serialssolutions.com/?sid=OVID:Ovid+MEDLINE%28R%29+%3C2019%3E&amp;amp;genre=article&amp;amp;id=pmid:30914490&amp;amp;id=doi:10.4187%2&lt;/url&gt;&lt;/related-urls&gt;&lt;/urls&gt;&lt;electronic-resource-num&gt;https://dx.doi.org/10.4187/respcare.06475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172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0DEACCA4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03B95A5E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263FFBCA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560EAD8C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0C24C36E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769" w:type="dxa"/>
          </w:tcPr>
          <w:p w14:paraId="796A1831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762F09B5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059452FA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71730363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7FAB4C58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699CD59C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769" w:type="dxa"/>
          </w:tcPr>
          <w:p w14:paraId="40BBB570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7C2C5583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4BD97BE6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295BB6E6" w14:textId="77777777" w:rsidTr="00A8053F">
        <w:trPr>
          <w:gridAfter w:val="1"/>
          <w:wAfter w:w="13" w:type="dxa"/>
        </w:trPr>
        <w:tc>
          <w:tcPr>
            <w:tcW w:w="2405" w:type="dxa"/>
            <w:vMerge w:val="restart"/>
          </w:tcPr>
          <w:p w14:paraId="6455EF30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ace: Indigenous</w:t>
            </w:r>
          </w:p>
        </w:tc>
        <w:tc>
          <w:tcPr>
            <w:tcW w:w="1559" w:type="dxa"/>
          </w:tcPr>
          <w:p w14:paraId="4FC5F8F3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769" w:type="dxa"/>
          </w:tcPr>
          <w:p w14:paraId="78EC6D6C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Njoku&lt;/Author&gt;&lt;Year&gt;2022&lt;/Year&gt;&lt;RecNum&gt;168&lt;/RecNum&gt;&lt;DisplayText&gt;&lt;style face="superscript"&gt;178&lt;/style&gt;&lt;/DisplayText&gt;&lt;record&gt;&lt;rec-number&gt;168&lt;/rec-number&gt;&lt;foreign-keys&gt;&lt;key app="EN" db-id="fvtv9d5pi5a55ae92z5v95drzxardspfsrvr" timestamp="1660738162"&gt;168&lt;/key&gt;&lt;/foreign-keys&gt;&lt;ref-type name="Journal Article"&gt;17&lt;/ref-type&gt;&lt;contributors&gt;&lt;authors&gt;&lt;author&gt;Njoku, C. M.&lt;/author&gt;&lt;author&gt;Wimmer, B. C.&lt;/author&gt;&lt;author&gt;Peterson, G. M.&lt;/author&gt;&lt;author&gt;Kinsman, L.&lt;/author&gt;&lt;author&gt;Bereznicki, B. J.&lt;/author&gt;&lt;/authors&gt;&lt;/contributors&gt;&lt;titles&gt;&lt;title&gt;Hospital Readmission Due to Chronic Obstructive Pulmonary Disease: A Longitudinal Study&lt;/title&gt;&lt;secondary-title&gt;Int&lt;/secondary-title&gt;&lt;/titles&gt;&lt;periodical&gt;&lt;full-title&gt;Int&lt;/full-title&gt;&lt;/periodical&gt;&lt;pages&gt;09&lt;/pages&gt;&lt;volume&gt;09&lt;/volume&gt;&lt;dates&gt;&lt;year&gt;2022&lt;/year&gt;&lt;/dates&gt;&lt;accession-num&gt;35120405&lt;/accession-num&gt;&lt;urls&gt;&lt;related-urls&gt;&lt;url&gt;https://uhn.idm.oclc.org/login?url=http://ovidsp.ovid.com/ovidweb.cgi?T=JS&amp;amp;CSC=Y&amp;amp;NEWS=N&amp;amp;PAGE=fulltext&amp;amp;D=medp&amp;amp;AN=35120405http://nt2yt7px7u.search.serialssolutions.com/?sid=OVID:Ovid+MEDLINE%28R%29+Epub+Ahead+of+Print+%3CJune+07%2C+2022%3E&amp;amp;genre=article&amp;amp;id=&lt;/url&gt;&lt;/related-urls&gt;&lt;/urls&gt;&lt;electronic-resource-num&gt;https://dx.doi.org/10.34172/ijhpm.2022.5770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178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212EBEB3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19569340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Njoku&lt;/Author&gt;&lt;Year&gt;2022&lt;/Year&gt;&lt;RecNum&gt;168&lt;/RecNum&gt;&lt;DisplayText&gt;&lt;style face="superscript"&gt;178&lt;/style&gt;&lt;/DisplayText&gt;&lt;record&gt;&lt;rec-number&gt;168&lt;/rec-number&gt;&lt;foreign-keys&gt;&lt;key app="EN" db-id="fvtv9d5pi5a55ae92z5v95drzxardspfsrvr" timestamp="1660738162"&gt;168&lt;/key&gt;&lt;/foreign-keys&gt;&lt;ref-type name="Journal Article"&gt;17&lt;/ref-type&gt;&lt;contributors&gt;&lt;authors&gt;&lt;author&gt;Njoku, C. M.&lt;/author&gt;&lt;author&gt;Wimmer, B. C.&lt;/author&gt;&lt;author&gt;Peterson, G. M.&lt;/author&gt;&lt;author&gt;Kinsman, L.&lt;/author&gt;&lt;author&gt;Bereznicki, B. J.&lt;/author&gt;&lt;/authors&gt;&lt;/contributors&gt;&lt;titles&gt;&lt;title&gt;Hospital Readmission Due to Chronic Obstructive Pulmonary Disease: A Longitudinal Study&lt;/title&gt;&lt;secondary-title&gt;Int&lt;/secondary-title&gt;&lt;/titles&gt;&lt;periodical&gt;&lt;full-title&gt;Int&lt;/full-title&gt;&lt;/periodical&gt;&lt;pages&gt;09&lt;/pages&gt;&lt;volume&gt;09&lt;/volume&gt;&lt;dates&gt;&lt;year&gt;2022&lt;/year&gt;&lt;/dates&gt;&lt;accession-num&gt;35120405&lt;/accession-num&gt;&lt;urls&gt;&lt;related-urls&gt;&lt;url&gt;https://uhn.idm.oclc.org/login?url=http://ovidsp.ovid.com/ovidweb.cgi?T=JS&amp;amp;CSC=Y&amp;amp;NEWS=N&amp;amp;PAGE=fulltext&amp;amp;D=medp&amp;amp;AN=35120405http://nt2yt7px7u.search.serialssolutions.com/?sid=OVID:Ovid+MEDLINE%28R%29+Epub+Ahead+of+Print+%3CJune+07%2C+2022%3E&amp;amp;genre=article&amp;amp;id=&lt;/url&gt;&lt;/related-urls&gt;&lt;/urls&gt;&lt;electronic-resource-num&gt;https://dx.doi.org/10.34172/ijhpm.2022.5770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178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047395" w:rsidRPr="009202A3" w14:paraId="5EAEB7F5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3E84555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75C9F45E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769" w:type="dxa"/>
          </w:tcPr>
          <w:p w14:paraId="5FB0A239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164C4A16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07C2FE9E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269EC78B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6FD4138F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35FF41D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769" w:type="dxa"/>
          </w:tcPr>
          <w:p w14:paraId="1C8CEC49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65515B93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7D32F2EF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7188456D" w14:textId="77777777" w:rsidTr="00A8053F">
        <w:trPr>
          <w:gridAfter w:val="1"/>
          <w:wAfter w:w="13" w:type="dxa"/>
        </w:trPr>
        <w:tc>
          <w:tcPr>
            <w:tcW w:w="2405" w:type="dxa"/>
            <w:vMerge w:val="restart"/>
          </w:tcPr>
          <w:p w14:paraId="3459D7C5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obacco Smoker</w:t>
            </w:r>
          </w:p>
        </w:tc>
        <w:tc>
          <w:tcPr>
            <w:tcW w:w="1559" w:type="dxa"/>
          </w:tcPr>
          <w:p w14:paraId="75B763D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769" w:type="dxa"/>
          </w:tcPr>
          <w:p w14:paraId="177E8062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Wu&lt;/Author&gt;&lt;Year&gt;2021&lt;/Year&gt;&lt;RecNum&gt;237&lt;/RecNum&gt;&lt;DisplayText&gt;&lt;style face="superscript"&gt;247&lt;/style&gt;&lt;/DisplayText&gt;&lt;record&gt;&lt;rec-number&gt;237&lt;/rec-number&gt;&lt;foreign-keys&gt;&lt;key app="EN" db-id="fvtv9d5pi5a55ae92z5v95drzxardspfsrvr" timestamp="1660738162"&gt;237&lt;/key&gt;&lt;/foreign-keys&gt;&lt;ref-type name="Journal Article"&gt;17&lt;/ref-type&gt;&lt;contributors&gt;&lt;authors&gt;&lt;author&gt;Wu, Y. K.&lt;/author&gt;&lt;author&gt;Lan, C. C.&lt;/author&gt;&lt;author&gt;Tzeng, I. S.&lt;/author&gt;&lt;author&gt;Wu, C. W.&lt;/author&gt;&lt;/authors&gt;&lt;/contributors&gt;&lt;titles&gt;&lt;title&gt;The COPD-readmission (CORE) score: A novel prediction model for one-year chronic obstructive pulmonary disease readmissions&lt;/title&gt;&lt;secondary-title&gt;J Formos Med Assoc&lt;/secondary-title&gt;&lt;/titles&gt;&lt;periodical&gt;&lt;full-title&gt;J Formos Med Assoc&lt;/full-title&gt;&lt;/periodical&gt;&lt;pages&gt;1005-1013&lt;/pages&gt;&lt;volume&gt;120&lt;/volume&gt;&lt;number&gt;3&lt;/number&gt;&lt;dates&gt;&lt;year&gt;2021&lt;/year&gt;&lt;/dates&gt;&lt;accession-num&gt;32928614&lt;/accession-num&gt;&lt;urls&gt;&lt;related-urls&gt;&lt;url&gt;https://uhn.idm.oclc.org/login?url=http://ovidsp.ovid.com/ovidweb.cgi?T=JS&amp;amp;CSC=Y&amp;amp;NEWS=N&amp;amp;PAGE=fulltext&amp;amp;D=med18&amp;amp;AN=32928614http://nt2yt7px7u.search.serialssolutions.com/?sid=OVID:Ovid+MEDLINE%28R%29+%3C2020+to+2021%3E&amp;amp;genre=article&amp;amp;id=pmid:32928614&amp;amp;id=doi:1&lt;/url&gt;&lt;/related-urls&gt;&lt;/urls&gt;&lt;electronic-resource-num&gt;https://dx.doi.org/10.1016/j.jfma.2020.08.043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247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6B0FEF83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Breyer-Kohansal&lt;/Author&gt;&lt;Year&gt;2019&lt;/Year&gt;&lt;RecNum&gt;35&lt;/RecNum&gt;&lt;DisplayText&gt;&lt;style face="superscript"&gt;45&lt;/style&gt;&lt;/DisplayText&gt;&lt;record&gt;&lt;rec-number&gt;35&lt;/rec-number&gt;&lt;foreign-keys&gt;&lt;key app="EN" db-id="fvtv9d5pi5a55ae92z5v95drzxardspfsrvr" timestamp="1660738162"&gt;35&lt;/key&gt;&lt;/foreign-keys&gt;&lt;ref-type name="Journal Article"&gt;17&lt;/ref-type&gt;&lt;contributors&gt;&lt;authors&gt;&lt;author&gt;Breyer-Kohansal, R.&lt;/author&gt;&lt;author&gt;Hartl, S.&lt;/author&gt;&lt;author&gt;Breyer, M. K.&lt;/author&gt;&lt;author&gt;Schrott, A.&lt;/author&gt;&lt;author&gt;Studnicka, M.&lt;/author&gt;&lt;author&gt;Neunhauserer, D.&lt;/author&gt;&lt;author&gt;Fulop, G.&lt;/author&gt;&lt;author&gt;Burghuber, O. C.&lt;/author&gt;&lt;/authors&gt;&lt;/contributors&gt;&lt;titles&gt;&lt;title&gt;The European COPD audit : Adherence to guidelines, readmission risk and hospital care for acute exacerbations in Austria&lt;/title&gt;&lt;secondary-title&gt;Wien Klin Wochenschr&lt;/secondary-title&gt;&lt;/titles&gt;&lt;periodical&gt;&lt;full-title&gt;Wien Klin Wochenschr&lt;/full-title&gt;&lt;/periodical&gt;&lt;pages&gt;97-103&lt;/pages&gt;&lt;volume&gt;131&lt;/volume&gt;&lt;number&gt;5-6&lt;/number&gt;&lt;dates&gt;&lt;year&gt;2019&lt;/year&gt;&lt;/dates&gt;&lt;accession-num&gt;30689047&lt;/accession-num&gt;&lt;urls&gt;&lt;related-urls&gt;&lt;url&gt;https://uhn.idm.oclc.org/login?url=http://ovidsp.ovid.com/ovidweb.cgi?T=JS&amp;amp;CSC=Y&amp;amp;NEWS=N&amp;amp;PAGE=fulltext&amp;amp;D=med16&amp;amp;AN=30689047http://nt2yt7px7u.search.serialssolutions.com/?sid=OVID:Ovid+MEDLINE%28R%29+%3C2019%3E&amp;amp;genre=article&amp;amp;id=pmid:30689047&amp;amp;id=doi:10.1007%2&lt;/url&gt;&lt;/related-urls&gt;&lt;/urls&gt;&lt;electronic-resource-num&gt;https://dx.doi.org/10.1007/s00508-019-1441-5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45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694" w:type="dxa"/>
          </w:tcPr>
          <w:p w14:paraId="5D647278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6214252E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13DC4CA7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0575656F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769" w:type="dxa"/>
          </w:tcPr>
          <w:p w14:paraId="03C100BC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Inversely </w:t>
            </w:r>
            <w:r w:rsidRPr="009202A3"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Zapatero&lt;/Author&gt;&lt;Year&gt;2013&lt;/Year&gt;&lt;RecNum&gt;243&lt;/RecNum&gt;&lt;DisplayText&gt;&lt;style face="superscript"&gt;253&lt;/style&gt;&lt;/DisplayText&gt;&lt;record&gt;&lt;rec-number&gt;243&lt;/rec-number&gt;&lt;foreign-keys&gt;&lt;key app="EN" db-id="fvtv9d5pi5a55ae92z5v95drzxardspfsrvr" timestamp="1660738162"&gt;243&lt;/key&gt;&lt;/foreign-keys&gt;&lt;ref-type name="Journal Article"&gt;17&lt;/ref-type&gt;&lt;contributors&gt;&lt;authors&gt;&lt;author&gt;Zapatero, A.&lt;/author&gt;&lt;author&gt;Barba, R.&lt;/author&gt;&lt;author&gt;Ruiz, J.&lt;/author&gt;&lt;author&gt;Losa, J. E.&lt;/author&gt;&lt;author&gt;Plaza, S.&lt;/author&gt;&lt;author&gt;Canora, J.&lt;/author&gt;&lt;author&gt;Marco, J.&lt;/author&gt;&lt;/authors&gt;&lt;/contributors&gt;&lt;titles&gt;&lt;title&gt;Malnutrition and obesity: influence in mortality and readmissions in chronic obstructive pulmonary disease patients&lt;/title&gt;&lt;secondary-title&gt;Journal of human nutrition and dietetics : the official journal of the British Dietetic Association&lt;/secondary-title&gt;&lt;/titles&gt;&lt;periodical&gt;&lt;full-title&gt;Journal of human nutrition and dietetics : the official journal of the British Dietetic Association&lt;/full-title&gt;&lt;/periodical&gt;&lt;pages&gt;16-22&lt;/pages&gt;&lt;volume&gt;26(Supplement 1)&lt;/volume&gt;&lt;dates&gt;&lt;year&gt;2013&lt;/year&gt;&lt;/dates&gt;&lt;accession-num&gt;603382792&lt;/accession-num&gt;&lt;urls&gt;&lt;related-urls&gt;&lt;url&gt;https://uhn.idm.oclc.org/login?url=http://ovidsp.ovid.com/ovidweb.cgi?T=JS&amp;amp;CSC=Y&amp;amp;NEWS=N&amp;amp;PAGE=fulltext&amp;amp;D=emed14&amp;amp;AN=603382792http://nt2yt7px7u.search.serialssolutions.com/?sid=OVID:Embase&amp;amp;genre=article&amp;amp;id=pmid:23656492&amp;amp;id=doi:10.1111%2Fjhn.12088&amp;amp;issn=1365-2&lt;/url&gt;&lt;/related-urls&gt;&lt;/urls&gt;&lt;electronic-resource-num&gt;http://dx.doi.org/10.1111/jhn.12088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253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1E45E29F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nversely 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Bernabeu-Mora&lt;/Author&gt;&lt;Year&gt;2017&lt;/Year&gt;&lt;RecNum&gt;28&lt;/RecNum&gt;&lt;DisplayText&gt;&lt;style face="superscript"&gt;38&lt;/style&gt;&lt;/DisplayText&gt;&lt;record&gt;&lt;rec-number&gt;28&lt;/rec-number&gt;&lt;foreign-keys&gt;&lt;key app="EN" db-id="fvtv9d5pi5a55ae92z5v95drzxardspfsrvr" timestamp="1660738162"&gt;28&lt;/key&gt;&lt;/foreign-keys&gt;&lt;ref-type name="Journal Article"&gt;17&lt;/ref-type&gt;&lt;contributors&gt;&lt;authors&gt;&lt;author&gt;Bernabeu-Mora, R.&lt;/author&gt;&lt;author&gt;Garcia-Guillamon, G.&lt;/author&gt;&lt;author&gt;Valera-Novella, E.&lt;/author&gt;&lt;author&gt;Gimenez-Gimenez, L. M.&lt;/author&gt;&lt;author&gt;Escolar-Reina, P.&lt;/author&gt;&lt;author&gt;Medina-Mirapeix, F.&lt;/author&gt;&lt;/authors&gt;&lt;/contributors&gt;&lt;titles&gt;&lt;title&gt;Frailty is a predictive factor of readmission within 90 days of hospitalization for acute exacerbations of chronic obstructive pulmonary disease: A longitudinal study&lt;/title&gt;&lt;secondary-title&gt;Therapeutic Advances in Respiratory Disease&lt;/secondary-title&gt;&lt;/titles&gt;&lt;periodical&gt;&lt;full-title&gt;Therapeutic Advances in Respiratory Disease&lt;/full-title&gt;&lt;/periodical&gt;&lt;pages&gt;383-392&lt;/pages&gt;&lt;volume&gt;11(10)&lt;/volume&gt;&lt;dates&gt;&lt;year&gt;2017&lt;/year&gt;&lt;/dates&gt;&lt;accession-num&gt;618448902&lt;/accession-num&gt;&lt;urls&gt;&lt;related-urls&gt;&lt;url&gt;http://www.sagepub.co.ukhttps://uhn.idm.oclc.org/login?url=http://ovidsp.ovid.com/ovidweb.cgi?T=JS&amp;amp;CSC=Y&amp;amp;NEWS=N&amp;amp;PAGE=fulltext&amp;amp;D=emed18&amp;amp;AN=618448902http://nt2yt7px7u.search.serialssolutions.com/?sid=OVID:Embase&amp;amp;genre=article&amp;amp;id=pmid:28849736&amp;amp;id=doi:10.1177&lt;/url&gt;&lt;/related-urls&gt;&lt;/urls&gt;&lt;electronic-resource-num&gt;http://dx.doi.org/10.1177/1753465817726314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38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694" w:type="dxa"/>
          </w:tcPr>
          <w:p w14:paraId="7A13BBAF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18D1EF2D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39E33240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5C0B813D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769" w:type="dxa"/>
          </w:tcPr>
          <w:p w14:paraId="4069DFA5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38B598A8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29AE251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5411C93A" w14:textId="77777777" w:rsidTr="00A8053F">
        <w:trPr>
          <w:gridAfter w:val="1"/>
          <w:wAfter w:w="13" w:type="dxa"/>
        </w:trPr>
        <w:tc>
          <w:tcPr>
            <w:tcW w:w="2405" w:type="dxa"/>
            <w:vMerge w:val="restart"/>
          </w:tcPr>
          <w:p w14:paraId="48D14293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Vaccination: Influenza </w:t>
            </w:r>
          </w:p>
        </w:tc>
        <w:tc>
          <w:tcPr>
            <w:tcW w:w="1559" w:type="dxa"/>
          </w:tcPr>
          <w:p w14:paraId="1EF3E835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769" w:type="dxa"/>
          </w:tcPr>
          <w:p w14:paraId="0E1FF4D3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Nantsupawat&lt;/Author&gt;&lt;Year&gt;2012&lt;/Year&gt;&lt;RecNum&gt;160&lt;/RecNum&gt;&lt;DisplayText&gt;&lt;style face="superscript"&gt;170&lt;/style&gt;&lt;/DisplayText&gt;&lt;record&gt;&lt;rec-number&gt;160&lt;/rec-number&gt;&lt;foreign-keys&gt;&lt;key app="EN" db-id="fvtv9d5pi5a55ae92z5v95drzxardspfsrvr" timestamp="1660738162"&gt;160&lt;/key&gt;&lt;/foreign-keys&gt;&lt;ref-type name="Journal Article"&gt;17&lt;/ref-type&gt;&lt;contributors&gt;&lt;authors&gt;&lt;author&gt;Nantsupawat, T.&lt;/author&gt;&lt;author&gt;Limsuwat, C.&lt;/author&gt;&lt;author&gt;Nugent, K.&lt;/author&gt;&lt;/authors&gt;&lt;/contributors&gt;&lt;titles&gt;&lt;title&gt;Factors affecting chronic obstructive pulmonary disease early rehospitalization&lt;/title&gt;&lt;secondary-title&gt;Chron&lt;/secondary-title&gt;&lt;/titles&gt;&lt;periodical&gt;&lt;full-title&gt;Chron&lt;/full-title&gt;&lt;/periodical&gt;&lt;pages&gt;93-8&lt;/pages&gt;&lt;volume&gt;9&lt;/volume&gt;&lt;number&gt;2&lt;/number&gt;&lt;dates&gt;&lt;year&gt;2012&lt;/year&gt;&lt;/dates&gt;&lt;accession-num&gt;22399574&lt;/accession-num&gt;&lt;urls&gt;&lt;related-urls&gt;&lt;url&gt;https://uhn.idm.oclc.org/login?url=http://ovidsp.ovid.com/ovidweb.cgi?T=JS&amp;amp;CSC=Y&amp;amp;NEWS=N&amp;amp;PAGE=fulltext&amp;amp;D=med9&amp;amp;AN=22399574http://nt2yt7px7u.search.serialssolutions.com/?sid=OVID:Ovid+MEDLINE%28R%29+%3C2012%3E&amp;amp;genre=article&amp;amp;id=pmid:22399574&amp;amp;id=doi:10.1177%2F&lt;/url&gt;&lt;/related-urls&gt;&lt;/urls&gt;&lt;electronic-resource-num&gt;https://dx.doi.org/10.1177/1479972312438703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170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7B0005A3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4AE526E4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7F5ED75A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49618C16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3E4815EA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769" w:type="dxa"/>
          </w:tcPr>
          <w:p w14:paraId="6E7D7764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nversely 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Stuart&lt;/Author&gt;&lt;Year&gt;2010&lt;/Year&gt;&lt;RecNum&gt;222&lt;/RecNum&gt;&lt;DisplayText&gt;&lt;style face="superscript"&gt;232&lt;/style&gt;&lt;/DisplayText&gt;&lt;record&gt;&lt;rec-number&gt;222&lt;/rec-number&gt;&lt;foreign-keys&gt;&lt;key app="EN" db-id="fvtv9d5pi5a55ae92z5v95drzxardspfsrvr" timestamp="1660738162"&gt;222&lt;/key&gt;&lt;/foreign-keys&gt;&lt;ref-type name="Journal Article"&gt;17&lt;/ref-type&gt;&lt;contributors&gt;&lt;authors&gt;&lt;author&gt;Stuart, B. C.&lt;/author&gt;&lt;author&gt;Simoni-Wastila, L.&lt;/author&gt;&lt;author&gt;Zuckerman, I. H.&lt;/author&gt;&lt;author&gt;Davidoff, A.&lt;/author&gt;&lt;author&gt;Shaffer, T.&lt;/author&gt;&lt;author&gt;Yang, H. W.&lt;/author&gt;&lt;author&gt;Qian, J.&lt;/author&gt;&lt;author&gt;Dalal, A. A.&lt;/author&gt;&lt;author&gt;Mapel, D. W.&lt;/author&gt;&lt;author&gt;Bryant-Comstock, L.&lt;/author&gt;&lt;/authors&gt;&lt;/contributors&gt;&lt;titles&gt;&lt;title&gt;Impact of maintenance therapy on hospitalization and expenditures for Medicare beneficiaries with chronic obstructive pulmonary disease&lt;/title&gt;&lt;secondary-title&gt;Am J Geriatr Pharmacother&lt;/secondary-title&gt;&lt;/titles&gt;&lt;periodical&gt;&lt;full-title&gt;Am J Geriatr Pharmacother&lt;/full-title&gt;&lt;/periodical&gt;&lt;pages&gt;441-53&lt;/pages&gt;&lt;volume&gt;8&lt;/volume&gt;&lt;number&gt;5&lt;/number&gt;&lt;dates&gt;&lt;year&gt;2010&lt;/year&gt;&lt;/dates&gt;&lt;accession-num&gt;21335297&lt;/accession-num&gt;&lt;urls&gt;&lt;related-urls&gt;&lt;url&gt;https://uhn.idm.oclc.org/login?url=http://ovidsp.ovid.com/ovidweb.cgi?T=JS&amp;amp;CSC=Y&amp;amp;NEWS=N&amp;amp;PAGE=fulltext&amp;amp;D=med8&amp;amp;AN=21335297http://nt2yt7px7u.search.serialssolutions.com/?sid=OVID:Ovid+MEDLINE%28R%29+%3C2010+to+2011%3E&amp;amp;genre=article&amp;amp;id=pmid:21335297&amp;amp;id=doi:10&lt;/url&gt;&lt;/related-urls&gt;&lt;/urls&gt;&lt;electronic-resource-num&gt;https://dx.doi.org/10.1016/j.amjopharm.2010.10.002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232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5E5A18CF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4176A32D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7A1F3C57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74788803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4F06BFB8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769" w:type="dxa"/>
          </w:tcPr>
          <w:p w14:paraId="50F5CD96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00DCC1DF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30063B57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03EDA8E7" w14:textId="77777777" w:rsidTr="00A8053F">
        <w:tc>
          <w:tcPr>
            <w:tcW w:w="13984" w:type="dxa"/>
            <w:gridSpan w:val="6"/>
            <w:shd w:val="clear" w:color="auto" w:fill="E7E6E6" w:themeFill="background2"/>
          </w:tcPr>
          <w:p w14:paraId="1B5AC2BE" w14:textId="77777777" w:rsidR="00047395" w:rsidRPr="009202A3" w:rsidRDefault="00047395" w:rsidP="00A8053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lastRenderedPageBreak/>
              <w:t>Comorbidities</w:t>
            </w:r>
          </w:p>
        </w:tc>
      </w:tr>
      <w:tr w:rsidR="00047395" w:rsidRPr="009202A3" w14:paraId="08684FB1" w14:textId="77777777" w:rsidTr="00A8053F">
        <w:trPr>
          <w:gridAfter w:val="1"/>
          <w:wAfter w:w="13" w:type="dxa"/>
        </w:trPr>
        <w:tc>
          <w:tcPr>
            <w:tcW w:w="2405" w:type="dxa"/>
            <w:vMerge w:val="restart"/>
          </w:tcPr>
          <w:p w14:paraId="4F754A08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# of </w:t>
            </w:r>
            <w:proofErr w:type="gramStart"/>
            <w:r>
              <w:rPr>
                <w:rFonts w:ascii="Times New Roman" w:hAnsi="Times New Roman" w:cs="Times New Roman"/>
              </w:rPr>
              <w:t>Comorbidities</w:t>
            </w:r>
            <w:proofErr w:type="gramEnd"/>
          </w:p>
        </w:tc>
        <w:tc>
          <w:tcPr>
            <w:tcW w:w="1559" w:type="dxa"/>
          </w:tcPr>
          <w:p w14:paraId="61A603E0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769" w:type="dxa"/>
          </w:tcPr>
          <w:p w14:paraId="38EF8297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CYXJ0ZWxzPC9BdXRob3I+PFllYXI+MjAxODwvWWVhcj48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CYXJ0ZWxzPC9BdXRob3I+PFllYXI+MjAxODwvWWVhcj48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6304D2">
              <w:rPr>
                <w:rFonts w:ascii="Times New Roman" w:hAnsi="Times New Roman" w:cs="Times New Roman"/>
                <w:noProof/>
                <w:vertAlign w:val="superscript"/>
              </w:rPr>
              <w:t>29,34,35,123,172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5771A90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CZXJuYWJldS1Nb3JhPC9BdXRob3I+PFllYXI+MjAxNzwv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CZXJuYWJldS1Nb3JhPC9BdXRob3I+PFllYXI+MjAxNzwv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6304D2">
              <w:rPr>
                <w:rFonts w:ascii="Times New Roman" w:hAnsi="Times New Roman" w:cs="Times New Roman"/>
                <w:noProof/>
                <w:vertAlign w:val="superscript"/>
              </w:rPr>
              <w:t>38,123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694" w:type="dxa"/>
          </w:tcPr>
          <w:p w14:paraId="3E6D7683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Janson&lt;/Author&gt;&lt;Year&gt;2020&lt;/Year&gt;&lt;RecNum&gt;113&lt;/RecNum&gt;&lt;DisplayText&gt;&lt;style face="superscript"&gt;123&lt;/style&gt;&lt;/DisplayText&gt;&lt;record&gt;&lt;rec-number&gt;113&lt;/rec-number&gt;&lt;foreign-keys&gt;&lt;key app="EN" db-id="fvtv9d5pi5a55ae92z5v95drzxardspfsrvr" timestamp="1660738162"&gt;113&lt;/key&gt;&lt;/foreign-keys&gt;&lt;ref-type name="Journal Article"&gt;17&lt;/ref-type&gt;&lt;contributors&gt;&lt;authors&gt;&lt;author&gt;Janson, C.&lt;/author&gt;&lt;author&gt;Nwaru, B. I.&lt;/author&gt;&lt;author&gt;Wiklund, F.&lt;/author&gt;&lt;author&gt;Telg, G.&lt;/author&gt;&lt;author&gt;Ekstrom, M.&lt;/author&gt;&lt;/authors&gt;&lt;/contributors&gt;&lt;titles&gt;&lt;title&gt;Management and Risk of Mortality in Patients Hospitalised Due to a First Severe COPD Exacerbation&lt;/title&gt;&lt;secondary-title&gt;Int J Chron Obstruct Pulmon Dis&lt;/secondary-title&gt;&lt;/titles&gt;&lt;periodical&gt;&lt;full-title&gt;Int J Chron Obstruct Pulmon Dis&lt;/full-title&gt;&lt;/periodical&gt;&lt;pages&gt;2673-2682&lt;/pages&gt;&lt;volume&gt;15&lt;/volume&gt;&lt;dates&gt;&lt;year&gt;2020&lt;/year&gt;&lt;/dates&gt;&lt;accession-num&gt;33149565&lt;/accession-num&gt;&lt;urls&gt;&lt;related-urls&gt;&lt;url&gt;https://uhn.idm.oclc.org/login?url=http://ovidsp.ovid.com/ovidweb.cgi?T=JS&amp;amp;CSC=Y&amp;amp;NEWS=N&amp;amp;PAGE=fulltext&amp;amp;D=med18&amp;amp;AN=33149565http://nt2yt7px7u.search.serialssolutions.com/?sid=OVID:Ovid+MEDLINE%28R%29+%3C2020+to+2021%3E&amp;amp;genre=article&amp;amp;id=pmid:33149565&amp;amp;id=doi:1&lt;/url&gt;&lt;/related-urls&gt;&lt;/urls&gt;&lt;electronic-resource-num&gt;https://dx.doi.org/10.2147/COPD.S276819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822A6A">
              <w:rPr>
                <w:rFonts w:ascii="Times New Roman" w:hAnsi="Times New Roman" w:cs="Times New Roman"/>
                <w:noProof/>
                <w:vertAlign w:val="superscript"/>
              </w:rPr>
              <w:t>123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047395" w:rsidRPr="009202A3" w14:paraId="64498FE8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24C5F372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59193474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769" w:type="dxa"/>
          </w:tcPr>
          <w:p w14:paraId="36FE3064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Jacobs&lt;/Author&gt;&lt;Year&gt;2018&lt;/Year&gt;&lt;RecNum&gt;112&lt;/RecNum&gt;&lt;DisplayText&gt;&lt;style face="superscript"&gt;122&lt;/style&gt;&lt;/DisplayText&gt;&lt;record&gt;&lt;rec-number&gt;112&lt;/rec-number&gt;&lt;foreign-keys&gt;&lt;key app="EN" db-id="fvtv9d5pi5a55ae92z5v95drzxardspfsrvr" timestamp="1660738162"&gt;112&lt;/key&gt;&lt;/foreign-keys&gt;&lt;ref-type name="Journal Article"&gt;17&lt;/ref-type&gt;&lt;contributors&gt;&lt;authors&gt;&lt;author&gt;Jacobs, D. M.&lt;/author&gt;&lt;author&gt;Noyes, K.&lt;/author&gt;&lt;author&gt;Zhao, J.&lt;/author&gt;&lt;author&gt;Gibson, W.&lt;/author&gt;&lt;author&gt;Murphy, T. F.&lt;/author&gt;&lt;author&gt;Sethi, S.&lt;/author&gt;&lt;author&gt;Ochs-Balcom, H. M.&lt;/author&gt;&lt;/authors&gt;&lt;/contributors&gt;&lt;titles&gt;&lt;title&gt;Early hospital readmissions after an acute exacerbation of chronic obstructive pulmonary disease in the nationwide readmissions database&lt;/title&gt;&lt;secondary-title&gt;Annals of the American Thoracic Society&lt;/secondary-title&gt;&lt;/titles&gt;&lt;periodical&gt;&lt;full-title&gt;Annals of the American Thoracic Society&lt;/full-title&gt;&lt;/periodical&gt;&lt;pages&gt;837-845&lt;/pages&gt;&lt;volume&gt;15(7)&lt;/volume&gt;&lt;dates&gt;&lt;year&gt;2018&lt;/year&gt;&lt;/dates&gt;&lt;accession-num&gt;622995883&lt;/accession-num&gt;&lt;urls&gt;&lt;related-urls&gt;&lt;url&gt;https://www.atsjournals.org/doi/pdf/10.1513/AnnalsATS.201712-913OChttps://uhn.idm.oclc.org/login?url=http://ovidsp.ovid.com/ovidweb.cgi?T=JS&amp;amp;CSC=Y&amp;amp;NEWS=N&amp;amp;PAGE=fulltext&amp;amp;D=emed19&amp;amp;AN=622995883http://nt2yt7px7u.search.serialssolutions.com/?sid=OVID:Embase&amp;amp;gen&lt;/url&gt;&lt;/related-urls&gt;&lt;/urls&gt;&lt;electronic-resource-num&gt;http://dx.doi.org/10.1513/AnnalsATS.201712-913OC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6304D2">
              <w:rPr>
                <w:rFonts w:ascii="Times New Roman" w:hAnsi="Times New Roman" w:cs="Times New Roman"/>
                <w:noProof/>
                <w:vertAlign w:val="superscript"/>
              </w:rPr>
              <w:t>122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50933588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714B00">
              <w:rPr>
                <w:rFonts w:ascii="Times New Roman" w:hAnsi="Times New Roman" w:cs="Times New Roman"/>
              </w:rPr>
              <w:t>Correlated</w:t>
            </w:r>
            <w:r w:rsidRPr="00714B00">
              <w:rPr>
                <w:rFonts w:ascii="Times New Roman" w:hAnsi="Times New Roman" w:cs="Times New Roman"/>
              </w:rPr>
              <w:fldChar w:fldCharType="begin">
                <w:fldData xml:space="preserve">PEVuZE5vdGU+PENpdGU+PEF1dGhvcj5CYXJ0ZWxzPC9BdXRob3I+PFllYXI+MjAxODwvWWVhcj48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CYXJ0ZWxzPC9BdXRob3I+PFllYXI+MjAxODwvWWVhcj48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 w:rsidRPr="00714B00">
              <w:rPr>
                <w:rFonts w:ascii="Times New Roman" w:hAnsi="Times New Roman" w:cs="Times New Roman"/>
              </w:rPr>
            </w:r>
            <w:r w:rsidRPr="00714B00">
              <w:rPr>
                <w:rFonts w:ascii="Times New Roman" w:hAnsi="Times New Roman" w:cs="Times New Roman"/>
              </w:rPr>
              <w:fldChar w:fldCharType="separate"/>
            </w:r>
            <w:r w:rsidRPr="00822A6A">
              <w:rPr>
                <w:rFonts w:ascii="Times New Roman" w:hAnsi="Times New Roman" w:cs="Times New Roman"/>
                <w:noProof/>
                <w:vertAlign w:val="superscript"/>
              </w:rPr>
              <w:t>34,205</w:t>
            </w:r>
            <w:r w:rsidRPr="00714B00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694" w:type="dxa"/>
          </w:tcPr>
          <w:p w14:paraId="3A798E0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Wong&lt;/Author&gt;&lt;Year&gt;2008&lt;/Year&gt;&lt;RecNum&gt;234&lt;/RecNum&gt;&lt;DisplayText&gt;&lt;style face="superscript"&gt;244&lt;/style&gt;&lt;/DisplayText&gt;&lt;record&gt;&lt;rec-number&gt;234&lt;/rec-number&gt;&lt;foreign-keys&gt;&lt;key app="EN" db-id="fvtv9d5pi5a55ae92z5v95drzxardspfsrvr" timestamp="1660738162"&gt;234&lt;/key&gt;&lt;/foreign-keys&gt;&lt;ref-type name="Journal Article"&gt;17&lt;/ref-type&gt;&lt;contributors&gt;&lt;authors&gt;&lt;author&gt;Wong, A. W.&lt;/author&gt;&lt;author&gt;Gan, W. Q.&lt;/author&gt;&lt;author&gt;Burns, J.&lt;/author&gt;&lt;author&gt;Sin, D. D.&lt;/author&gt;&lt;author&gt;van Eeden, S. F.&lt;/author&gt;&lt;/authors&gt;&lt;/contributors&gt;&lt;titles&gt;&lt;title&gt;Acute exacerbation of chronic obstructive pulmonary disease: influence of social factors in determining length of hospital stay and readmission rates&lt;/title&gt;&lt;secondary-title&gt;Can Respir J&lt;/secondary-title&gt;&lt;/titles&gt;&lt;periodical&gt;&lt;full-title&gt;Can Respir J&lt;/full-title&gt;&lt;/periodical&gt;&lt;pages&gt;361-4&lt;/pages&gt;&lt;volume&gt;15&lt;/volume&gt;&lt;number&gt;7&lt;/number&gt;&lt;dates&gt;&lt;year&gt;2008&lt;/year&gt;&lt;/dates&gt;&lt;accession-num&gt;18949105&lt;/accession-num&gt;&lt;urls&gt;&lt;related-urls&gt;&lt;url&gt;https://uhn.idm.oclc.org/login?url=http://ovidsp.ovid.com/ovidweb.cgi?T=JS&amp;amp;CSC=Y&amp;amp;NEWS=N&amp;amp;PAGE=fulltext&amp;amp;D=med7&amp;amp;AN=18949105http://nt2yt7px7u.search.serialssolutions.com/?sid=OVID:Ovid+MEDLINE%28R%29+%3C2008+to+2009%3E&amp;amp;genre=article&amp;amp;id=pmid:18949105&amp;amp;id=doi:10&lt;/url&gt;&lt;/related-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6304D2">
              <w:rPr>
                <w:rFonts w:ascii="Times New Roman" w:hAnsi="Times New Roman" w:cs="Times New Roman"/>
                <w:noProof/>
                <w:vertAlign w:val="superscript"/>
              </w:rPr>
              <w:t>244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047395" w:rsidRPr="009202A3" w14:paraId="5A8E368D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7522A56C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4D3120E3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769" w:type="dxa"/>
          </w:tcPr>
          <w:p w14:paraId="70C779A8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2F931007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37DAA8E5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0923CB4A" w14:textId="77777777" w:rsidTr="00A8053F">
        <w:trPr>
          <w:gridAfter w:val="1"/>
          <w:wAfter w:w="13" w:type="dxa"/>
        </w:trPr>
        <w:tc>
          <w:tcPr>
            <w:tcW w:w="2405" w:type="dxa"/>
            <w:vMerge w:val="restart"/>
          </w:tcPr>
          <w:p w14:paraId="1CCFA581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nxiety</w:t>
            </w:r>
          </w:p>
        </w:tc>
        <w:tc>
          <w:tcPr>
            <w:tcW w:w="1559" w:type="dxa"/>
          </w:tcPr>
          <w:p w14:paraId="650CF704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769" w:type="dxa"/>
          </w:tcPr>
          <w:p w14:paraId="3D6D344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BYnJhbXM8L0F1dGhvcj48WWVhcj4yMDExPC9ZZWFyPjxS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BYnJhbXM8L0F1dGhvcj48WWVhcj4yMDExPC9ZZWFyPjxS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7D47E8">
              <w:rPr>
                <w:rFonts w:ascii="Times New Roman" w:hAnsi="Times New Roman" w:cs="Times New Roman"/>
                <w:noProof/>
                <w:vertAlign w:val="superscript"/>
              </w:rPr>
              <w:t>14,29,176,232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217BBA93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22B15C04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1D135D55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3D3A9473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0B5DCCF5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769" w:type="dxa"/>
          </w:tcPr>
          <w:p w14:paraId="288C89EE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FdWNlZGE8L0F1dGhvcj48WWVhcj4yMDE4PC9ZZWFyPjxS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FdWNlZGE8L0F1dGhvcj48WWVhcj4yMDE4PC9ZZWFyPjxS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7D47E8">
              <w:rPr>
                <w:rFonts w:ascii="Times New Roman" w:hAnsi="Times New Roman" w:cs="Times New Roman"/>
                <w:noProof/>
                <w:vertAlign w:val="superscript"/>
              </w:rPr>
              <w:t>83,216,232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32942868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78DEF96A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73694A7D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0AF0493E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3F368E50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769" w:type="dxa"/>
          </w:tcPr>
          <w:p w14:paraId="2AFE7525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7EE0DD5C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1399193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77F7F4A7" w14:textId="77777777" w:rsidTr="00A8053F">
        <w:trPr>
          <w:gridAfter w:val="1"/>
          <w:wAfter w:w="13" w:type="dxa"/>
        </w:trPr>
        <w:tc>
          <w:tcPr>
            <w:tcW w:w="2405" w:type="dxa"/>
            <w:vMerge w:val="restart"/>
          </w:tcPr>
          <w:p w14:paraId="295B92C0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rrhythmias</w:t>
            </w:r>
          </w:p>
        </w:tc>
        <w:tc>
          <w:tcPr>
            <w:tcW w:w="1559" w:type="dxa"/>
          </w:tcPr>
          <w:p w14:paraId="3919949C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769" w:type="dxa"/>
          </w:tcPr>
          <w:p w14:paraId="2566FBBE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Alpaydin&lt;/Author&gt;&lt;Year&gt;2021&lt;/Year&gt;&lt;RecNum&gt;14&lt;/RecNum&gt;&lt;DisplayText&gt;&lt;style face="superscript"&gt;24&lt;/style&gt;&lt;/DisplayText&gt;&lt;record&gt;&lt;rec-number&gt;14&lt;/rec-number&gt;&lt;foreign-keys&gt;&lt;key app="EN" db-id="fvtv9d5pi5a55ae92z5v95drzxardspfsrvr" timestamp="1660738162"&gt;14&lt;/key&gt;&lt;/foreign-keys&gt;&lt;ref-type name="Journal Article"&gt;17&lt;/ref-type&gt;&lt;contributors&gt;&lt;authors&gt;&lt;author&gt;Alpaydin, A. O.&lt;/author&gt;&lt;author&gt;Ozuygur, S. S.&lt;/author&gt;&lt;author&gt;Sahan, C.&lt;/author&gt;&lt;author&gt;Tertemiz, K. C.&lt;/author&gt;&lt;author&gt;Russell, R.&lt;/author&gt;&lt;/authors&gt;&lt;/contributors&gt;&lt;titles&gt;&lt;title&gt;30-day readmission after an acute exacerbation of chronic obstructive pulmonary disease is associated with cardiovascular comorbidity&lt;/title&gt;&lt;secondary-title&gt;Turkish Thoracic Journal&lt;/secondary-title&gt;&lt;/titles&gt;&lt;periodical&gt;&lt;full-title&gt;Turkish Thoracic Journal&lt;/full-title&gt;&lt;/periodical&gt;&lt;pages&gt;369-375&lt;/pages&gt;&lt;volume&gt;22(5)&lt;/volume&gt;&lt;dates&gt;&lt;year&gt;2021&lt;/year&gt;&lt;/dates&gt;&lt;accession-num&gt;2013964847&lt;/accession-num&gt;&lt;urls&gt;&lt;related-urls&gt;&lt;url&gt;https://turkthoracj.org/en/30-day-readmission-after-an-acute-exacerbation-of-chronic-obstructive-pulmonary-disease-is-associated-with-cardiovascular-comorbidity-165001https://uhn.idm.oclc.org/login?url=http://ovidsp.ovid.com/ovidweb.cgi?T=JS&amp;amp;CSC=Y&amp;amp;NEWS=N&amp;amp;&lt;/url&gt;&lt;/related-urls&gt;&lt;/urls&gt;&lt;electronic-resource-num&gt;http://dx.doi.org/10.5152/TurkThoracJ.2021.0189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24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7AD45E0B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4028CAC6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Chen&lt;/Author&gt;&lt;Year&gt;2009&lt;/Year&gt;&lt;RecNum&gt;46&lt;/RecNum&gt;&lt;DisplayText&gt;&lt;style face="superscript"&gt;56&lt;/style&gt;&lt;/DisplayText&gt;&lt;record&gt;&lt;rec-number&gt;46&lt;/rec-number&gt;&lt;foreign-keys&gt;&lt;key app="EN" db-id="fvtv9d5pi5a55ae92z5v95drzxardspfsrvr" timestamp="1660738162"&gt;46&lt;/key&gt;&lt;/foreign-keys&gt;&lt;ref-type name="Journal Article"&gt;17&lt;/ref-type&gt;&lt;contributors&gt;&lt;authors&gt;&lt;author&gt;Chen, Y.&lt;/author&gt;&lt;author&gt;Li, Q.&lt;/author&gt;&lt;author&gt;Johansen, H.&lt;/author&gt;&lt;/authors&gt;&lt;/contributors&gt;&lt;titles&gt;&lt;title&gt;Age and sex variations in hospital readmissions for COPD associated with overall and cardiac comorbidity&lt;/title&gt;&lt;secondary-title&gt;International Journal of Tuberculosis and Lung Disease&lt;/secondary-title&gt;&lt;/titles&gt;&lt;periodical&gt;&lt;full-title&gt;International Journal of Tuberculosis and Lung Disease&lt;/full-title&gt;&lt;/periodical&gt;&lt;pages&gt;394-399&lt;/pages&gt;&lt;volume&gt;13(3)&lt;/volume&gt;&lt;dates&gt;&lt;year&gt;2009&lt;/year&gt;&lt;/dates&gt;&lt;accession-num&gt;354314311&lt;/accession-num&gt;&lt;urls&gt;&lt;related-urls&gt;&lt;url&gt;https://uhn.idm.oclc.org/login?url=http://ovidsp.ovid.com/ovidweb.cgi?T=JS&amp;amp;CSC=Y&amp;amp;NEWS=N&amp;amp;PAGE=fulltext&amp;amp;D=emed11&amp;amp;AN=354314311http://nt2yt7px7u.search.serialssolutions.com/?sid=OVID:Embase&amp;amp;genre=article&amp;amp;id=pmid:19275803&amp;amp;id=doi:&amp;amp;issn=1027-3719&amp;amp;volume=13&amp;amp;issue&lt;/url&gt;&lt;/related-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56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047395" w:rsidRPr="009202A3" w14:paraId="7730D410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7E71ABFE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69E01CE4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769" w:type="dxa"/>
          </w:tcPr>
          <w:p w14:paraId="55C14D24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73B930A5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228C3097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2249E4FC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27446765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063F51A8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769" w:type="dxa"/>
          </w:tcPr>
          <w:p w14:paraId="462C43D7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2B337695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7059060C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5E7F96BB" w14:textId="77777777" w:rsidTr="00A8053F">
        <w:trPr>
          <w:gridAfter w:val="1"/>
          <w:wAfter w:w="13" w:type="dxa"/>
        </w:trPr>
        <w:tc>
          <w:tcPr>
            <w:tcW w:w="2405" w:type="dxa"/>
            <w:vMerge w:val="restart"/>
          </w:tcPr>
          <w:p w14:paraId="07E25D4F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sthma</w:t>
            </w:r>
          </w:p>
        </w:tc>
        <w:tc>
          <w:tcPr>
            <w:tcW w:w="1559" w:type="dxa"/>
          </w:tcPr>
          <w:p w14:paraId="1222574D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769" w:type="dxa"/>
          </w:tcPr>
          <w:p w14:paraId="4A7BCFE8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0AE3D43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61503EA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5B6B3EA1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5FC66184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5898002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769" w:type="dxa"/>
          </w:tcPr>
          <w:p w14:paraId="5A4A09DE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nversely 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Candrilli&lt;/Author&gt;&lt;Year&gt;2015&lt;/Year&gt;&lt;RecNum&gt;40&lt;/RecNum&gt;&lt;DisplayText&gt;&lt;style face="superscript"&gt;50&lt;/style&gt;&lt;/DisplayText&gt;&lt;record&gt;&lt;rec-number&gt;40&lt;/rec-number&gt;&lt;foreign-keys&gt;&lt;key app="EN" db-id="fvtv9d5pi5a55ae92z5v95drzxardspfsrvr" timestamp="1660738162"&gt;40&lt;/key&gt;&lt;/foreign-keys&gt;&lt;ref-type name="Journal Article"&gt;17&lt;/ref-type&gt;&lt;contributors&gt;&lt;authors&gt;&lt;author&gt;Candrilli, S. D.&lt;/author&gt;&lt;author&gt;Dhamane, A. D.&lt;/author&gt;&lt;author&gt;Meyers, J. L.&lt;/author&gt;&lt;author&gt;Kaila, S.&lt;/author&gt;&lt;/authors&gt;&lt;/contributors&gt;&lt;titles&gt;&lt;title&gt;Factors associated with inpatient readmission among managed care enrollees with COPD&lt;/title&gt;&lt;secondary-title&gt;Hospital practice (1995)&lt;/secondary-title&gt;&lt;/titles&gt;&lt;periodical&gt;&lt;full-title&gt;Hospital practice (1995)&lt;/full-title&gt;&lt;/periodical&gt;&lt;pages&gt;199-207&lt;/pages&gt;&lt;volume&gt;43(4)&lt;/volume&gt;&lt;dates&gt;&lt;year&gt;2015&lt;/year&gt;&lt;/dates&gt;&lt;accession-num&gt;607635909&lt;/accession-num&gt;&lt;urls&gt;&lt;related-urls&gt;&lt;url&gt;https://uhn.idm.oclc.org/login?url=http://ovidsp.ovid.com/ovidweb.cgi?T=JS&amp;amp;CSC=Y&amp;amp;NEWS=N&amp;amp;PAGE=fulltext&amp;amp;D=emed16&amp;amp;AN=607635909http://nt2yt7px7u.search.serialssolutions.com/?sid=OVID:Embase&amp;amp;genre=article&amp;amp;id=pmid:26357878&amp;amp;id=doi:10.1080%2F21548331.2015.1085797&lt;/url&gt;&lt;/related-urls&gt;&lt;/urls&gt;&lt;electronic-resource-num&gt;http://dx.doi.org/10.1080/21548331.2015.1085797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50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65696A9B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nversely 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Candrilli&lt;/Author&gt;&lt;Year&gt;2015&lt;/Year&gt;&lt;RecNum&gt;40&lt;/RecNum&gt;&lt;DisplayText&gt;&lt;style face="superscript"&gt;50&lt;/style&gt;&lt;/DisplayText&gt;&lt;record&gt;&lt;rec-number&gt;40&lt;/rec-number&gt;&lt;foreign-keys&gt;&lt;key app="EN" db-id="fvtv9d5pi5a55ae92z5v95drzxardspfsrvr" timestamp="1660738162"&gt;40&lt;/key&gt;&lt;/foreign-keys&gt;&lt;ref-type name="Journal Article"&gt;17&lt;/ref-type&gt;&lt;contributors&gt;&lt;authors&gt;&lt;author&gt;Candrilli, S. D.&lt;/author&gt;&lt;author&gt;Dhamane, A. D.&lt;/author&gt;&lt;author&gt;Meyers, J. L.&lt;/author&gt;&lt;author&gt;Kaila, S.&lt;/author&gt;&lt;/authors&gt;&lt;/contributors&gt;&lt;titles&gt;&lt;title&gt;Factors associated with inpatient readmission among managed care enrollees with COPD&lt;/title&gt;&lt;secondary-title&gt;Hospital practice (1995)&lt;/secondary-title&gt;&lt;/titles&gt;&lt;periodical&gt;&lt;full-title&gt;Hospital practice (1995)&lt;/full-title&gt;&lt;/periodical&gt;&lt;pages&gt;199-207&lt;/pages&gt;&lt;volume&gt;43(4)&lt;/volume&gt;&lt;dates&gt;&lt;year&gt;2015&lt;/year&gt;&lt;/dates&gt;&lt;accession-num&gt;607635909&lt;/accession-num&gt;&lt;urls&gt;&lt;related-urls&gt;&lt;url&gt;https://uhn.idm.oclc.org/login?url=http://ovidsp.ovid.com/ovidweb.cgi?T=JS&amp;amp;CSC=Y&amp;amp;NEWS=N&amp;amp;PAGE=fulltext&amp;amp;D=emed16&amp;amp;AN=607635909http://nt2yt7px7u.search.serialssolutions.com/?sid=OVID:Embase&amp;amp;genre=article&amp;amp;id=pmid:26357878&amp;amp;id=doi:10.1080%2F21548331.2015.1085797&lt;/url&gt;&lt;/related-urls&gt;&lt;/urls&gt;&lt;electronic-resource-num&gt;http://dx.doi.org/10.1080/21548331.2015.1085797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50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694" w:type="dxa"/>
          </w:tcPr>
          <w:p w14:paraId="182B97CC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653214D4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3C4E984E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2E35BECE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769" w:type="dxa"/>
          </w:tcPr>
          <w:p w14:paraId="5EE5AFD6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2C979E2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4F9A155B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57F86AE8" w14:textId="77777777" w:rsidTr="00A8053F">
        <w:trPr>
          <w:gridAfter w:val="1"/>
          <w:wAfter w:w="13" w:type="dxa"/>
        </w:trPr>
        <w:tc>
          <w:tcPr>
            <w:tcW w:w="2405" w:type="dxa"/>
            <w:vMerge w:val="restart"/>
          </w:tcPr>
          <w:p w14:paraId="4D5601E0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trial Fibrillation</w:t>
            </w:r>
          </w:p>
        </w:tc>
        <w:tc>
          <w:tcPr>
            <w:tcW w:w="1559" w:type="dxa"/>
          </w:tcPr>
          <w:p w14:paraId="7792C7B0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769" w:type="dxa"/>
          </w:tcPr>
          <w:p w14:paraId="5503988E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060075E7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5AB7CB20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76CD655A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702A2FC7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1D77DBE8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769" w:type="dxa"/>
          </w:tcPr>
          <w:p w14:paraId="1A3C1B7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Barba&lt;/Author&gt;&lt;Year&gt;2012&lt;/Year&gt;&lt;RecNum&gt;23&lt;/RecNum&gt;&lt;DisplayText&gt;&lt;style face="superscript"&gt;33&lt;/style&gt;&lt;/DisplayText&gt;&lt;record&gt;&lt;rec-number&gt;23&lt;/rec-number&gt;&lt;foreign-keys&gt;&lt;key app="EN" db-id="fvtv9d5pi5a55ae92z5v95drzxardspfsrvr" timestamp="1660738162"&gt;23&lt;/key&gt;&lt;/foreign-keys&gt;&lt;ref-type name="Journal Article"&gt;17&lt;/ref-type&gt;&lt;contributors&gt;&lt;authors&gt;&lt;author&gt;Barba, R.&lt;/author&gt;&lt;author&gt;Casasola, G. G. D.&lt;/author&gt;&lt;author&gt;Marco, J.&lt;/author&gt;&lt;author&gt;Emilio Losa, J.&lt;/author&gt;&lt;author&gt;Plaza, S.&lt;/author&gt;&lt;author&gt;Canora, J.&lt;/author&gt;&lt;author&gt;Zapatero, A.&lt;/author&gt;&lt;/authors&gt;&lt;/contributors&gt;&lt;titles&gt;&lt;title&gt;Anemia in chronic obstructive pulmonary disease: A readmission prognosis factor&lt;/title&gt;&lt;secondary-title&gt;Current Medical Research and Opinion&lt;/secondary-title&gt;&lt;/titles&gt;&lt;periodical&gt;&lt;full-title&gt;Current Medical Research and Opinion&lt;/full-title&gt;&lt;/periodical&gt;&lt;pages&gt;617-622&lt;/pages&gt;&lt;volume&gt;28(4)&lt;/volume&gt;&lt;dates&gt;&lt;year&gt;2012&lt;/year&gt;&lt;/dates&gt;&lt;accession-num&gt;364615507&lt;/accession-num&gt;&lt;urls&gt;&lt;related-urls&gt;&lt;url&gt;https://uhn.idm.oclc.org/login?url=http://ovidsp.ovid.com/ovidweb.cgi?T=JS&amp;amp;CSC=Y&amp;amp;NEWS=N&amp;amp;PAGE=fulltext&amp;amp;D=emed13&amp;amp;AN=364615507http://nt2yt7px7u.search.serialssolutions.com/?sid=OVID:Embase&amp;amp;genre=article&amp;amp;id=pmid:22409165&amp;amp;id=doi:10.1185%2F03007995.2012.675318&amp;amp;&lt;/url&gt;&lt;/related-urls&gt;&lt;/urls&gt;&lt;electronic-resource-num&gt;http://dx.doi.org/10.1185/03007995.2012.675318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33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0EF56E75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789B3F04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5EE01BFC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40B612EC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2400D0DC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769" w:type="dxa"/>
          </w:tcPr>
          <w:p w14:paraId="4E595BB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551F71FC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3264C4D6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19E42663" w14:textId="77777777" w:rsidTr="00A8053F">
        <w:trPr>
          <w:gridAfter w:val="1"/>
          <w:wAfter w:w="13" w:type="dxa"/>
        </w:trPr>
        <w:tc>
          <w:tcPr>
            <w:tcW w:w="2405" w:type="dxa"/>
            <w:vMerge w:val="restart"/>
          </w:tcPr>
          <w:p w14:paraId="569E6F0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ancer</w:t>
            </w:r>
          </w:p>
        </w:tc>
        <w:tc>
          <w:tcPr>
            <w:tcW w:w="1559" w:type="dxa"/>
          </w:tcPr>
          <w:p w14:paraId="17157F1D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769" w:type="dxa"/>
          </w:tcPr>
          <w:p w14:paraId="2EBA37C7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38FAA8A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Baker&lt;/Author&gt;&lt;Year&gt;2013&lt;/Year&gt;&lt;RecNum&gt;21&lt;/RecNum&gt;&lt;DisplayText&gt;&lt;style face="superscript"&gt;31&lt;/style&gt;&lt;/DisplayText&gt;&lt;record&gt;&lt;rec-number&gt;21&lt;/rec-number&gt;&lt;foreign-keys&gt;&lt;key app="EN" db-id="fvtv9d5pi5a55ae92z5v95drzxardspfsrvr" timestamp="1660738162"&gt;21&lt;/key&gt;&lt;/foreign-keys&gt;&lt;ref-type name="Journal Article"&gt;17&lt;/ref-type&gt;&lt;contributors&gt;&lt;authors&gt;&lt;author&gt;Baker, C. L.&lt;/author&gt;&lt;author&gt;Zou, K. H.&lt;/author&gt;&lt;author&gt;Su, J.&lt;/author&gt;&lt;/authors&gt;&lt;/contributors&gt;&lt;titles&gt;&lt;title&gt;Risk assessment of readmissions following an initial COPD-related hospitalization&lt;/title&gt;&lt;secondary-title&gt;Int J Chron Obstruct Pulmon Dis&lt;/secondary-title&gt;&lt;/titles&gt;&lt;periodical&gt;&lt;full-title&gt;Int J Chron Obstruct Pulmon Dis&lt;/full-title&gt;&lt;/periodical&gt;&lt;pages&gt;551-9&lt;/pages&gt;&lt;volume&gt;8&lt;/volume&gt;&lt;dates&gt;&lt;year&gt;2013&lt;/year&gt;&lt;/dates&gt;&lt;accession-num&gt;24348031&lt;/accession-num&gt;&lt;urls&gt;&lt;related-urls&gt;&lt;url&gt;https://uhn.idm.oclc.org/login?url=http://ovidsp.ovid.com/ovidweb.cgi?T=JS&amp;amp;CSC=Y&amp;amp;NEWS=N&amp;amp;PAGE=fulltext&amp;amp;D=med10&amp;amp;AN=24348031http://nt2yt7px7u.search.serialssolutions.com/?sid=OVID:Ovid+MEDLINE%28R%29+%3C2013%3E&amp;amp;genre=article&amp;amp;id=pmid:24348031&amp;amp;id=doi:10.2147%2&lt;/url&gt;&lt;/related-urls&gt;&lt;/urls&gt;&lt;electronic-resource-num&gt;https://dx.doi.org/10.2147/COPD.S51507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31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694" w:type="dxa"/>
          </w:tcPr>
          <w:p w14:paraId="0324127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53A8CB0B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60A1535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280659D7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769" w:type="dxa"/>
          </w:tcPr>
          <w:p w14:paraId="16B159E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aYXBhdGVybzwvQXV0aG9yPjxZZWFyPjIwMTM8L1llYXI+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aYXBhdGVybzwvQXV0aG9yPjxZZWFyPjIwMTM8L1llYXI+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31,33,49,50,253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2CD2FA17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Candrilli&lt;/Author&gt;&lt;Year&gt;2015&lt;/Year&gt;&lt;RecNum&gt;40&lt;/RecNum&gt;&lt;DisplayText&gt;&lt;style face="superscript"&gt;50&lt;/style&gt;&lt;/DisplayText&gt;&lt;record&gt;&lt;rec-number&gt;40&lt;/rec-number&gt;&lt;foreign-keys&gt;&lt;key app="EN" db-id="fvtv9d5pi5a55ae92z5v95drzxardspfsrvr" timestamp="1660738162"&gt;40&lt;/key&gt;&lt;/foreign-keys&gt;&lt;ref-type name="Journal Article"&gt;17&lt;/ref-type&gt;&lt;contributors&gt;&lt;authors&gt;&lt;author&gt;Candrilli, S. D.&lt;/author&gt;&lt;author&gt;Dhamane, A. D.&lt;/author&gt;&lt;author&gt;Meyers, J. L.&lt;/author&gt;&lt;author&gt;Kaila, S.&lt;/author&gt;&lt;/authors&gt;&lt;/contributors&gt;&lt;titles&gt;&lt;title&gt;Factors associated with inpatient readmission among managed care enrollees with COPD&lt;/title&gt;&lt;secondary-title&gt;Hospital practice (1995)&lt;/secondary-title&gt;&lt;/titles&gt;&lt;periodical&gt;&lt;full-title&gt;Hospital practice (1995)&lt;/full-title&gt;&lt;/periodical&gt;&lt;pages&gt;199-207&lt;/pages&gt;&lt;volume&gt;43(4)&lt;/volume&gt;&lt;dates&gt;&lt;year&gt;2015&lt;/year&gt;&lt;/dates&gt;&lt;accession-num&gt;607635909&lt;/accession-num&gt;&lt;urls&gt;&lt;related-urls&gt;&lt;url&gt;https://uhn.idm.oclc.org/login?url=http://ovidsp.ovid.com/ovidweb.cgi?T=JS&amp;amp;CSC=Y&amp;amp;NEWS=N&amp;amp;PAGE=fulltext&amp;amp;D=emed16&amp;amp;AN=607635909http://nt2yt7px7u.search.serialssolutions.com/?sid=OVID:Embase&amp;amp;genre=article&amp;amp;id=pmid:26357878&amp;amp;id=doi:10.1080%2F21548331.2015.1085797&lt;/url&gt;&lt;/related-urls&gt;&lt;/urls&gt;&lt;electronic-resource-num&gt;http://dx.doi.org/10.1080/21548331.2015.1085797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50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694" w:type="dxa"/>
          </w:tcPr>
          <w:p w14:paraId="34D111E8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3C5E4E1E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0D82561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5C2C815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769" w:type="dxa"/>
          </w:tcPr>
          <w:p w14:paraId="326A1B0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2B9AC4A4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6B7681CC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632462A2" w14:textId="77777777" w:rsidTr="00A8053F">
        <w:trPr>
          <w:gridAfter w:val="1"/>
          <w:wAfter w:w="13" w:type="dxa"/>
        </w:trPr>
        <w:tc>
          <w:tcPr>
            <w:tcW w:w="2405" w:type="dxa"/>
            <w:vMerge w:val="restart"/>
          </w:tcPr>
          <w:p w14:paraId="08E7BB08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ardiovascular Comorbidities</w:t>
            </w:r>
          </w:p>
        </w:tc>
        <w:tc>
          <w:tcPr>
            <w:tcW w:w="1559" w:type="dxa"/>
          </w:tcPr>
          <w:p w14:paraId="3CFEC520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769" w:type="dxa"/>
          </w:tcPr>
          <w:p w14:paraId="14DD1E57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Hb3RvPC9BdXRob3I+PFllYXI+MjAyMDwvWWVhcj48UmVj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Hb3RvPC9BdXRob3I+PFllYXI+MjAyMDwvWWVhcj48UmVj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34,103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01E1AE8D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RdWludGFuYTwvQXV0aG9yPjxZZWFyPjIwMjI8L1llYXI+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RdWludGFuYTwvQXV0aG9yPjxZZWFyPjIwMjI8L1llYXI+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38,198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694" w:type="dxa"/>
          </w:tcPr>
          <w:p w14:paraId="49F1FA83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1E037FD9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05E8D90A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50DB1598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769" w:type="dxa"/>
          </w:tcPr>
          <w:p w14:paraId="7FD85490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Buhr&lt;/Author&gt;&lt;Year&gt;2019&lt;/Year&gt;&lt;RecNum&gt;39&lt;/RecNum&gt;&lt;DisplayText&gt;&lt;style face="superscript"&gt;49&lt;/style&gt;&lt;/DisplayText&gt;&lt;record&gt;&lt;rec-number&gt;39&lt;/rec-number&gt;&lt;foreign-keys&gt;&lt;key app="EN" db-id="fvtv9d5pi5a55ae92z5v95drzxardspfsrvr" timestamp="1660738162"&gt;39&lt;/key&gt;&lt;/foreign-keys&gt;&lt;ref-type name="Journal Article"&gt;17&lt;/ref-type&gt;&lt;contributors&gt;&lt;authors&gt;&lt;author&gt;Buhr, R. G.&lt;/author&gt;&lt;author&gt;Jackson, N. J.&lt;/author&gt;&lt;author&gt;Kominski, G. F.&lt;/author&gt;&lt;author&gt;Dubinett, S. M.&lt;/author&gt;&lt;author&gt;Ong, M. K.&lt;/author&gt;&lt;author&gt;Mangione, C. M.&lt;/author&gt;&lt;/authors&gt;&lt;/contributors&gt;&lt;titles&gt;&lt;title&gt;Comorbidity and thirty-day hospital readmission odds in chronic obstructive pulmonary disease: a comparison of the Charlson and Elixhauser comorbidity indices&lt;/title&gt;&lt;secondary-title&gt;BMC health services research&lt;/secondary-title&gt;&lt;/titles&gt;&lt;periodical&gt;&lt;full-title&gt;BMC health services research&lt;/full-title&gt;&lt;/periodical&gt;&lt;pages&gt;701&lt;/pages&gt;&lt;volume&gt;19(1)&lt;/volume&gt;&lt;dates&gt;&lt;year&gt;2019&lt;/year&gt;&lt;/dates&gt;&lt;accession-num&gt;629600739&lt;/accession-num&gt;&lt;urls&gt;&lt;related-urls&gt;&lt;url&gt;https://uhn.idm.oclc.org/login?url=http://ovidsp.ovid.com/ovidweb.cgi?T=JS&amp;amp;CSC=Y&amp;amp;NEWS=N&amp;amp;PAGE=fulltext&amp;amp;D=emed20&amp;amp;AN=629600739http://nt2yt7px7u.search.serialssolutions.com/?sid=OVID:Embase&amp;amp;genre=article&amp;amp;id=pmid:31615508&amp;amp;id=doi:10.1186%2Fs12913-019-4549-4&amp;amp;iss&lt;/url&gt;&lt;/related-urls&gt;&lt;/urls&gt;&lt;electronic-resource-num&gt;http://dx.doi.org/10.1186/s12913-019-4549-4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49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29310B2E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Bartels&lt;/Author&gt;&lt;Year&gt;2018&lt;/Year&gt;&lt;RecNum&gt;24&lt;/RecNum&gt;&lt;DisplayText&gt;&lt;style face="superscript"&gt;34&lt;/style&gt;&lt;/DisplayText&gt;&lt;record&gt;&lt;rec-number&gt;24&lt;/rec-number&gt;&lt;foreign-keys&gt;&lt;key app="EN" db-id="fvtv9d5pi5a55ae92z5v95drzxardspfsrvr" timestamp="1660738162"&gt;24&lt;/key&gt;&lt;/foreign-keys&gt;&lt;ref-type name="Journal Article"&gt;17&lt;/ref-type&gt;&lt;contributors&gt;&lt;authors&gt;&lt;author&gt;Bartels, W.&lt;/author&gt;&lt;author&gt;Adamson, S.&lt;/author&gt;&lt;author&gt;Leung, L.&lt;/author&gt;&lt;author&gt;Sin, D. D.&lt;/author&gt;&lt;author&gt;van Eeden, S. F.&lt;/author&gt;&lt;/authors&gt;&lt;/contributors&gt;&lt;titles&gt;&lt;title&gt;Emergency department management of acute exacerbations of chronic obstructive pulmonary disease: factors predicting readmission&lt;/title&gt;&lt;secondary-title&gt;Int J Chron Obstruct Pulmon Dis&lt;/secondary-title&gt;&lt;/titles&gt;&lt;periodical&gt;&lt;full-title&gt;Int J Chron Obstruct Pulmon Dis&lt;/full-title&gt;&lt;/periodical&gt;&lt;pages&gt;1647-1654&lt;/pages&gt;&lt;volume&gt;13&lt;/volume&gt;&lt;dates&gt;&lt;year&gt;2018&lt;/year&gt;&lt;/dates&gt;&lt;accession-num&gt;29872284&lt;/accession-num&gt;&lt;urls&gt;&lt;related-urls&gt;&lt;url&gt;https://uhn.idm.oclc.org/login?url=http://ovidsp.ovid.com/ovidweb.cgi?T=JS&amp;amp;CSC=Y&amp;amp;NEWS=N&amp;amp;PAGE=fulltext&amp;amp;D=med15&amp;amp;AN=29872284http://nt2yt7px7u.search.serialssolutions.com/?sid=OVID:Ovid+MEDLINE%28R%29+%3C2018%3E&amp;amp;genre=article&amp;amp;id=pmid:29872284&amp;amp;id=doi:10.2147%2&lt;/url&gt;&lt;/related-urls&gt;&lt;/urls&gt;&lt;electronic-resource-num&gt;https://dx.doi.org/10.2147/COPD.S163250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34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694" w:type="dxa"/>
          </w:tcPr>
          <w:p w14:paraId="5986A8B8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1EF6745A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074C7BFB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1C3CFEFD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769" w:type="dxa"/>
          </w:tcPr>
          <w:p w14:paraId="6B0EE93A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3616548D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11B67014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12DF711A" w14:textId="77777777" w:rsidTr="00A8053F">
        <w:trPr>
          <w:gridAfter w:val="1"/>
          <w:wAfter w:w="13" w:type="dxa"/>
        </w:trPr>
        <w:tc>
          <w:tcPr>
            <w:tcW w:w="2405" w:type="dxa"/>
            <w:vMerge w:val="restart"/>
          </w:tcPr>
          <w:p w14:paraId="6FDA664D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erebrovascular Disease</w:t>
            </w:r>
          </w:p>
        </w:tc>
        <w:tc>
          <w:tcPr>
            <w:tcW w:w="1559" w:type="dxa"/>
          </w:tcPr>
          <w:p w14:paraId="28938E5C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769" w:type="dxa"/>
          </w:tcPr>
          <w:p w14:paraId="3FC938F6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259B1188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48FC51EB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7F574A60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2102A5EC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7DA42067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769" w:type="dxa"/>
          </w:tcPr>
          <w:p w14:paraId="1C7C0F2C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Buhr&lt;/Author&gt;&lt;Year&gt;2019&lt;/Year&gt;&lt;RecNum&gt;39&lt;/RecNum&gt;&lt;DisplayText&gt;&lt;style face="superscript"&gt;49&lt;/style&gt;&lt;/DisplayText&gt;&lt;record&gt;&lt;rec-number&gt;39&lt;/rec-number&gt;&lt;foreign-keys&gt;&lt;key app="EN" db-id="fvtv9d5pi5a55ae92z5v95drzxardspfsrvr" timestamp="1660738162"&gt;39&lt;/key&gt;&lt;/foreign-keys&gt;&lt;ref-type name="Journal Article"&gt;17&lt;/ref-type&gt;&lt;contributors&gt;&lt;authors&gt;&lt;author&gt;Buhr, R. G.&lt;/author&gt;&lt;author&gt;Jackson, N. J.&lt;/author&gt;&lt;author&gt;Kominski, G. F.&lt;/author&gt;&lt;author&gt;Dubinett, S. M.&lt;/author&gt;&lt;author&gt;Ong, M. K.&lt;/author&gt;&lt;author&gt;Mangione, C. M.&lt;/author&gt;&lt;/authors&gt;&lt;/contributors&gt;&lt;titles&gt;&lt;title&gt;Comorbidity and thirty-day hospital readmission odds in chronic obstructive pulmonary disease: a comparison of the Charlson and Elixhauser comorbidity indices&lt;/title&gt;&lt;secondary-title&gt;BMC health services research&lt;/secondary-title&gt;&lt;/titles&gt;&lt;periodical&gt;&lt;full-title&gt;BMC health services research&lt;/full-title&gt;&lt;/periodical&gt;&lt;pages&gt;701&lt;/pages&gt;&lt;volume&gt;19(1)&lt;/volume&gt;&lt;dates&gt;&lt;year&gt;2019&lt;/year&gt;&lt;/dates&gt;&lt;accession-num&gt;629600739&lt;/accession-num&gt;&lt;urls&gt;&lt;related-urls&gt;&lt;url&gt;https://uhn.idm.oclc.org/login?url=http://ovidsp.ovid.com/ovidweb.cgi?T=JS&amp;amp;CSC=Y&amp;amp;NEWS=N&amp;amp;PAGE=fulltext&amp;amp;D=emed20&amp;amp;AN=629600739http://nt2yt7px7u.search.serialssolutions.com/?sid=OVID:Embase&amp;amp;genre=article&amp;amp;id=pmid:31615508&amp;amp;id=doi:10.1186%2Fs12913-019-4549-4&amp;amp;iss&lt;/url&gt;&lt;/related-urls&gt;&lt;/urls&gt;&lt;electronic-resource-num&gt;http://dx.doi.org/10.1186/s12913-019-4549-4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49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5E5ED948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77C2983D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Baker&lt;/Author&gt;&lt;Year&gt;2013&lt;/Year&gt;&lt;RecNum&gt;21&lt;/RecNum&gt;&lt;DisplayText&gt;&lt;style face="superscript"&gt;31&lt;/style&gt;&lt;/DisplayText&gt;&lt;record&gt;&lt;rec-number&gt;21&lt;/rec-number&gt;&lt;foreign-keys&gt;&lt;key app="EN" db-id="fvtv9d5pi5a55ae92z5v95drzxardspfsrvr" timestamp="1660738162"&gt;21&lt;/key&gt;&lt;/foreign-keys&gt;&lt;ref-type name="Journal Article"&gt;17&lt;/ref-type&gt;&lt;contributors&gt;&lt;authors&gt;&lt;author&gt;Baker, C. L.&lt;/author&gt;&lt;author&gt;Zou, K. H.&lt;/author&gt;&lt;author&gt;Su, J.&lt;/author&gt;&lt;/authors&gt;&lt;/contributors&gt;&lt;titles&gt;&lt;title&gt;Risk assessment of readmissions following an initial COPD-related hospitalization&lt;/title&gt;&lt;secondary-title&gt;Int J Chron Obstruct Pulmon Dis&lt;/secondary-title&gt;&lt;/titles&gt;&lt;periodical&gt;&lt;full-title&gt;Int J Chron Obstruct Pulmon Dis&lt;/full-title&gt;&lt;/periodical&gt;&lt;pages&gt;551-9&lt;/pages&gt;&lt;volume&gt;8&lt;/volume&gt;&lt;dates&gt;&lt;year&gt;2013&lt;/year&gt;&lt;/dates&gt;&lt;accession-num&gt;24348031&lt;/accession-num&gt;&lt;urls&gt;&lt;related-urls&gt;&lt;url&gt;https://uhn.idm.oclc.org/login?url=http://ovidsp.ovid.com/ovidweb.cgi?T=JS&amp;amp;CSC=Y&amp;amp;NEWS=N&amp;amp;PAGE=fulltext&amp;amp;D=med10&amp;amp;AN=24348031http://nt2yt7px7u.search.serialssolutions.com/?sid=OVID:Ovid+MEDLINE%28R%29+%3C2013%3E&amp;amp;genre=article&amp;amp;id=pmid:24348031&amp;amp;id=doi:10.2147%2&lt;/url&gt;&lt;/related-urls&gt;&lt;/urls&gt;&lt;electronic-resource-num&gt;https://dx.doi.org/10.2147/COPD.S51507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31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047395" w:rsidRPr="009202A3" w14:paraId="1A4A9289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52CD4C9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28FF5515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769" w:type="dxa"/>
          </w:tcPr>
          <w:p w14:paraId="666FCA83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69B8F328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77553120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15036AE2" w14:textId="77777777" w:rsidTr="00A8053F">
        <w:trPr>
          <w:gridAfter w:val="1"/>
          <w:wAfter w:w="13" w:type="dxa"/>
        </w:trPr>
        <w:tc>
          <w:tcPr>
            <w:tcW w:w="2405" w:type="dxa"/>
            <w:vMerge w:val="restart"/>
          </w:tcPr>
          <w:p w14:paraId="39E459A0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Charlson</w:t>
            </w:r>
            <w:proofErr w:type="spellEnd"/>
            <w:r>
              <w:rPr>
                <w:rFonts w:ascii="Times New Roman" w:hAnsi="Times New Roman" w:cs="Times New Roman"/>
              </w:rPr>
              <w:t xml:space="preserve"> Comorbidity Index</w:t>
            </w:r>
          </w:p>
        </w:tc>
        <w:tc>
          <w:tcPr>
            <w:tcW w:w="1559" w:type="dxa"/>
          </w:tcPr>
          <w:p w14:paraId="084F3063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769" w:type="dxa"/>
          </w:tcPr>
          <w:p w14:paraId="60FFF09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Correlated</w:t>
            </w:r>
            <w:r w:rsidRPr="009202A3">
              <w:rPr>
                <w:rFonts w:ascii="Times New Roman" w:hAnsi="Times New Roman" w:cs="Times New Roman"/>
              </w:rPr>
              <w:fldChar w:fldCharType="begin">
                <w:fldData xml:space="preserve">PEVuZE5vdGU+PENpdGU+PEF1dGhvcj5aaHU8L0F1dGhvcj48WWVhcj4yMDIxPC9ZZWFyPjxSZWNO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aaHU8L0F1dGhvcj48WWVhcj4yMDIxPC9ZZWFyPjxSZWNO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 w:rsidRPr="009202A3">
              <w:rPr>
                <w:rFonts w:ascii="Times New Roman" w:hAnsi="Times New Roman" w:cs="Times New Roman"/>
              </w:rPr>
            </w:r>
            <w:r w:rsidRPr="009202A3">
              <w:rPr>
                <w:rFonts w:ascii="Times New Roman" w:hAnsi="Times New Roman" w:cs="Times New Roman"/>
              </w:rPr>
              <w:fldChar w:fldCharType="separate"/>
            </w:r>
            <w:r w:rsidRPr="007D47E8">
              <w:rPr>
                <w:rFonts w:ascii="Times New Roman" w:hAnsi="Times New Roman" w:cs="Times New Roman"/>
                <w:noProof/>
                <w:vertAlign w:val="superscript"/>
              </w:rPr>
              <w:t>74,215,255</w:t>
            </w:r>
            <w:r w:rsidRPr="009202A3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55BE04FB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TaGFuaTwvQXV0aG9yPjxZZWFyPjIwMjI8L1llYXI+PFJl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TaGFuaTwvQXV0aG9yPjxZZWFyPjIwMjI8L1llYXI+PFJl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195,215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694" w:type="dxa"/>
          </w:tcPr>
          <w:p w14:paraId="75D2047F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nversely 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Njoku&lt;/Author&gt;&lt;Year&gt;2022&lt;/Year&gt;&lt;RecNum&gt;168&lt;/RecNum&gt;&lt;DisplayText&gt;&lt;style face="superscript"&gt;178&lt;/style&gt;&lt;/DisplayText&gt;&lt;record&gt;&lt;rec-number&gt;168&lt;/rec-number&gt;&lt;foreign-keys&gt;&lt;key app="EN" db-id="fvtv9d5pi5a55ae92z5v95drzxardspfsrvr" timestamp="1660738162"&gt;168&lt;/key&gt;&lt;/foreign-keys&gt;&lt;ref-type name="Journal Article"&gt;17&lt;/ref-type&gt;&lt;contributors&gt;&lt;authors&gt;&lt;author&gt;Njoku, C. M.&lt;/author&gt;&lt;author&gt;Wimmer, B. C.&lt;/author&gt;&lt;author&gt;Peterson, G. M.&lt;/author&gt;&lt;author&gt;Kinsman, L.&lt;/author&gt;&lt;author&gt;Bereznicki, B. J.&lt;/author&gt;&lt;/authors&gt;&lt;/contributors&gt;&lt;titles&gt;&lt;title&gt;Hospital Readmission Due to Chronic Obstructive Pulmonary Disease: A Longitudinal Study&lt;/title&gt;&lt;secondary-title&gt;Int&lt;/secondary-title&gt;&lt;/titles&gt;&lt;periodical&gt;&lt;full-title&gt;Int&lt;/full-title&gt;&lt;/periodical&gt;&lt;pages&gt;09&lt;/pages&gt;&lt;volume&gt;09&lt;/volume&gt;&lt;dates&gt;&lt;year&gt;2022&lt;/year&gt;&lt;/dates&gt;&lt;accession-num&gt;35120405&lt;/accession-num&gt;&lt;urls&gt;&lt;related-urls&gt;&lt;url&gt;https://uhn.idm.oclc.org/login?url=http://ovidsp.ovid.com/ovidweb.cgi?T=JS&amp;amp;CSC=Y&amp;amp;NEWS=N&amp;amp;PAGE=fulltext&amp;amp;D=medp&amp;amp;AN=35120405http://nt2yt7px7u.search.serialssolutions.com/?sid=OVID:Ovid+MEDLINE%28R%29+Epub+Ahead+of+Print+%3CJune+07%2C+2022%3E&amp;amp;genre=article&amp;amp;id=&lt;/url&gt;&lt;/related-urls&gt;&lt;/urls&gt;&lt;electronic-resource-num&gt;https://dx.doi.org/10.34172/ijhpm.2022.5770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7D47E8">
              <w:rPr>
                <w:rFonts w:ascii="Times New Roman" w:hAnsi="Times New Roman" w:cs="Times New Roman"/>
                <w:noProof/>
                <w:vertAlign w:val="superscript"/>
              </w:rPr>
              <w:t>178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047395" w:rsidRPr="009202A3" w14:paraId="09BFF6DE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3F28258F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0235C767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769" w:type="dxa"/>
          </w:tcPr>
          <w:p w14:paraId="642F75D6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aYXBhdGVybzwvQXV0aG9yPjxZZWFyPjIwMTM8L1llYXI+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aYXBhdGVybzwvQXV0aG9yPjxZZWFyPjIwMTM8L1llYXI+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7D47E8">
              <w:rPr>
                <w:rFonts w:ascii="Times New Roman" w:hAnsi="Times New Roman" w:cs="Times New Roman"/>
                <w:noProof/>
                <w:vertAlign w:val="superscript"/>
              </w:rPr>
              <w:t>33,50,128,175,176,214,253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0BC86E2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IYXJ0bDwvQXV0aG9yPjxZZWFyPjIwMTY8L1llYXI+PFJl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IYXJ0bDwvQXV0aG9yPjxZZWFyPjIwMTY8L1llYXI+PFJl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50,111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694" w:type="dxa"/>
          </w:tcPr>
          <w:p w14:paraId="2336D617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40EFDF26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246E5334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377AC057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769" w:type="dxa"/>
          </w:tcPr>
          <w:p w14:paraId="7B31AA4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3B5DB25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148EAF83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55FE2F86" w14:textId="77777777" w:rsidTr="00A8053F">
        <w:trPr>
          <w:gridAfter w:val="1"/>
          <w:wAfter w:w="13" w:type="dxa"/>
        </w:trPr>
        <w:tc>
          <w:tcPr>
            <w:tcW w:w="2405" w:type="dxa"/>
            <w:vMerge w:val="restart"/>
          </w:tcPr>
          <w:p w14:paraId="4D50953D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hronic Kidney Disease</w:t>
            </w:r>
          </w:p>
        </w:tc>
        <w:tc>
          <w:tcPr>
            <w:tcW w:w="1559" w:type="dxa"/>
          </w:tcPr>
          <w:p w14:paraId="277A163C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769" w:type="dxa"/>
          </w:tcPr>
          <w:p w14:paraId="11B3C3CE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Chawla&lt;/Author&gt;&lt;Year&gt;2014&lt;/Year&gt;&lt;RecNum&gt;44&lt;/RecNum&gt;&lt;DisplayText&gt;&lt;style face="superscript"&gt;54&lt;/style&gt;&lt;/DisplayText&gt;&lt;record&gt;&lt;rec-number&gt;44&lt;/rec-number&gt;&lt;foreign-keys&gt;&lt;key app="EN" db-id="fvtv9d5pi5a55ae92z5v95drzxardspfsrvr" timestamp="1660738162"&gt;44&lt;/key&gt;&lt;/foreign-keys&gt;&lt;ref-type name="Journal Article"&gt;17&lt;/ref-type&gt;&lt;contributors&gt;&lt;authors&gt;&lt;author&gt;Chawla, H.&lt;/author&gt;&lt;author&gt;Bulathsinghala, C.&lt;/author&gt;&lt;author&gt;Tejada, J. P.&lt;/author&gt;&lt;author&gt;Wakefield, D.&lt;/author&gt;&lt;author&gt;ZuWallack, R.&lt;/author&gt;&lt;/authors&gt;&lt;/contributors&gt;&lt;titles&gt;&lt;title&gt;Physical activity as a predictor of thirty-day hospital readmission after a discharge for a clinical exacerbation of chronic obstructive pulmonary disease&lt;/title&gt;&lt;secondary-title&gt;Annals of the American Thoracic Society&lt;/secondary-title&gt;&lt;/titles&gt;&lt;periodical&gt;&lt;full-title&gt;Annals of the American Thoracic Society&lt;/full-title&gt;&lt;/periodical&gt;&lt;pages&gt;1203-1209&lt;/pages&gt;&lt;volume&gt;11(8)&lt;/volume&gt;&lt;dates&gt;&lt;year&gt;2014&lt;/year&gt;&lt;/dates&gt;&lt;accession-num&gt;600601902&lt;/accession-num&gt;&lt;urls&gt;&lt;related-urls&gt;&lt;url&gt;http://www.atsjournals.org/doi/pdf/10.1513/AnnalsATS.201405-198OChttps://uhn.idm.oclc.org/login?url=http://ovidsp.ovid.com/ovidweb.cgi?T=JS&amp;amp;CSC=Y&amp;amp;NEWS=N&amp;amp;PAGE=fulltext&amp;amp;D=emed15&amp;amp;AN=600601902http://nt2yt7px7u.search.serialssolutions.com/?sid=OVID:Embase&amp;amp;genr&lt;/url&gt;&lt;/related-urls&gt;&lt;/urls&gt;&lt;electronic-resource-num&gt;http://dx.doi.org/10.1513/AnnalsATS.201405-198OC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54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386B7EAB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Baker&lt;/Author&gt;&lt;Year&gt;2013&lt;/Year&gt;&lt;RecNum&gt;21&lt;/RecNum&gt;&lt;DisplayText&gt;&lt;style face="superscript"&gt;31&lt;/style&gt;&lt;/DisplayText&gt;&lt;record&gt;&lt;rec-number&gt;21&lt;/rec-number&gt;&lt;foreign-keys&gt;&lt;key app="EN" db-id="fvtv9d5pi5a55ae92z5v95drzxardspfsrvr" timestamp="1660738162"&gt;21&lt;/key&gt;&lt;/foreign-keys&gt;&lt;ref-type name="Journal Article"&gt;17&lt;/ref-type&gt;&lt;contributors&gt;&lt;authors&gt;&lt;author&gt;Baker, C. L.&lt;/author&gt;&lt;author&gt;Zou, K. H.&lt;/author&gt;&lt;author&gt;Su, J.&lt;/author&gt;&lt;/authors&gt;&lt;/contributors&gt;&lt;titles&gt;&lt;title&gt;Risk assessment of readmissions following an initial COPD-related hospitalization&lt;/title&gt;&lt;secondary-title&gt;Int J Chron Obstruct Pulmon Dis&lt;/secondary-title&gt;&lt;/titles&gt;&lt;periodical&gt;&lt;full-title&gt;Int J Chron Obstruct Pulmon Dis&lt;/full-title&gt;&lt;/periodical&gt;&lt;pages&gt;551-9&lt;/pages&gt;&lt;volume&gt;8&lt;/volume&gt;&lt;dates&gt;&lt;year&gt;2013&lt;/year&gt;&lt;/dates&gt;&lt;accession-num&gt;24348031&lt;/accession-num&gt;&lt;urls&gt;&lt;related-urls&gt;&lt;url&gt;https://uhn.idm.oclc.org/login?url=http://ovidsp.ovid.com/ovidweb.cgi?T=JS&amp;amp;CSC=Y&amp;amp;NEWS=N&amp;amp;PAGE=fulltext&amp;amp;D=med10&amp;amp;AN=24348031http://nt2yt7px7u.search.serialssolutions.com/?sid=OVID:Ovid+MEDLINE%28R%29+%3C2013%3E&amp;amp;genre=article&amp;amp;id=pmid:24348031&amp;amp;id=doi:10.2147%2&lt;/url&gt;&lt;/related-urls&gt;&lt;/urls&gt;&lt;electronic-resource-num&gt;https://dx.doi.org/10.2147/COPD.S51507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31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694" w:type="dxa"/>
          </w:tcPr>
          <w:p w14:paraId="0EE72EE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nversely 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Duman&lt;/Author&gt;&lt;Year&gt;2015&lt;/Year&gt;&lt;RecNum&gt;66&lt;/RecNum&gt;&lt;DisplayText&gt;&lt;style face="superscript"&gt;76&lt;/style&gt;&lt;/DisplayText&gt;&lt;record&gt;&lt;rec-number&gt;66&lt;/rec-number&gt;&lt;foreign-keys&gt;&lt;key app="EN" db-id="fvtv9d5pi5a55ae92z5v95drzxardspfsrvr" timestamp="1660738162"&gt;66&lt;/key&gt;&lt;/foreign-keys&gt;&lt;ref-type name="Journal Article"&gt;17&lt;/ref-type&gt;&lt;contributors&gt;&lt;authors&gt;&lt;author&gt;Duman, D.&lt;/author&gt;&lt;author&gt;Aksoy, E.&lt;/author&gt;&lt;author&gt;Agca, M. C.&lt;/author&gt;&lt;author&gt;Kocak, N. D.&lt;/author&gt;&lt;author&gt;Ozmen, I.&lt;/author&gt;&lt;author&gt;Akturk, U. A.&lt;/author&gt;&lt;author&gt;Gungor, S.&lt;/author&gt;&lt;author&gt;Tepetam, F. M.&lt;/author&gt;&lt;author&gt;Eroglu, S. A.&lt;/author&gt;&lt;author&gt;Oztas, S.&lt;/author&gt;&lt;author&gt;Karakurt, Z.&lt;/author&gt;&lt;/authors&gt;&lt;/contributors&gt;&lt;titles&gt;&lt;title&gt;The utility of inflammatory markers to predict readmissions and mortality in COPD cases with or without eosinophilia&lt;/title&gt;&lt;secondary-title&gt;Int J Chron Obstruct Pulmon Dis&lt;/secondary-title&gt;&lt;/titles&gt;&lt;periodical&gt;&lt;full-title&gt;Int J Chron Obstruct Pulmon Dis&lt;/full-title&gt;&lt;/periodical&gt;&lt;pages&gt;2469-78&lt;/pages&gt;&lt;volume&gt;10&lt;/volume&gt;&lt;dates&gt;&lt;year&gt;2015&lt;/year&gt;&lt;/dates&gt;&lt;accession-num&gt;26648709&lt;/accession-num&gt;&lt;urls&gt;&lt;related-urls&gt;&lt;url&gt;https://uhn.idm.oclc.org/login?url=http://ovidsp.ovid.com/ovidweb.cgi?T=JS&amp;amp;CSC=Y&amp;amp;NEWS=N&amp;amp;PAGE=fulltext&amp;amp;D=med12&amp;amp;AN=26648709http://nt2yt7px7u.search.serialssolutions.com/?sid=OVID:Ovid+MEDLINE%28R%29+%3C2015%3E&amp;amp;genre=article&amp;amp;id=pmid:26648709&amp;amp;id=doi:10.2147%2&lt;/url&gt;&lt;/related-urls&gt;&lt;/urls&gt;&lt;electronic-resource-num&gt;https://dx.doi.org/10.2147/COPD.S90330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76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047395" w:rsidRPr="009202A3" w14:paraId="76B513EE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137213F4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1A743D2D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769" w:type="dxa"/>
          </w:tcPr>
          <w:p w14:paraId="785BB066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ZdTwvQXV0aG9yPjxZZWFyPjIwMTU8L1llYXI+PFJlY051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ZdTwvQXV0aG9yPjxZZWFyPjIwMTU8L1llYXI+PFJlY051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516EC0">
              <w:rPr>
                <w:rFonts w:ascii="Times New Roman" w:hAnsi="Times New Roman" w:cs="Times New Roman"/>
                <w:noProof/>
                <w:vertAlign w:val="superscript"/>
              </w:rPr>
              <w:t>33,49,50,122,250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708B3D13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Candrilli&lt;/Author&gt;&lt;Year&gt;2015&lt;/Year&gt;&lt;RecNum&gt;40&lt;/RecNum&gt;&lt;DisplayText&gt;&lt;style face="superscript"&gt;50&lt;/style&gt;&lt;/DisplayText&gt;&lt;record&gt;&lt;rec-number&gt;40&lt;/rec-number&gt;&lt;foreign-keys&gt;&lt;key app="EN" db-id="fvtv9d5pi5a55ae92z5v95drzxardspfsrvr" timestamp="1660738162"&gt;40&lt;/key&gt;&lt;/foreign-keys&gt;&lt;ref-type name="Journal Article"&gt;17&lt;/ref-type&gt;&lt;contributors&gt;&lt;authors&gt;&lt;author&gt;Candrilli, S. D.&lt;/author&gt;&lt;author&gt;Dhamane, A. D.&lt;/author&gt;&lt;author&gt;Meyers, J. L.&lt;/author&gt;&lt;author&gt;Kaila, S.&lt;/author&gt;&lt;/authors&gt;&lt;/contributors&gt;&lt;titles&gt;&lt;title&gt;Factors associated with inpatient readmission among managed care enrollees with COPD&lt;/title&gt;&lt;secondary-title&gt;Hospital practice (1995)&lt;/secondary-title&gt;&lt;/titles&gt;&lt;periodical&gt;&lt;full-title&gt;Hospital practice (1995)&lt;/full-title&gt;&lt;/periodical&gt;&lt;pages&gt;199-207&lt;/pages&gt;&lt;volume&gt;43(4)&lt;/volume&gt;&lt;dates&gt;&lt;year&gt;2015&lt;/year&gt;&lt;/dates&gt;&lt;accession-num&gt;607635909&lt;/accession-num&gt;&lt;urls&gt;&lt;related-urls&gt;&lt;url&gt;https://uhn.idm.oclc.org/login?url=http://ovidsp.ovid.com/ovidweb.cgi?T=JS&amp;amp;CSC=Y&amp;amp;NEWS=N&amp;amp;PAGE=fulltext&amp;amp;D=emed16&amp;amp;AN=607635909http://nt2yt7px7u.search.serialssolutions.com/?sid=OVID:Embase&amp;amp;genre=article&amp;amp;id=pmid:26357878&amp;amp;id=doi:10.1080%2F21548331.2015.1085797&lt;/url&gt;&lt;/related-urls&gt;&lt;/urls&gt;&lt;electronic-resource-num&gt;http://dx.doi.org/10.1080/21548331.2015.1085797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50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694" w:type="dxa"/>
          </w:tcPr>
          <w:p w14:paraId="28B30434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Baker&lt;/Author&gt;&lt;Year&gt;2013&lt;/Year&gt;&lt;RecNum&gt;21&lt;/RecNum&gt;&lt;DisplayText&gt;&lt;style face="superscript"&gt;31&lt;/style&gt;&lt;/DisplayText&gt;&lt;record&gt;&lt;rec-number&gt;21&lt;/rec-number&gt;&lt;foreign-keys&gt;&lt;key app="EN" db-id="fvtv9d5pi5a55ae92z5v95drzxardspfsrvr" timestamp="1660738162"&gt;21&lt;/key&gt;&lt;/foreign-keys&gt;&lt;ref-type name="Journal Article"&gt;17&lt;/ref-type&gt;&lt;contributors&gt;&lt;authors&gt;&lt;author&gt;Baker, C. L.&lt;/author&gt;&lt;author&gt;Zou, K. H.&lt;/author&gt;&lt;author&gt;Su, J.&lt;/author&gt;&lt;/authors&gt;&lt;/contributors&gt;&lt;titles&gt;&lt;title&gt;Risk assessment of readmissions following an initial COPD-related hospitalization&lt;/title&gt;&lt;secondary-title&gt;Int J Chron Obstruct Pulmon Dis&lt;/secondary-title&gt;&lt;/titles&gt;&lt;periodical&gt;&lt;full-title&gt;Int J Chron Obstruct Pulmon Dis&lt;/full-title&gt;&lt;/periodical&gt;&lt;pages&gt;551-9&lt;/pages&gt;&lt;volume&gt;8&lt;/volume&gt;&lt;dates&gt;&lt;year&gt;2013&lt;/year&gt;&lt;/dates&gt;&lt;accession-num&gt;24348031&lt;/accession-num&gt;&lt;urls&gt;&lt;related-urls&gt;&lt;url&gt;https://uhn.idm.oclc.org/login?url=http://ovidsp.ovid.com/ovidweb.cgi?T=JS&amp;amp;CSC=Y&amp;amp;NEWS=N&amp;amp;PAGE=fulltext&amp;amp;D=med10&amp;amp;AN=24348031http://nt2yt7px7u.search.serialssolutions.com/?sid=OVID:Ovid+MEDLINE%28R%29+%3C2013%3E&amp;amp;genre=article&amp;amp;id=pmid:24348031&amp;amp;id=doi:10.2147%2&lt;/url&gt;&lt;/related-urls&gt;&lt;/urls&gt;&lt;electronic-resource-num&gt;https://dx.doi.org/10.2147/COPD.S51507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31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047395" w:rsidRPr="009202A3" w14:paraId="0CD5E73C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1BCA97E3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46318DD8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769" w:type="dxa"/>
          </w:tcPr>
          <w:p w14:paraId="761B8204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1857B88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784F1497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2069D3A4" w14:textId="77777777" w:rsidTr="00A8053F">
        <w:trPr>
          <w:gridAfter w:val="1"/>
          <w:wAfter w:w="13" w:type="dxa"/>
        </w:trPr>
        <w:tc>
          <w:tcPr>
            <w:tcW w:w="2405" w:type="dxa"/>
            <w:vMerge w:val="restart"/>
          </w:tcPr>
          <w:p w14:paraId="05149E60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lastRenderedPageBreak/>
              <w:t>Chronic Pain</w:t>
            </w:r>
          </w:p>
        </w:tc>
        <w:tc>
          <w:tcPr>
            <w:tcW w:w="1559" w:type="dxa"/>
          </w:tcPr>
          <w:p w14:paraId="030C777C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769" w:type="dxa"/>
          </w:tcPr>
          <w:p w14:paraId="105082C7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7BB5BEA5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065FB32F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29E58C02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16E8EB96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00A28508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769" w:type="dxa"/>
          </w:tcPr>
          <w:p w14:paraId="75D6257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Nguyen&lt;/Author&gt;&lt;Year&gt;2015&lt;/Year&gt;&lt;RecNum&gt;166&lt;/RecNum&gt;&lt;DisplayText&gt;&lt;style face="superscript"&gt;176&lt;/style&gt;&lt;/DisplayText&gt;&lt;record&gt;&lt;rec-number&gt;166&lt;/rec-number&gt;&lt;foreign-keys&gt;&lt;key app="EN" db-id="fvtv9d5pi5a55ae92z5v95drzxardspfsrvr" timestamp="1660738162"&gt;166&lt;/key&gt;&lt;/foreign-keys&gt;&lt;ref-type name="Journal Article"&gt;17&lt;/ref-type&gt;&lt;contributors&gt;&lt;authors&gt;&lt;author&gt;Nguyen, H. Q.&lt;/author&gt;&lt;author&gt;Rondinelli, J.&lt;/author&gt;&lt;author&gt;Harrington, A.&lt;/author&gt;&lt;author&gt;Desai, S.&lt;/author&gt;&lt;author&gt;Amy Liu, I. L.&lt;/author&gt;&lt;author&gt;Lee, J. S.&lt;/author&gt;&lt;author&gt;Gould, M. K.&lt;/author&gt;&lt;/authors&gt;&lt;/contributors&gt;&lt;titles&gt;&lt;title&gt;Functional status at discharge and 30-day readmission risk in COPD&lt;/title&gt;&lt;secondary-title&gt;Respir Med&lt;/secondary-title&gt;&lt;/titles&gt;&lt;periodical&gt;&lt;full-title&gt;Respir Med&lt;/full-title&gt;&lt;/periodical&gt;&lt;pages&gt;238-46&lt;/pages&gt;&lt;volume&gt;109&lt;/volume&gt;&lt;number&gt;2&lt;/number&gt;&lt;dates&gt;&lt;year&gt;2015&lt;/year&gt;&lt;/dates&gt;&lt;accession-num&gt;25559374&lt;/accession-num&gt;&lt;urls&gt;&lt;related-urls&gt;&lt;url&gt;https://uhn.idm.oclc.org/login?url=http://ovidsp.ovid.com/ovidweb.cgi?T=JS&amp;amp;CSC=Y&amp;amp;NEWS=N&amp;amp;PAGE=fulltext&amp;amp;D=med12&amp;amp;AN=25559374http://nt2yt7px7u.search.serialssolutions.com/?sid=OVID:Ovid+MEDLINE%28R%29+%3C2015%3E&amp;amp;genre=article&amp;amp;id=pmid:25559374&amp;amp;id=doi:10.1016%2&lt;/url&gt;&lt;/related-urls&gt;&lt;/urls&gt;&lt;electronic-resource-num&gt;https://dx.doi.org/10.1016/j.rmed.2014.12.004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176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33687B2F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4A4A9290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1D995CFD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6638FF9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33B14B86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769" w:type="dxa"/>
          </w:tcPr>
          <w:p w14:paraId="33AB121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44E2085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2E66175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7CF8F05B" w14:textId="77777777" w:rsidTr="00A8053F">
        <w:trPr>
          <w:gridAfter w:val="1"/>
          <w:wAfter w:w="13" w:type="dxa"/>
        </w:trPr>
        <w:tc>
          <w:tcPr>
            <w:tcW w:w="2405" w:type="dxa"/>
            <w:vMerge w:val="restart"/>
          </w:tcPr>
          <w:p w14:paraId="1F91123B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nnective Tissue/Rheumatologic Disease</w:t>
            </w:r>
          </w:p>
        </w:tc>
        <w:tc>
          <w:tcPr>
            <w:tcW w:w="1559" w:type="dxa"/>
          </w:tcPr>
          <w:p w14:paraId="1B751D6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769" w:type="dxa"/>
          </w:tcPr>
          <w:p w14:paraId="76F4D1B3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291DBA76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74871336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Baker&lt;/Author&gt;&lt;Year&gt;2013&lt;/Year&gt;&lt;RecNum&gt;21&lt;/RecNum&gt;&lt;DisplayText&gt;&lt;style face="superscript"&gt;31&lt;/style&gt;&lt;/DisplayText&gt;&lt;record&gt;&lt;rec-number&gt;21&lt;/rec-number&gt;&lt;foreign-keys&gt;&lt;key app="EN" db-id="fvtv9d5pi5a55ae92z5v95drzxardspfsrvr" timestamp="1660738162"&gt;21&lt;/key&gt;&lt;/foreign-keys&gt;&lt;ref-type name="Journal Article"&gt;17&lt;/ref-type&gt;&lt;contributors&gt;&lt;authors&gt;&lt;author&gt;Baker, C. L.&lt;/author&gt;&lt;author&gt;Zou, K. H.&lt;/author&gt;&lt;author&gt;Su, J.&lt;/author&gt;&lt;/authors&gt;&lt;/contributors&gt;&lt;titles&gt;&lt;title&gt;Risk assessment of readmissions following an initial COPD-related hospitalization&lt;/title&gt;&lt;secondary-title&gt;Int J Chron Obstruct Pulmon Dis&lt;/secondary-title&gt;&lt;/titles&gt;&lt;periodical&gt;&lt;full-title&gt;Int J Chron Obstruct Pulmon Dis&lt;/full-title&gt;&lt;/periodical&gt;&lt;pages&gt;551-9&lt;/pages&gt;&lt;volume&gt;8&lt;/volume&gt;&lt;dates&gt;&lt;year&gt;2013&lt;/year&gt;&lt;/dates&gt;&lt;accession-num&gt;24348031&lt;/accession-num&gt;&lt;urls&gt;&lt;related-urls&gt;&lt;url&gt;https://uhn.idm.oclc.org/login?url=http://ovidsp.ovid.com/ovidweb.cgi?T=JS&amp;amp;CSC=Y&amp;amp;NEWS=N&amp;amp;PAGE=fulltext&amp;amp;D=med10&amp;amp;AN=24348031http://nt2yt7px7u.search.serialssolutions.com/?sid=OVID:Ovid+MEDLINE%28R%29+%3C2013%3E&amp;amp;genre=article&amp;amp;id=pmid:24348031&amp;amp;id=doi:10.2147%2&lt;/url&gt;&lt;/related-urls&gt;&lt;/urls&gt;&lt;electronic-resource-num&gt;https://dx.doi.org/10.2147/COPD.S51507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31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047395" w:rsidRPr="009202A3" w14:paraId="3A5D5A54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7529C91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5F1394AC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769" w:type="dxa"/>
          </w:tcPr>
          <w:p w14:paraId="0D3B824C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3F026218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Roberts&lt;/Author&gt;&lt;Year&gt;2015&lt;/Year&gt;&lt;RecNum&gt;198&lt;/RecNum&gt;&lt;DisplayText&gt;&lt;style face="superscript"&gt;208&lt;/style&gt;&lt;/DisplayText&gt;&lt;record&gt;&lt;rec-number&gt;198&lt;/rec-number&gt;&lt;foreign-keys&gt;&lt;key app="EN" db-id="fvtv9d5pi5a55ae92z5v95drzxardspfsrvr" timestamp="1660738162"&gt;198&lt;/key&gt;&lt;/foreign-keys&gt;&lt;ref-type name="Journal Article"&gt;17&lt;/ref-type&gt;&lt;contributors&gt;&lt;authors&gt;&lt;author&gt;Roberts, M. H.&lt;/author&gt;&lt;author&gt;Mapel, D. W.&lt;/author&gt;&lt;author&gt;Von Worley, A.&lt;/author&gt;&lt;author&gt;Beene, J.&lt;/author&gt;&lt;/authors&gt;&lt;/contributors&gt;&lt;titles&gt;&lt;title&gt;Clinical factors, including All Patient Refined Diagnosis Related Group severity, as predictors of early rehospitalization after COPD exacerbation&lt;/title&gt;&lt;secondary-title&gt;Drugs in Context&lt;/secondary-title&gt;&lt;/titles&gt;&lt;periodical&gt;&lt;full-title&gt;Drugs in Context&lt;/full-title&gt;&lt;/periodical&gt;&lt;volume&gt;4 (no pagination)&lt;/volume&gt;&lt;dates&gt;&lt;year&gt;2015&lt;/year&gt;&lt;/dates&gt;&lt;accession-num&gt;605515686&lt;/accession-num&gt;&lt;urls&gt;&lt;related-urls&gt;&lt;url&gt;http://www.drugsincontext.com/wp-content/uploads/2015/03/dic.212278.pdfhttps://uhn.idm.oclc.org/login?url=http://ovidsp.ovid.com/ovidweb.cgi?T=JS&amp;amp;CSC=Y&amp;amp;NEWS=N&amp;amp;PAGE=fulltext&amp;amp;D=emed16&amp;amp;AN=605515686http://nt2yt7px7u.search.serialssolutions.com/?sid=OVID:Embas&lt;/url&gt;&lt;/related-urls&gt;&lt;/urls&gt;&lt;electronic-resource-num&gt;http://dx.doi.org/10.7573/dic.212278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208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694" w:type="dxa"/>
          </w:tcPr>
          <w:p w14:paraId="597A0D4E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77F0175E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2A5F1F0F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1E37546C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769" w:type="dxa"/>
          </w:tcPr>
          <w:p w14:paraId="4BAE822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00C33676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5C0CF3C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3E328CF8" w14:textId="77777777" w:rsidTr="00A8053F">
        <w:trPr>
          <w:gridAfter w:val="1"/>
          <w:wAfter w:w="13" w:type="dxa"/>
        </w:trPr>
        <w:tc>
          <w:tcPr>
            <w:tcW w:w="2405" w:type="dxa"/>
            <w:vMerge w:val="restart"/>
          </w:tcPr>
          <w:p w14:paraId="50BD57CD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onary Heart Disease</w:t>
            </w:r>
          </w:p>
        </w:tc>
        <w:tc>
          <w:tcPr>
            <w:tcW w:w="1559" w:type="dxa"/>
          </w:tcPr>
          <w:p w14:paraId="0ADE279F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769" w:type="dxa"/>
          </w:tcPr>
          <w:p w14:paraId="07A2B19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0782C100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3E32CEC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2CC5F037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3456CB2E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00BD6953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769" w:type="dxa"/>
          </w:tcPr>
          <w:p w14:paraId="7D7E3ECF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Inversely </w:t>
            </w:r>
            <w:r w:rsidRPr="009202A3">
              <w:rPr>
                <w:rFonts w:ascii="Times New Roman" w:hAnsi="Times New Roman" w:cs="Times New Roman"/>
              </w:rPr>
              <w:t>Correlated</w:t>
            </w:r>
            <w:r w:rsidRPr="009202A3"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Zhu&lt;/Author&gt;&lt;Year&gt;2021&lt;/Year&gt;&lt;RecNum&gt;245&lt;/RecNum&gt;&lt;DisplayText&gt;&lt;style face="superscript"&gt;255&lt;/style&gt;&lt;/DisplayText&gt;&lt;record&gt;&lt;rec-number&gt;245&lt;/rec-number&gt;&lt;foreign-keys&gt;&lt;key app="EN" db-id="fvtv9d5pi5a55ae92z5v95drzxardspfsrvr" timestamp="1660738162"&gt;245&lt;/key&gt;&lt;/foreign-keys&gt;&lt;ref-type name="Journal Article"&gt;17&lt;/ref-type&gt;&lt;contributors&gt;&lt;authors&gt;&lt;author&gt;Zhu, M.&lt;/author&gt;&lt;author&gt;Dai, L.&lt;/author&gt;&lt;author&gt;Wan, L.&lt;/author&gt;&lt;author&gt;Zhang, S.&lt;/author&gt;&lt;author&gt;Peng, H.&lt;/author&gt;&lt;/authors&gt;&lt;/contributors&gt;&lt;titles&gt;&lt;title&gt;Dynamic Increase of Red Cell Distribution Width Predicts Increased Risk of 30-Day Readmission in Patients with Acute Exacerbation of Chronic Obstructive Pulmonary Disease&lt;/title&gt;&lt;secondary-title&gt;Int J Chron Obstruct Pulmon Dis&lt;/secondary-title&gt;&lt;/titles&gt;&lt;periodical&gt;&lt;full-title&gt;Int J Chron Obstruct Pulmon Dis&lt;/full-title&gt;&lt;/periodical&gt;&lt;pages&gt;393-400&lt;/pages&gt;&lt;volume&gt;16&lt;/volume&gt;&lt;dates&gt;&lt;year&gt;2021&lt;/year&gt;&lt;/dates&gt;&lt;accession-num&gt;33658772&lt;/accession-num&gt;&lt;urls&gt;&lt;related-urls&gt;&lt;url&gt;https://uhn.idm.oclc.org/login?url=http://ovidsp.ovid.com/ovidweb.cgi?T=JS&amp;amp;CSC=Y&amp;amp;NEWS=N&amp;amp;PAGE=fulltext&amp;amp;D=med19&amp;amp;AN=33658772http://nt2yt7px7u.search.serialssolutions.com/?sid=OVID:Ovid+MEDLINE%28R%29+%3C2021+to+2022%3E&amp;amp;genre=article&amp;amp;id=pmid:33658772&amp;amp;id=doi:1&lt;/url&gt;&lt;/related-urls&gt;&lt;/urls&gt;&lt;electronic-resource-num&gt;https://dx.doi.org/10.2147/COPD.S291833&lt;/electronic-resource-num&gt;&lt;/record&gt;&lt;/Cite&gt;&lt;/EndNote&gt;</w:instrText>
            </w:r>
            <w:r w:rsidRPr="009202A3"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255</w:t>
            </w:r>
            <w:r w:rsidRPr="009202A3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6F3C8B1A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00B14C3A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2FC27F7D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409D28BA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6830362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769" w:type="dxa"/>
          </w:tcPr>
          <w:p w14:paraId="1C998E5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49F59CB5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6E899914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48C78983" w14:textId="77777777" w:rsidTr="00A8053F">
        <w:trPr>
          <w:gridAfter w:val="1"/>
          <w:wAfter w:w="13" w:type="dxa"/>
        </w:trPr>
        <w:tc>
          <w:tcPr>
            <w:tcW w:w="2405" w:type="dxa"/>
            <w:vMerge w:val="restart"/>
          </w:tcPr>
          <w:p w14:paraId="53A1B58D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Dementia</w:t>
            </w:r>
          </w:p>
        </w:tc>
        <w:tc>
          <w:tcPr>
            <w:tcW w:w="1559" w:type="dxa"/>
          </w:tcPr>
          <w:p w14:paraId="7DBEC593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769" w:type="dxa"/>
          </w:tcPr>
          <w:p w14:paraId="1AAE9310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Buhr&lt;/Author&gt;&lt;Year&gt;2019&lt;/Year&gt;&lt;RecNum&gt;39&lt;/RecNum&gt;&lt;DisplayText&gt;&lt;style face="superscript"&gt;49&lt;/style&gt;&lt;/DisplayText&gt;&lt;record&gt;&lt;rec-number&gt;39&lt;/rec-number&gt;&lt;foreign-keys&gt;&lt;key app="EN" db-id="fvtv9d5pi5a55ae92z5v95drzxardspfsrvr" timestamp="1660738162"&gt;39&lt;/key&gt;&lt;/foreign-keys&gt;&lt;ref-type name="Journal Article"&gt;17&lt;/ref-type&gt;&lt;contributors&gt;&lt;authors&gt;&lt;author&gt;Buhr, R. G.&lt;/author&gt;&lt;author&gt;Jackson, N. J.&lt;/author&gt;&lt;author&gt;Kominski, G. F.&lt;/author&gt;&lt;author&gt;Dubinett, S. M.&lt;/author&gt;&lt;author&gt;Ong, M. K.&lt;/author&gt;&lt;author&gt;Mangione, C. M.&lt;/author&gt;&lt;/authors&gt;&lt;/contributors&gt;&lt;titles&gt;&lt;title&gt;Comorbidity and thirty-day hospital readmission odds in chronic obstructive pulmonary disease: a comparison of the Charlson and Elixhauser comorbidity indices&lt;/title&gt;&lt;secondary-title&gt;BMC health services research&lt;/secondary-title&gt;&lt;/titles&gt;&lt;periodical&gt;&lt;full-title&gt;BMC health services research&lt;/full-title&gt;&lt;/periodical&gt;&lt;pages&gt;701&lt;/pages&gt;&lt;volume&gt;19(1)&lt;/volume&gt;&lt;dates&gt;&lt;year&gt;2019&lt;/year&gt;&lt;/dates&gt;&lt;accession-num&gt;629600739&lt;/accession-num&gt;&lt;urls&gt;&lt;related-urls&gt;&lt;url&gt;https://uhn.idm.oclc.org/login?url=http://ovidsp.ovid.com/ovidweb.cgi?T=JS&amp;amp;CSC=Y&amp;amp;NEWS=N&amp;amp;PAGE=fulltext&amp;amp;D=emed20&amp;amp;AN=629600739http://nt2yt7px7u.search.serialssolutions.com/?sid=OVID:Embase&amp;amp;genre=article&amp;amp;id=pmid:31615508&amp;amp;id=doi:10.1186%2Fs12913-019-4549-4&amp;amp;iss&lt;/url&gt;&lt;/related-urls&gt;&lt;/urls&gt;&lt;electronic-resource-num&gt;http://dx.doi.org/10.1186/s12913-019-4549-4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49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364C8DA0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31E2118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20B7AAFB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29F35124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767C90CA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769" w:type="dxa"/>
          </w:tcPr>
          <w:p w14:paraId="23CB96DC" w14:textId="77777777" w:rsidR="00047395" w:rsidRPr="009202A3" w:rsidRDefault="00047395" w:rsidP="00A8053F">
            <w:pPr>
              <w:tabs>
                <w:tab w:val="left" w:pos="2237"/>
              </w:tabs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54674AF7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19B3C5CB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6EE4E2DE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4127156F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136E0A4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769" w:type="dxa"/>
          </w:tcPr>
          <w:p w14:paraId="7F8D4684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69D73867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009BAA67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6CC50CED" w14:textId="77777777" w:rsidTr="00A8053F">
        <w:trPr>
          <w:gridAfter w:val="1"/>
          <w:wAfter w:w="13" w:type="dxa"/>
        </w:trPr>
        <w:tc>
          <w:tcPr>
            <w:tcW w:w="2405" w:type="dxa"/>
            <w:vMerge w:val="restart"/>
          </w:tcPr>
          <w:p w14:paraId="5DE05A5B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Depression</w:t>
            </w:r>
          </w:p>
        </w:tc>
        <w:tc>
          <w:tcPr>
            <w:tcW w:w="1559" w:type="dxa"/>
          </w:tcPr>
          <w:p w14:paraId="02F7363F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769" w:type="dxa"/>
          </w:tcPr>
          <w:p w14:paraId="60E8B28D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TaGFyaWY8L0F1dGhvcj48WWVhcj4yMDE0PC9ZZWFyPjxS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TaGFyaWY8L0F1dGhvcj48WWVhcj4yMDE0PC9ZZWFyPjxS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52437C">
              <w:rPr>
                <w:rFonts w:ascii="Times New Roman" w:hAnsi="Times New Roman" w:cs="Times New Roman"/>
                <w:noProof/>
                <w:vertAlign w:val="superscript"/>
              </w:rPr>
              <w:t>25,216,232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5A16B6BF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346DA0F8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IYWppemFkZWg8L0F1dGhvcj48WWVhcj4yMDE1PC9ZZWFy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IYWppemFkZWg8L0F1dGhvcj48WWVhcj4yMDE1PC9ZZWFy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66,97,108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047395" w:rsidRPr="009202A3" w14:paraId="042F228A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5E8DE133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04053A2C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769" w:type="dxa"/>
          </w:tcPr>
          <w:p w14:paraId="579558E3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ZdTwvQXV0aG9yPjxZZWFyPjIwMTU8L1llYXI+PFJlY051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ZdTwvQXV0aG9yPjxZZWFyPjIwMTU8L1llYXI+PFJlY051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52437C">
              <w:rPr>
                <w:rFonts w:ascii="Times New Roman" w:hAnsi="Times New Roman" w:cs="Times New Roman"/>
                <w:noProof/>
                <w:vertAlign w:val="superscript"/>
              </w:rPr>
              <w:t>14,49,151,224,250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177FF16E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225DD13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78BD4E4A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1F4CC487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5F1C31F4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769" w:type="dxa"/>
          </w:tcPr>
          <w:p w14:paraId="57B53F5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5F4C0DC6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03B959F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4BB84EEE" w14:textId="77777777" w:rsidTr="00A8053F">
        <w:trPr>
          <w:gridAfter w:val="1"/>
          <w:wAfter w:w="13" w:type="dxa"/>
        </w:trPr>
        <w:tc>
          <w:tcPr>
            <w:tcW w:w="2405" w:type="dxa"/>
            <w:vMerge w:val="restart"/>
          </w:tcPr>
          <w:p w14:paraId="11716CDD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Diabetes</w:t>
            </w:r>
          </w:p>
        </w:tc>
        <w:tc>
          <w:tcPr>
            <w:tcW w:w="1559" w:type="dxa"/>
          </w:tcPr>
          <w:p w14:paraId="476A170D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769" w:type="dxa"/>
          </w:tcPr>
          <w:p w14:paraId="4C03337A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SdXNzbzwvQXV0aG9yPjxZZWFyPjIwMTc8L1llYXI+PFJl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SdXNzbzwvQXV0aG9yPjxZZWFyPjIwMTc8L1llYXI+PFJl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EA58A9">
              <w:rPr>
                <w:rFonts w:ascii="Times New Roman" w:hAnsi="Times New Roman" w:cs="Times New Roman"/>
                <w:noProof/>
                <w:vertAlign w:val="superscript"/>
              </w:rPr>
              <w:t>212,232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31DA9C6C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Sb2JlcnRzPC9BdXRob3I+PFllYXI+MjAxMTwvWWVhcj48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Sb2JlcnRzPC9BdXRob3I+PFllYXI+MjAxMTwvWWVhcj48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31,205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  <w:p w14:paraId="2AAFB18E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nversely 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Hartl&lt;/Author&gt;&lt;Year&gt;2016&lt;/Year&gt;&lt;RecNum&gt;101&lt;/RecNum&gt;&lt;DisplayText&gt;&lt;style face="superscript"&gt;111&lt;/style&gt;&lt;/DisplayText&gt;&lt;record&gt;&lt;rec-number&gt;101&lt;/rec-number&gt;&lt;foreign-keys&gt;&lt;key app="EN" db-id="fvtv9d5pi5a55ae92z5v95drzxardspfsrvr" timestamp="1660738162"&gt;101&lt;/key&gt;&lt;/foreign-keys&gt;&lt;ref-type name="Journal Article"&gt;17&lt;/ref-type&gt;&lt;contributors&gt;&lt;authors&gt;&lt;author&gt;Hartl, S.&lt;/author&gt;&lt;author&gt;Lopez-Campos, J. L.&lt;/author&gt;&lt;author&gt;Pozo-Rodriguez, F.&lt;/author&gt;&lt;author&gt;Castro-Acosta, A.&lt;/author&gt;&lt;author&gt;Studnicka, M.&lt;/author&gt;&lt;author&gt;Kaiser, B.&lt;/author&gt;&lt;author&gt;Roberts, C. M.&lt;/author&gt;&lt;/authors&gt;&lt;/contributors&gt;&lt;titles&gt;&lt;title&gt;Risk of death and readmission of hospital-admitted COPD exacerbations: European COPD Audit&lt;/title&gt;&lt;secondary-title&gt;European Respiratory Journal&lt;/secondary-title&gt;&lt;/titles&gt;&lt;periodical&gt;&lt;full-title&gt;European Respiratory Journal&lt;/full-title&gt;&lt;/periodical&gt;&lt;pages&gt;113-121&lt;/pages&gt;&lt;volume&gt;47(1)&lt;/volume&gt;&lt;dates&gt;&lt;year&gt;2016&lt;/year&gt;&lt;/dates&gt;&lt;accession-num&gt;607754816&lt;/accession-num&gt;&lt;urls&gt;&lt;related-urls&gt;&lt;url&gt;http://erj.ersjournals.com/content/47/1/113.full.pdf+htmlhttps://uhn.idm.oclc.org/login?url=http://ovidsp.ovid.com/ovidweb.cgi?T=JS&amp;amp;CSC=Y&amp;amp;NEWS=N&amp;amp;PAGE=fulltext&amp;amp;D=emed17&amp;amp;AN=607754816http://nt2yt7px7u.search.serialssolutions.com/?sid=OVID:Embase&amp;amp;genre=articl&lt;/url&gt;&lt;/related-urls&gt;&lt;/urls&gt;&lt;electronic-resource-num&gt;http://dx.doi.org/10.1183/13993003.01391-2014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111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694" w:type="dxa"/>
          </w:tcPr>
          <w:p w14:paraId="313B51A7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Hajizadeh&lt;/Author&gt;&lt;Year&gt;2015&lt;/Year&gt;&lt;RecNum&gt;98&lt;/RecNum&gt;&lt;DisplayText&gt;&lt;style face="superscript"&gt;108&lt;/style&gt;&lt;/DisplayText&gt;&lt;record&gt;&lt;rec-number&gt;98&lt;/rec-number&gt;&lt;foreign-keys&gt;&lt;key app="EN" db-id="fvtv9d5pi5a55ae92z5v95drzxardspfsrvr" timestamp="1660738162"&gt;98&lt;/key&gt;&lt;/foreign-keys&gt;&lt;ref-type name="Journal Article"&gt;17&lt;/ref-type&gt;&lt;contributors&gt;&lt;authors&gt;&lt;author&gt;Hajizadeh, N.&lt;/author&gt;&lt;author&gt;Goldfeld, K.&lt;/author&gt;&lt;author&gt;Crothers, K.&lt;/author&gt;&lt;/authors&gt;&lt;/contributors&gt;&lt;titles&gt;&lt;title&gt;What happens to patients with COPD with long-term oxygen treatment who receive mechanical ventilation for COPD exacerbation? A 1-year retrospective follow-up study&lt;/title&gt;&lt;secondary-title&gt;Thorax&lt;/secondary-title&gt;&lt;/titles&gt;&lt;periodical&gt;&lt;full-title&gt;Thorax&lt;/full-title&gt;&lt;/periodical&gt;&lt;pages&gt;294-6&lt;/pages&gt;&lt;volume&gt;70&lt;/volume&gt;&lt;number&gt;3&lt;/number&gt;&lt;dates&gt;&lt;year&gt;2015&lt;/year&gt;&lt;/dates&gt;&lt;accession-num&gt;24826845&lt;/accession-num&gt;&lt;urls&gt;&lt;related-urls&gt;&lt;url&gt;https://uhn.idm.oclc.org/login?url=http://ovidsp.ovid.com/ovidweb.cgi?T=JS&amp;amp;CSC=Y&amp;amp;NEWS=N&amp;amp;PAGE=fulltext&amp;amp;D=med12&amp;amp;AN=24826845http://nt2yt7px7u.search.serialssolutions.com/?sid=OVID:Ovid+MEDLINE%28R%29+%3C2015%3E&amp;amp;genre=article&amp;amp;id=pmid:24826845&amp;amp;id=doi:10.1136%2&lt;/url&gt;&lt;/related-urls&gt;&lt;/urls&gt;&lt;electronic-resource-num&gt;https://dx.doi.org/10.1136/thoraxjnl-2014-205248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EA58A9">
              <w:rPr>
                <w:rFonts w:ascii="Times New Roman" w:hAnsi="Times New Roman" w:cs="Times New Roman"/>
                <w:noProof/>
                <w:vertAlign w:val="superscript"/>
              </w:rPr>
              <w:t>108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047395" w:rsidRPr="009202A3" w14:paraId="4EE07CE0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78B8E370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67FA3DDD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769" w:type="dxa"/>
          </w:tcPr>
          <w:p w14:paraId="062442FF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TdHVhcnQ8L0F1dGhvcj48WWVhcj4yMDEwPC9ZZWFyPjxS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TdHVhcnQ8L0F1dGhvcj48WWVhcj4yMDEwPC9ZZWFyPjxS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EA58A9">
              <w:rPr>
                <w:rFonts w:ascii="Times New Roman" w:hAnsi="Times New Roman" w:cs="Times New Roman"/>
                <w:noProof/>
                <w:vertAlign w:val="superscript"/>
              </w:rPr>
              <w:t>31,33,49,122,151,176,232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382ADFD8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5FDA2594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Bahadori&lt;/Author&gt;&lt;Year&gt;2009&lt;/Year&gt;&lt;RecNum&gt;20&lt;/RecNum&gt;&lt;DisplayText&gt;&lt;style face="superscript"&gt;30&lt;/style&gt;&lt;/DisplayText&gt;&lt;record&gt;&lt;rec-number&gt;20&lt;/rec-number&gt;&lt;foreign-keys&gt;&lt;key app="EN" db-id="fvtv9d5pi5a55ae92z5v95drzxardspfsrvr" timestamp="1660738162"&gt;20&lt;/key&gt;&lt;/foreign-keys&gt;&lt;ref-type name="Journal Article"&gt;17&lt;/ref-type&gt;&lt;contributors&gt;&lt;authors&gt;&lt;author&gt;Bahadori, K.&lt;/author&gt;&lt;author&gt;FitzGerald, J. M.&lt;/author&gt;&lt;author&gt;Levy, R. D.&lt;/author&gt;&lt;author&gt;Fera, T.&lt;/author&gt;&lt;author&gt;Swiston, J.&lt;/author&gt;&lt;/authors&gt;&lt;/contributors&gt;&lt;titles&gt;&lt;title&gt;Risk factors and outcomes associated with chronic obstructive pulmonary disease exacerbations requiring hospitalization&lt;/title&gt;&lt;secondary-title&gt;Canadian Respiratory Journal&lt;/secondary-title&gt;&lt;/titles&gt;&lt;periodical&gt;&lt;full-title&gt;Canadian Respiratory Journal&lt;/full-title&gt;&lt;/periodical&gt;&lt;pages&gt;e43-e49&lt;/pages&gt;&lt;volume&gt;16(4)&lt;/volume&gt;&lt;dates&gt;&lt;year&gt;2009&lt;/year&gt;&lt;/dates&gt;&lt;accession-num&gt;355447614&lt;/accession-num&gt;&lt;urls&gt;&lt;related-urls&gt;&lt;url&gt;http://www.pulsus.com/journals/pdf_frameset.jsp?jnlKy=4&amp;amp;atlKy=8994&amp;amp;isArt=t&amp;amp;jnlAdvert=Resp&amp;amp;adverifHCTp=&amp;amp;sTitle=Risk%20factors%20and%20outcomes%20associated%20with%20chronic%20obstructive%20pulmonary%20disease%20exacerbations%20requiring%20hospitalization%2&lt;/url&gt;&lt;/related-urls&gt;&lt;/urls&gt;&lt;electronic-resource-num&gt;https://dx.doi.org/10.1155/2009/179263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EA58A9">
              <w:rPr>
                <w:rFonts w:ascii="Times New Roman" w:hAnsi="Times New Roman" w:cs="Times New Roman"/>
                <w:noProof/>
                <w:vertAlign w:val="superscript"/>
              </w:rPr>
              <w:t>30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047395" w:rsidRPr="009202A3" w14:paraId="55E2882F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15237C9D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0D704158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769" w:type="dxa"/>
          </w:tcPr>
          <w:p w14:paraId="26878A30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38CD1646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2EDC562B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648F9237" w14:textId="77777777" w:rsidTr="00A8053F">
        <w:trPr>
          <w:gridAfter w:val="1"/>
          <w:wAfter w:w="13" w:type="dxa"/>
        </w:trPr>
        <w:tc>
          <w:tcPr>
            <w:tcW w:w="2405" w:type="dxa"/>
            <w:vMerge w:val="restart"/>
          </w:tcPr>
          <w:p w14:paraId="6E8F67BC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Disability</w:t>
            </w:r>
          </w:p>
        </w:tc>
        <w:tc>
          <w:tcPr>
            <w:tcW w:w="1559" w:type="dxa"/>
          </w:tcPr>
          <w:p w14:paraId="0E8B906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769" w:type="dxa"/>
          </w:tcPr>
          <w:p w14:paraId="1B2EC776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Nastars&lt;/Author&gt;&lt;Year&gt;2019&lt;/Year&gt;&lt;RecNum&gt;162&lt;/RecNum&gt;&lt;DisplayText&gt;&lt;style face="superscript"&gt;172&lt;/style&gt;&lt;/DisplayText&gt;&lt;record&gt;&lt;rec-number&gt;162&lt;/rec-number&gt;&lt;foreign-keys&gt;&lt;key app="EN" db-id="fvtv9d5pi5a55ae92z5v95drzxardspfsrvr" timestamp="1660738162"&gt;162&lt;/key&gt;&lt;/foreign-keys&gt;&lt;ref-type name="Journal Article"&gt;17&lt;/ref-type&gt;&lt;contributors&gt;&lt;authors&gt;&lt;author&gt;Nastars, D. R.&lt;/author&gt;&lt;author&gt;Rojas, J. D.&lt;/author&gt;&lt;author&gt;Ottenbacher, K. J.&lt;/author&gt;&lt;author&gt;Graham, J. E.&lt;/author&gt;&lt;/authors&gt;&lt;/contributors&gt;&lt;titles&gt;&lt;title&gt;Race/Ethnicity and 30-Day Readmission Rates in Medicare Beneficiaries With COPD&lt;/title&gt;&lt;secondary-title&gt;Respir Care&lt;/secondary-title&gt;&lt;/titles&gt;&lt;periodical&gt;&lt;full-title&gt;Respir Care&lt;/full-title&gt;&lt;/periodical&gt;&lt;pages&gt;931-936&lt;/pages&gt;&lt;volume&gt;64&lt;/volume&gt;&lt;number&gt;8&lt;/number&gt;&lt;dates&gt;&lt;year&gt;2019&lt;/year&gt;&lt;/dates&gt;&lt;accession-num&gt;30914490&lt;/accession-num&gt;&lt;urls&gt;&lt;related-urls&gt;&lt;url&gt;https://uhn.idm.oclc.org/login?url=http://ovidsp.ovid.com/ovidweb.cgi?T=JS&amp;amp;CSC=Y&amp;amp;NEWS=N&amp;amp;PAGE=fulltext&amp;amp;D=med16&amp;amp;AN=30914490http://nt2yt7px7u.search.serialssolutions.com/?sid=OVID:Ovid+MEDLINE%28R%29+%3C2019%3E&amp;amp;genre=article&amp;amp;id=pmid:30914490&amp;amp;id=doi:10.4187%2&lt;/url&gt;&lt;/related-urls&gt;&lt;/urls&gt;&lt;electronic-resource-num&gt;https://dx.doi.org/10.4187/respcare.06475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172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6CA6B4C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52716DD6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294C6101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72E94243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799FEEF6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769" w:type="dxa"/>
          </w:tcPr>
          <w:p w14:paraId="079F3F7E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03537C73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34D9F9AE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2ECC8609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72323735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0B7CCFE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769" w:type="dxa"/>
          </w:tcPr>
          <w:p w14:paraId="4E40E79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2B01BD23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7CC1B86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26B017D8" w14:textId="77777777" w:rsidTr="00A8053F">
        <w:trPr>
          <w:gridAfter w:val="1"/>
          <w:wAfter w:w="13" w:type="dxa"/>
        </w:trPr>
        <w:tc>
          <w:tcPr>
            <w:tcW w:w="2405" w:type="dxa"/>
            <w:vMerge w:val="restart"/>
          </w:tcPr>
          <w:p w14:paraId="773EE4B4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Gastro-Esophageal Reflux</w:t>
            </w:r>
          </w:p>
        </w:tc>
        <w:tc>
          <w:tcPr>
            <w:tcW w:w="1559" w:type="dxa"/>
          </w:tcPr>
          <w:p w14:paraId="42D8BAA3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769" w:type="dxa"/>
          </w:tcPr>
          <w:p w14:paraId="0F7CD2C3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42AE4A9F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nversely 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Roberts&lt;/Author&gt;&lt;Year&gt;2015&lt;/Year&gt;&lt;RecNum&gt;198&lt;/RecNum&gt;&lt;DisplayText&gt;&lt;style face="superscript"&gt;208&lt;/style&gt;&lt;/DisplayText&gt;&lt;record&gt;&lt;rec-number&gt;198&lt;/rec-number&gt;&lt;foreign-keys&gt;&lt;key app="EN" db-id="fvtv9d5pi5a55ae92z5v95drzxardspfsrvr" timestamp="1660738162"&gt;198&lt;/key&gt;&lt;/foreign-keys&gt;&lt;ref-type name="Journal Article"&gt;17&lt;/ref-type&gt;&lt;contributors&gt;&lt;authors&gt;&lt;author&gt;Roberts, M. H.&lt;/author&gt;&lt;author&gt;Mapel, D. W.&lt;/author&gt;&lt;author&gt;Von Worley, A.&lt;/author&gt;&lt;author&gt;Beene, J.&lt;/author&gt;&lt;/authors&gt;&lt;/contributors&gt;&lt;titles&gt;&lt;title&gt;Clinical factors, including All Patient Refined Diagnosis Related Group severity, as predictors of early rehospitalization after COPD exacerbation&lt;/title&gt;&lt;secondary-title&gt;Drugs in Context&lt;/secondary-title&gt;&lt;/titles&gt;&lt;periodical&gt;&lt;full-title&gt;Drugs in Context&lt;/full-title&gt;&lt;/periodical&gt;&lt;volume&gt;4 (no pagination)&lt;/volume&gt;&lt;dates&gt;&lt;year&gt;2015&lt;/year&gt;&lt;/dates&gt;&lt;accession-num&gt;605515686&lt;/accession-num&gt;&lt;urls&gt;&lt;related-urls&gt;&lt;url&gt;http://www.drugsincontext.com/wp-content/uploads/2015/03/dic.212278.pdfhttps://uhn.idm.oclc.org/login?url=http://ovidsp.ovid.com/ovidweb.cgi?T=JS&amp;amp;CSC=Y&amp;amp;NEWS=N&amp;amp;PAGE=fulltext&amp;amp;D=emed16&amp;amp;AN=605515686http://nt2yt7px7u.search.serialssolutions.com/?sid=OVID:Embas&lt;/url&gt;&lt;/related-urls&gt;&lt;/urls&gt;&lt;electronic-resource-num&gt;http://dx.doi.org/10.7573/dic.212278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208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694" w:type="dxa"/>
          </w:tcPr>
          <w:p w14:paraId="3371900D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56EF8894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4C8F7A2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374D3AD3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769" w:type="dxa"/>
          </w:tcPr>
          <w:p w14:paraId="28D68DA4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4A049003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2C15AF37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4314502B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3E576710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3A19ADB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769" w:type="dxa"/>
          </w:tcPr>
          <w:p w14:paraId="062A750B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25D8CA84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08DDE12E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1020AFFE" w14:textId="77777777" w:rsidTr="00A8053F">
        <w:trPr>
          <w:gridAfter w:val="1"/>
          <w:wAfter w:w="13" w:type="dxa"/>
        </w:trPr>
        <w:tc>
          <w:tcPr>
            <w:tcW w:w="2405" w:type="dxa"/>
            <w:vMerge w:val="restart"/>
          </w:tcPr>
          <w:p w14:paraId="7D544CC5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Heart Failure</w:t>
            </w:r>
          </w:p>
        </w:tc>
        <w:tc>
          <w:tcPr>
            <w:tcW w:w="1559" w:type="dxa"/>
          </w:tcPr>
          <w:p w14:paraId="261228E4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769" w:type="dxa"/>
          </w:tcPr>
          <w:p w14:paraId="21B7681B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TaGFyaWY8L0F1dGhvcj48WWVhcj4yMDE0PC9ZZWFyPjxS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TaGFyaWY8L0F1dGhvcj48WWVhcj4yMDE0PC9ZZWFyPjxS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EF785A">
              <w:rPr>
                <w:rFonts w:ascii="Times New Roman" w:hAnsi="Times New Roman" w:cs="Times New Roman"/>
                <w:noProof/>
                <w:vertAlign w:val="superscript"/>
              </w:rPr>
              <w:t>24,29,216,232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14218CE8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6627637D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IYWppemFkZWg8L0F1dGhvcj48WWVhcj4yMDE1PC9ZZWFy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IYWppemFkZWg8L0F1dGhvcj48WWVhcj4yMDE1PC9ZZWFy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56,108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047395" w:rsidRPr="009202A3" w14:paraId="63DEC42B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510C673C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63E138F8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769" w:type="dxa"/>
          </w:tcPr>
          <w:p w14:paraId="5253699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aYXBhdGVybzwvQXV0aG9yPjxZZWFyPjIwMTM8L1llYXI+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aYXBhdGVybzwvQXV0aG9yPjxZZWFyPjIwMTM8L1llYXI+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EF785A">
              <w:rPr>
                <w:rFonts w:ascii="Times New Roman" w:hAnsi="Times New Roman" w:cs="Times New Roman"/>
                <w:noProof/>
                <w:vertAlign w:val="superscript"/>
              </w:rPr>
              <w:t>31,33,49,122,176,250,253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6505D9F5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Baker&lt;/Author&gt;&lt;Year&gt;2013&lt;/Year&gt;&lt;RecNum&gt;21&lt;/RecNum&gt;&lt;DisplayText&gt;&lt;style face="superscript"&gt;31&lt;/style&gt;&lt;/DisplayText&gt;&lt;record&gt;&lt;rec-number&gt;21&lt;/rec-number&gt;&lt;foreign-keys&gt;&lt;key app="EN" db-id="fvtv9d5pi5a55ae92z5v95drzxardspfsrvr" timestamp="1660738162"&gt;21&lt;/key&gt;&lt;/foreign-keys&gt;&lt;ref-type name="Journal Article"&gt;17&lt;/ref-type&gt;&lt;contributors&gt;&lt;authors&gt;&lt;author&gt;Baker, C. L.&lt;/author&gt;&lt;author&gt;Zou, K. H.&lt;/author&gt;&lt;author&gt;Su, J.&lt;/author&gt;&lt;/authors&gt;&lt;/contributors&gt;&lt;titles&gt;&lt;title&gt;Risk assessment of readmissions following an initial COPD-related hospitalization&lt;/title&gt;&lt;secondary-title&gt;Int J Chron Obstruct Pulmon Dis&lt;/secondary-title&gt;&lt;/titles&gt;&lt;periodical&gt;&lt;full-title&gt;Int J Chron Obstruct Pulmon Dis&lt;/full-title&gt;&lt;/periodical&gt;&lt;pages&gt;551-9&lt;/pages&gt;&lt;volume&gt;8&lt;/volume&gt;&lt;dates&gt;&lt;year&gt;2013&lt;/year&gt;&lt;/dates&gt;&lt;accession-num&gt;24348031&lt;/accession-num&gt;&lt;urls&gt;&lt;related-urls&gt;&lt;url&gt;https://uhn.idm.oclc.org/login?url=http://ovidsp.ovid.com/ovidweb.cgi?T=JS&amp;amp;CSC=Y&amp;amp;NEWS=N&amp;amp;PAGE=fulltext&amp;amp;D=med10&amp;amp;AN=24348031http://nt2yt7px7u.search.serialssolutions.com/?sid=OVID:Ovid+MEDLINE%28R%29+%3C2013%3E&amp;amp;genre=article&amp;amp;id=pmid:24348031&amp;amp;id=doi:10.2147%2&lt;/url&gt;&lt;/related-urls&gt;&lt;/urls&gt;&lt;electronic-resource-num&gt;https://dx.doi.org/10.2147/COPD.S51507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31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694" w:type="dxa"/>
          </w:tcPr>
          <w:p w14:paraId="2C8776A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Baker&lt;/Author&gt;&lt;Year&gt;2013&lt;/Year&gt;&lt;RecNum&gt;21&lt;/RecNum&gt;&lt;DisplayText&gt;&lt;style face="superscript"&gt;31&lt;/style&gt;&lt;/DisplayText&gt;&lt;record&gt;&lt;rec-number&gt;21&lt;/rec-number&gt;&lt;foreign-keys&gt;&lt;key app="EN" db-id="fvtv9d5pi5a55ae92z5v95drzxardspfsrvr" timestamp="1660738162"&gt;21&lt;/key&gt;&lt;/foreign-keys&gt;&lt;ref-type name="Journal Article"&gt;17&lt;/ref-type&gt;&lt;contributors&gt;&lt;authors&gt;&lt;author&gt;Baker, C. L.&lt;/author&gt;&lt;author&gt;Zou, K. H.&lt;/author&gt;&lt;author&gt;Su, J.&lt;/author&gt;&lt;/authors&gt;&lt;/contributors&gt;&lt;titles&gt;&lt;title&gt;Risk assessment of readmissions following an initial COPD-related hospitalization&lt;/title&gt;&lt;secondary-title&gt;Int J Chron Obstruct Pulmon Dis&lt;/secondary-title&gt;&lt;/titles&gt;&lt;periodical&gt;&lt;full-title&gt;Int J Chron Obstruct Pulmon Dis&lt;/full-title&gt;&lt;/periodical&gt;&lt;pages&gt;551-9&lt;/pages&gt;&lt;volume&gt;8&lt;/volume&gt;&lt;dates&gt;&lt;year&gt;2013&lt;/year&gt;&lt;/dates&gt;&lt;accession-num&gt;24348031&lt;/accession-num&gt;&lt;urls&gt;&lt;related-urls&gt;&lt;url&gt;https://uhn.idm.oclc.org/login?url=http://ovidsp.ovid.com/ovidweb.cgi?T=JS&amp;amp;CSC=Y&amp;amp;NEWS=N&amp;amp;PAGE=fulltext&amp;amp;D=med10&amp;amp;AN=24348031http://nt2yt7px7u.search.serialssolutions.com/?sid=OVID:Ovid+MEDLINE%28R%29+%3C2013%3E&amp;amp;genre=article&amp;amp;id=pmid:24348031&amp;amp;id=doi:10.2147%2&lt;/url&gt;&lt;/related-urls&gt;&lt;/urls&gt;&lt;electronic-resource-num&gt;https://dx.doi.org/10.2147/COPD.S51507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31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047395" w:rsidRPr="009202A3" w14:paraId="6976E8F0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7418A2F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7031263C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769" w:type="dxa"/>
          </w:tcPr>
          <w:p w14:paraId="2894CEB3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6FCA6917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432E7CCF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355517E6" w14:textId="77777777" w:rsidTr="00A8053F">
        <w:trPr>
          <w:gridAfter w:val="1"/>
          <w:wAfter w:w="13" w:type="dxa"/>
        </w:trPr>
        <w:tc>
          <w:tcPr>
            <w:tcW w:w="2405" w:type="dxa"/>
            <w:vMerge w:val="restart"/>
          </w:tcPr>
          <w:p w14:paraId="11D333EE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ight-Sided Heart Failure/Cor Pulmonale</w:t>
            </w:r>
          </w:p>
        </w:tc>
        <w:tc>
          <w:tcPr>
            <w:tcW w:w="1559" w:type="dxa"/>
          </w:tcPr>
          <w:p w14:paraId="6E7BE4C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769" w:type="dxa"/>
          </w:tcPr>
          <w:p w14:paraId="2204DD1F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2FA3A988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nversely 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Roberts&lt;/Author&gt;&lt;Year&gt;2015&lt;/Year&gt;&lt;RecNum&gt;198&lt;/RecNum&gt;&lt;DisplayText&gt;&lt;style face="superscript"&gt;208&lt;/style&gt;&lt;/DisplayText&gt;&lt;record&gt;&lt;rec-number&gt;198&lt;/rec-number&gt;&lt;foreign-keys&gt;&lt;key app="EN" db-id="fvtv9d5pi5a55ae92z5v95drzxardspfsrvr" timestamp="1660738162"&gt;198&lt;/key&gt;&lt;/foreign-keys&gt;&lt;ref-type name="Journal Article"&gt;17&lt;/ref-type&gt;&lt;contributors&gt;&lt;authors&gt;&lt;author&gt;Roberts, M. H.&lt;/author&gt;&lt;author&gt;Mapel, D. W.&lt;/author&gt;&lt;author&gt;Von Worley, A.&lt;/author&gt;&lt;author&gt;Beene, J.&lt;/author&gt;&lt;/authors&gt;&lt;/contributors&gt;&lt;titles&gt;&lt;title&gt;Clinical factors, including All Patient Refined Diagnosis Related Group severity, as predictors of early rehospitalization after COPD exacerbation&lt;/title&gt;&lt;secondary-title&gt;Drugs in Context&lt;/secondary-title&gt;&lt;/titles&gt;&lt;periodical&gt;&lt;full-title&gt;Drugs in Context&lt;/full-title&gt;&lt;/periodical&gt;&lt;volume&gt;4 (no pagination)&lt;/volume&gt;&lt;dates&gt;&lt;year&gt;2015&lt;/year&gt;&lt;/dates&gt;&lt;accession-num&gt;605515686&lt;/accession-num&gt;&lt;urls&gt;&lt;related-urls&gt;&lt;url&gt;http://www.drugsincontext.com/wp-content/uploads/2015/03/dic.212278.pdfhttps://uhn.idm.oclc.org/login?url=http://ovidsp.ovid.com/ovidweb.cgi?T=JS&amp;amp;CSC=Y&amp;amp;NEWS=N&amp;amp;PAGE=fulltext&amp;amp;D=emed16&amp;amp;AN=605515686http://nt2yt7px7u.search.serialssolutions.com/?sid=OVID:Embas&lt;/url&gt;&lt;/related-urls&gt;&lt;/urls&gt;&lt;electronic-resource-num&gt;http://dx.doi.org/10.7573/dic.212278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208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694" w:type="dxa"/>
          </w:tcPr>
          <w:p w14:paraId="34AB93E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77E02F21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1C82A16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5A75E35F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769" w:type="dxa"/>
          </w:tcPr>
          <w:p w14:paraId="77A0AB3E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69D673C4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Roberts&lt;/Author&gt;&lt;Year&gt;2011&lt;/Year&gt;&lt;RecNum&gt;195&lt;/RecNum&gt;&lt;DisplayText&gt;&lt;style face="superscript"&gt;205&lt;/style&gt;&lt;/DisplayText&gt;&lt;record&gt;&lt;rec-number&gt;195&lt;/rec-number&gt;&lt;foreign-keys&gt;&lt;key app="EN" db-id="fvtv9d5pi5a55ae92z5v95drzxardspfsrvr" timestamp="1660738162"&gt;195&lt;/key&gt;&lt;/foreign-keys&gt;&lt;ref-type name="Journal Article"&gt;17&lt;/ref-type&gt;&lt;contributors&gt;&lt;authors&gt;&lt;author&gt;Roberts, C. M.&lt;/author&gt;&lt;author&gt;Stone, R. A.&lt;/author&gt;&lt;author&gt;Lowe, D.&lt;/author&gt;&lt;author&gt;Pursey, N. A.&lt;/author&gt;&lt;author&gt;Buckingham, R. J.&lt;/author&gt;&lt;/authors&gt;&lt;/contributors&gt;&lt;titles&gt;&lt;title&gt;Co-morbidities and 90-day outcomes in hospitalized COPD exacerbations&lt;/title&gt;&lt;secondary-title&gt;COPD: Journal of Chronic Obstructive Pulmonary Disease&lt;/secondary-title&gt;&lt;/titles&gt;&lt;periodical&gt;&lt;full-title&gt;COPD: Journal of Chronic Obstructive Pulmonary Disease&lt;/full-title&gt;&lt;/periodical&gt;&lt;pages&gt;354-361&lt;/pages&gt;&lt;volume&gt;8(5)&lt;/volume&gt;&lt;dates&gt;&lt;year&gt;2011&lt;/year&gt;&lt;/dates&gt;&lt;accession-num&gt;362607526&lt;/accession-num&gt;&lt;urls&gt;&lt;related-urls&gt;&lt;url&gt;https://uhn.idm.oclc.org/login?url=http://ovidsp.ovid.com/ovidweb.cgi?T=JS&amp;amp;CSC=Y&amp;amp;NEWS=N&amp;amp;PAGE=fulltext&amp;amp;D=emed12&amp;amp;AN=362607526http://nt2yt7px7u.search.serialssolutions.com/?sid=OVID:Embase&amp;amp;genre=article&amp;amp;id=pmid:21864116&amp;amp;id=doi:10.3109%2F15412555.2011.600362&amp;amp;&lt;/url&gt;&lt;/related-urls&gt;&lt;/urls&gt;&lt;electronic-resource-num&gt;http://dx.doi.org/10.3109/15412555.2011.600362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205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694" w:type="dxa"/>
          </w:tcPr>
          <w:p w14:paraId="632404FC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445F4FCE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6E7D014B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4CA78146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769" w:type="dxa"/>
          </w:tcPr>
          <w:p w14:paraId="51172AFA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00D89CC7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11033D9C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59A3BB21" w14:textId="77777777" w:rsidTr="00A8053F">
        <w:trPr>
          <w:gridAfter w:val="1"/>
          <w:wAfter w:w="13" w:type="dxa"/>
        </w:trPr>
        <w:tc>
          <w:tcPr>
            <w:tcW w:w="2405" w:type="dxa"/>
            <w:vMerge w:val="restart"/>
          </w:tcPr>
          <w:p w14:paraId="178577C7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lastRenderedPageBreak/>
              <w:t>Hematologic Malignancy</w:t>
            </w:r>
          </w:p>
        </w:tc>
        <w:tc>
          <w:tcPr>
            <w:tcW w:w="1559" w:type="dxa"/>
          </w:tcPr>
          <w:p w14:paraId="7650D8AB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769" w:type="dxa"/>
          </w:tcPr>
          <w:p w14:paraId="16950DFC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6F464BBE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76D4B7FF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130D0CB6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794EC6D0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5E2E13FE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769" w:type="dxa"/>
          </w:tcPr>
          <w:p w14:paraId="28C1EFFC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nversely 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Roberts&lt;/Author&gt;&lt;Year&gt;2015&lt;/Year&gt;&lt;RecNum&gt;198&lt;/RecNum&gt;&lt;DisplayText&gt;&lt;style face="superscript"&gt;208&lt;/style&gt;&lt;/DisplayText&gt;&lt;record&gt;&lt;rec-number&gt;198&lt;/rec-number&gt;&lt;foreign-keys&gt;&lt;key app="EN" db-id="fvtv9d5pi5a55ae92z5v95drzxardspfsrvr" timestamp="1660738162"&gt;198&lt;/key&gt;&lt;/foreign-keys&gt;&lt;ref-type name="Journal Article"&gt;17&lt;/ref-type&gt;&lt;contributors&gt;&lt;authors&gt;&lt;author&gt;Roberts, M. H.&lt;/author&gt;&lt;author&gt;Mapel, D. W.&lt;/author&gt;&lt;author&gt;Von Worley, A.&lt;/author&gt;&lt;author&gt;Beene, J.&lt;/author&gt;&lt;/authors&gt;&lt;/contributors&gt;&lt;titles&gt;&lt;title&gt;Clinical factors, including All Patient Refined Diagnosis Related Group severity, as predictors of early rehospitalization after COPD exacerbation&lt;/title&gt;&lt;secondary-title&gt;Drugs in Context&lt;/secondary-title&gt;&lt;/titles&gt;&lt;periodical&gt;&lt;full-title&gt;Drugs in Context&lt;/full-title&gt;&lt;/periodical&gt;&lt;volume&gt;4 (no pagination)&lt;/volume&gt;&lt;dates&gt;&lt;year&gt;2015&lt;/year&gt;&lt;/dates&gt;&lt;accession-num&gt;605515686&lt;/accession-num&gt;&lt;urls&gt;&lt;related-urls&gt;&lt;url&gt;http://www.drugsincontext.com/wp-content/uploads/2015/03/dic.212278.pdfhttps://uhn.idm.oclc.org/login?url=http://ovidsp.ovid.com/ovidweb.cgi?T=JS&amp;amp;CSC=Y&amp;amp;NEWS=N&amp;amp;PAGE=fulltext&amp;amp;D=emed16&amp;amp;AN=605515686http://nt2yt7px7u.search.serialssolutions.com/?sid=OVID:Embas&lt;/url&gt;&lt;/related-urls&gt;&lt;/urls&gt;&lt;electronic-resource-num&gt;http://dx.doi.org/10.7573/dic.212278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208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332061ED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Roberts&lt;/Author&gt;&lt;Year&gt;2015&lt;/Year&gt;&lt;RecNum&gt;198&lt;/RecNum&gt;&lt;DisplayText&gt;&lt;style face="superscript"&gt;208&lt;/style&gt;&lt;/DisplayText&gt;&lt;record&gt;&lt;rec-number&gt;198&lt;/rec-number&gt;&lt;foreign-keys&gt;&lt;key app="EN" db-id="fvtv9d5pi5a55ae92z5v95drzxardspfsrvr" timestamp="1660738162"&gt;198&lt;/key&gt;&lt;/foreign-keys&gt;&lt;ref-type name="Journal Article"&gt;17&lt;/ref-type&gt;&lt;contributors&gt;&lt;authors&gt;&lt;author&gt;Roberts, M. H.&lt;/author&gt;&lt;author&gt;Mapel, D. W.&lt;/author&gt;&lt;author&gt;Von Worley, A.&lt;/author&gt;&lt;author&gt;Beene, J.&lt;/author&gt;&lt;/authors&gt;&lt;/contributors&gt;&lt;titles&gt;&lt;title&gt;Clinical factors, including All Patient Refined Diagnosis Related Group severity, as predictors of early rehospitalization after COPD exacerbation&lt;/title&gt;&lt;secondary-title&gt;Drugs in Context&lt;/secondary-title&gt;&lt;/titles&gt;&lt;periodical&gt;&lt;full-title&gt;Drugs in Context&lt;/full-title&gt;&lt;/periodical&gt;&lt;volume&gt;4 (no pagination)&lt;/volume&gt;&lt;dates&gt;&lt;year&gt;2015&lt;/year&gt;&lt;/dates&gt;&lt;accession-num&gt;605515686&lt;/accession-num&gt;&lt;urls&gt;&lt;related-urls&gt;&lt;url&gt;http://www.drugsincontext.com/wp-content/uploads/2015/03/dic.212278.pdfhttps://uhn.idm.oclc.org/login?url=http://ovidsp.ovid.com/ovidweb.cgi?T=JS&amp;amp;CSC=Y&amp;amp;NEWS=N&amp;amp;PAGE=fulltext&amp;amp;D=emed16&amp;amp;AN=605515686http://nt2yt7px7u.search.serialssolutions.com/?sid=OVID:Embas&lt;/url&gt;&lt;/related-urls&gt;&lt;/urls&gt;&lt;electronic-resource-num&gt;http://dx.doi.org/10.7573/dic.212278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208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694" w:type="dxa"/>
          </w:tcPr>
          <w:p w14:paraId="7C599098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1A88A5E0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76AD4E66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71A5864E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769" w:type="dxa"/>
          </w:tcPr>
          <w:p w14:paraId="761E43DC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021E53EC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60864818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6CE8E3CF" w14:textId="77777777" w:rsidTr="00A8053F">
        <w:trPr>
          <w:gridAfter w:val="1"/>
          <w:wAfter w:w="13" w:type="dxa"/>
        </w:trPr>
        <w:tc>
          <w:tcPr>
            <w:tcW w:w="2405" w:type="dxa"/>
            <w:vMerge w:val="restart"/>
          </w:tcPr>
          <w:p w14:paraId="0750551A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Hemiplegia/Paraplegia</w:t>
            </w:r>
          </w:p>
        </w:tc>
        <w:tc>
          <w:tcPr>
            <w:tcW w:w="1559" w:type="dxa"/>
          </w:tcPr>
          <w:p w14:paraId="2FDD67F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769" w:type="dxa"/>
          </w:tcPr>
          <w:p w14:paraId="5BE9437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1ECD3D6A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42B9CC8C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1E73A4E7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3D786AF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4FAB8B5F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769" w:type="dxa"/>
          </w:tcPr>
          <w:p w14:paraId="030EA3F7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Buhr&lt;/Author&gt;&lt;Year&gt;2019&lt;/Year&gt;&lt;RecNum&gt;39&lt;/RecNum&gt;&lt;DisplayText&gt;&lt;style face="superscript"&gt;49&lt;/style&gt;&lt;/DisplayText&gt;&lt;record&gt;&lt;rec-number&gt;39&lt;/rec-number&gt;&lt;foreign-keys&gt;&lt;key app="EN" db-id="fvtv9d5pi5a55ae92z5v95drzxardspfsrvr" timestamp="1660738162"&gt;39&lt;/key&gt;&lt;/foreign-keys&gt;&lt;ref-type name="Journal Article"&gt;17&lt;/ref-type&gt;&lt;contributors&gt;&lt;authors&gt;&lt;author&gt;Buhr, R. G.&lt;/author&gt;&lt;author&gt;Jackson, N. J.&lt;/author&gt;&lt;author&gt;Kominski, G. F.&lt;/author&gt;&lt;author&gt;Dubinett, S. M.&lt;/author&gt;&lt;author&gt;Ong, M. K.&lt;/author&gt;&lt;author&gt;Mangione, C. M.&lt;/author&gt;&lt;/authors&gt;&lt;/contributors&gt;&lt;titles&gt;&lt;title&gt;Comorbidity and thirty-day hospital readmission odds in chronic obstructive pulmonary disease: a comparison of the Charlson and Elixhauser comorbidity indices&lt;/title&gt;&lt;secondary-title&gt;BMC health services research&lt;/secondary-title&gt;&lt;/titles&gt;&lt;periodical&gt;&lt;full-title&gt;BMC health services research&lt;/full-title&gt;&lt;/periodical&gt;&lt;pages&gt;701&lt;/pages&gt;&lt;volume&gt;19(1)&lt;/volume&gt;&lt;dates&gt;&lt;year&gt;2019&lt;/year&gt;&lt;/dates&gt;&lt;accession-num&gt;629600739&lt;/accession-num&gt;&lt;urls&gt;&lt;related-urls&gt;&lt;url&gt;https://uhn.idm.oclc.org/login?url=http://ovidsp.ovid.com/ovidweb.cgi?T=JS&amp;amp;CSC=Y&amp;amp;NEWS=N&amp;amp;PAGE=fulltext&amp;amp;D=emed20&amp;amp;AN=629600739http://nt2yt7px7u.search.serialssolutions.com/?sid=OVID:Embase&amp;amp;genre=article&amp;amp;id=pmid:31615508&amp;amp;id=doi:10.1186%2Fs12913-019-4549-4&amp;amp;iss&lt;/url&gt;&lt;/related-urls&gt;&lt;/urls&gt;&lt;electronic-resource-num&gt;http://dx.doi.org/10.1186/s12913-019-4549-4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49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63B4F626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3053EB3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3797E1BF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5589F86D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290C4484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769" w:type="dxa"/>
          </w:tcPr>
          <w:p w14:paraId="56AD4A67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510C3213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5BE9E8E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5C295888" w14:textId="77777777" w:rsidTr="00A8053F">
        <w:trPr>
          <w:gridAfter w:val="1"/>
          <w:wAfter w:w="13" w:type="dxa"/>
        </w:trPr>
        <w:tc>
          <w:tcPr>
            <w:tcW w:w="2405" w:type="dxa"/>
            <w:vMerge w:val="restart"/>
          </w:tcPr>
          <w:p w14:paraId="58BC2657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HIV/AIDS</w:t>
            </w:r>
          </w:p>
        </w:tc>
        <w:tc>
          <w:tcPr>
            <w:tcW w:w="1559" w:type="dxa"/>
          </w:tcPr>
          <w:p w14:paraId="4517BC2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769" w:type="dxa"/>
          </w:tcPr>
          <w:p w14:paraId="3A9A4198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4AD32FBF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22DB8FD3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5E6F6A83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3936532A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74215276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769" w:type="dxa"/>
          </w:tcPr>
          <w:p w14:paraId="3D6581C3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Buhr&lt;/Author&gt;&lt;Year&gt;2019&lt;/Year&gt;&lt;RecNum&gt;39&lt;/RecNum&gt;&lt;DisplayText&gt;&lt;style face="superscript"&gt;49&lt;/style&gt;&lt;/DisplayText&gt;&lt;record&gt;&lt;rec-number&gt;39&lt;/rec-number&gt;&lt;foreign-keys&gt;&lt;key app="EN" db-id="fvtv9d5pi5a55ae92z5v95drzxardspfsrvr" timestamp="1660738162"&gt;39&lt;/key&gt;&lt;/foreign-keys&gt;&lt;ref-type name="Journal Article"&gt;17&lt;/ref-type&gt;&lt;contributors&gt;&lt;authors&gt;&lt;author&gt;Buhr, R. G.&lt;/author&gt;&lt;author&gt;Jackson, N. J.&lt;/author&gt;&lt;author&gt;Kominski, G. F.&lt;/author&gt;&lt;author&gt;Dubinett, S. M.&lt;/author&gt;&lt;author&gt;Ong, M. K.&lt;/author&gt;&lt;author&gt;Mangione, C. M.&lt;/author&gt;&lt;/authors&gt;&lt;/contributors&gt;&lt;titles&gt;&lt;title&gt;Comorbidity and thirty-day hospital readmission odds in chronic obstructive pulmonary disease: a comparison of the Charlson and Elixhauser comorbidity indices&lt;/title&gt;&lt;secondary-title&gt;BMC health services research&lt;/secondary-title&gt;&lt;/titles&gt;&lt;periodical&gt;&lt;full-title&gt;BMC health services research&lt;/full-title&gt;&lt;/periodical&gt;&lt;pages&gt;701&lt;/pages&gt;&lt;volume&gt;19(1)&lt;/volume&gt;&lt;dates&gt;&lt;year&gt;2019&lt;/year&gt;&lt;/dates&gt;&lt;accession-num&gt;629600739&lt;/accession-num&gt;&lt;urls&gt;&lt;related-urls&gt;&lt;url&gt;https://uhn.idm.oclc.org/login?url=http://ovidsp.ovid.com/ovidweb.cgi?T=JS&amp;amp;CSC=Y&amp;amp;NEWS=N&amp;amp;PAGE=fulltext&amp;amp;D=emed20&amp;amp;AN=629600739http://nt2yt7px7u.search.serialssolutions.com/?sid=OVID:Embase&amp;amp;genre=article&amp;amp;id=pmid:31615508&amp;amp;id=doi:10.1186%2Fs12913-019-4549-4&amp;amp;iss&lt;/url&gt;&lt;/related-urls&gt;&lt;/urls&gt;&lt;electronic-resource-num&gt;http://dx.doi.org/10.1186/s12913-019-4549-4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49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7A2FEA48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1B3BC13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3D3E7FEC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73560B23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46F63EF7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769" w:type="dxa"/>
          </w:tcPr>
          <w:p w14:paraId="6FDA704E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2A1353BA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427FD5EB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3D9B6BDC" w14:textId="77777777" w:rsidTr="00A8053F">
        <w:trPr>
          <w:gridAfter w:val="1"/>
          <w:wAfter w:w="13" w:type="dxa"/>
        </w:trPr>
        <w:tc>
          <w:tcPr>
            <w:tcW w:w="2405" w:type="dxa"/>
            <w:vMerge w:val="restart"/>
          </w:tcPr>
          <w:p w14:paraId="21BE5BA0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Hypertension</w:t>
            </w:r>
          </w:p>
        </w:tc>
        <w:tc>
          <w:tcPr>
            <w:tcW w:w="1559" w:type="dxa"/>
          </w:tcPr>
          <w:p w14:paraId="1ECDC944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769" w:type="dxa"/>
          </w:tcPr>
          <w:p w14:paraId="57AEFBC3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TdHVhcnQ8L0F1dGhvcj48WWVhcj4yMDEwPC9ZZWFyPjxS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TdHVhcnQ8L0F1dGhvcj48WWVhcj4yMDEwPC9ZZWFyPjxS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212,232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6EFD3B4F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03D92CE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36765632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0E85B2A3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3A22D747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769" w:type="dxa"/>
          </w:tcPr>
          <w:p w14:paraId="65A9A43E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nversely 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Buhr&lt;/Author&gt;&lt;Year&gt;2019&lt;/Year&gt;&lt;RecNum&gt;39&lt;/RecNum&gt;&lt;DisplayText&gt;&lt;style face="superscript"&gt;49&lt;/style&gt;&lt;/DisplayText&gt;&lt;record&gt;&lt;rec-number&gt;39&lt;/rec-number&gt;&lt;foreign-keys&gt;&lt;key app="EN" db-id="fvtv9d5pi5a55ae92z5v95drzxardspfsrvr" timestamp="1660738162"&gt;39&lt;/key&gt;&lt;/foreign-keys&gt;&lt;ref-type name="Journal Article"&gt;17&lt;/ref-type&gt;&lt;contributors&gt;&lt;authors&gt;&lt;author&gt;Buhr, R. G.&lt;/author&gt;&lt;author&gt;Jackson, N. J.&lt;/author&gt;&lt;author&gt;Kominski, G. F.&lt;/author&gt;&lt;author&gt;Dubinett, S. M.&lt;/author&gt;&lt;author&gt;Ong, M. K.&lt;/author&gt;&lt;author&gt;Mangione, C. M.&lt;/author&gt;&lt;/authors&gt;&lt;/contributors&gt;&lt;titles&gt;&lt;title&gt;Comorbidity and thirty-day hospital readmission odds in chronic obstructive pulmonary disease: a comparison of the Charlson and Elixhauser comorbidity indices&lt;/title&gt;&lt;secondary-title&gt;BMC health services research&lt;/secondary-title&gt;&lt;/titles&gt;&lt;periodical&gt;&lt;full-title&gt;BMC health services research&lt;/full-title&gt;&lt;/periodical&gt;&lt;pages&gt;701&lt;/pages&gt;&lt;volume&gt;19(1)&lt;/volume&gt;&lt;dates&gt;&lt;year&gt;2019&lt;/year&gt;&lt;/dates&gt;&lt;accession-num&gt;629600739&lt;/accession-num&gt;&lt;urls&gt;&lt;related-urls&gt;&lt;url&gt;https://uhn.idm.oclc.org/login?url=http://ovidsp.ovid.com/ovidweb.cgi?T=JS&amp;amp;CSC=Y&amp;amp;NEWS=N&amp;amp;PAGE=fulltext&amp;amp;D=emed20&amp;amp;AN=629600739http://nt2yt7px7u.search.serialssolutions.com/?sid=OVID:Embase&amp;amp;genre=article&amp;amp;id=pmid:31615508&amp;amp;id=doi:10.1186%2Fs12913-019-4549-4&amp;amp;iss&lt;/url&gt;&lt;/related-urls&gt;&lt;/urls&gt;&lt;electronic-resource-num&gt;http://dx.doi.org/10.1186/s12913-019-4549-4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49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380EDC7B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2D2D1B20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586529AB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74D57F26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3D7BBD7B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769" w:type="dxa"/>
          </w:tcPr>
          <w:p w14:paraId="4F20E815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3C7443A6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5353FEDC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15AF2F35" w14:textId="77777777" w:rsidTr="00A8053F">
        <w:trPr>
          <w:gridAfter w:val="1"/>
          <w:wAfter w:w="13" w:type="dxa"/>
        </w:trPr>
        <w:tc>
          <w:tcPr>
            <w:tcW w:w="2405" w:type="dxa"/>
            <w:vMerge w:val="restart"/>
          </w:tcPr>
          <w:p w14:paraId="3BFC669A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schemic Heart Disease</w:t>
            </w:r>
          </w:p>
        </w:tc>
        <w:tc>
          <w:tcPr>
            <w:tcW w:w="1559" w:type="dxa"/>
          </w:tcPr>
          <w:p w14:paraId="5CF907D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769" w:type="dxa"/>
          </w:tcPr>
          <w:p w14:paraId="58AEEADE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Stuart&lt;/Author&gt;&lt;Year&gt;2010&lt;/Year&gt;&lt;RecNum&gt;222&lt;/RecNum&gt;&lt;DisplayText&gt;&lt;style face="superscript"&gt;232&lt;/style&gt;&lt;/DisplayText&gt;&lt;record&gt;&lt;rec-number&gt;222&lt;/rec-number&gt;&lt;foreign-keys&gt;&lt;key app="EN" db-id="fvtv9d5pi5a55ae92z5v95drzxardspfsrvr" timestamp="1660738162"&gt;222&lt;/key&gt;&lt;/foreign-keys&gt;&lt;ref-type name="Journal Article"&gt;17&lt;/ref-type&gt;&lt;contributors&gt;&lt;authors&gt;&lt;author&gt;Stuart, B. C.&lt;/author&gt;&lt;author&gt;Simoni-Wastila, L.&lt;/author&gt;&lt;author&gt;Zuckerman, I. H.&lt;/author&gt;&lt;author&gt;Davidoff, A.&lt;/author&gt;&lt;author&gt;Shaffer, T.&lt;/author&gt;&lt;author&gt;Yang, H. W.&lt;/author&gt;&lt;author&gt;Qian, J.&lt;/author&gt;&lt;author&gt;Dalal, A. A.&lt;/author&gt;&lt;author&gt;Mapel, D. W.&lt;/author&gt;&lt;author&gt;Bryant-Comstock, L.&lt;/author&gt;&lt;/authors&gt;&lt;/contributors&gt;&lt;titles&gt;&lt;title&gt;Impact of maintenance therapy on hospitalization and expenditures for Medicare beneficiaries with chronic obstructive pulmonary disease&lt;/title&gt;&lt;secondary-title&gt;Am J Geriatr Pharmacother&lt;/secondary-title&gt;&lt;/titles&gt;&lt;periodical&gt;&lt;full-title&gt;Am J Geriatr Pharmacother&lt;/full-title&gt;&lt;/periodical&gt;&lt;pages&gt;441-53&lt;/pages&gt;&lt;volume&gt;8&lt;/volume&gt;&lt;number&gt;5&lt;/number&gt;&lt;dates&gt;&lt;year&gt;2010&lt;/year&gt;&lt;/dates&gt;&lt;accession-num&gt;21335297&lt;/accession-num&gt;&lt;urls&gt;&lt;related-urls&gt;&lt;url&gt;https://uhn.idm.oclc.org/login?url=http://ovidsp.ovid.com/ovidweb.cgi?T=JS&amp;amp;CSC=Y&amp;amp;NEWS=N&amp;amp;PAGE=fulltext&amp;amp;D=med8&amp;amp;AN=21335297http://nt2yt7px7u.search.serialssolutions.com/?sid=OVID:Ovid+MEDLINE%28R%29+%3C2010+to+2011%3E&amp;amp;genre=article&amp;amp;id=pmid:21335297&amp;amp;id=doi:10&lt;/url&gt;&lt;/related-urls&gt;&lt;/urls&gt;&lt;electronic-resource-num&gt;https://dx.doi.org/10.1016/j.amjopharm.2010.10.002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232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49753B16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Al Aqqad&lt;/Author&gt;&lt;Year&gt;2017&lt;/Year&gt;&lt;RecNum&gt;10&lt;/RecNum&gt;&lt;DisplayText&gt;&lt;style face="superscript"&gt;20&lt;/style&gt;&lt;/DisplayText&gt;&lt;record&gt;&lt;rec-number&gt;10&lt;/rec-number&gt;&lt;foreign-keys&gt;&lt;key app="EN" db-id="fvtv9d5pi5a55ae92z5v95drzxardspfsrvr" timestamp="1660738162"&gt;10&lt;/key&gt;&lt;/foreign-keys&gt;&lt;ref-type name="Journal Article"&gt;17&lt;/ref-type&gt;&lt;contributors&gt;&lt;authors&gt;&lt;author&gt;Al Aqqad, S. M. H.&lt;/author&gt;&lt;author&gt;Tangiisuran, B.&lt;/author&gt;&lt;author&gt;Hyder Ali, I. A.&lt;/author&gt;&lt;author&gt;Md. Kassim, R. M. N.&lt;/author&gt;&lt;author&gt;Wong, J. L.&lt;/author&gt;&lt;author&gt;Tengku Saifudin, T. I.&lt;/author&gt;&lt;/authors&gt;&lt;/contributors&gt;&lt;titles&gt;&lt;title&gt;Hospitalisation of multiethnic older patients with AECOPD: exploration of the occurrence of anxiety, depression and factors associated with short-term hospital readmission&lt;/title&gt;&lt;secondary-title&gt;Clinical Respiratory Journal&lt;/secondary-title&gt;&lt;/titles&gt;&lt;periodical&gt;&lt;full-title&gt;Clinical Respiratory Journal&lt;/full-title&gt;&lt;/periodical&gt;&lt;pages&gt;960-967&lt;/pages&gt;&lt;volume&gt;11(6)&lt;/volume&gt;&lt;dates&gt;&lt;year&gt;2017&lt;/year&gt;&lt;/dates&gt;&lt;accession-num&gt;608745930&lt;/accession-num&gt;&lt;urls&gt;&lt;related-urls&gt;&lt;url&gt;http://onlinelibrary.wiley.com/journal/10.1111/(ISSN)1752-699Xhttps://uhn.idm.oclc.org/login?url=http://ovidsp.ovid.com/ovidweb.cgi?T=JS&amp;amp;CSC=Y&amp;amp;NEWS=N&amp;amp;PAGE=fulltext&amp;amp;D=emed18&amp;amp;AN=608745930http://nt2yt7px7u.search.serialssolutions.com/?sid=OVID:Embase&amp;amp;genre=a&lt;/url&gt;&lt;/related-urls&gt;&lt;/urls&gt;&lt;electronic-resource-num&gt;http://dx.doi.org/10.1111/crj.12448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20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694" w:type="dxa"/>
          </w:tcPr>
          <w:p w14:paraId="31689F2C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20445F91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7CB2BE05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7030C7BD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769" w:type="dxa"/>
          </w:tcPr>
          <w:p w14:paraId="1A6B9CAB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2D65FB1A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Sb2JlcnRzPC9BdXRob3I+PFllYXI+MjAxMTwvWWVhcj48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Sb2JlcnRzPC9BdXRob3I+PFllYXI+MjAxMTwvWWVhcj48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50,205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694" w:type="dxa"/>
          </w:tcPr>
          <w:p w14:paraId="3C5EEA04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3B910FFB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7A12F56B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445E0F78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769" w:type="dxa"/>
          </w:tcPr>
          <w:p w14:paraId="67844356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581824CA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31483E76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655A4A8C" w14:textId="77777777" w:rsidTr="00A8053F">
        <w:trPr>
          <w:gridAfter w:val="1"/>
          <w:wAfter w:w="13" w:type="dxa"/>
        </w:trPr>
        <w:tc>
          <w:tcPr>
            <w:tcW w:w="2405" w:type="dxa"/>
            <w:vMerge w:val="restart"/>
          </w:tcPr>
          <w:p w14:paraId="471EE53A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Liver Disease</w:t>
            </w:r>
          </w:p>
        </w:tc>
        <w:tc>
          <w:tcPr>
            <w:tcW w:w="1559" w:type="dxa"/>
          </w:tcPr>
          <w:p w14:paraId="074CC22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769" w:type="dxa"/>
          </w:tcPr>
          <w:p w14:paraId="26C04096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387A70BE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4C43EFFB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Baker&lt;/Author&gt;&lt;Year&gt;2013&lt;/Year&gt;&lt;RecNum&gt;21&lt;/RecNum&gt;&lt;DisplayText&gt;&lt;style face="superscript"&gt;31&lt;/style&gt;&lt;/DisplayText&gt;&lt;record&gt;&lt;rec-number&gt;21&lt;/rec-number&gt;&lt;foreign-keys&gt;&lt;key app="EN" db-id="fvtv9d5pi5a55ae92z5v95drzxardspfsrvr" timestamp="1660738162"&gt;21&lt;/key&gt;&lt;/foreign-keys&gt;&lt;ref-type name="Journal Article"&gt;17&lt;/ref-type&gt;&lt;contributors&gt;&lt;authors&gt;&lt;author&gt;Baker, C. L.&lt;/author&gt;&lt;author&gt;Zou, K. H.&lt;/author&gt;&lt;author&gt;Su, J.&lt;/author&gt;&lt;/authors&gt;&lt;/contributors&gt;&lt;titles&gt;&lt;title&gt;Risk assessment of readmissions following an initial COPD-related hospitalization&lt;/title&gt;&lt;secondary-title&gt;Int J Chron Obstruct Pulmon Dis&lt;/secondary-title&gt;&lt;/titles&gt;&lt;periodical&gt;&lt;full-title&gt;Int J Chron Obstruct Pulmon Dis&lt;/full-title&gt;&lt;/periodical&gt;&lt;pages&gt;551-9&lt;/pages&gt;&lt;volume&gt;8&lt;/volume&gt;&lt;dates&gt;&lt;year&gt;2013&lt;/year&gt;&lt;/dates&gt;&lt;accession-num&gt;24348031&lt;/accession-num&gt;&lt;urls&gt;&lt;related-urls&gt;&lt;url&gt;https://uhn.idm.oclc.org/login?url=http://ovidsp.ovid.com/ovidweb.cgi?T=JS&amp;amp;CSC=Y&amp;amp;NEWS=N&amp;amp;PAGE=fulltext&amp;amp;D=med10&amp;amp;AN=24348031http://nt2yt7px7u.search.serialssolutions.com/?sid=OVID:Ovid+MEDLINE%28R%29+%3C2013%3E&amp;amp;genre=article&amp;amp;id=pmid:24348031&amp;amp;id=doi:10.2147%2&lt;/url&gt;&lt;/related-urls&gt;&lt;/urls&gt;&lt;electronic-resource-num&gt;https://dx.doi.org/10.2147/COPD.S51507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31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047395" w:rsidRPr="009202A3" w14:paraId="76BECDCD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53EAB8F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6EC5FED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769" w:type="dxa"/>
          </w:tcPr>
          <w:p w14:paraId="3CCD8F23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CdWhyPC9BdXRob3I+PFllYXI+MjAxOTwvWWVhcj48UmVj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CdWhyPC9BdXRob3I+PFllYXI+MjAxOTwvWWVhcj48UmVj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31,49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34F90B4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Baker&lt;/Author&gt;&lt;Year&gt;2013&lt;/Year&gt;&lt;RecNum&gt;21&lt;/RecNum&gt;&lt;DisplayText&gt;&lt;style face="superscript"&gt;31&lt;/style&gt;&lt;/DisplayText&gt;&lt;record&gt;&lt;rec-number&gt;21&lt;/rec-number&gt;&lt;foreign-keys&gt;&lt;key app="EN" db-id="fvtv9d5pi5a55ae92z5v95drzxardspfsrvr" timestamp="1660738162"&gt;21&lt;/key&gt;&lt;/foreign-keys&gt;&lt;ref-type name="Journal Article"&gt;17&lt;/ref-type&gt;&lt;contributors&gt;&lt;authors&gt;&lt;author&gt;Baker, C. L.&lt;/author&gt;&lt;author&gt;Zou, K. H.&lt;/author&gt;&lt;author&gt;Su, J.&lt;/author&gt;&lt;/authors&gt;&lt;/contributors&gt;&lt;titles&gt;&lt;title&gt;Risk assessment of readmissions following an initial COPD-related hospitalization&lt;/title&gt;&lt;secondary-title&gt;Int J Chron Obstruct Pulmon Dis&lt;/secondary-title&gt;&lt;/titles&gt;&lt;periodical&gt;&lt;full-title&gt;Int J Chron Obstruct Pulmon Dis&lt;/full-title&gt;&lt;/periodical&gt;&lt;pages&gt;551-9&lt;/pages&gt;&lt;volume&gt;8&lt;/volume&gt;&lt;dates&gt;&lt;year&gt;2013&lt;/year&gt;&lt;/dates&gt;&lt;accession-num&gt;24348031&lt;/accession-num&gt;&lt;urls&gt;&lt;related-urls&gt;&lt;url&gt;https://uhn.idm.oclc.org/login?url=http://ovidsp.ovid.com/ovidweb.cgi?T=JS&amp;amp;CSC=Y&amp;amp;NEWS=N&amp;amp;PAGE=fulltext&amp;amp;D=med10&amp;amp;AN=24348031http://nt2yt7px7u.search.serialssolutions.com/?sid=OVID:Ovid+MEDLINE%28R%29+%3C2013%3E&amp;amp;genre=article&amp;amp;id=pmid:24348031&amp;amp;id=doi:10.2147%2&lt;/url&gt;&lt;/related-urls&gt;&lt;/urls&gt;&lt;electronic-resource-num&gt;https://dx.doi.org/10.2147/COPD.S51507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31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694" w:type="dxa"/>
          </w:tcPr>
          <w:p w14:paraId="513198C6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370E7DB9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10EA249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01898228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769" w:type="dxa"/>
          </w:tcPr>
          <w:p w14:paraId="1352E3D8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6DFB887E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65B049DD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2C30217A" w14:textId="77777777" w:rsidTr="00A8053F">
        <w:trPr>
          <w:gridAfter w:val="1"/>
          <w:wAfter w:w="13" w:type="dxa"/>
        </w:trPr>
        <w:tc>
          <w:tcPr>
            <w:tcW w:w="2405" w:type="dxa"/>
            <w:vMerge w:val="restart"/>
          </w:tcPr>
          <w:p w14:paraId="41FA0543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Lung Cancer</w:t>
            </w:r>
          </w:p>
        </w:tc>
        <w:tc>
          <w:tcPr>
            <w:tcW w:w="1559" w:type="dxa"/>
          </w:tcPr>
          <w:p w14:paraId="2FA8BA20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769" w:type="dxa"/>
          </w:tcPr>
          <w:p w14:paraId="76F92ED8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508710C6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689B62F4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56B34DEC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4D81224E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6E0DF42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769" w:type="dxa"/>
          </w:tcPr>
          <w:p w14:paraId="285BA87A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TaGFyaWY8L0F1dGhvcj48WWVhcj4yMDE0PC9ZZWFyPjxS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TaGFyaWY8L0F1dGhvcj48WWVhcj4yMDE0PC9ZZWFyPjxS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123D37">
              <w:rPr>
                <w:rFonts w:ascii="Times New Roman" w:hAnsi="Times New Roman" w:cs="Times New Roman"/>
                <w:noProof/>
                <w:vertAlign w:val="superscript"/>
              </w:rPr>
              <w:t>50,216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5F5B07FE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Sb2JlcnRzPC9BdXRob3I+PFllYXI+MjAxMTwvWWVhcj48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Sb2JlcnRzPC9BdXRob3I+PFllYXI+MjAxMTwvWWVhcj48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123D37">
              <w:rPr>
                <w:rFonts w:ascii="Times New Roman" w:hAnsi="Times New Roman" w:cs="Times New Roman"/>
                <w:noProof/>
                <w:vertAlign w:val="superscript"/>
              </w:rPr>
              <w:t>50,205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694" w:type="dxa"/>
          </w:tcPr>
          <w:p w14:paraId="424E738A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0BBA8C67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37C139F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0AD898E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769" w:type="dxa"/>
          </w:tcPr>
          <w:p w14:paraId="326EEBA0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64522FD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400144D6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025E8642" w14:textId="77777777" w:rsidTr="00A8053F">
        <w:trPr>
          <w:gridAfter w:val="1"/>
          <w:wAfter w:w="13" w:type="dxa"/>
        </w:trPr>
        <w:tc>
          <w:tcPr>
            <w:tcW w:w="2405" w:type="dxa"/>
            <w:vMerge w:val="restart"/>
          </w:tcPr>
          <w:p w14:paraId="0EA909E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ental Comorbidity</w:t>
            </w:r>
          </w:p>
        </w:tc>
        <w:tc>
          <w:tcPr>
            <w:tcW w:w="1559" w:type="dxa"/>
          </w:tcPr>
          <w:p w14:paraId="05EDF5DB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769" w:type="dxa"/>
          </w:tcPr>
          <w:p w14:paraId="14FD8D9B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5E2E2BE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2C5635E6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4823633A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7F51534F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6DF60CE3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769" w:type="dxa"/>
          </w:tcPr>
          <w:p w14:paraId="135955BB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Bartels&lt;/Author&gt;&lt;Year&gt;2018&lt;/Year&gt;&lt;RecNum&gt;24&lt;/RecNum&gt;&lt;DisplayText&gt;&lt;style face="superscript"&gt;34&lt;/style&gt;&lt;/DisplayText&gt;&lt;record&gt;&lt;rec-number&gt;24&lt;/rec-number&gt;&lt;foreign-keys&gt;&lt;key app="EN" db-id="fvtv9d5pi5a55ae92z5v95drzxardspfsrvr" timestamp="1660738162"&gt;24&lt;/key&gt;&lt;/foreign-keys&gt;&lt;ref-type name="Journal Article"&gt;17&lt;/ref-type&gt;&lt;contributors&gt;&lt;authors&gt;&lt;author&gt;Bartels, W.&lt;/author&gt;&lt;author&gt;Adamson, S.&lt;/author&gt;&lt;author&gt;Leung, L.&lt;/author&gt;&lt;author&gt;Sin, D. D.&lt;/author&gt;&lt;author&gt;van Eeden, S. F.&lt;/author&gt;&lt;/authors&gt;&lt;/contributors&gt;&lt;titles&gt;&lt;title&gt;Emergency department management of acute exacerbations of chronic obstructive pulmonary disease: factors predicting readmission&lt;/title&gt;&lt;secondary-title&gt;Int J Chron Obstruct Pulmon Dis&lt;/secondary-title&gt;&lt;/titles&gt;&lt;periodical&gt;&lt;full-title&gt;Int J Chron Obstruct Pulmon Dis&lt;/full-title&gt;&lt;/periodical&gt;&lt;pages&gt;1647-1654&lt;/pages&gt;&lt;volume&gt;13&lt;/volume&gt;&lt;dates&gt;&lt;year&gt;2018&lt;/year&gt;&lt;/dates&gt;&lt;accession-num&gt;29872284&lt;/accession-num&gt;&lt;urls&gt;&lt;related-urls&gt;&lt;url&gt;https://uhn.idm.oclc.org/login?url=http://ovidsp.ovid.com/ovidweb.cgi?T=JS&amp;amp;CSC=Y&amp;amp;NEWS=N&amp;amp;PAGE=fulltext&amp;amp;D=med15&amp;amp;AN=29872284http://nt2yt7px7u.search.serialssolutions.com/?sid=OVID:Ovid+MEDLINE%28R%29+%3C2018%3E&amp;amp;genre=article&amp;amp;id=pmid:29872284&amp;amp;id=doi:10.2147%2&lt;/url&gt;&lt;/related-urls&gt;&lt;/urls&gt;&lt;electronic-resource-num&gt;https://dx.doi.org/10.2147/COPD.S163250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34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653AA4BF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Bartels&lt;/Author&gt;&lt;Year&gt;2018&lt;/Year&gt;&lt;RecNum&gt;24&lt;/RecNum&gt;&lt;DisplayText&gt;&lt;style face="superscript"&gt;34&lt;/style&gt;&lt;/DisplayText&gt;&lt;record&gt;&lt;rec-number&gt;24&lt;/rec-number&gt;&lt;foreign-keys&gt;&lt;key app="EN" db-id="fvtv9d5pi5a55ae92z5v95drzxardspfsrvr" timestamp="1660738162"&gt;24&lt;/key&gt;&lt;/foreign-keys&gt;&lt;ref-type name="Journal Article"&gt;17&lt;/ref-type&gt;&lt;contributors&gt;&lt;authors&gt;&lt;author&gt;Bartels, W.&lt;/author&gt;&lt;author&gt;Adamson, S.&lt;/author&gt;&lt;author&gt;Leung, L.&lt;/author&gt;&lt;author&gt;Sin, D. D.&lt;/author&gt;&lt;author&gt;van Eeden, S. F.&lt;/author&gt;&lt;/authors&gt;&lt;/contributors&gt;&lt;titles&gt;&lt;title&gt;Emergency department management of acute exacerbations of chronic obstructive pulmonary disease: factors predicting readmission&lt;/title&gt;&lt;secondary-title&gt;Int J Chron Obstruct Pulmon Dis&lt;/secondary-title&gt;&lt;/titles&gt;&lt;periodical&gt;&lt;full-title&gt;Int J Chron Obstruct Pulmon Dis&lt;/full-title&gt;&lt;/periodical&gt;&lt;pages&gt;1647-1654&lt;/pages&gt;&lt;volume&gt;13&lt;/volume&gt;&lt;dates&gt;&lt;year&gt;2018&lt;/year&gt;&lt;/dates&gt;&lt;accession-num&gt;29872284&lt;/accession-num&gt;&lt;urls&gt;&lt;related-urls&gt;&lt;url&gt;https://uhn.idm.oclc.org/login?url=http://ovidsp.ovid.com/ovidweb.cgi?T=JS&amp;amp;CSC=Y&amp;amp;NEWS=N&amp;amp;PAGE=fulltext&amp;amp;D=med15&amp;amp;AN=29872284http://nt2yt7px7u.search.serialssolutions.com/?sid=OVID:Ovid+MEDLINE%28R%29+%3C2018%3E&amp;amp;genre=article&amp;amp;id=pmid:29872284&amp;amp;id=doi:10.2147%2&lt;/url&gt;&lt;/related-urls&gt;&lt;/urls&gt;&lt;electronic-resource-num&gt;https://dx.doi.org/10.2147/COPD.S163250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34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694" w:type="dxa"/>
          </w:tcPr>
          <w:p w14:paraId="15CF2DF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11C35890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10A283A3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45A0B658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769" w:type="dxa"/>
          </w:tcPr>
          <w:p w14:paraId="4180154D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69BE01D0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39587668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50676353" w14:textId="77777777" w:rsidTr="00A8053F">
        <w:trPr>
          <w:gridAfter w:val="1"/>
          <w:wAfter w:w="13" w:type="dxa"/>
        </w:trPr>
        <w:tc>
          <w:tcPr>
            <w:tcW w:w="2405" w:type="dxa"/>
            <w:vMerge w:val="restart"/>
          </w:tcPr>
          <w:p w14:paraId="0E294B8E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yocardial Infarction</w:t>
            </w:r>
          </w:p>
        </w:tc>
        <w:tc>
          <w:tcPr>
            <w:tcW w:w="1559" w:type="dxa"/>
          </w:tcPr>
          <w:p w14:paraId="614445C0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769" w:type="dxa"/>
          </w:tcPr>
          <w:p w14:paraId="1334B550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681C7A6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Baker&lt;/Author&gt;&lt;Year&gt;2013&lt;/Year&gt;&lt;RecNum&gt;21&lt;/RecNum&gt;&lt;DisplayText&gt;&lt;style face="superscript"&gt;31&lt;/style&gt;&lt;/DisplayText&gt;&lt;record&gt;&lt;rec-number&gt;21&lt;/rec-number&gt;&lt;foreign-keys&gt;&lt;key app="EN" db-id="fvtv9d5pi5a55ae92z5v95drzxardspfsrvr" timestamp="1660738162"&gt;21&lt;/key&gt;&lt;/foreign-keys&gt;&lt;ref-type name="Journal Article"&gt;17&lt;/ref-type&gt;&lt;contributors&gt;&lt;authors&gt;&lt;author&gt;Baker, C. L.&lt;/author&gt;&lt;author&gt;Zou, K. H.&lt;/author&gt;&lt;author&gt;Su, J.&lt;/author&gt;&lt;/authors&gt;&lt;/contributors&gt;&lt;titles&gt;&lt;title&gt;Risk assessment of readmissions following an initial COPD-related hospitalization&lt;/title&gt;&lt;secondary-title&gt;Int J Chron Obstruct Pulmon Dis&lt;/secondary-title&gt;&lt;/titles&gt;&lt;periodical&gt;&lt;full-title&gt;Int J Chron Obstruct Pulmon Dis&lt;/full-title&gt;&lt;/periodical&gt;&lt;pages&gt;551-9&lt;/pages&gt;&lt;volume&gt;8&lt;/volume&gt;&lt;dates&gt;&lt;year&gt;2013&lt;/year&gt;&lt;/dates&gt;&lt;accession-num&gt;24348031&lt;/accession-num&gt;&lt;urls&gt;&lt;related-urls&gt;&lt;url&gt;https://uhn.idm.oclc.org/login?url=http://ovidsp.ovid.com/ovidweb.cgi?T=JS&amp;amp;CSC=Y&amp;amp;NEWS=N&amp;amp;PAGE=fulltext&amp;amp;D=med10&amp;amp;AN=24348031http://nt2yt7px7u.search.serialssolutions.com/?sid=OVID:Ovid+MEDLINE%28R%29+%3C2013%3E&amp;amp;genre=article&amp;amp;id=pmid:24348031&amp;amp;id=doi:10.2147%2&lt;/url&gt;&lt;/related-urls&gt;&lt;/urls&gt;&lt;electronic-resource-num&gt;https://dx.doi.org/10.2147/COPD.S51507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31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694" w:type="dxa"/>
          </w:tcPr>
          <w:p w14:paraId="278FBD8C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5186885B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295A3B3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059ECBE8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769" w:type="dxa"/>
          </w:tcPr>
          <w:p w14:paraId="380140B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Buhr&lt;/Author&gt;&lt;Year&gt;2019&lt;/Year&gt;&lt;RecNum&gt;39&lt;/RecNum&gt;&lt;DisplayText&gt;&lt;style face="superscript"&gt;49&lt;/style&gt;&lt;/DisplayText&gt;&lt;record&gt;&lt;rec-number&gt;39&lt;/rec-number&gt;&lt;foreign-keys&gt;&lt;key app="EN" db-id="fvtv9d5pi5a55ae92z5v95drzxardspfsrvr" timestamp="1660738162"&gt;39&lt;/key&gt;&lt;/foreign-keys&gt;&lt;ref-type name="Journal Article"&gt;17&lt;/ref-type&gt;&lt;contributors&gt;&lt;authors&gt;&lt;author&gt;Buhr, R. G.&lt;/author&gt;&lt;author&gt;Jackson, N. J.&lt;/author&gt;&lt;author&gt;Kominski, G. F.&lt;/author&gt;&lt;author&gt;Dubinett, S. M.&lt;/author&gt;&lt;author&gt;Ong, M. K.&lt;/author&gt;&lt;author&gt;Mangione, C. M.&lt;/author&gt;&lt;/authors&gt;&lt;/contributors&gt;&lt;titles&gt;&lt;title&gt;Comorbidity and thirty-day hospital readmission odds in chronic obstructive pulmonary disease: a comparison of the Charlson and Elixhauser comorbidity indices&lt;/title&gt;&lt;secondary-title&gt;BMC health services research&lt;/secondary-title&gt;&lt;/titles&gt;&lt;periodical&gt;&lt;full-title&gt;BMC health services research&lt;/full-title&gt;&lt;/periodical&gt;&lt;pages&gt;701&lt;/pages&gt;&lt;volume&gt;19(1)&lt;/volume&gt;&lt;dates&gt;&lt;year&gt;2019&lt;/year&gt;&lt;/dates&gt;&lt;accession-num&gt;629600739&lt;/accession-num&gt;&lt;urls&gt;&lt;related-urls&gt;&lt;url&gt;https://uhn.idm.oclc.org/login?url=http://ovidsp.ovid.com/ovidweb.cgi?T=JS&amp;amp;CSC=Y&amp;amp;NEWS=N&amp;amp;PAGE=fulltext&amp;amp;D=emed20&amp;amp;AN=629600739http://nt2yt7px7u.search.serialssolutions.com/?sid=OVID:Embase&amp;amp;genre=article&amp;amp;id=pmid:31615508&amp;amp;id=doi:10.1186%2Fs12913-019-4549-4&amp;amp;iss&lt;/url&gt;&lt;/related-urls&gt;&lt;/urls&gt;&lt;electronic-resource-num&gt;http://dx.doi.org/10.1186/s12913-019-4549-4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49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231CD0F3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2388C8A8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Baker&lt;/Author&gt;&lt;Year&gt;2013&lt;/Year&gt;&lt;RecNum&gt;21&lt;/RecNum&gt;&lt;DisplayText&gt;&lt;style face="superscript"&gt;31&lt;/style&gt;&lt;/DisplayText&gt;&lt;record&gt;&lt;rec-number&gt;21&lt;/rec-number&gt;&lt;foreign-keys&gt;&lt;key app="EN" db-id="fvtv9d5pi5a55ae92z5v95drzxardspfsrvr" timestamp="1660738162"&gt;21&lt;/key&gt;&lt;/foreign-keys&gt;&lt;ref-type name="Journal Article"&gt;17&lt;/ref-type&gt;&lt;contributors&gt;&lt;authors&gt;&lt;author&gt;Baker, C. L.&lt;/author&gt;&lt;author&gt;Zou, K. H.&lt;/author&gt;&lt;author&gt;Su, J.&lt;/author&gt;&lt;/authors&gt;&lt;/contributors&gt;&lt;titles&gt;&lt;title&gt;Risk assessment of readmissions following an initial COPD-related hospitalization&lt;/title&gt;&lt;secondary-title&gt;Int J Chron Obstruct Pulmon Dis&lt;/secondary-title&gt;&lt;/titles&gt;&lt;periodical&gt;&lt;full-title&gt;Int J Chron Obstruct Pulmon Dis&lt;/full-title&gt;&lt;/periodical&gt;&lt;pages&gt;551-9&lt;/pages&gt;&lt;volume&gt;8&lt;/volume&gt;&lt;dates&gt;&lt;year&gt;2013&lt;/year&gt;&lt;/dates&gt;&lt;accession-num&gt;24348031&lt;/accession-num&gt;&lt;urls&gt;&lt;related-urls&gt;&lt;url&gt;https://uhn.idm.oclc.org/login?url=http://ovidsp.ovid.com/ovidweb.cgi?T=JS&amp;amp;CSC=Y&amp;amp;NEWS=N&amp;amp;PAGE=fulltext&amp;amp;D=med10&amp;amp;AN=24348031http://nt2yt7px7u.search.serialssolutions.com/?sid=OVID:Ovid+MEDLINE%28R%29+%3C2013%3E&amp;amp;genre=article&amp;amp;id=pmid:24348031&amp;amp;id=doi:10.2147%2&lt;/url&gt;&lt;/related-urls&gt;&lt;/urls&gt;&lt;electronic-resource-num&gt;https://dx.doi.org/10.2147/COPD.S51507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31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047395" w:rsidRPr="009202A3" w14:paraId="7E407CA1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3129F52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31AEE12A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769" w:type="dxa"/>
          </w:tcPr>
          <w:p w14:paraId="1D00D5BC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44146018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5CB7478B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2935772E" w14:textId="77777777" w:rsidTr="00A8053F">
        <w:trPr>
          <w:gridAfter w:val="1"/>
          <w:wAfter w:w="13" w:type="dxa"/>
        </w:trPr>
        <w:tc>
          <w:tcPr>
            <w:tcW w:w="2405" w:type="dxa"/>
            <w:vMerge w:val="restart"/>
          </w:tcPr>
          <w:p w14:paraId="0AFA243A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eurological Condition</w:t>
            </w:r>
          </w:p>
        </w:tc>
        <w:tc>
          <w:tcPr>
            <w:tcW w:w="1559" w:type="dxa"/>
          </w:tcPr>
          <w:p w14:paraId="394C82BD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769" w:type="dxa"/>
          </w:tcPr>
          <w:p w14:paraId="474052F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09BACFEE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5EC791E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1A8C4F6C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0329E9E5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79FEA2EC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769" w:type="dxa"/>
          </w:tcPr>
          <w:p w14:paraId="38BD226F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4ADEE00E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Roberts&lt;/Author&gt;&lt;Year&gt;2011&lt;/Year&gt;&lt;RecNum&gt;195&lt;/RecNum&gt;&lt;DisplayText&gt;&lt;style face="superscript"&gt;205&lt;/style&gt;&lt;/DisplayText&gt;&lt;record&gt;&lt;rec-number&gt;195&lt;/rec-number&gt;&lt;foreign-keys&gt;&lt;key app="EN" db-id="fvtv9d5pi5a55ae92z5v95drzxardspfsrvr" timestamp="1660738162"&gt;195&lt;/key&gt;&lt;/foreign-keys&gt;&lt;ref-type name="Journal Article"&gt;17&lt;/ref-type&gt;&lt;contributors&gt;&lt;authors&gt;&lt;author&gt;Roberts, C. M.&lt;/author&gt;&lt;author&gt;Stone, R. A.&lt;/author&gt;&lt;author&gt;Lowe, D.&lt;/author&gt;&lt;author&gt;Pursey, N. A.&lt;/author&gt;&lt;author&gt;Buckingham, R. J.&lt;/author&gt;&lt;/authors&gt;&lt;/contributors&gt;&lt;titles&gt;&lt;title&gt;Co-morbidities and 90-day outcomes in hospitalized COPD exacerbations&lt;/title&gt;&lt;secondary-title&gt;COPD: Journal of Chronic Obstructive Pulmonary Disease&lt;/secondary-title&gt;&lt;/titles&gt;&lt;periodical&gt;&lt;full-title&gt;COPD: Journal of Chronic Obstructive Pulmonary Disease&lt;/full-title&gt;&lt;/periodical&gt;&lt;pages&gt;354-361&lt;/pages&gt;&lt;volume&gt;8(5)&lt;/volume&gt;&lt;dates&gt;&lt;year&gt;2011&lt;/year&gt;&lt;/dates&gt;&lt;accession-num&gt;362607526&lt;/accession-num&gt;&lt;urls&gt;&lt;related-urls&gt;&lt;url&gt;https://uhn.idm.oclc.org/login?url=http://ovidsp.ovid.com/ovidweb.cgi?T=JS&amp;amp;CSC=Y&amp;amp;NEWS=N&amp;amp;PAGE=fulltext&amp;amp;D=emed12&amp;amp;AN=362607526http://nt2yt7px7u.search.serialssolutions.com/?sid=OVID:Embase&amp;amp;genre=article&amp;amp;id=pmid:21864116&amp;amp;id=doi:10.3109%2F15412555.2011.600362&amp;amp;&lt;/url&gt;&lt;/related-urls&gt;&lt;/urls&gt;&lt;electronic-resource-num&gt;http://dx.doi.org/10.3109/15412555.2011.600362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205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694" w:type="dxa"/>
          </w:tcPr>
          <w:p w14:paraId="634649DB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23636227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13CF9530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1D9B19B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769" w:type="dxa"/>
          </w:tcPr>
          <w:p w14:paraId="6235918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3C1D26BC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4563DEB3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5DBC7F4E" w14:textId="77777777" w:rsidTr="00A8053F">
        <w:trPr>
          <w:gridAfter w:val="1"/>
          <w:wAfter w:w="13" w:type="dxa"/>
        </w:trPr>
        <w:tc>
          <w:tcPr>
            <w:tcW w:w="2405" w:type="dxa"/>
            <w:vMerge w:val="restart"/>
          </w:tcPr>
          <w:p w14:paraId="36B945F0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euromuscular Disease</w:t>
            </w:r>
          </w:p>
        </w:tc>
        <w:tc>
          <w:tcPr>
            <w:tcW w:w="1559" w:type="dxa"/>
          </w:tcPr>
          <w:p w14:paraId="7CBCE4DF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769" w:type="dxa"/>
          </w:tcPr>
          <w:p w14:paraId="75A5334C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Wu&lt;/Author&gt;&lt;Year&gt;2021&lt;/Year&gt;&lt;RecNum&gt;237&lt;/RecNum&gt;&lt;DisplayText&gt;&lt;style face="superscript"&gt;247&lt;/style&gt;&lt;/DisplayText&gt;&lt;record&gt;&lt;rec-number&gt;237&lt;/rec-number&gt;&lt;foreign-keys&gt;&lt;key app="EN" db-id="fvtv9d5pi5a55ae92z5v95drzxardspfsrvr" timestamp="1660738162"&gt;237&lt;/key&gt;&lt;/foreign-keys&gt;&lt;ref-type name="Journal Article"&gt;17&lt;/ref-type&gt;&lt;contributors&gt;&lt;authors&gt;&lt;author&gt;Wu, Y. K.&lt;/author&gt;&lt;author&gt;Lan, C. C.&lt;/author&gt;&lt;author&gt;Tzeng, I. S.&lt;/author&gt;&lt;author&gt;Wu, C. W.&lt;/author&gt;&lt;/authors&gt;&lt;/contributors&gt;&lt;titles&gt;&lt;title&gt;The COPD-readmission (CORE) score: A novel prediction model for one-year chronic obstructive pulmonary disease readmissions&lt;/title&gt;&lt;secondary-title&gt;J Formos Med Assoc&lt;/secondary-title&gt;&lt;/titles&gt;&lt;periodical&gt;&lt;full-title&gt;J Formos Med Assoc&lt;/full-title&gt;&lt;/periodical&gt;&lt;pages&gt;1005-1013&lt;/pages&gt;&lt;volume&gt;120&lt;/volume&gt;&lt;number&gt;3&lt;/number&gt;&lt;dates&gt;&lt;year&gt;2021&lt;/year&gt;&lt;/dates&gt;&lt;accession-num&gt;32928614&lt;/accession-num&gt;&lt;urls&gt;&lt;related-urls&gt;&lt;url&gt;https://uhn.idm.oclc.org/login?url=http://ovidsp.ovid.com/ovidweb.cgi?T=JS&amp;amp;CSC=Y&amp;amp;NEWS=N&amp;amp;PAGE=fulltext&amp;amp;D=med18&amp;amp;AN=32928614http://nt2yt7px7u.search.serialssolutions.com/?sid=OVID:Ovid+MEDLINE%28R%29+%3C2020+to+2021%3E&amp;amp;genre=article&amp;amp;id=pmid:32928614&amp;amp;id=doi:1&lt;/url&gt;&lt;/related-urls&gt;&lt;/urls&gt;&lt;electronic-resource-num&gt;https://dx.doi.org/10.1016/j.jfma.2020.08.043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247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5DADE737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738C0584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334C0DAE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236CB1F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1BF460BF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769" w:type="dxa"/>
          </w:tcPr>
          <w:p w14:paraId="09303736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19C2D275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6210A30D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72E5B628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07B58B87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5AB6802D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769" w:type="dxa"/>
          </w:tcPr>
          <w:p w14:paraId="266018CA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4FA3BA13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572649AF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00422F7E" w14:textId="77777777" w:rsidTr="00A8053F">
        <w:trPr>
          <w:gridAfter w:val="1"/>
          <w:wAfter w:w="13" w:type="dxa"/>
        </w:trPr>
        <w:tc>
          <w:tcPr>
            <w:tcW w:w="2405" w:type="dxa"/>
            <w:vMerge w:val="restart"/>
          </w:tcPr>
          <w:p w14:paraId="718A18D6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Obesity</w:t>
            </w:r>
          </w:p>
        </w:tc>
        <w:tc>
          <w:tcPr>
            <w:tcW w:w="1559" w:type="dxa"/>
          </w:tcPr>
          <w:p w14:paraId="59E7B0C4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769" w:type="dxa"/>
          </w:tcPr>
          <w:p w14:paraId="2875461E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360FAA7E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120C6317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Fernandez-Garcia&lt;/Author&gt;&lt;Year&gt;2020&lt;/Year&gt;&lt;RecNum&gt;74&lt;/RecNum&gt;&lt;DisplayText&gt;&lt;style face="superscript"&gt;84&lt;/style&gt;&lt;/DisplayText&gt;&lt;record&gt;&lt;rec-number&gt;74&lt;/rec-number&gt;&lt;foreign-keys&gt;&lt;key app="EN" db-id="fvtv9d5pi5a55ae92z5v95drzxardspfsrvr" timestamp="1660738162"&gt;74&lt;/key&gt;&lt;/foreign-keys&gt;&lt;ref-type name="Journal Article"&gt;17&lt;/ref-type&gt;&lt;contributors&gt;&lt;authors&gt;&lt;author&gt;Fernandez-Garcia, S.&lt;/author&gt;&lt;author&gt;Represas-Represas, C.&lt;/author&gt;&lt;author&gt;Ruano-Ravina, A.&lt;/author&gt;&lt;author&gt;Mouronte-Roibas, C.&lt;/author&gt;&lt;author&gt;Botana-Rial, M.&lt;/author&gt;&lt;author&gt;Ramos-Hernandez, C.&lt;/author&gt;&lt;author&gt;Fernandez-Villar, A.&lt;/author&gt;&lt;/authors&gt;&lt;/contributors&gt;&lt;titles&gt;&lt;title&gt;Social and clinical predictors of short- and long-term readmission after a severe exacerbation of copd&lt;/title&gt;&lt;secondary-title&gt;PLoS ONE&lt;/secondary-title&gt;&lt;/titles&gt;&lt;periodical&gt;&lt;full-title&gt;PLoS ONE&lt;/full-title&gt;&lt;/periodical&gt;&lt;pages&gt;e0229257&lt;/pages&gt;&lt;volume&gt;15&lt;/volume&gt;&lt;number&gt;2&lt;/number&gt;&lt;dates&gt;&lt;year&gt;2020&lt;/year&gt;&lt;/dates&gt;&lt;accession-num&gt;32106226&lt;/accession-num&gt;&lt;urls&gt;&lt;related-urls&gt;&lt;url&gt;https://uhn.idm.oclc.org/login?url=http://ovidsp.ovid.com/ovidweb.cgi?T=JS&amp;amp;CSC=Y&amp;amp;NEWS=N&amp;amp;PAGE=fulltext&amp;amp;D=med17&amp;amp;AN=32106226http://nt2yt7px7u.search.serialssolutions.com/?sid=OVID:Ovid+MEDLINE%28R%29+%3C2020%3E&amp;amp;genre=article&amp;amp;id=pmid:32106226&amp;amp;id=doi:10.1371%2&lt;/url&gt;&lt;/related-urls&gt;&lt;/urls&gt;&lt;electronic-resource-num&gt;https://dx.doi.org/10.1371/journal.pone.0229257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84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047395" w:rsidRPr="009202A3" w14:paraId="486C5599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0624A8DA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476E6FE3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769" w:type="dxa"/>
          </w:tcPr>
          <w:p w14:paraId="72C7449E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Inversely </w:t>
            </w:r>
            <w:r w:rsidRPr="009202A3"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aYXBhdGVybzwvQXV0aG9yPjxZZWFyPjIwMTM8L1llYXI+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aYXBhdGVybzwvQXV0aG9yPjxZZWFyPjIwMTM8L1llYXI+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74,122,253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61A063B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611D9F1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3004E58A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7F1CA32C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08ACD1F6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769" w:type="dxa"/>
          </w:tcPr>
          <w:p w14:paraId="68FF915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2F76F784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02025F0B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65FCF908" w14:textId="77777777" w:rsidTr="00A8053F">
        <w:trPr>
          <w:gridAfter w:val="1"/>
          <w:wAfter w:w="13" w:type="dxa"/>
        </w:trPr>
        <w:tc>
          <w:tcPr>
            <w:tcW w:w="2405" w:type="dxa"/>
            <w:vMerge w:val="restart"/>
          </w:tcPr>
          <w:p w14:paraId="46E6AFFC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Osteoarthritis</w:t>
            </w:r>
          </w:p>
        </w:tc>
        <w:tc>
          <w:tcPr>
            <w:tcW w:w="1559" w:type="dxa"/>
          </w:tcPr>
          <w:p w14:paraId="1AFA20A7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769" w:type="dxa"/>
          </w:tcPr>
          <w:p w14:paraId="08C372CC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Stuart&lt;/Author&gt;&lt;Year&gt;2010&lt;/Year&gt;&lt;RecNum&gt;222&lt;/RecNum&gt;&lt;DisplayText&gt;&lt;style face="superscript"&gt;232&lt;/style&gt;&lt;/DisplayText&gt;&lt;record&gt;&lt;rec-number&gt;222&lt;/rec-number&gt;&lt;foreign-keys&gt;&lt;key app="EN" db-id="fvtv9d5pi5a55ae92z5v95drzxardspfsrvr" timestamp="1660738162"&gt;222&lt;/key&gt;&lt;/foreign-keys&gt;&lt;ref-type name="Journal Article"&gt;17&lt;/ref-type&gt;&lt;contributors&gt;&lt;authors&gt;&lt;author&gt;Stuart, B. C.&lt;/author&gt;&lt;author&gt;Simoni-Wastila, L.&lt;/author&gt;&lt;author&gt;Zuckerman, I. H.&lt;/author&gt;&lt;author&gt;Davidoff, A.&lt;/author&gt;&lt;author&gt;Shaffer, T.&lt;/author&gt;&lt;author&gt;Yang, H. W.&lt;/author&gt;&lt;author&gt;Qian, J.&lt;/author&gt;&lt;author&gt;Dalal, A. A.&lt;/author&gt;&lt;author&gt;Mapel, D. W.&lt;/author&gt;&lt;author&gt;Bryant-Comstock, L.&lt;/author&gt;&lt;/authors&gt;&lt;/contributors&gt;&lt;titles&gt;&lt;title&gt;Impact of maintenance therapy on hospitalization and expenditures for Medicare beneficiaries with chronic obstructive pulmonary disease&lt;/title&gt;&lt;secondary-title&gt;Am J Geriatr Pharmacother&lt;/secondary-title&gt;&lt;/titles&gt;&lt;periodical&gt;&lt;full-title&gt;Am J Geriatr Pharmacother&lt;/full-title&gt;&lt;/periodical&gt;&lt;pages&gt;441-53&lt;/pages&gt;&lt;volume&gt;8&lt;/volume&gt;&lt;number&gt;5&lt;/number&gt;&lt;dates&gt;&lt;year&gt;2010&lt;/year&gt;&lt;/dates&gt;&lt;accession-num&gt;21335297&lt;/accession-num&gt;&lt;urls&gt;&lt;related-urls&gt;&lt;url&gt;https://uhn.idm.oclc.org/login?url=http://ovidsp.ovid.com/ovidweb.cgi?T=JS&amp;amp;CSC=Y&amp;amp;NEWS=N&amp;amp;PAGE=fulltext&amp;amp;D=med8&amp;amp;AN=21335297http://nt2yt7px7u.search.serialssolutions.com/?sid=OVID:Ovid+MEDLINE%28R%29+%3C2010+to+2011%3E&amp;amp;genre=article&amp;amp;id=pmid:21335297&amp;amp;id=doi:10&lt;/url&gt;&lt;/related-urls&gt;&lt;/urls&gt;&lt;electronic-resource-num&gt;https://dx.doi.org/10.1016/j.amjopharm.2010.10.002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232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4D17C49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23DCBAF4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40D81927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34EA924E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25FB917B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769" w:type="dxa"/>
          </w:tcPr>
          <w:p w14:paraId="3F08D8AD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516D3924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6636012D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60F94412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3D49C60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523F0B14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769" w:type="dxa"/>
          </w:tcPr>
          <w:p w14:paraId="5798E6DD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1FDD9C0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13B6A58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2C9D3B84" w14:textId="77777777" w:rsidTr="00A8053F">
        <w:trPr>
          <w:gridAfter w:val="1"/>
          <w:wAfter w:w="13" w:type="dxa"/>
        </w:trPr>
        <w:tc>
          <w:tcPr>
            <w:tcW w:w="2405" w:type="dxa"/>
            <w:vMerge w:val="restart"/>
          </w:tcPr>
          <w:p w14:paraId="55B5556F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Osteoporosis</w:t>
            </w:r>
          </w:p>
        </w:tc>
        <w:tc>
          <w:tcPr>
            <w:tcW w:w="1559" w:type="dxa"/>
          </w:tcPr>
          <w:p w14:paraId="289B569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769" w:type="dxa"/>
          </w:tcPr>
          <w:p w14:paraId="6A54F14F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57BA4E7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21614B94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5B14C685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27010D1F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6E6133C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769" w:type="dxa"/>
          </w:tcPr>
          <w:p w14:paraId="220B569F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Sharif&lt;/Author&gt;&lt;Year&gt;2014&lt;/Year&gt;&lt;RecNum&gt;206&lt;/RecNum&gt;&lt;DisplayText&gt;&lt;style face="superscript"&gt;216&lt;/style&gt;&lt;/DisplayText&gt;&lt;record&gt;&lt;rec-number&gt;206&lt;/rec-number&gt;&lt;foreign-keys&gt;&lt;key app="EN" db-id="fvtv9d5pi5a55ae92z5v95drzxardspfsrvr" timestamp="1660738162"&gt;206&lt;/key&gt;&lt;/foreign-keys&gt;&lt;ref-type name="Journal Article"&gt;17&lt;/ref-type&gt;&lt;contributors&gt;&lt;authors&gt;&lt;author&gt;Sharif, R.&lt;/author&gt;&lt;author&gt;Parekh, T. M.&lt;/author&gt;&lt;author&gt;Pierson, K. S.&lt;/author&gt;&lt;author&gt;Kuo, Y. F.&lt;/author&gt;&lt;author&gt;Sharma, G.&lt;/author&gt;&lt;/authors&gt;&lt;/contributors&gt;&lt;titles&gt;&lt;title&gt;Predictors of early readmission among patients 40 to 64 years of age hospitalized for chronic obstructive pulmonary disease&lt;/title&gt;&lt;secondary-title&gt;Annals of the American Thoracic Society&lt;/secondary-title&gt;&lt;/titles&gt;&lt;periodical&gt;&lt;full-title&gt;Annals of the American Thoracic Society&lt;/full-title&gt;&lt;/periodical&gt;&lt;pages&gt;685-694&lt;/pages&gt;&lt;volume&gt;11(5)&lt;/volume&gt;&lt;dates&gt;&lt;year&gt;2014&lt;/year&gt;&lt;/dates&gt;&lt;accession-num&gt;373432647&lt;/accession-num&gt;&lt;urls&gt;&lt;related-urls&gt;&lt;url&gt;http://www.atsjournals.org/doi/pdf/10.1513/AnnalsATS.201310-358OChttps://uhn.idm.oclc.org/login?url=http://ovidsp.ovid.com/ovidweb.cgi?T=JS&amp;amp;CSC=Y&amp;amp;NEWS=N&amp;amp;PAGE=fulltext&amp;amp;D=emed15&amp;amp;AN=373432647http://nt2yt7px7u.search.serialssolutions.com/?sid=OVID:Embase&amp;amp;genr&lt;/url&gt;&lt;/related-urls&gt;&lt;/urls&gt;&lt;electronic-resource-num&gt;http://dx.doi.org/10.1513/AnnalsATS.201310-358OC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216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2806CDA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280B785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4B1EA4ED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4710D480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6BB519D3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769" w:type="dxa"/>
          </w:tcPr>
          <w:p w14:paraId="1DACA000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0282ECA8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73BD958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03532CE8" w14:textId="77777777" w:rsidTr="00A8053F">
        <w:trPr>
          <w:gridAfter w:val="1"/>
          <w:wAfter w:w="13" w:type="dxa"/>
        </w:trPr>
        <w:tc>
          <w:tcPr>
            <w:tcW w:w="2405" w:type="dxa"/>
            <w:vMerge w:val="restart"/>
          </w:tcPr>
          <w:p w14:paraId="71AA081D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aralysis</w:t>
            </w:r>
          </w:p>
        </w:tc>
        <w:tc>
          <w:tcPr>
            <w:tcW w:w="1559" w:type="dxa"/>
          </w:tcPr>
          <w:p w14:paraId="23062F95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769" w:type="dxa"/>
          </w:tcPr>
          <w:p w14:paraId="3F5C221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4C94F10C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08F03CA5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602C684C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28EE8524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61768D25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769" w:type="dxa"/>
          </w:tcPr>
          <w:p w14:paraId="1C11B7D5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Buhr&lt;/Author&gt;&lt;Year&gt;2019&lt;/Year&gt;&lt;RecNum&gt;39&lt;/RecNum&gt;&lt;DisplayText&gt;&lt;style face="superscript"&gt;49&lt;/style&gt;&lt;/DisplayText&gt;&lt;record&gt;&lt;rec-number&gt;39&lt;/rec-number&gt;&lt;foreign-keys&gt;&lt;key app="EN" db-id="fvtv9d5pi5a55ae92z5v95drzxardspfsrvr" timestamp="1660738162"&gt;39&lt;/key&gt;&lt;/foreign-keys&gt;&lt;ref-type name="Journal Article"&gt;17&lt;/ref-type&gt;&lt;contributors&gt;&lt;authors&gt;&lt;author&gt;Buhr, R. G.&lt;/author&gt;&lt;author&gt;Jackson, N. J.&lt;/author&gt;&lt;author&gt;Kominski, G. F.&lt;/author&gt;&lt;author&gt;Dubinett, S. M.&lt;/author&gt;&lt;author&gt;Ong, M. K.&lt;/author&gt;&lt;author&gt;Mangione, C. M.&lt;/author&gt;&lt;/authors&gt;&lt;/contributors&gt;&lt;titles&gt;&lt;title&gt;Comorbidity and thirty-day hospital readmission odds in chronic obstructive pulmonary disease: a comparison of the Charlson and Elixhauser comorbidity indices&lt;/title&gt;&lt;secondary-title&gt;BMC health services research&lt;/secondary-title&gt;&lt;/titles&gt;&lt;periodical&gt;&lt;full-title&gt;BMC health services research&lt;/full-title&gt;&lt;/periodical&gt;&lt;pages&gt;701&lt;/pages&gt;&lt;volume&gt;19(1)&lt;/volume&gt;&lt;dates&gt;&lt;year&gt;2019&lt;/year&gt;&lt;/dates&gt;&lt;accession-num&gt;629600739&lt;/accession-num&gt;&lt;urls&gt;&lt;related-urls&gt;&lt;url&gt;https://uhn.idm.oclc.org/login?url=http://ovidsp.ovid.com/ovidweb.cgi?T=JS&amp;amp;CSC=Y&amp;amp;NEWS=N&amp;amp;PAGE=fulltext&amp;amp;D=emed20&amp;amp;AN=629600739http://nt2yt7px7u.search.serialssolutions.com/?sid=OVID:Embase&amp;amp;genre=article&amp;amp;id=pmid:31615508&amp;amp;id=doi:10.1186%2Fs12913-019-4549-4&amp;amp;iss&lt;/url&gt;&lt;/related-urls&gt;&lt;/urls&gt;&lt;electronic-resource-num&gt;http://dx.doi.org/10.1186/s12913-019-4549-4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49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6EC635BA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4508081F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1DBC3C42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22AA200D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739C508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769" w:type="dxa"/>
          </w:tcPr>
          <w:p w14:paraId="4ECA925A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4C5D66D4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363EAE94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6354799A" w14:textId="77777777" w:rsidTr="00A8053F">
        <w:trPr>
          <w:gridAfter w:val="1"/>
          <w:wAfter w:w="13" w:type="dxa"/>
        </w:trPr>
        <w:tc>
          <w:tcPr>
            <w:tcW w:w="2405" w:type="dxa"/>
            <w:vMerge w:val="restart"/>
          </w:tcPr>
          <w:p w14:paraId="5960774F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eptic Ulcer Disease</w:t>
            </w:r>
          </w:p>
        </w:tc>
        <w:tc>
          <w:tcPr>
            <w:tcW w:w="1559" w:type="dxa"/>
          </w:tcPr>
          <w:p w14:paraId="64CDE88A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769" w:type="dxa"/>
          </w:tcPr>
          <w:p w14:paraId="4A5EE3FA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Russo&lt;/Author&gt;&lt;Year&gt;2017&lt;/Year&gt;&lt;RecNum&gt;202&lt;/RecNum&gt;&lt;DisplayText&gt;&lt;style face="superscript"&gt;212&lt;/style&gt;&lt;/DisplayText&gt;&lt;record&gt;&lt;rec-number&gt;202&lt;/rec-number&gt;&lt;foreign-keys&gt;&lt;key app="EN" db-id="fvtv9d5pi5a55ae92z5v95drzxardspfsrvr" timestamp="1660738162"&gt;202&lt;/key&gt;&lt;/foreign-keys&gt;&lt;ref-type name="Journal Article"&gt;17&lt;/ref-type&gt;&lt;contributors&gt;&lt;authors&gt;&lt;author&gt;Russo, A. N.&lt;/author&gt;&lt;author&gt;Sathiyamoorthy, G.&lt;/author&gt;&lt;author&gt;Lau, C.&lt;/author&gt;&lt;author&gt;Saygin, D.&lt;/author&gt;&lt;author&gt;Han, X.&lt;/author&gt;&lt;author&gt;Wang, X. F.&lt;/author&gt;&lt;author&gt;Rice, R.&lt;/author&gt;&lt;author&gt;Aboussouan, L. S.&lt;/author&gt;&lt;author&gt;Stoller, J. K.&lt;/author&gt;&lt;author&gt;Hatipoglu, U.&lt;/author&gt;&lt;/authors&gt;&lt;/contributors&gt;&lt;titles&gt;&lt;title&gt;Impact of a post-discharge integrated disease management program on COPD hospital readmissions&lt;/title&gt;&lt;secondary-title&gt;Respiratory Care&lt;/secondary-title&gt;&lt;/titles&gt;&lt;periodical&gt;&lt;full-title&gt;Respiratory Care&lt;/full-title&gt;&lt;/periodical&gt;&lt;pages&gt;1392-1402&lt;/pages&gt;&lt;volume&gt;62(11)&lt;/volume&gt;&lt;dates&gt;&lt;year&gt;2017&lt;/year&gt;&lt;/dates&gt;&lt;accession-num&gt;622684231&lt;/accession-num&gt;&lt;urls&gt;&lt;related-urls&gt;&lt;url&gt;http://rc.rcjournal.com/content/by/yearhttps://uhn.idm.oclc.org/login?url=http://ovidsp.ovid.com/ovidweb.cgi?T=JS&amp;amp;CSC=Y&amp;amp;NEWS=N&amp;amp;PAGE=fulltext&amp;amp;D=emed18&amp;amp;AN=622684231http://nt2yt7px7u.search.serialssolutions.com/?sid=OVID:Embase&amp;amp;genre=article&amp;amp;id=pmid:28765496&lt;/url&gt;&lt;/related-urls&gt;&lt;/urls&gt;&lt;electronic-resource-num&gt;http://dx.doi.org/10.4187/respcare.05547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212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355CD29A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45081D2F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0B96FC32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3AC9E78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6EC3228B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769" w:type="dxa"/>
          </w:tcPr>
          <w:p w14:paraId="4F1110CD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Buhr&lt;/Author&gt;&lt;Year&gt;2019&lt;/Year&gt;&lt;RecNum&gt;39&lt;/RecNum&gt;&lt;DisplayText&gt;&lt;style face="superscript"&gt;49&lt;/style&gt;&lt;/DisplayText&gt;&lt;record&gt;&lt;rec-number&gt;39&lt;/rec-number&gt;&lt;foreign-keys&gt;&lt;key app="EN" db-id="fvtv9d5pi5a55ae92z5v95drzxardspfsrvr" timestamp="1660738162"&gt;39&lt;/key&gt;&lt;/foreign-keys&gt;&lt;ref-type name="Journal Article"&gt;17&lt;/ref-type&gt;&lt;contributors&gt;&lt;authors&gt;&lt;author&gt;Buhr, R. G.&lt;/author&gt;&lt;author&gt;Jackson, N. J.&lt;/author&gt;&lt;author&gt;Kominski, G. F.&lt;/author&gt;&lt;author&gt;Dubinett, S. M.&lt;/author&gt;&lt;author&gt;Ong, M. K.&lt;/author&gt;&lt;author&gt;Mangione, C. M.&lt;/author&gt;&lt;/authors&gt;&lt;/contributors&gt;&lt;titles&gt;&lt;title&gt;Comorbidity and thirty-day hospital readmission odds in chronic obstructive pulmonary disease: a comparison of the Charlson and Elixhauser comorbidity indices&lt;/title&gt;&lt;secondary-title&gt;BMC health services research&lt;/secondary-title&gt;&lt;/titles&gt;&lt;periodical&gt;&lt;full-title&gt;BMC health services research&lt;/full-title&gt;&lt;/periodical&gt;&lt;pages&gt;701&lt;/pages&gt;&lt;volume&gt;19(1)&lt;/volume&gt;&lt;dates&gt;&lt;year&gt;2019&lt;/year&gt;&lt;/dates&gt;&lt;accession-num&gt;629600739&lt;/accession-num&gt;&lt;urls&gt;&lt;related-urls&gt;&lt;url&gt;https://uhn.idm.oclc.org/login?url=http://ovidsp.ovid.com/ovidweb.cgi?T=JS&amp;amp;CSC=Y&amp;amp;NEWS=N&amp;amp;PAGE=fulltext&amp;amp;D=emed20&amp;amp;AN=629600739http://nt2yt7px7u.search.serialssolutions.com/?sid=OVID:Embase&amp;amp;genre=article&amp;amp;id=pmid:31615508&amp;amp;id=doi:10.1186%2Fs12913-019-4549-4&amp;amp;iss&lt;/url&gt;&lt;/related-urls&gt;&lt;/urls&gt;&lt;electronic-resource-num&gt;http://dx.doi.org/10.1186/s12913-019-4549-4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49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5CBE6E4C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109A540C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7C9C9842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3A55C79B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07D75D0E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769" w:type="dxa"/>
          </w:tcPr>
          <w:p w14:paraId="6C198A18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2AD3BAC6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17B101BE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33F00B6A" w14:textId="77777777" w:rsidTr="00A8053F">
        <w:trPr>
          <w:gridAfter w:val="1"/>
          <w:wAfter w:w="13" w:type="dxa"/>
        </w:trPr>
        <w:tc>
          <w:tcPr>
            <w:tcW w:w="2405" w:type="dxa"/>
            <w:vMerge w:val="restart"/>
          </w:tcPr>
          <w:p w14:paraId="1E8A0BB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eripheral Vascular Disease</w:t>
            </w:r>
          </w:p>
        </w:tc>
        <w:tc>
          <w:tcPr>
            <w:tcW w:w="1559" w:type="dxa"/>
          </w:tcPr>
          <w:p w14:paraId="30EF7EE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769" w:type="dxa"/>
          </w:tcPr>
          <w:p w14:paraId="6EE482EA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4F7F35C8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5E3F0D5A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05E1FE06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1AF2B38F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6BDF2474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769" w:type="dxa"/>
          </w:tcPr>
          <w:p w14:paraId="6A86561F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Buhr&lt;/Author&gt;&lt;Year&gt;2019&lt;/Year&gt;&lt;RecNum&gt;39&lt;/RecNum&gt;&lt;DisplayText&gt;&lt;style face="superscript"&gt;49&lt;/style&gt;&lt;/DisplayText&gt;&lt;record&gt;&lt;rec-number&gt;39&lt;/rec-number&gt;&lt;foreign-keys&gt;&lt;key app="EN" db-id="fvtv9d5pi5a55ae92z5v95drzxardspfsrvr" timestamp="1660738162"&gt;39&lt;/key&gt;&lt;/foreign-keys&gt;&lt;ref-type name="Journal Article"&gt;17&lt;/ref-type&gt;&lt;contributors&gt;&lt;authors&gt;&lt;author&gt;Buhr, R. G.&lt;/author&gt;&lt;author&gt;Jackson, N. J.&lt;/author&gt;&lt;author&gt;Kominski, G. F.&lt;/author&gt;&lt;author&gt;Dubinett, S. M.&lt;/author&gt;&lt;author&gt;Ong, M. K.&lt;/author&gt;&lt;author&gt;Mangione, C. M.&lt;/author&gt;&lt;/authors&gt;&lt;/contributors&gt;&lt;titles&gt;&lt;title&gt;Comorbidity and thirty-day hospital readmission odds in chronic obstructive pulmonary disease: a comparison of the Charlson and Elixhauser comorbidity indices&lt;/title&gt;&lt;secondary-title&gt;BMC health services research&lt;/secondary-title&gt;&lt;/titles&gt;&lt;periodical&gt;&lt;full-title&gt;BMC health services research&lt;/full-title&gt;&lt;/periodical&gt;&lt;pages&gt;701&lt;/pages&gt;&lt;volume&gt;19(1)&lt;/volume&gt;&lt;dates&gt;&lt;year&gt;2019&lt;/year&gt;&lt;/dates&gt;&lt;accession-num&gt;629600739&lt;/accession-num&gt;&lt;urls&gt;&lt;related-urls&gt;&lt;url&gt;https://uhn.idm.oclc.org/login?url=http://ovidsp.ovid.com/ovidweb.cgi?T=JS&amp;amp;CSC=Y&amp;amp;NEWS=N&amp;amp;PAGE=fulltext&amp;amp;D=emed20&amp;amp;AN=629600739http://nt2yt7px7u.search.serialssolutions.com/?sid=OVID:Embase&amp;amp;genre=article&amp;amp;id=pmid:31615508&amp;amp;id=doi:10.1186%2Fs12913-019-4549-4&amp;amp;iss&lt;/url&gt;&lt;/related-urls&gt;&lt;/urls&gt;&lt;electronic-resource-num&gt;http://dx.doi.org/10.1186/s12913-019-4549-4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49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3EA2D753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082B72DB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Baker&lt;/Author&gt;&lt;Year&gt;2013&lt;/Year&gt;&lt;RecNum&gt;21&lt;/RecNum&gt;&lt;DisplayText&gt;&lt;style face="superscript"&gt;31&lt;/style&gt;&lt;/DisplayText&gt;&lt;record&gt;&lt;rec-number&gt;21&lt;/rec-number&gt;&lt;foreign-keys&gt;&lt;key app="EN" db-id="fvtv9d5pi5a55ae92z5v95drzxardspfsrvr" timestamp="1660738162"&gt;21&lt;/key&gt;&lt;/foreign-keys&gt;&lt;ref-type name="Journal Article"&gt;17&lt;/ref-type&gt;&lt;contributors&gt;&lt;authors&gt;&lt;author&gt;Baker, C. L.&lt;/author&gt;&lt;author&gt;Zou, K. H.&lt;/author&gt;&lt;author&gt;Su, J.&lt;/author&gt;&lt;/authors&gt;&lt;/contributors&gt;&lt;titles&gt;&lt;title&gt;Risk assessment of readmissions following an initial COPD-related hospitalization&lt;/title&gt;&lt;secondary-title&gt;Int J Chron Obstruct Pulmon Dis&lt;/secondary-title&gt;&lt;/titles&gt;&lt;periodical&gt;&lt;full-title&gt;Int J Chron Obstruct Pulmon Dis&lt;/full-title&gt;&lt;/periodical&gt;&lt;pages&gt;551-9&lt;/pages&gt;&lt;volume&gt;8&lt;/volume&gt;&lt;dates&gt;&lt;year&gt;2013&lt;/year&gt;&lt;/dates&gt;&lt;accession-num&gt;24348031&lt;/accession-num&gt;&lt;urls&gt;&lt;related-urls&gt;&lt;url&gt;https://uhn.idm.oclc.org/login?url=http://ovidsp.ovid.com/ovidweb.cgi?T=JS&amp;amp;CSC=Y&amp;amp;NEWS=N&amp;amp;PAGE=fulltext&amp;amp;D=med10&amp;amp;AN=24348031http://nt2yt7px7u.search.serialssolutions.com/?sid=OVID:Ovid+MEDLINE%28R%29+%3C2013%3E&amp;amp;genre=article&amp;amp;id=pmid:24348031&amp;amp;id=doi:10.2147%2&lt;/url&gt;&lt;/related-urls&gt;&lt;/urls&gt;&lt;electronic-resource-num&gt;https://dx.doi.org/10.2147/COPD.S51507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31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047395" w:rsidRPr="009202A3" w14:paraId="5500AEE3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49DAE413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6D6C9A1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769" w:type="dxa"/>
          </w:tcPr>
          <w:p w14:paraId="7A5F9753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403D55D8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0C1321B4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4FF2B32A" w14:textId="77777777" w:rsidTr="00A8053F">
        <w:trPr>
          <w:gridAfter w:val="1"/>
          <w:wAfter w:w="13" w:type="dxa"/>
        </w:trPr>
        <w:tc>
          <w:tcPr>
            <w:tcW w:w="2405" w:type="dxa"/>
            <w:vMerge w:val="restart"/>
          </w:tcPr>
          <w:p w14:paraId="164212A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sychosis</w:t>
            </w:r>
          </w:p>
        </w:tc>
        <w:tc>
          <w:tcPr>
            <w:tcW w:w="1559" w:type="dxa"/>
          </w:tcPr>
          <w:p w14:paraId="7FD288D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769" w:type="dxa"/>
          </w:tcPr>
          <w:p w14:paraId="4AD8FA85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010FACBE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5162A22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11F11221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2CD03C2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4B9FB114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769" w:type="dxa"/>
          </w:tcPr>
          <w:p w14:paraId="4859261B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TaW5naDwvQXV0aG9yPjxZZWFyPjIwMTY8L1llYXI+PFJl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TaW5naDwvQXV0aG9yPjxZZWFyPjIwMTY8L1llYXI+PFJl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2838F9">
              <w:rPr>
                <w:rFonts w:ascii="Times New Roman" w:hAnsi="Times New Roman" w:cs="Times New Roman"/>
                <w:noProof/>
                <w:vertAlign w:val="superscript"/>
              </w:rPr>
              <w:t>49,151,224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1F17AB7C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6A1A671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2AAEF7DC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685147BD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113A100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769" w:type="dxa"/>
          </w:tcPr>
          <w:p w14:paraId="7B84B0E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2C82A29F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2AA58368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79EEFF57" w14:textId="77777777" w:rsidTr="00A8053F">
        <w:trPr>
          <w:gridAfter w:val="1"/>
          <w:wAfter w:w="13" w:type="dxa"/>
        </w:trPr>
        <w:tc>
          <w:tcPr>
            <w:tcW w:w="2405" w:type="dxa"/>
            <w:vMerge w:val="restart"/>
          </w:tcPr>
          <w:p w14:paraId="15678CEA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ulmonary Hypertension</w:t>
            </w:r>
          </w:p>
        </w:tc>
        <w:tc>
          <w:tcPr>
            <w:tcW w:w="1559" w:type="dxa"/>
          </w:tcPr>
          <w:p w14:paraId="4095A64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769" w:type="dxa"/>
          </w:tcPr>
          <w:p w14:paraId="4817DCC3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567CF3D0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12A25DA3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200A7A01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60C6B79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427E4053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769" w:type="dxa"/>
          </w:tcPr>
          <w:p w14:paraId="00767E88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Nguyen&lt;/Author&gt;&lt;Year&gt;2015&lt;/Year&gt;&lt;RecNum&gt;166&lt;/RecNum&gt;&lt;DisplayText&gt;&lt;style face="superscript"&gt;176&lt;/style&gt;&lt;/DisplayText&gt;&lt;record&gt;&lt;rec-number&gt;166&lt;/rec-number&gt;&lt;foreign-keys&gt;&lt;key app="EN" db-id="fvtv9d5pi5a55ae92z5v95drzxardspfsrvr" timestamp="1660738162"&gt;166&lt;/key&gt;&lt;/foreign-keys&gt;&lt;ref-type name="Journal Article"&gt;17&lt;/ref-type&gt;&lt;contributors&gt;&lt;authors&gt;&lt;author&gt;Nguyen, H. Q.&lt;/author&gt;&lt;author&gt;Rondinelli, J.&lt;/author&gt;&lt;author&gt;Harrington, A.&lt;/author&gt;&lt;author&gt;Desai, S.&lt;/author&gt;&lt;author&gt;Amy Liu, I. L.&lt;/author&gt;&lt;author&gt;Lee, J. S.&lt;/author&gt;&lt;author&gt;Gould, M. K.&lt;/author&gt;&lt;/authors&gt;&lt;/contributors&gt;&lt;titles&gt;&lt;title&gt;Functional status at discharge and 30-day readmission risk in COPD&lt;/title&gt;&lt;secondary-title&gt;Respir Med&lt;/secondary-title&gt;&lt;/titles&gt;&lt;periodical&gt;&lt;full-title&gt;Respir Med&lt;/full-title&gt;&lt;/periodical&gt;&lt;pages&gt;238-46&lt;/pages&gt;&lt;volume&gt;109&lt;/volume&gt;&lt;number&gt;2&lt;/number&gt;&lt;dates&gt;&lt;year&gt;2015&lt;/year&gt;&lt;/dates&gt;&lt;accession-num&gt;25559374&lt;/accession-num&gt;&lt;urls&gt;&lt;related-urls&gt;&lt;url&gt;https://uhn.idm.oclc.org/login?url=http://ovidsp.ovid.com/ovidweb.cgi?T=JS&amp;amp;CSC=Y&amp;amp;NEWS=N&amp;amp;PAGE=fulltext&amp;amp;D=med12&amp;amp;AN=25559374http://nt2yt7px7u.search.serialssolutions.com/?sid=OVID:Ovid+MEDLINE%28R%29+%3C2015%3E&amp;amp;genre=article&amp;amp;id=pmid:25559374&amp;amp;id=doi:10.1016%2&lt;/url&gt;&lt;/related-urls&gt;&lt;/urls&gt;&lt;electronic-resource-num&gt;https://dx.doi.org/10.1016/j.rmed.2014.12.004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E24D2C">
              <w:rPr>
                <w:rFonts w:ascii="Times New Roman" w:hAnsi="Times New Roman" w:cs="Times New Roman"/>
                <w:noProof/>
                <w:vertAlign w:val="superscript"/>
              </w:rPr>
              <w:t>176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5CE0DABB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3934220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65622897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4CF73DD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440B89BD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769" w:type="dxa"/>
          </w:tcPr>
          <w:p w14:paraId="09AFF97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3F013F77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2DEC82C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785EF563" w14:textId="77777777" w:rsidTr="00A8053F">
        <w:trPr>
          <w:gridAfter w:val="1"/>
          <w:wAfter w:w="13" w:type="dxa"/>
        </w:trPr>
        <w:tc>
          <w:tcPr>
            <w:tcW w:w="2405" w:type="dxa"/>
            <w:vMerge w:val="restart"/>
          </w:tcPr>
          <w:p w14:paraId="01BC255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ulmonary Vascular Disease</w:t>
            </w:r>
          </w:p>
        </w:tc>
        <w:tc>
          <w:tcPr>
            <w:tcW w:w="1559" w:type="dxa"/>
          </w:tcPr>
          <w:p w14:paraId="29F03C97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769" w:type="dxa"/>
          </w:tcPr>
          <w:p w14:paraId="00512E20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45632DC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08DF44CC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5D1BA813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6DF8C867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7C2D17EB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769" w:type="dxa"/>
          </w:tcPr>
          <w:p w14:paraId="68FB7FFD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Yu&lt;/Author&gt;&lt;Year&gt;2015&lt;/Year&gt;&lt;RecNum&gt;240&lt;/RecNum&gt;&lt;DisplayText&gt;&lt;style face="superscript"&gt;250&lt;/style&gt;&lt;/DisplayText&gt;&lt;record&gt;&lt;rec-number&gt;240&lt;/rec-number&gt;&lt;foreign-keys&gt;&lt;key app="EN" db-id="fvtv9d5pi5a55ae92z5v95drzxardspfsrvr" timestamp="1660738162"&gt;240&lt;/key&gt;&lt;/foreign-keys&gt;&lt;ref-type name="Journal Article"&gt;17&lt;/ref-type&gt;&lt;contributors&gt;&lt;authors&gt;&lt;author&gt;Yu, T. C.&lt;/author&gt;&lt;author&gt;Zhou, H.&lt;/author&gt;&lt;author&gt;Suh, K.&lt;/author&gt;&lt;author&gt;Arcona, S.&lt;/author&gt;&lt;/authors&gt;&lt;/contributors&gt;&lt;titles&gt;&lt;title&gt;Assessing the importance of predictors in unplanned hospital readmissions for chronic obstructive pulmonary disease&lt;/title&gt;&lt;secondary-title&gt;ClinicoEcon&lt;/secondary-title&gt;&lt;/titles&gt;&lt;periodical&gt;&lt;full-title&gt;ClinicoEcon&lt;/full-title&gt;&lt;/periodical&gt;&lt;pages&gt;37-51&lt;/pages&gt;&lt;volume&gt;7&lt;/volume&gt;&lt;dates&gt;&lt;year&gt;2015&lt;/year&gt;&lt;/dates&gt;&lt;accession-num&gt;25609986&lt;/accession-num&gt;&lt;urls&gt;&lt;related-urls&gt;&lt;url&gt;https://uhn.idm.oclc.org/login?url=http://ovidsp.ovid.com/ovidweb.cgi?T=JS&amp;amp;CSC=Y&amp;amp;NEWS=N&amp;amp;PAGE=fulltext&amp;amp;D=pmnm3&amp;amp;AN=25609986http://nt2yt7px7u.search.serialssolutions.com/?sid=OVID:Ovid+MEDLINE%28R%29+PubMed-not-MEDLINE+%3C2013+to+2016%3E&amp;amp;genre=article&amp;amp;id=pmi&lt;/url&gt;&lt;/related-urls&gt;&lt;/urls&gt;&lt;electronic-resource-num&gt;https://dx.doi.org/10.2147/CEOR.S74181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250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136A033A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650A7447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Chen&lt;/Author&gt;&lt;Year&gt;2009&lt;/Year&gt;&lt;RecNum&gt;46&lt;/RecNum&gt;&lt;DisplayText&gt;&lt;style face="superscript"&gt;56&lt;/style&gt;&lt;/DisplayText&gt;&lt;record&gt;&lt;rec-number&gt;46&lt;/rec-number&gt;&lt;foreign-keys&gt;&lt;key app="EN" db-id="fvtv9d5pi5a55ae92z5v95drzxardspfsrvr" timestamp="1660738162"&gt;46&lt;/key&gt;&lt;/foreign-keys&gt;&lt;ref-type name="Journal Article"&gt;17&lt;/ref-type&gt;&lt;contributors&gt;&lt;authors&gt;&lt;author&gt;Chen, Y.&lt;/author&gt;&lt;author&gt;Li, Q.&lt;/author&gt;&lt;author&gt;Johansen, H.&lt;/author&gt;&lt;/authors&gt;&lt;/contributors&gt;&lt;titles&gt;&lt;title&gt;Age and sex variations in hospital readmissions for COPD associated with overall and cardiac comorbidity&lt;/title&gt;&lt;secondary-title&gt;International Journal of Tuberculosis and Lung Disease&lt;/secondary-title&gt;&lt;/titles&gt;&lt;periodical&gt;&lt;full-title&gt;International Journal of Tuberculosis and Lung Disease&lt;/full-title&gt;&lt;/periodical&gt;&lt;pages&gt;394-399&lt;/pages&gt;&lt;volume&gt;13(3)&lt;/volume&gt;&lt;dates&gt;&lt;year&gt;2009&lt;/year&gt;&lt;/dates&gt;&lt;accession-num&gt;354314311&lt;/accession-num&gt;&lt;urls&gt;&lt;related-urls&gt;&lt;url&gt;https://uhn.idm.oclc.org/login?url=http://ovidsp.ovid.com/ovidweb.cgi?T=JS&amp;amp;CSC=Y&amp;amp;NEWS=N&amp;amp;PAGE=fulltext&amp;amp;D=emed11&amp;amp;AN=354314311http://nt2yt7px7u.search.serialssolutions.com/?sid=OVID:Embase&amp;amp;genre=article&amp;amp;id=pmid:19275803&amp;amp;id=doi:&amp;amp;issn=1027-3719&amp;amp;volume=13&amp;amp;issue&lt;/url&gt;&lt;/related-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56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047395" w:rsidRPr="009202A3" w14:paraId="20FBFE5A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090BCA68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2460A1AB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769" w:type="dxa"/>
          </w:tcPr>
          <w:p w14:paraId="2A26E534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3133CBB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2B1A09F0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51A8FE53" w14:textId="77777777" w:rsidTr="00A8053F">
        <w:trPr>
          <w:gridAfter w:val="1"/>
          <w:wAfter w:w="13" w:type="dxa"/>
        </w:trPr>
        <w:tc>
          <w:tcPr>
            <w:tcW w:w="2405" w:type="dxa"/>
            <w:vMerge w:val="restart"/>
          </w:tcPr>
          <w:p w14:paraId="7E598514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hrombo-Embolic Disease</w:t>
            </w:r>
          </w:p>
        </w:tc>
        <w:tc>
          <w:tcPr>
            <w:tcW w:w="1559" w:type="dxa"/>
          </w:tcPr>
          <w:p w14:paraId="4B534DEC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769" w:type="dxa"/>
          </w:tcPr>
          <w:p w14:paraId="55E121BD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38D822AE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nversely 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Roberts&lt;/Author&gt;&lt;Year&gt;2015&lt;/Year&gt;&lt;RecNum&gt;198&lt;/RecNum&gt;&lt;DisplayText&gt;&lt;style face="superscript"&gt;208&lt;/style&gt;&lt;/DisplayText&gt;&lt;record&gt;&lt;rec-number&gt;198&lt;/rec-number&gt;&lt;foreign-keys&gt;&lt;key app="EN" db-id="fvtv9d5pi5a55ae92z5v95drzxardspfsrvr" timestamp="1660738162"&gt;198&lt;/key&gt;&lt;/foreign-keys&gt;&lt;ref-type name="Journal Article"&gt;17&lt;/ref-type&gt;&lt;contributors&gt;&lt;authors&gt;&lt;author&gt;Roberts, M. H.&lt;/author&gt;&lt;author&gt;Mapel, D. W.&lt;/author&gt;&lt;author&gt;Von Worley, A.&lt;/author&gt;&lt;author&gt;Beene, J.&lt;/author&gt;&lt;/authors&gt;&lt;/contributors&gt;&lt;titles&gt;&lt;title&gt;Clinical factors, including All Patient Refined Diagnosis Related Group severity, as predictors of early rehospitalization after COPD exacerbation&lt;/title&gt;&lt;secondary-title&gt;Drugs in Context&lt;/secondary-title&gt;&lt;/titles&gt;&lt;periodical&gt;&lt;full-title&gt;Drugs in Context&lt;/full-title&gt;&lt;/periodical&gt;&lt;volume&gt;4 (no pagination)&lt;/volume&gt;&lt;dates&gt;&lt;year&gt;2015&lt;/year&gt;&lt;/dates&gt;&lt;accession-num&gt;605515686&lt;/accession-num&gt;&lt;urls&gt;&lt;related-urls&gt;&lt;url&gt;http://www.drugsincontext.com/wp-content/uploads/2015/03/dic.212278.pdfhttps://uhn.idm.oclc.org/login?url=http://ovidsp.ovid.com/ovidweb.cgi?T=JS&amp;amp;CSC=Y&amp;amp;NEWS=N&amp;amp;PAGE=fulltext&amp;amp;D=emed16&amp;amp;AN=605515686http://nt2yt7px7u.search.serialssolutions.com/?sid=OVID:Embas&lt;/url&gt;&lt;/related-urls&gt;&lt;/urls&gt;&lt;electronic-resource-num&gt;http://dx.doi.org/10.7573/dic.212278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208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694" w:type="dxa"/>
          </w:tcPr>
          <w:p w14:paraId="56B750F0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557B2E52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5B3188A6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1654219F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769" w:type="dxa"/>
          </w:tcPr>
          <w:p w14:paraId="349A9805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29C6C7B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49E79CE7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0EB79C61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71ACE8E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11702CC8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769" w:type="dxa"/>
          </w:tcPr>
          <w:p w14:paraId="1772AB2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251BECDA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3B5A353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7F1108BC" w14:textId="77777777" w:rsidTr="00A8053F">
        <w:tc>
          <w:tcPr>
            <w:tcW w:w="13984" w:type="dxa"/>
            <w:gridSpan w:val="6"/>
            <w:shd w:val="clear" w:color="auto" w:fill="E7E6E6" w:themeFill="background2"/>
          </w:tcPr>
          <w:p w14:paraId="34F6E737" w14:textId="77777777" w:rsidR="00047395" w:rsidRPr="009202A3" w:rsidRDefault="00047395" w:rsidP="00A8053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edications Prior to Admission</w:t>
            </w:r>
          </w:p>
        </w:tc>
      </w:tr>
      <w:tr w:rsidR="00047395" w:rsidRPr="009202A3" w14:paraId="37E91253" w14:textId="77777777" w:rsidTr="00A8053F">
        <w:trPr>
          <w:gridAfter w:val="1"/>
          <w:wAfter w:w="13" w:type="dxa"/>
        </w:trPr>
        <w:tc>
          <w:tcPr>
            <w:tcW w:w="2405" w:type="dxa"/>
            <w:vMerge w:val="restart"/>
          </w:tcPr>
          <w:p w14:paraId="4B8919BE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# of Medications</w:t>
            </w:r>
          </w:p>
        </w:tc>
        <w:tc>
          <w:tcPr>
            <w:tcW w:w="1559" w:type="dxa"/>
          </w:tcPr>
          <w:p w14:paraId="65AD7B3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769" w:type="dxa"/>
          </w:tcPr>
          <w:p w14:paraId="4B5BF997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2282FA30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Roberts&lt;/Author&gt;&lt;Year&gt;2002&lt;/Year&gt;&lt;RecNum&gt;194&lt;/RecNum&gt;&lt;DisplayText&gt;&lt;style face="superscript"&gt;204&lt;/style&gt;&lt;/DisplayText&gt;&lt;record&gt;&lt;rec-number&gt;194&lt;/rec-number&gt;&lt;foreign-keys&gt;&lt;key app="EN" db-id="fvtv9d5pi5a55ae92z5v95drzxardspfsrvr" timestamp="1660738162"&gt;194&lt;/key&gt;&lt;/foreign-keys&gt;&lt;ref-type name="Journal Article"&gt;17&lt;/ref-type&gt;&lt;contributors&gt;&lt;authors&gt;&lt;author&gt;Roberts, C. M.&lt;/author&gt;&lt;author&gt;Lowe, D.&lt;/author&gt;&lt;author&gt;Bucknall, C. E.&lt;/author&gt;&lt;author&gt;Ryland, I.&lt;/author&gt;&lt;author&gt;Kelly, Y.&lt;/author&gt;&lt;author&gt;Pearson, M. G.&lt;/author&gt;&lt;/authors&gt;&lt;/contributors&gt;&lt;titles&gt;&lt;title&gt;Clinical audit indicators of outcome following admission to hospital with acute exacerbation of chronic obstructive pulmonary disease&lt;/title&gt;&lt;secondary-title&gt;Thorax&lt;/secondary-title&gt;&lt;/titles&gt;&lt;periodical&gt;&lt;full-title&gt;Thorax&lt;/full-title&gt;&lt;/periodical&gt;&lt;pages&gt;137-141&lt;/pages&gt;&lt;volume&gt;57(2)&lt;/volume&gt;&lt;dates&gt;&lt;year&gt;2002&lt;/year&gt;&lt;/dates&gt;&lt;accession-num&gt;34123887&lt;/accession-num&gt;&lt;urls&gt;&lt;related-urls&gt;&lt;url&gt;https://uhn.idm.oclc.org/login?url=http://ovidsp.ovid.com/ovidweb.cgi?T=JS&amp;amp;CSC=Y&amp;amp;NEWS=N&amp;amp;PAGE=fulltext&amp;amp;D=emed7&amp;amp;AN=34123887http://nt2yt7px7u.search.serialssolutions.com/?sid=OVID:Embase&amp;amp;genre=article&amp;amp;id=pmid:11828043&amp;amp;id=doi:10.1136%2Fthorax.57.2.137&amp;amp;issn=00&lt;/url&gt;&lt;/related-urls&gt;&lt;/urls&gt;&lt;electronic-resource-num&gt;http://dx.doi.org/10.1136/thorax.57.2.137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204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694" w:type="dxa"/>
          </w:tcPr>
          <w:p w14:paraId="15C4BF3C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52515F11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0370D678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1AE064AE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769" w:type="dxa"/>
          </w:tcPr>
          <w:p w14:paraId="2D832BB2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1C30264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7E38563D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2CD76F70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16B8E13A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4DA51D93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769" w:type="dxa"/>
          </w:tcPr>
          <w:p w14:paraId="526C7062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25205398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6433A896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43FAEDD3" w14:textId="77777777" w:rsidTr="00A8053F">
        <w:trPr>
          <w:gridAfter w:val="1"/>
          <w:wAfter w:w="13" w:type="dxa"/>
        </w:trPr>
        <w:tc>
          <w:tcPr>
            <w:tcW w:w="2405" w:type="dxa"/>
            <w:vMerge w:val="restart"/>
          </w:tcPr>
          <w:p w14:paraId="5FDAF99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ngiotensin Converting Enzyme Inhibitor</w:t>
            </w:r>
          </w:p>
        </w:tc>
        <w:tc>
          <w:tcPr>
            <w:tcW w:w="1559" w:type="dxa"/>
          </w:tcPr>
          <w:p w14:paraId="6EA546BB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769" w:type="dxa"/>
          </w:tcPr>
          <w:p w14:paraId="559754F7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nversely 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Sharif&lt;/Author&gt;&lt;Year&gt;2014&lt;/Year&gt;&lt;RecNum&gt;206&lt;/RecNum&gt;&lt;DisplayText&gt;&lt;style face="superscript"&gt;216&lt;/style&gt;&lt;/DisplayText&gt;&lt;record&gt;&lt;rec-number&gt;206&lt;/rec-number&gt;&lt;foreign-keys&gt;&lt;key app="EN" db-id="fvtv9d5pi5a55ae92z5v95drzxardspfsrvr" timestamp="1660738162"&gt;206&lt;/key&gt;&lt;/foreign-keys&gt;&lt;ref-type name="Journal Article"&gt;17&lt;/ref-type&gt;&lt;contributors&gt;&lt;authors&gt;&lt;author&gt;Sharif, R.&lt;/author&gt;&lt;author&gt;Parekh, T. M.&lt;/author&gt;&lt;author&gt;Pierson, K. S.&lt;/author&gt;&lt;author&gt;Kuo, Y. F.&lt;/author&gt;&lt;author&gt;Sharma, G.&lt;/author&gt;&lt;/authors&gt;&lt;/contributors&gt;&lt;titles&gt;&lt;title&gt;Predictors of early readmission among patients 40 to 64 years of age hospitalized for chronic obstructive pulmonary disease&lt;/title&gt;&lt;secondary-title&gt;Annals of the American Thoracic Society&lt;/secondary-title&gt;&lt;/titles&gt;&lt;periodical&gt;&lt;full-title&gt;Annals of the American Thoracic Society&lt;/full-title&gt;&lt;/periodical&gt;&lt;pages&gt;685-694&lt;/pages&gt;&lt;volume&gt;11(5)&lt;/volume&gt;&lt;dates&gt;&lt;year&gt;2014&lt;/year&gt;&lt;/dates&gt;&lt;accession-num&gt;373432647&lt;/accession-num&gt;&lt;urls&gt;&lt;related-urls&gt;&lt;url&gt;http://www.atsjournals.org/doi/pdf/10.1513/AnnalsATS.201310-358OChttps://uhn.idm.oclc.org/login?url=http://ovidsp.ovid.com/ovidweb.cgi?T=JS&amp;amp;CSC=Y&amp;amp;NEWS=N&amp;amp;PAGE=fulltext&amp;amp;D=emed15&amp;amp;AN=373432647http://nt2yt7px7u.search.serialssolutions.com/?sid=OVID:Embase&amp;amp;genr&lt;/url&gt;&lt;/related-urls&gt;&lt;/urls&gt;&lt;electronic-resource-num&gt;http://dx.doi.org/10.1513/AnnalsATS.201310-358OC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216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29A36A43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7D3060B5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645EB4B3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0C828B0D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071D2B9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769" w:type="dxa"/>
          </w:tcPr>
          <w:p w14:paraId="051D3C36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4D9B919F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642E6ED4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013B8348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20471045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6147E75A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769" w:type="dxa"/>
          </w:tcPr>
          <w:p w14:paraId="1E83620E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31557E5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37DBAAFD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3EFE41EC" w14:textId="77777777" w:rsidTr="00A8053F">
        <w:trPr>
          <w:gridAfter w:val="1"/>
          <w:wAfter w:w="13" w:type="dxa"/>
        </w:trPr>
        <w:tc>
          <w:tcPr>
            <w:tcW w:w="2405" w:type="dxa"/>
            <w:vMerge w:val="restart"/>
          </w:tcPr>
          <w:p w14:paraId="63280CB0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nti-</w:t>
            </w:r>
            <w:proofErr w:type="spellStart"/>
            <w:r>
              <w:rPr>
                <w:rFonts w:ascii="Times New Roman" w:hAnsi="Times New Roman" w:cs="Times New Roman"/>
              </w:rPr>
              <w:t>Muscarinics</w:t>
            </w:r>
            <w:proofErr w:type="spellEnd"/>
            <w:r>
              <w:rPr>
                <w:rFonts w:ascii="Times New Roman" w:hAnsi="Times New Roman" w:cs="Times New Roman"/>
              </w:rPr>
              <w:t xml:space="preserve"> Before Hospitalization</w:t>
            </w:r>
          </w:p>
        </w:tc>
        <w:tc>
          <w:tcPr>
            <w:tcW w:w="1559" w:type="dxa"/>
          </w:tcPr>
          <w:p w14:paraId="127BAA3C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769" w:type="dxa"/>
          </w:tcPr>
          <w:p w14:paraId="2D3E8D20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Bade&lt;/Author&gt;&lt;Year&gt;2019&lt;/Year&gt;&lt;RecNum&gt;19&lt;/RecNum&gt;&lt;DisplayText&gt;&lt;style face="superscript"&gt;29&lt;/style&gt;&lt;/DisplayText&gt;&lt;record&gt;&lt;rec-number&gt;19&lt;/rec-number&gt;&lt;foreign-keys&gt;&lt;key app="EN" db-id="fvtv9d5pi5a55ae92z5v95drzxardspfsrvr" timestamp="1660738162"&gt;19&lt;/key&gt;&lt;/foreign-keys&gt;&lt;ref-type name="Journal Article"&gt;17&lt;/ref-type&gt;&lt;contributors&gt;&lt;authors&gt;&lt;author&gt;Bade, B. C.&lt;/author&gt;&lt;author&gt;DeRycke, E. C.&lt;/author&gt;&lt;author&gt;Ramsey, C.&lt;/author&gt;&lt;author&gt;Skanderson, M.&lt;/author&gt;&lt;author&gt;Crothers, K.&lt;/author&gt;&lt;author&gt;Haskell, S.&lt;/author&gt;&lt;author&gt;Bean-Mayberry, B.&lt;/author&gt;&lt;author&gt;Brandt, C.&lt;/author&gt;&lt;author&gt;Bastian, L. A.&lt;/author&gt;&lt;author&gt;Akgun, K. M.&lt;/author&gt;&lt;/authors&gt;&lt;/contributors&gt;&lt;titles&gt;&lt;title&gt;Sex differences in veterans admitted to the hospital for chronic obstructive pulmonary disease exacerbation&lt;/title&gt;&lt;secondary-title&gt;Annals of the American Thoracic Society&lt;/secondary-title&gt;&lt;/titles&gt;&lt;periodical&gt;&lt;full-title&gt;Annals of the American Thoracic Society&lt;/full-title&gt;&lt;/periodical&gt;&lt;pages&gt;707-714&lt;/pages&gt;&lt;volume&gt;16(6)&lt;/volume&gt;&lt;dates&gt;&lt;year&gt;2019&lt;/year&gt;&lt;/dates&gt;&lt;accession-num&gt;2002050025&lt;/accession-num&gt;&lt;urls&gt;&lt;related-urls&gt;&lt;url&gt;https://www.atsjournals.org/doi/pdf/10.1513/AnnalsATS.201809-615OChttps://uhn.idm.oclc.org/login?url=http://ovidsp.ovid.com/ovidweb.cgi?T=JS&amp;amp;CSC=Y&amp;amp;NEWS=N&amp;amp;PAGE=fulltext&amp;amp;D=emed20&amp;amp;AN=2002050025http://nt2yt7px7u.search.serialssolutions.com/?sid=OVID:Embase&amp;amp;ge&lt;/url&gt;&lt;/related-urls&gt;&lt;/urls&gt;&lt;electronic-resource-num&gt;http://dx.doi.org/10.1513/AnnalsATS.201809-615OC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29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53B8C97C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7316711C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742D00C7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3B33D33A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4E3B1F67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769" w:type="dxa"/>
          </w:tcPr>
          <w:p w14:paraId="4D30894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5A0E96D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7CBCDB10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0C053576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7D83B7D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412FD1EC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769" w:type="dxa"/>
          </w:tcPr>
          <w:p w14:paraId="62953475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110A51A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53EB7C1D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4C3ECD51" w14:textId="77777777" w:rsidTr="00A8053F">
        <w:trPr>
          <w:gridAfter w:val="1"/>
          <w:wAfter w:w="13" w:type="dxa"/>
        </w:trPr>
        <w:tc>
          <w:tcPr>
            <w:tcW w:w="2405" w:type="dxa"/>
            <w:vMerge w:val="restart"/>
          </w:tcPr>
          <w:p w14:paraId="3EE0A9F0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Long-Term Oxygen Therapy</w:t>
            </w:r>
          </w:p>
        </w:tc>
        <w:tc>
          <w:tcPr>
            <w:tcW w:w="1559" w:type="dxa"/>
          </w:tcPr>
          <w:p w14:paraId="4BE42D4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769" w:type="dxa"/>
          </w:tcPr>
          <w:p w14:paraId="0BA92B5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Alpaydin&lt;/Author&gt;&lt;Year&gt;2021&lt;/Year&gt;&lt;RecNum&gt;14&lt;/RecNum&gt;&lt;DisplayText&gt;&lt;style face="superscript"&gt;24&lt;/style&gt;&lt;/DisplayText&gt;&lt;record&gt;&lt;rec-number&gt;14&lt;/rec-number&gt;&lt;foreign-keys&gt;&lt;key app="EN" db-id="fvtv9d5pi5a55ae92z5v95drzxardspfsrvr" timestamp="1660738162"&gt;14&lt;/key&gt;&lt;/foreign-keys&gt;&lt;ref-type name="Journal Article"&gt;17&lt;/ref-type&gt;&lt;contributors&gt;&lt;authors&gt;&lt;author&gt;Alpaydin, A. O.&lt;/author&gt;&lt;author&gt;Ozuygur, S. S.&lt;/author&gt;&lt;author&gt;Sahan, C.&lt;/author&gt;&lt;author&gt;Tertemiz, K. C.&lt;/author&gt;&lt;author&gt;Russell, R.&lt;/author&gt;&lt;/authors&gt;&lt;/contributors&gt;&lt;titles&gt;&lt;title&gt;30-day readmission after an acute exacerbation of chronic obstructive pulmonary disease is associated with cardiovascular comorbidity&lt;/title&gt;&lt;secondary-title&gt;Turkish Thoracic Journal&lt;/secondary-title&gt;&lt;/titles&gt;&lt;periodical&gt;&lt;full-title&gt;Turkish Thoracic Journal&lt;/full-title&gt;&lt;/periodical&gt;&lt;pages&gt;369-375&lt;/pages&gt;&lt;volume&gt;22(5)&lt;/volume&gt;&lt;dates&gt;&lt;year&gt;2021&lt;/year&gt;&lt;/dates&gt;&lt;accession-num&gt;2013964847&lt;/accession-num&gt;&lt;urls&gt;&lt;related-urls&gt;&lt;url&gt;https://turkthoracj.org/en/30-day-readmission-after-an-acute-exacerbation-of-chronic-obstructive-pulmonary-disease-is-associated-with-cardiovascular-comorbidity-165001https://uhn.idm.oclc.org/login?url=http://ovidsp.ovid.com/ovidweb.cgi?T=JS&amp;amp;CSC=Y&amp;amp;NEWS=N&amp;amp;&lt;/url&gt;&lt;/related-urls&gt;&lt;/urls&gt;&lt;electronic-resource-num&gt;http://dx.doi.org/10.5152/TurkThoracJ.2021.0189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24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73F0BE2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Pant&lt;/Author&gt;&lt;Year&gt;2020&lt;/Year&gt;&lt;RecNum&gt;173&lt;/RecNum&gt;&lt;DisplayText&gt;&lt;style face="superscript"&gt;183&lt;/style&gt;&lt;/DisplayText&gt;&lt;record&gt;&lt;rec-number&gt;173&lt;/rec-number&gt;&lt;foreign-keys&gt;&lt;key app="EN" db-id="fvtv9d5pi5a55ae92z5v95drzxardspfsrvr" timestamp="1660738162"&gt;173&lt;/key&gt;&lt;/foreign-keys&gt;&lt;ref-type name="Journal Article"&gt;17&lt;/ref-type&gt;&lt;contributors&gt;&lt;authors&gt;&lt;author&gt;Pant, P.&lt;/author&gt;&lt;author&gt;Joshi, A.&lt;/author&gt;&lt;/authors&gt;&lt;/contributors&gt;&lt;titles&gt;&lt;title&gt;Risk factors associated with ninety day readmission in chronic obstructive pulmonary disease exacerbation at a tertiary care hospital: A retrospective cohort study&lt;/title&gt;&lt;secondary-title&gt;Kathmandu University Medical Journal&lt;/secondary-title&gt;&lt;/titles&gt;&lt;periodical&gt;&lt;full-title&gt;Kathmandu University Medical Journal&lt;/full-title&gt;&lt;/periodical&gt;&lt;pages&gt;372-375&lt;/pages&gt;&lt;volume&gt;18(72)&lt;/volume&gt;&lt;dates&gt;&lt;year&gt;2020&lt;/year&gt;&lt;/dates&gt;&lt;accession-num&gt;2007011185&lt;/accession-num&gt;&lt;urls&gt;&lt;related-urls&gt;&lt;url&gt;http://www.kumj.com.np/issue/72/372-375.pdfhttps://uhn.idm.oclc.org/login?url=http://ovidsp.ovid.com/ovidweb.cgi?T=JS&amp;amp;CSC=Y&amp;amp;NEWS=N&amp;amp;PAGE=fulltext&amp;amp;D=emexa&amp;amp;AN=2007011185http://nt2yt7px7u.search.serialssolutions.com/?sid=OVID:Embase&amp;amp;genre=article&amp;amp;id=pmid:3416&lt;/url&gt;&lt;/related-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183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694" w:type="dxa"/>
          </w:tcPr>
          <w:p w14:paraId="75BC1A03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Gonzalez&lt;/Author&gt;&lt;Year&gt;2008&lt;/Year&gt;&lt;RecNum&gt;90&lt;/RecNum&gt;&lt;DisplayText&gt;&lt;style face="superscript"&gt;100&lt;/style&gt;&lt;/DisplayText&gt;&lt;record&gt;&lt;rec-number&gt;90&lt;/rec-number&gt;&lt;foreign-keys&gt;&lt;key app="EN" db-id="fvtv9d5pi5a55ae92z5v95drzxardspfsrvr" timestamp="1660738162"&gt;90&lt;/key&gt;&lt;/foreign-keys&gt;&lt;ref-type name="Journal Article"&gt;17&lt;/ref-type&gt;&lt;contributors&gt;&lt;authors&gt;&lt;author&gt;Gonzalez, C.&lt;/author&gt;&lt;author&gt;Servera, E.&lt;/author&gt;&lt;author&gt;Marin, J.&lt;/author&gt;&lt;/authors&gt;&lt;/contributors&gt;&lt;titles&gt;&lt;title&gt;Importance of noninvasively measured respiratory muscle overload among the causes of hospital readmission of COPD patients&lt;/title&gt;&lt;secondary-title&gt;Chest&lt;/secondary-title&gt;&lt;/titles&gt;&lt;periodical&gt;&lt;full-title&gt;Chest&lt;/full-title&gt;&lt;/periodical&gt;&lt;pages&gt;941-7&lt;/pages&gt;&lt;volume&gt;133&lt;/volume&gt;&lt;number&gt;4&lt;/number&gt;&lt;dates&gt;&lt;year&gt;2008&lt;/year&gt;&lt;/dates&gt;&lt;accession-num&gt;18263690&lt;/accession-num&gt;&lt;urls&gt;&lt;related-urls&gt;&lt;url&gt;https://uhn.idm.oclc.org/login?url=http://ovidsp.ovid.com/ovidweb.cgi?T=JS&amp;amp;CSC=Y&amp;amp;NEWS=N&amp;amp;PAGE=fulltext&amp;amp;D=med7&amp;amp;AN=18263690http://nt2yt7px7u.search.serialssolutions.com/?sid=OVID:Ovid+MEDLINE%28R%29+%3C2008+to+2009%3E&amp;amp;genre=article&amp;amp;id=pmid:18263690&amp;amp;id=doi:10&lt;/url&gt;&lt;/related-urls&gt;&lt;/urls&gt;&lt;electronic-resource-num&gt;https://dx.doi.org/10.1378/chest.07-1796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100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047395" w:rsidRPr="009202A3" w14:paraId="0AB16E0E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2057696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5472769E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769" w:type="dxa"/>
          </w:tcPr>
          <w:p w14:paraId="463D771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3F0DC80E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0EC084C0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Gudmundsson&lt;/Author&gt;&lt;Year&gt;2005&lt;/Year&gt;&lt;RecNum&gt;94&lt;/RecNum&gt;&lt;DisplayText&gt;&lt;style face="superscript"&gt;104&lt;/style&gt;&lt;/DisplayText&gt;&lt;record&gt;&lt;rec-number&gt;94&lt;/rec-number&gt;&lt;foreign-keys&gt;&lt;key app="EN" db-id="fvtv9d5pi5a55ae92z5v95drzxardspfsrvr" timestamp="1660738162"&gt;94&lt;/key&gt;&lt;/foreign-keys&gt;&lt;ref-type name="Journal Article"&gt;17&lt;/ref-type&gt;&lt;contributors&gt;&lt;authors&gt;&lt;author&gt;Gudmundsson, G.&lt;/author&gt;&lt;author&gt;Gislason, T.&lt;/author&gt;&lt;author&gt;Janson, C.&lt;/author&gt;&lt;author&gt;Lindberg, E.&lt;/author&gt;&lt;author&gt;Hallin, R.&lt;/author&gt;&lt;author&gt;Ulrik, C. S.&lt;/author&gt;&lt;author&gt;Brondum, E.&lt;/author&gt;&lt;author&gt;Nieminen, M. M.&lt;/author&gt;&lt;author&gt;Aine, T.&lt;/author&gt;&lt;author&gt;Bakke, P.&lt;/author&gt;&lt;/authors&gt;&lt;/contributors&gt;&lt;titles&gt;&lt;title&gt;Risk factors for rehospitalisation in COPD: role of health status, anxiety and depression&lt;/title&gt;&lt;secondary-title&gt;Eur Respir J&lt;/secondary-title&gt;&lt;/titles&gt;&lt;periodical&gt;&lt;full-title&gt;Eur Respir J&lt;/full-title&gt;&lt;/periodical&gt;&lt;pages&gt;414-9&lt;/pages&gt;&lt;volume&gt;26&lt;/volume&gt;&lt;number&gt;3&lt;/number&gt;&lt;dates&gt;&lt;year&gt;2005&lt;/year&gt;&lt;/dates&gt;&lt;accession-num&gt;16135721&lt;/accession-num&gt;&lt;urls&gt;&lt;related-urls&gt;&lt;url&gt;https://uhn.idm.oclc.org/login?url=http://ovidsp.ovid.com/ovidweb.cgi?T=JS&amp;amp;CSC=Y&amp;amp;NEWS=N&amp;amp;PAGE=fulltext&amp;amp;D=med6&amp;amp;AN=16135721http://nt2yt7px7u.search.serialssolutions.com/?sid=OVID:Ovid+MEDLINE%28R%29+%3C2005+to+2007%3E&amp;amp;genre=article&amp;amp;id=pmid:16135721&amp;amp;id=doi:10&lt;/url&gt;&lt;/related-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104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047395" w:rsidRPr="009202A3" w14:paraId="20EC149C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53D7BA5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1613AE37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769" w:type="dxa"/>
          </w:tcPr>
          <w:p w14:paraId="0C0F1FF8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3B4A121C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23A58BAC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65DD3143" w14:textId="77777777" w:rsidTr="00A8053F">
        <w:trPr>
          <w:gridAfter w:val="1"/>
          <w:wAfter w:w="13" w:type="dxa"/>
        </w:trPr>
        <w:tc>
          <w:tcPr>
            <w:tcW w:w="2405" w:type="dxa"/>
            <w:vMerge w:val="restart"/>
          </w:tcPr>
          <w:p w14:paraId="1BDF775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Long-Acting Muscarinic Agonist</w:t>
            </w:r>
          </w:p>
        </w:tc>
        <w:tc>
          <w:tcPr>
            <w:tcW w:w="1559" w:type="dxa"/>
          </w:tcPr>
          <w:p w14:paraId="66F145AD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769" w:type="dxa"/>
          </w:tcPr>
          <w:p w14:paraId="510AE33A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29BBF8B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2B40893A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7B4326D3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71B7C435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31EF228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769" w:type="dxa"/>
          </w:tcPr>
          <w:p w14:paraId="3E0CB038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07D1350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Shani&lt;/Author&gt;&lt;Year&gt;2022&lt;/Year&gt;&lt;RecNum&gt;205&lt;/RecNum&gt;&lt;DisplayText&gt;&lt;style face="superscript"&gt;215&lt;/style&gt;&lt;/DisplayText&gt;&lt;record&gt;&lt;rec-number&gt;205&lt;/rec-number&gt;&lt;foreign-keys&gt;&lt;key app="EN" db-id="fvtv9d5pi5a55ae92z5v95drzxardspfsrvr" timestamp="1660738162"&gt;205&lt;/key&gt;&lt;/foreign-keys&gt;&lt;ref-type name="Journal Article"&gt;17&lt;/ref-type&gt;&lt;contributors&gt;&lt;authors&gt;&lt;author&gt;Shani, M.&lt;/author&gt;&lt;author&gt;Comaneshter, D.&lt;/author&gt;&lt;author&gt;Segel, M. J.&lt;/author&gt;&lt;/authors&gt;&lt;/contributors&gt;&lt;titles&gt;&lt;title&gt;The importance of having good quality indicators for care of patients with COPD: a look at hospital readmission rates&lt;/title&gt;&lt;secondary-title&gt;Israel Journal of Health Policy Research&lt;/secondary-title&gt;&lt;/titles&gt;&lt;periodical&gt;&lt;full-title&gt;Israel Journal of Health Policy Research&lt;/full-title&gt;&lt;/periodical&gt;&lt;volume&gt;11(1) (no pagination)&lt;/volume&gt;&lt;dates&gt;&lt;year&gt;2022&lt;/year&gt;&lt;/dates&gt;&lt;accession-num&gt;2015413179&lt;/accession-num&gt;&lt;urls&gt;&lt;related-urls&gt;&lt;url&gt;http://www.ijhpr.org/https://uhn.idm.oclc.org/login?url=http://ovidsp.ovid.com/ovidweb.cgi?T=JS&amp;amp;CSC=Y&amp;amp;NEWS=N&amp;amp;PAGE=fulltext&amp;amp;D=emexb&amp;amp;AN=2015413179http://nt2yt7px7u.search.serialssolutions.com/?sid=OVID:Embase+Weekly+Updates&amp;amp;genre=article&amp;amp;id=pmid:35337373&amp;amp;id&lt;/url&gt;&lt;/related-urls&gt;&lt;/urls&gt;&lt;electronic-resource-num&gt;https://dx.doi.org/10.1186/s13584-022-00528-7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215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694" w:type="dxa"/>
          </w:tcPr>
          <w:p w14:paraId="7FEB26F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468DFEF4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5A355CF8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4C3C7AB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769" w:type="dxa"/>
          </w:tcPr>
          <w:p w14:paraId="473CE2DF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05D872C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5BB84077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5B7721E6" w14:textId="77777777" w:rsidTr="00A8053F">
        <w:trPr>
          <w:gridAfter w:val="1"/>
          <w:wAfter w:w="13" w:type="dxa"/>
        </w:trPr>
        <w:tc>
          <w:tcPr>
            <w:tcW w:w="2405" w:type="dxa"/>
            <w:vMerge w:val="restart"/>
          </w:tcPr>
          <w:p w14:paraId="507ABBCB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2B15F5">
              <w:rPr>
                <w:rFonts w:ascii="Times New Roman" w:hAnsi="Times New Roman" w:cs="Times New Roman"/>
              </w:rPr>
              <w:t>Long-Acting Muscarinic Agonist + Long-Acting Beta-Agonist + Inhaled Corticosteroids</w:t>
            </w:r>
          </w:p>
        </w:tc>
        <w:tc>
          <w:tcPr>
            <w:tcW w:w="1559" w:type="dxa"/>
          </w:tcPr>
          <w:p w14:paraId="0F833CD5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769" w:type="dxa"/>
          </w:tcPr>
          <w:p w14:paraId="38C161F0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6DD7149E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6F3EE8D5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4E0E4040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045C4B67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63C54F8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769" w:type="dxa"/>
          </w:tcPr>
          <w:p w14:paraId="23891F8D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Wu&lt;/Author&gt;&lt;Year&gt;2021&lt;/Year&gt;&lt;RecNum&gt;237&lt;/RecNum&gt;&lt;DisplayText&gt;&lt;style face="superscript"&gt;247&lt;/style&gt;&lt;/DisplayText&gt;&lt;record&gt;&lt;rec-number&gt;237&lt;/rec-number&gt;&lt;foreign-keys&gt;&lt;key app="EN" db-id="fvtv9d5pi5a55ae92z5v95drzxardspfsrvr" timestamp="1660738162"&gt;237&lt;/key&gt;&lt;/foreign-keys&gt;&lt;ref-type name="Journal Article"&gt;17&lt;/ref-type&gt;&lt;contributors&gt;&lt;authors&gt;&lt;author&gt;Wu, Y. K.&lt;/author&gt;&lt;author&gt;Lan, C. C.&lt;/author&gt;&lt;author&gt;Tzeng, I. S.&lt;/author&gt;&lt;author&gt;Wu, C. W.&lt;/author&gt;&lt;/authors&gt;&lt;/contributors&gt;&lt;titles&gt;&lt;title&gt;The COPD-readmission (CORE) score: A novel prediction model for one-year chronic obstructive pulmonary disease readmissions&lt;/title&gt;&lt;secondary-title&gt;J Formos Med Assoc&lt;/secondary-title&gt;&lt;/titles&gt;&lt;periodical&gt;&lt;full-title&gt;J Formos Med Assoc&lt;/full-title&gt;&lt;/periodical&gt;&lt;pages&gt;1005-1013&lt;/pages&gt;&lt;volume&gt;120&lt;/volume&gt;&lt;number&gt;3&lt;/number&gt;&lt;dates&gt;&lt;year&gt;2021&lt;/year&gt;&lt;/dates&gt;&lt;accession-num&gt;32928614&lt;/accession-num&gt;&lt;urls&gt;&lt;related-urls&gt;&lt;url&gt;https://uhn.idm.oclc.org/login?url=http://ovidsp.ovid.com/ovidweb.cgi?T=JS&amp;amp;CSC=Y&amp;amp;NEWS=N&amp;amp;PAGE=fulltext&amp;amp;D=med18&amp;amp;AN=32928614http://nt2yt7px7u.search.serialssolutions.com/?sid=OVID:Ovid+MEDLINE%28R%29+%3C2020+to+2021%3E&amp;amp;genre=article&amp;amp;id=pmid:32928614&amp;amp;id=doi:1&lt;/url&gt;&lt;/related-urls&gt;&lt;/urls&gt;&lt;electronic-resource-num&gt;https://dx.doi.org/10.1016/j.jfma.2020.08.043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247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5E8C2376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41394B65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7358A241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13C3B9EF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56C0C1C4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769" w:type="dxa"/>
          </w:tcPr>
          <w:p w14:paraId="3BD66208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2A7BA0FA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63DB6904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4696837B" w14:textId="77777777" w:rsidTr="00A8053F">
        <w:trPr>
          <w:gridAfter w:val="1"/>
          <w:wAfter w:w="13" w:type="dxa"/>
        </w:trPr>
        <w:tc>
          <w:tcPr>
            <w:tcW w:w="2405" w:type="dxa"/>
            <w:vMerge w:val="restart"/>
          </w:tcPr>
          <w:p w14:paraId="2A5595B8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hort-Acting Beta Agonist</w:t>
            </w:r>
          </w:p>
        </w:tc>
        <w:tc>
          <w:tcPr>
            <w:tcW w:w="1559" w:type="dxa"/>
          </w:tcPr>
          <w:p w14:paraId="305D824C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769" w:type="dxa"/>
          </w:tcPr>
          <w:p w14:paraId="0E5C57E8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07A51EE6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649F193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72ED8B8C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173EEA3D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63ACF6DB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769" w:type="dxa"/>
          </w:tcPr>
          <w:p w14:paraId="7D87217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441B1637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Shani&lt;/Author&gt;&lt;Year&gt;2022&lt;/Year&gt;&lt;RecNum&gt;205&lt;/RecNum&gt;&lt;DisplayText&gt;&lt;style face="superscript"&gt;215&lt;/style&gt;&lt;/DisplayText&gt;&lt;record&gt;&lt;rec-number&gt;205&lt;/rec-number&gt;&lt;foreign-keys&gt;&lt;key app="EN" db-id="fvtv9d5pi5a55ae92z5v95drzxardspfsrvr" timestamp="1660738162"&gt;205&lt;/key&gt;&lt;/foreign-keys&gt;&lt;ref-type name="Journal Article"&gt;17&lt;/ref-type&gt;&lt;contributors&gt;&lt;authors&gt;&lt;author&gt;Shani, M.&lt;/author&gt;&lt;author&gt;Comaneshter, D.&lt;/author&gt;&lt;author&gt;Segel, M. J.&lt;/author&gt;&lt;/authors&gt;&lt;/contributors&gt;&lt;titles&gt;&lt;title&gt;The importance of having good quality indicators for care of patients with COPD: a look at hospital readmission rates&lt;/title&gt;&lt;secondary-title&gt;Israel Journal of Health Policy Research&lt;/secondary-title&gt;&lt;/titles&gt;&lt;periodical&gt;&lt;full-title&gt;Israel Journal of Health Policy Research&lt;/full-title&gt;&lt;/periodical&gt;&lt;volume&gt;11(1) (no pagination)&lt;/volume&gt;&lt;dates&gt;&lt;year&gt;2022&lt;/year&gt;&lt;/dates&gt;&lt;accession-num&gt;2015413179&lt;/accession-num&gt;&lt;urls&gt;&lt;related-urls&gt;&lt;url&gt;http://www.ijhpr.org/https://uhn.idm.oclc.org/login?url=http://ovidsp.ovid.com/ovidweb.cgi?T=JS&amp;amp;CSC=Y&amp;amp;NEWS=N&amp;amp;PAGE=fulltext&amp;amp;D=emexb&amp;amp;AN=2015413179http://nt2yt7px7u.search.serialssolutions.com/?sid=OVID:Embase+Weekly+Updates&amp;amp;genre=article&amp;amp;id=pmid:35337373&amp;amp;id&lt;/url&gt;&lt;/related-urls&gt;&lt;/urls&gt;&lt;electronic-resource-num&gt;https://dx.doi.org/10.1186/s13584-022-00528-7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215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694" w:type="dxa"/>
          </w:tcPr>
          <w:p w14:paraId="5E3002F0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18D06462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1E0F7C50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5320C5AE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769" w:type="dxa"/>
          </w:tcPr>
          <w:p w14:paraId="2B4C7C07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303EEDE3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7938F308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051CB4FD" w14:textId="77777777" w:rsidTr="00A8053F">
        <w:trPr>
          <w:gridAfter w:val="1"/>
          <w:wAfter w:w="13" w:type="dxa"/>
        </w:trPr>
        <w:tc>
          <w:tcPr>
            <w:tcW w:w="2405" w:type="dxa"/>
            <w:vMerge w:val="restart"/>
          </w:tcPr>
          <w:p w14:paraId="0DA7BB6D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tatin</w:t>
            </w:r>
          </w:p>
        </w:tc>
        <w:tc>
          <w:tcPr>
            <w:tcW w:w="1559" w:type="dxa"/>
          </w:tcPr>
          <w:p w14:paraId="76CE046F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769" w:type="dxa"/>
          </w:tcPr>
          <w:p w14:paraId="588D0D3C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36419AD4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0DDD7D4D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587D3E9C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3958025C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005F62F6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769" w:type="dxa"/>
          </w:tcPr>
          <w:p w14:paraId="66641B2E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nversely 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Sharif&lt;/Author&gt;&lt;Year&gt;2014&lt;/Year&gt;&lt;RecNum&gt;206&lt;/RecNum&gt;&lt;DisplayText&gt;&lt;style face="superscript"&gt;216&lt;/style&gt;&lt;/DisplayText&gt;&lt;record&gt;&lt;rec-number&gt;206&lt;/rec-number&gt;&lt;foreign-keys&gt;&lt;key app="EN" db-id="fvtv9d5pi5a55ae92z5v95drzxardspfsrvr" timestamp="1660738162"&gt;206&lt;/key&gt;&lt;/foreign-keys&gt;&lt;ref-type name="Journal Article"&gt;17&lt;/ref-type&gt;&lt;contributors&gt;&lt;authors&gt;&lt;author&gt;Sharif, R.&lt;/author&gt;&lt;author&gt;Parekh, T. M.&lt;/author&gt;&lt;author&gt;Pierson, K. S.&lt;/author&gt;&lt;author&gt;Kuo, Y. F.&lt;/author&gt;&lt;author&gt;Sharma, G.&lt;/author&gt;&lt;/authors&gt;&lt;/contributors&gt;&lt;titles&gt;&lt;title&gt;Predictors of early readmission among patients 40 to 64 years of age hospitalized for chronic obstructive pulmonary disease&lt;/title&gt;&lt;secondary-title&gt;Annals of the American Thoracic Society&lt;/secondary-title&gt;&lt;/titles&gt;&lt;periodical&gt;&lt;full-title&gt;Annals of the American Thoracic Society&lt;/full-title&gt;&lt;/periodical&gt;&lt;pages&gt;685-694&lt;/pages&gt;&lt;volume&gt;11(5)&lt;/volume&gt;&lt;dates&gt;&lt;year&gt;2014&lt;/year&gt;&lt;/dates&gt;&lt;accession-num&gt;373432647&lt;/accession-num&gt;&lt;urls&gt;&lt;related-urls&gt;&lt;url&gt;http://www.atsjournals.org/doi/pdf/10.1513/AnnalsATS.201310-358OChttps://uhn.idm.oclc.org/login?url=http://ovidsp.ovid.com/ovidweb.cgi?T=JS&amp;amp;CSC=Y&amp;amp;NEWS=N&amp;amp;PAGE=fulltext&amp;amp;D=emed15&amp;amp;AN=373432647http://nt2yt7px7u.search.serialssolutions.com/?sid=OVID:Embase&amp;amp;genr&lt;/url&gt;&lt;/related-urls&gt;&lt;/urls&gt;&lt;electronic-resource-num&gt;http://dx.doi.org/10.1513/AnnalsATS.201310-358OC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216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2973AD2C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55C743B4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3D1221E4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57D7C7ED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0C1DC676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769" w:type="dxa"/>
          </w:tcPr>
          <w:p w14:paraId="6D535DE7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32465A3C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50007840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7AC5CE5B" w14:textId="77777777" w:rsidTr="00A8053F">
        <w:trPr>
          <w:gridAfter w:val="1"/>
          <w:wAfter w:w="13" w:type="dxa"/>
        </w:trPr>
        <w:tc>
          <w:tcPr>
            <w:tcW w:w="2405" w:type="dxa"/>
            <w:vMerge w:val="restart"/>
          </w:tcPr>
          <w:p w14:paraId="7BAAFE38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teroid</w:t>
            </w:r>
          </w:p>
        </w:tc>
        <w:tc>
          <w:tcPr>
            <w:tcW w:w="1559" w:type="dxa"/>
          </w:tcPr>
          <w:p w14:paraId="69E794BD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769" w:type="dxa"/>
          </w:tcPr>
          <w:p w14:paraId="7442142A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260C729D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Shani&lt;/Author&gt;&lt;Year&gt;2022&lt;/Year&gt;&lt;RecNum&gt;205&lt;/RecNum&gt;&lt;DisplayText&gt;&lt;style face="superscript"&gt;215&lt;/style&gt;&lt;/DisplayText&gt;&lt;record&gt;&lt;rec-number&gt;205&lt;/rec-number&gt;&lt;foreign-keys&gt;&lt;key app="EN" db-id="fvtv9d5pi5a55ae92z5v95drzxardspfsrvr" timestamp="1660738162"&gt;205&lt;/key&gt;&lt;/foreign-keys&gt;&lt;ref-type name="Journal Article"&gt;17&lt;/ref-type&gt;&lt;contributors&gt;&lt;authors&gt;&lt;author&gt;Shani, M.&lt;/author&gt;&lt;author&gt;Comaneshter, D.&lt;/author&gt;&lt;author&gt;Segel, M. J.&lt;/author&gt;&lt;/authors&gt;&lt;/contributors&gt;&lt;titles&gt;&lt;title&gt;The importance of having good quality indicators for care of patients with COPD: a look at hospital readmission rates&lt;/title&gt;&lt;secondary-title&gt;Israel Journal of Health Policy Research&lt;/secondary-title&gt;&lt;/titles&gt;&lt;periodical&gt;&lt;full-title&gt;Israel Journal of Health Policy Research&lt;/full-title&gt;&lt;/periodical&gt;&lt;volume&gt;11(1) (no pagination)&lt;/volume&gt;&lt;dates&gt;&lt;year&gt;2022&lt;/year&gt;&lt;/dates&gt;&lt;accession-num&gt;2015413179&lt;/accession-num&gt;&lt;urls&gt;&lt;related-urls&gt;&lt;url&gt;http://www.ijhpr.org/https://uhn.idm.oclc.org/login?url=http://ovidsp.ovid.com/ovidweb.cgi?T=JS&amp;amp;CSC=Y&amp;amp;NEWS=N&amp;amp;PAGE=fulltext&amp;amp;D=emexb&amp;amp;AN=2015413179http://nt2yt7px7u.search.serialssolutions.com/?sid=OVID:Embase+Weekly+Updates&amp;amp;genre=article&amp;amp;id=pmid:35337373&amp;amp;id&lt;/url&gt;&lt;/related-urls&gt;&lt;/urls&gt;&lt;electronic-resource-num&gt;https://dx.doi.org/10.1186/s13584-022-00528-7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215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694" w:type="dxa"/>
          </w:tcPr>
          <w:p w14:paraId="4695C57B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Wong&lt;/Author&gt;&lt;Year&gt;2008&lt;/Year&gt;&lt;RecNum&gt;234&lt;/RecNum&gt;&lt;DisplayText&gt;&lt;style face="superscript"&gt;244&lt;/style&gt;&lt;/DisplayText&gt;&lt;record&gt;&lt;rec-number&gt;234&lt;/rec-number&gt;&lt;foreign-keys&gt;&lt;key app="EN" db-id="fvtv9d5pi5a55ae92z5v95drzxardspfsrvr" timestamp="1660738162"&gt;234&lt;/key&gt;&lt;/foreign-keys&gt;&lt;ref-type name="Journal Article"&gt;17&lt;/ref-type&gt;&lt;contributors&gt;&lt;authors&gt;&lt;author&gt;Wong, A. W.&lt;/author&gt;&lt;author&gt;Gan, W. Q.&lt;/author&gt;&lt;author&gt;Burns, J.&lt;/author&gt;&lt;author&gt;Sin, D. D.&lt;/author&gt;&lt;author&gt;van Eeden, S. F.&lt;/author&gt;&lt;/authors&gt;&lt;/contributors&gt;&lt;titles&gt;&lt;title&gt;Acute exacerbation of chronic obstructive pulmonary disease: influence of social factors in determining length of hospital stay and readmission rates&lt;/title&gt;&lt;secondary-title&gt;Can Respir J&lt;/secondary-title&gt;&lt;/titles&gt;&lt;periodical&gt;&lt;full-title&gt;Can Respir J&lt;/full-title&gt;&lt;/periodical&gt;&lt;pages&gt;361-4&lt;/pages&gt;&lt;volume&gt;15&lt;/volume&gt;&lt;number&gt;7&lt;/number&gt;&lt;dates&gt;&lt;year&gt;2008&lt;/year&gt;&lt;/dates&gt;&lt;accession-num&gt;18949105&lt;/accession-num&gt;&lt;urls&gt;&lt;related-urls&gt;&lt;url&gt;https://uhn.idm.oclc.org/login?url=http://ovidsp.ovid.com/ovidweb.cgi?T=JS&amp;amp;CSC=Y&amp;amp;NEWS=N&amp;amp;PAGE=fulltext&amp;amp;D=med7&amp;amp;AN=18949105http://nt2yt7px7u.search.serialssolutions.com/?sid=OVID:Ovid+MEDLINE%28R%29+%3C2008+to+2009%3E&amp;amp;genre=article&amp;amp;id=pmid:18949105&amp;amp;id=doi:10&lt;/url&gt;&lt;/related-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244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047395" w:rsidRPr="009202A3" w14:paraId="1810068F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118A6EA0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06C2A374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769" w:type="dxa"/>
          </w:tcPr>
          <w:p w14:paraId="74055CDF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0CC8DF03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11201D48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19DC8DEA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39D866A7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3DE6F22E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769" w:type="dxa"/>
          </w:tcPr>
          <w:p w14:paraId="5FE59C8F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06B40F97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44C6CE13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69ACBA82" w14:textId="77777777" w:rsidTr="00A8053F">
        <w:tc>
          <w:tcPr>
            <w:tcW w:w="13984" w:type="dxa"/>
            <w:gridSpan w:val="6"/>
            <w:shd w:val="clear" w:color="auto" w:fill="E7E6E6" w:themeFill="background2"/>
          </w:tcPr>
          <w:p w14:paraId="3D3D09C6" w14:textId="77777777" w:rsidR="00047395" w:rsidRPr="009202A3" w:rsidRDefault="00047395" w:rsidP="00A8053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lastRenderedPageBreak/>
              <w:t>Hospital Care</w:t>
            </w:r>
          </w:p>
        </w:tc>
      </w:tr>
      <w:tr w:rsidR="00047395" w:rsidRPr="009202A3" w14:paraId="623AC3B5" w14:textId="77777777" w:rsidTr="00A8053F">
        <w:trPr>
          <w:gridAfter w:val="1"/>
          <w:wAfter w:w="13" w:type="dxa"/>
        </w:trPr>
        <w:tc>
          <w:tcPr>
            <w:tcW w:w="2405" w:type="dxa"/>
            <w:vMerge w:val="restart"/>
          </w:tcPr>
          <w:p w14:paraId="227BF54E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dmission to ICU</w:t>
            </w:r>
          </w:p>
        </w:tc>
        <w:tc>
          <w:tcPr>
            <w:tcW w:w="1559" w:type="dxa"/>
          </w:tcPr>
          <w:p w14:paraId="087E7048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769" w:type="dxa"/>
          </w:tcPr>
          <w:p w14:paraId="75A61D72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ZdTwvQXV0aG9yPjxZZWFyPjIwMTU8L1llYXI+PFJlY051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ZdTwvQXV0aG9yPjxZZWFyPjIwMTU8L1llYXI+PFJlY051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172,224,250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00C48D76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Pant&lt;/Author&gt;&lt;Year&gt;2020&lt;/Year&gt;&lt;RecNum&gt;173&lt;/RecNum&gt;&lt;DisplayText&gt;&lt;style face="superscript"&gt;183&lt;/style&gt;&lt;/DisplayText&gt;&lt;record&gt;&lt;rec-number&gt;173&lt;/rec-number&gt;&lt;foreign-keys&gt;&lt;key app="EN" db-id="fvtv9d5pi5a55ae92z5v95drzxardspfsrvr" timestamp="1660738162"&gt;173&lt;/key&gt;&lt;/foreign-keys&gt;&lt;ref-type name="Journal Article"&gt;17&lt;/ref-type&gt;&lt;contributors&gt;&lt;authors&gt;&lt;author&gt;Pant, P.&lt;/author&gt;&lt;author&gt;Joshi, A.&lt;/author&gt;&lt;/authors&gt;&lt;/contributors&gt;&lt;titles&gt;&lt;title&gt;Risk factors associated with ninety day readmission in chronic obstructive pulmonary disease exacerbation at a tertiary care hospital: A retrospective cohort study&lt;/title&gt;&lt;secondary-title&gt;Kathmandu University Medical Journal&lt;/secondary-title&gt;&lt;/titles&gt;&lt;periodical&gt;&lt;full-title&gt;Kathmandu University Medical Journal&lt;/full-title&gt;&lt;/periodical&gt;&lt;pages&gt;372-375&lt;/pages&gt;&lt;volume&gt;18(72)&lt;/volume&gt;&lt;dates&gt;&lt;year&gt;2020&lt;/year&gt;&lt;/dates&gt;&lt;accession-num&gt;2007011185&lt;/accession-num&gt;&lt;urls&gt;&lt;related-urls&gt;&lt;url&gt;http://www.kumj.com.np/issue/72/372-375.pdfhttps://uhn.idm.oclc.org/login?url=http://ovidsp.ovid.com/ovidweb.cgi?T=JS&amp;amp;CSC=Y&amp;amp;NEWS=N&amp;amp;PAGE=fulltext&amp;amp;D=emexa&amp;amp;AN=2007011185http://nt2yt7px7u.search.serialssolutions.com/?sid=OVID:Embase&amp;amp;genre=article&amp;amp;id=pmid:3416&lt;/url&gt;&lt;/related-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183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694" w:type="dxa"/>
          </w:tcPr>
          <w:p w14:paraId="0F73A2D7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4E1D29C2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0372E58A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69DC94C7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769" w:type="dxa"/>
          </w:tcPr>
          <w:p w14:paraId="4E449898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Shah&lt;/Author&gt;&lt;Year&gt;2015&lt;/Year&gt;&lt;RecNum&gt;204&lt;/RecNum&gt;&lt;DisplayText&gt;&lt;style face="superscript"&gt;214&lt;/style&gt;&lt;/DisplayText&gt;&lt;record&gt;&lt;rec-number&gt;204&lt;/rec-number&gt;&lt;foreign-keys&gt;&lt;key app="EN" db-id="fvtv9d5pi5a55ae92z5v95drzxardspfsrvr" timestamp="1660738162"&gt;204&lt;/key&gt;&lt;/foreign-keys&gt;&lt;ref-type name="Journal Article"&gt;17&lt;/ref-type&gt;&lt;contributors&gt;&lt;authors&gt;&lt;author&gt;Shah, T.&lt;/author&gt;&lt;author&gt;Churpek, M. M.&lt;/author&gt;&lt;author&gt;Coca Perraillon, M.&lt;/author&gt;&lt;author&gt;Konetzka, R. T.&lt;/author&gt;&lt;/authors&gt;&lt;/contributors&gt;&lt;titles&gt;&lt;title&gt;Understanding why patients with COPD get readmitted: a large national study to delineate the Medicare population for the readmissions penalty expansion&lt;/title&gt;&lt;secondary-title&gt;Chest&lt;/secondary-title&gt;&lt;/titles&gt;&lt;periodical&gt;&lt;full-title&gt;Chest&lt;/full-title&gt;&lt;/periodical&gt;&lt;pages&gt;1219-1226&lt;/pages&gt;&lt;volume&gt;147&lt;/volume&gt;&lt;number&gt;5&lt;/number&gt;&lt;dates&gt;&lt;year&gt;2015&lt;/year&gt;&lt;/dates&gt;&lt;accession-num&gt;25539483&lt;/accession-num&gt;&lt;urls&gt;&lt;related-urls&gt;&lt;url&gt;https://uhn.idm.oclc.org/login?url=http://ovidsp.ovid.com/ovidweb.cgi?T=JS&amp;amp;CSC=Y&amp;amp;NEWS=N&amp;amp;PAGE=fulltext&amp;amp;D=med12&amp;amp;AN=25539483http://nt2yt7px7u.search.serialssolutions.com/?sid=OVID:Ovid+MEDLINE%28R%29+%3C2015%3E&amp;amp;genre=article&amp;amp;id=pmid:25539483&amp;amp;id=doi:10.1378%2&lt;/url&gt;&lt;/related-urls&gt;&lt;/urls&gt;&lt;electronic-resource-num&gt;https://dx.doi.org/10.1378/chest.14-2181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214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389ED430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403F0E87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28B69600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4FD7D3B6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25E1DDF6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769" w:type="dxa"/>
          </w:tcPr>
          <w:p w14:paraId="650CEEF9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3C38A0AC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6378B4A2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7080B829" w14:textId="77777777" w:rsidTr="00A8053F">
        <w:trPr>
          <w:gridAfter w:val="1"/>
          <w:wAfter w:w="13" w:type="dxa"/>
        </w:trPr>
        <w:tc>
          <w:tcPr>
            <w:tcW w:w="2405" w:type="dxa"/>
            <w:vMerge w:val="restart"/>
          </w:tcPr>
          <w:p w14:paraId="7FA54E18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Hospital Length of Stay</w:t>
            </w:r>
          </w:p>
        </w:tc>
        <w:tc>
          <w:tcPr>
            <w:tcW w:w="1559" w:type="dxa"/>
          </w:tcPr>
          <w:p w14:paraId="03B1F598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769" w:type="dxa"/>
          </w:tcPr>
          <w:p w14:paraId="5D2779E5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ZdTwvQXV0aG9yPjxZZWFyPjIwMTU8L1llYXI+PFJlY051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ZdTwvQXV0aG9yPjxZZWFyPjIwMTU8L1llYXI+PFJlY051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35235C">
              <w:rPr>
                <w:rFonts w:ascii="Times New Roman" w:hAnsi="Times New Roman" w:cs="Times New Roman"/>
                <w:noProof/>
                <w:vertAlign w:val="superscript"/>
              </w:rPr>
              <w:t>25,33,172,216,224,250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4E7C3070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Bernabeu-Mora&lt;/Author&gt;&lt;Year&gt;2017&lt;/Year&gt;&lt;RecNum&gt;28&lt;/RecNum&gt;&lt;DisplayText&gt;&lt;style face="superscript"&gt;38&lt;/style&gt;&lt;/DisplayText&gt;&lt;record&gt;&lt;rec-number&gt;28&lt;/rec-number&gt;&lt;foreign-keys&gt;&lt;key app="EN" db-id="fvtv9d5pi5a55ae92z5v95drzxardspfsrvr" timestamp="1660738162"&gt;28&lt;/key&gt;&lt;/foreign-keys&gt;&lt;ref-type name="Journal Article"&gt;17&lt;/ref-type&gt;&lt;contributors&gt;&lt;authors&gt;&lt;author&gt;Bernabeu-Mora, R.&lt;/author&gt;&lt;author&gt;Garcia-Guillamon, G.&lt;/author&gt;&lt;author&gt;Valera-Novella, E.&lt;/author&gt;&lt;author&gt;Gimenez-Gimenez, L. M.&lt;/author&gt;&lt;author&gt;Escolar-Reina, P.&lt;/author&gt;&lt;author&gt;Medina-Mirapeix, F.&lt;/author&gt;&lt;/authors&gt;&lt;/contributors&gt;&lt;titles&gt;&lt;title&gt;Frailty is a predictive factor of readmission within 90 days of hospitalization for acute exacerbations of chronic obstructive pulmonary disease: A longitudinal study&lt;/title&gt;&lt;secondary-title&gt;Therapeutic Advances in Respiratory Disease&lt;/secondary-title&gt;&lt;/titles&gt;&lt;periodical&gt;&lt;full-title&gt;Therapeutic Advances in Respiratory Disease&lt;/full-title&gt;&lt;/periodical&gt;&lt;pages&gt;383-392&lt;/pages&gt;&lt;volume&gt;11(10)&lt;/volume&gt;&lt;dates&gt;&lt;year&gt;2017&lt;/year&gt;&lt;/dates&gt;&lt;accession-num&gt;618448902&lt;/accession-num&gt;&lt;urls&gt;&lt;related-urls&gt;&lt;url&gt;http://www.sagepub.co.ukhttps://uhn.idm.oclc.org/login?url=http://ovidsp.ovid.com/ovidweb.cgi?T=JS&amp;amp;CSC=Y&amp;amp;NEWS=N&amp;amp;PAGE=fulltext&amp;amp;D=emed18&amp;amp;AN=618448902http://nt2yt7px7u.search.serialssolutions.com/?sid=OVID:Embase&amp;amp;genre=article&amp;amp;id=pmid:28849736&amp;amp;id=doi:10.1177&lt;/url&gt;&lt;/related-urls&gt;&lt;/urls&gt;&lt;electronic-resource-num&gt;http://dx.doi.org/10.1177/1753465817726314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38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  <w:p w14:paraId="0D5B284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nversely 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Pant&lt;/Author&gt;&lt;Year&gt;2020&lt;/Year&gt;&lt;RecNum&gt;173&lt;/RecNum&gt;&lt;DisplayText&gt;&lt;style face="superscript"&gt;183&lt;/style&gt;&lt;/DisplayText&gt;&lt;record&gt;&lt;rec-number&gt;173&lt;/rec-number&gt;&lt;foreign-keys&gt;&lt;key app="EN" db-id="fvtv9d5pi5a55ae92z5v95drzxardspfsrvr" timestamp="1660738162"&gt;173&lt;/key&gt;&lt;/foreign-keys&gt;&lt;ref-type name="Journal Article"&gt;17&lt;/ref-type&gt;&lt;contributors&gt;&lt;authors&gt;&lt;author&gt;Pant, P.&lt;/author&gt;&lt;author&gt;Joshi, A.&lt;/author&gt;&lt;/authors&gt;&lt;/contributors&gt;&lt;titles&gt;&lt;title&gt;Risk factors associated with ninety day readmission in chronic obstructive pulmonary disease exacerbation at a tertiary care hospital: A retrospective cohort study&lt;/title&gt;&lt;secondary-title&gt;Kathmandu University Medical Journal&lt;/secondary-title&gt;&lt;/titles&gt;&lt;periodical&gt;&lt;full-title&gt;Kathmandu University Medical Journal&lt;/full-title&gt;&lt;/periodical&gt;&lt;pages&gt;372-375&lt;/pages&gt;&lt;volume&gt;18(72)&lt;/volume&gt;&lt;dates&gt;&lt;year&gt;2020&lt;/year&gt;&lt;/dates&gt;&lt;accession-num&gt;2007011185&lt;/accession-num&gt;&lt;urls&gt;&lt;related-urls&gt;&lt;url&gt;http://www.kumj.com.np/issue/72/372-375.pdfhttps://uhn.idm.oclc.org/login?url=http://ovidsp.ovid.com/ovidweb.cgi?T=JS&amp;amp;CSC=Y&amp;amp;NEWS=N&amp;amp;PAGE=fulltext&amp;amp;D=emexa&amp;amp;AN=2007011185http://nt2yt7px7u.search.serialssolutions.com/?sid=OVID:Embase&amp;amp;genre=article&amp;amp;id=pmid:3416&lt;/url&gt;&lt;/related-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183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694" w:type="dxa"/>
          </w:tcPr>
          <w:p w14:paraId="7D243135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HdWRtdW5kc3NvbjwvQXV0aG9yPjxZZWFyPjIwMDU8L1ll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HdWRtdW5kc3NvbjwvQXV0aG9yPjxZZWFyPjIwMDU8L1ll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76,104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047395" w:rsidRPr="009202A3" w14:paraId="5E289ED7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1525EB1E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6AB998DD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769" w:type="dxa"/>
          </w:tcPr>
          <w:p w14:paraId="6D2A549D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aYXBhdGVybzwvQXV0aG9yPjxZZWFyPjIwMTM8L1llYXI+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aYXBhdGVybzwvQXV0aG9yPjxZZWFyPjIwMTM8L1llYXI+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35235C">
              <w:rPr>
                <w:rFonts w:ascii="Times New Roman" w:hAnsi="Times New Roman" w:cs="Times New Roman"/>
                <w:noProof/>
                <w:vertAlign w:val="superscript"/>
              </w:rPr>
              <w:t>49,50,105,122,128,140,185,202,214,253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0BFCEE5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Candrilli&lt;/Author&gt;&lt;Year&gt;2015&lt;/Year&gt;&lt;RecNum&gt;40&lt;/RecNum&gt;&lt;DisplayText&gt;&lt;style face="superscript"&gt;50&lt;/style&gt;&lt;/DisplayText&gt;&lt;record&gt;&lt;rec-number&gt;40&lt;/rec-number&gt;&lt;foreign-keys&gt;&lt;key app="EN" db-id="fvtv9d5pi5a55ae92z5v95drzxardspfsrvr" timestamp="1660738162"&gt;40&lt;/key&gt;&lt;/foreign-keys&gt;&lt;ref-type name="Journal Article"&gt;17&lt;/ref-type&gt;&lt;contributors&gt;&lt;authors&gt;&lt;author&gt;Candrilli, S. D.&lt;/author&gt;&lt;author&gt;Dhamane, A. D.&lt;/author&gt;&lt;author&gt;Meyers, J. L.&lt;/author&gt;&lt;author&gt;Kaila, S.&lt;/author&gt;&lt;/authors&gt;&lt;/contributors&gt;&lt;titles&gt;&lt;title&gt;Factors associated with inpatient readmission among managed care enrollees with COPD&lt;/title&gt;&lt;secondary-title&gt;Hospital practice (1995)&lt;/secondary-title&gt;&lt;/titles&gt;&lt;periodical&gt;&lt;full-title&gt;Hospital practice (1995)&lt;/full-title&gt;&lt;/periodical&gt;&lt;pages&gt;199-207&lt;/pages&gt;&lt;volume&gt;43(4)&lt;/volume&gt;&lt;dates&gt;&lt;year&gt;2015&lt;/year&gt;&lt;/dates&gt;&lt;accession-num&gt;607635909&lt;/accession-num&gt;&lt;urls&gt;&lt;related-urls&gt;&lt;url&gt;https://uhn.idm.oclc.org/login?url=http://ovidsp.ovid.com/ovidweb.cgi?T=JS&amp;amp;CSC=Y&amp;amp;NEWS=N&amp;amp;PAGE=fulltext&amp;amp;D=emed16&amp;amp;AN=607635909http://nt2yt7px7u.search.serialssolutions.com/?sid=OVID:Embase&amp;amp;genre=article&amp;amp;id=pmid:26357878&amp;amp;id=doi:10.1080%2F21548331.2015.1085797&lt;/url&gt;&lt;/related-urls&gt;&lt;/urls&gt;&lt;electronic-resource-num&gt;http://dx.doi.org/10.1080/21548331.2015.1085797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50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694" w:type="dxa"/>
          </w:tcPr>
          <w:p w14:paraId="014F66D5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268A0823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5762976A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7C57A5BB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769" w:type="dxa"/>
          </w:tcPr>
          <w:p w14:paraId="497DEA2C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7E8D81E8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15BD9F04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0A77E66E" w14:textId="77777777" w:rsidTr="00A8053F">
        <w:trPr>
          <w:gridAfter w:val="1"/>
          <w:wAfter w:w="13" w:type="dxa"/>
        </w:trPr>
        <w:tc>
          <w:tcPr>
            <w:tcW w:w="2405" w:type="dxa"/>
            <w:vMerge w:val="restart"/>
          </w:tcPr>
          <w:p w14:paraId="1866FC96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ntubation</w:t>
            </w:r>
          </w:p>
        </w:tc>
        <w:tc>
          <w:tcPr>
            <w:tcW w:w="1559" w:type="dxa"/>
          </w:tcPr>
          <w:p w14:paraId="41F4C01D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769" w:type="dxa"/>
          </w:tcPr>
          <w:p w14:paraId="657AE62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36DC93A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nversely 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Roberts&lt;/Author&gt;&lt;Year&gt;2015&lt;/Year&gt;&lt;RecNum&gt;198&lt;/RecNum&gt;&lt;DisplayText&gt;&lt;style face="superscript"&gt;208&lt;/style&gt;&lt;/DisplayText&gt;&lt;record&gt;&lt;rec-number&gt;198&lt;/rec-number&gt;&lt;foreign-keys&gt;&lt;key app="EN" db-id="fvtv9d5pi5a55ae92z5v95drzxardspfsrvr" timestamp="1660738162"&gt;198&lt;/key&gt;&lt;/foreign-keys&gt;&lt;ref-type name="Journal Article"&gt;17&lt;/ref-type&gt;&lt;contributors&gt;&lt;authors&gt;&lt;author&gt;Roberts, M. H.&lt;/author&gt;&lt;author&gt;Mapel, D. W.&lt;/author&gt;&lt;author&gt;Von Worley, A.&lt;/author&gt;&lt;author&gt;Beene, J.&lt;/author&gt;&lt;/authors&gt;&lt;/contributors&gt;&lt;titles&gt;&lt;title&gt;Clinical factors, including All Patient Refined Diagnosis Related Group severity, as predictors of early rehospitalization after COPD exacerbation&lt;/title&gt;&lt;secondary-title&gt;Drugs in Context&lt;/secondary-title&gt;&lt;/titles&gt;&lt;periodical&gt;&lt;full-title&gt;Drugs in Context&lt;/full-title&gt;&lt;/periodical&gt;&lt;volume&gt;4 (no pagination)&lt;/volume&gt;&lt;dates&gt;&lt;year&gt;2015&lt;/year&gt;&lt;/dates&gt;&lt;accession-num&gt;605515686&lt;/accession-num&gt;&lt;urls&gt;&lt;related-urls&gt;&lt;url&gt;http://www.drugsincontext.com/wp-content/uploads/2015/03/dic.212278.pdfhttps://uhn.idm.oclc.org/login?url=http://ovidsp.ovid.com/ovidweb.cgi?T=JS&amp;amp;CSC=Y&amp;amp;NEWS=N&amp;amp;PAGE=fulltext&amp;amp;D=emed16&amp;amp;AN=605515686http://nt2yt7px7u.search.serialssolutions.com/?sid=OVID:Embas&lt;/url&gt;&lt;/related-urls&gt;&lt;/urls&gt;&lt;electronic-resource-num&gt;http://dx.doi.org/10.7573/dic.212278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208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694" w:type="dxa"/>
          </w:tcPr>
          <w:p w14:paraId="47184E1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783C7C0E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34CFADED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1E503E2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769" w:type="dxa"/>
          </w:tcPr>
          <w:p w14:paraId="076C5A73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Buhr&lt;/Author&gt;&lt;Year&gt;2019&lt;/Year&gt;&lt;RecNum&gt;39&lt;/RecNum&gt;&lt;DisplayText&gt;&lt;style face="superscript"&gt;49&lt;/style&gt;&lt;/DisplayText&gt;&lt;record&gt;&lt;rec-number&gt;39&lt;/rec-number&gt;&lt;foreign-keys&gt;&lt;key app="EN" db-id="fvtv9d5pi5a55ae92z5v95drzxardspfsrvr" timestamp="1660738162"&gt;39&lt;/key&gt;&lt;/foreign-keys&gt;&lt;ref-type name="Journal Article"&gt;17&lt;/ref-type&gt;&lt;contributors&gt;&lt;authors&gt;&lt;author&gt;Buhr, R. G.&lt;/author&gt;&lt;author&gt;Jackson, N. J.&lt;/author&gt;&lt;author&gt;Kominski, G. F.&lt;/author&gt;&lt;author&gt;Dubinett, S. M.&lt;/author&gt;&lt;author&gt;Ong, M. K.&lt;/author&gt;&lt;author&gt;Mangione, C. M.&lt;/author&gt;&lt;/authors&gt;&lt;/contributors&gt;&lt;titles&gt;&lt;title&gt;Comorbidity and thirty-day hospital readmission odds in chronic obstructive pulmonary disease: a comparison of the Charlson and Elixhauser comorbidity indices&lt;/title&gt;&lt;secondary-title&gt;BMC health services research&lt;/secondary-title&gt;&lt;/titles&gt;&lt;periodical&gt;&lt;full-title&gt;BMC health services research&lt;/full-title&gt;&lt;/periodical&gt;&lt;pages&gt;701&lt;/pages&gt;&lt;volume&gt;19(1)&lt;/volume&gt;&lt;dates&gt;&lt;year&gt;2019&lt;/year&gt;&lt;/dates&gt;&lt;accession-num&gt;629600739&lt;/accession-num&gt;&lt;urls&gt;&lt;related-urls&gt;&lt;url&gt;https://uhn.idm.oclc.org/login?url=http://ovidsp.ovid.com/ovidweb.cgi?T=JS&amp;amp;CSC=Y&amp;amp;NEWS=N&amp;amp;PAGE=fulltext&amp;amp;D=emed20&amp;amp;AN=629600739http://nt2yt7px7u.search.serialssolutions.com/?sid=OVID:Embase&amp;amp;genre=article&amp;amp;id=pmid:31615508&amp;amp;id=doi:10.1186%2Fs12913-019-4549-4&amp;amp;iss&lt;/url&gt;&lt;/related-urls&gt;&lt;/urls&gt;&lt;electronic-resource-num&gt;http://dx.doi.org/10.1186/s12913-019-4549-4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49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62D694D0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Hartl&lt;/Author&gt;&lt;Year&gt;2016&lt;/Year&gt;&lt;RecNum&gt;101&lt;/RecNum&gt;&lt;DisplayText&gt;&lt;style face="superscript"&gt;111&lt;/style&gt;&lt;/DisplayText&gt;&lt;record&gt;&lt;rec-number&gt;101&lt;/rec-number&gt;&lt;foreign-keys&gt;&lt;key app="EN" db-id="fvtv9d5pi5a55ae92z5v95drzxardspfsrvr" timestamp="1660738162"&gt;101&lt;/key&gt;&lt;/foreign-keys&gt;&lt;ref-type name="Journal Article"&gt;17&lt;/ref-type&gt;&lt;contributors&gt;&lt;authors&gt;&lt;author&gt;Hartl, S.&lt;/author&gt;&lt;author&gt;Lopez-Campos, J. L.&lt;/author&gt;&lt;author&gt;Pozo-Rodriguez, F.&lt;/author&gt;&lt;author&gt;Castro-Acosta, A.&lt;/author&gt;&lt;author&gt;Studnicka, M.&lt;/author&gt;&lt;author&gt;Kaiser, B.&lt;/author&gt;&lt;author&gt;Roberts, C. M.&lt;/author&gt;&lt;/authors&gt;&lt;/contributors&gt;&lt;titles&gt;&lt;title&gt;Risk of death and readmission of hospital-admitted COPD exacerbations: European COPD Audit&lt;/title&gt;&lt;secondary-title&gt;European Respiratory Journal&lt;/secondary-title&gt;&lt;/titles&gt;&lt;periodical&gt;&lt;full-title&gt;European Respiratory Journal&lt;/full-title&gt;&lt;/periodical&gt;&lt;pages&gt;113-121&lt;/pages&gt;&lt;volume&gt;47(1)&lt;/volume&gt;&lt;dates&gt;&lt;year&gt;2016&lt;/year&gt;&lt;/dates&gt;&lt;accession-num&gt;607754816&lt;/accession-num&gt;&lt;urls&gt;&lt;related-urls&gt;&lt;url&gt;http://erj.ersjournals.com/content/47/1/113.full.pdf+htmlhttps://uhn.idm.oclc.org/login?url=http://ovidsp.ovid.com/ovidweb.cgi?T=JS&amp;amp;CSC=Y&amp;amp;NEWS=N&amp;amp;PAGE=fulltext&amp;amp;D=emed17&amp;amp;AN=607754816http://nt2yt7px7u.search.serialssolutions.com/?sid=OVID:Embase&amp;amp;genre=articl&lt;/url&gt;&lt;/related-urls&gt;&lt;/urls&gt;&lt;electronic-resource-num&gt;http://dx.doi.org/10.1183/13993003.01391-2014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111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694" w:type="dxa"/>
          </w:tcPr>
          <w:p w14:paraId="5D17E1C0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5EB2B29A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43702836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40C374A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769" w:type="dxa"/>
          </w:tcPr>
          <w:p w14:paraId="255F5774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55AAD1BC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153CF5E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6CBBEA6E" w14:textId="77777777" w:rsidTr="00A8053F">
        <w:trPr>
          <w:gridAfter w:val="1"/>
          <w:wAfter w:w="13" w:type="dxa"/>
        </w:trPr>
        <w:tc>
          <w:tcPr>
            <w:tcW w:w="2405" w:type="dxa"/>
            <w:vMerge w:val="restart"/>
          </w:tcPr>
          <w:p w14:paraId="087A9850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on-Invasive Ventilation</w:t>
            </w:r>
          </w:p>
        </w:tc>
        <w:tc>
          <w:tcPr>
            <w:tcW w:w="1559" w:type="dxa"/>
          </w:tcPr>
          <w:p w14:paraId="6231EAC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769" w:type="dxa"/>
          </w:tcPr>
          <w:p w14:paraId="300903ED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SdXNzbzwvQXV0aG9yPjxZZWFyPjIwMTc8L1llYXI+PFJl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SdXNzbzwvQXV0aG9yPjxZZWFyPjIwMTc8L1llYXI+PFJl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D16D87">
              <w:rPr>
                <w:rFonts w:ascii="Times New Roman" w:hAnsi="Times New Roman" w:cs="Times New Roman"/>
                <w:noProof/>
                <w:vertAlign w:val="superscript"/>
              </w:rPr>
              <w:t>74,212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64E86BF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4381FC6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72EE90B7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001D6BF6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03C3625C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769" w:type="dxa"/>
          </w:tcPr>
          <w:p w14:paraId="79A11A6B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XdTwvQXV0aG9yPjxZZWFyPjIwMjE8L1llYXI+PFJlY051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XdTwvQXV0aG9yPjxZZWFyPjIwMjE8L1llYXI+PFJlY051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D16D87">
              <w:rPr>
                <w:rFonts w:ascii="Times New Roman" w:hAnsi="Times New Roman" w:cs="Times New Roman"/>
                <w:noProof/>
                <w:vertAlign w:val="superscript"/>
              </w:rPr>
              <w:t>33,49,247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347F6F85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Bernabeu-Mora&lt;/Author&gt;&lt;Year&gt;2017&lt;/Year&gt;&lt;RecNum&gt;28&lt;/RecNum&gt;&lt;DisplayText&gt;&lt;style face="superscript"&gt;38&lt;/style&gt;&lt;/DisplayText&gt;&lt;record&gt;&lt;rec-number&gt;28&lt;/rec-number&gt;&lt;foreign-keys&gt;&lt;key app="EN" db-id="fvtv9d5pi5a55ae92z5v95drzxardspfsrvr" timestamp="1660738162"&gt;28&lt;/key&gt;&lt;/foreign-keys&gt;&lt;ref-type name="Journal Article"&gt;17&lt;/ref-type&gt;&lt;contributors&gt;&lt;authors&gt;&lt;author&gt;Bernabeu-Mora, R.&lt;/author&gt;&lt;author&gt;Garcia-Guillamon, G.&lt;/author&gt;&lt;author&gt;Valera-Novella, E.&lt;/author&gt;&lt;author&gt;Gimenez-Gimenez, L. M.&lt;/author&gt;&lt;author&gt;Escolar-Reina, P.&lt;/author&gt;&lt;author&gt;Medina-Mirapeix, F.&lt;/author&gt;&lt;/authors&gt;&lt;/contributors&gt;&lt;titles&gt;&lt;title&gt;Frailty is a predictive factor of readmission within 90 days of hospitalization for acute exacerbations of chronic obstructive pulmonary disease: A longitudinal study&lt;/title&gt;&lt;secondary-title&gt;Therapeutic Advances in Respiratory Disease&lt;/secondary-title&gt;&lt;/titles&gt;&lt;periodical&gt;&lt;full-title&gt;Therapeutic Advances in Respiratory Disease&lt;/full-title&gt;&lt;/periodical&gt;&lt;pages&gt;383-392&lt;/pages&gt;&lt;volume&gt;11(10)&lt;/volume&gt;&lt;dates&gt;&lt;year&gt;2017&lt;/year&gt;&lt;/dates&gt;&lt;accession-num&gt;618448902&lt;/accession-num&gt;&lt;urls&gt;&lt;related-urls&gt;&lt;url&gt;http://www.sagepub.co.ukhttps://uhn.idm.oclc.org/login?url=http://ovidsp.ovid.com/ovidweb.cgi?T=JS&amp;amp;CSC=Y&amp;amp;NEWS=N&amp;amp;PAGE=fulltext&amp;amp;D=emed18&amp;amp;AN=618448902http://nt2yt7px7u.search.serialssolutions.com/?sid=OVID:Embase&amp;amp;genre=article&amp;amp;id=pmid:28849736&amp;amp;id=doi:10.1177&lt;/url&gt;&lt;/related-urls&gt;&lt;/urls&gt;&lt;electronic-resource-num&gt;http://dx.doi.org/10.1177/1753465817726314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38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694" w:type="dxa"/>
          </w:tcPr>
          <w:p w14:paraId="17E6238D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2BAE3E72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4532BB0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463E1A2B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769" w:type="dxa"/>
          </w:tcPr>
          <w:p w14:paraId="577EAB8D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31882873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4F8490A7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2FDD01AC" w14:textId="77777777" w:rsidTr="00A8053F">
        <w:trPr>
          <w:gridAfter w:val="1"/>
          <w:wAfter w:w="13" w:type="dxa"/>
        </w:trPr>
        <w:tc>
          <w:tcPr>
            <w:tcW w:w="2405" w:type="dxa"/>
            <w:vMerge w:val="restart"/>
          </w:tcPr>
          <w:p w14:paraId="569E64D8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teroid Treatment Success</w:t>
            </w:r>
          </w:p>
        </w:tc>
        <w:tc>
          <w:tcPr>
            <w:tcW w:w="1559" w:type="dxa"/>
          </w:tcPr>
          <w:p w14:paraId="158F8C9C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769" w:type="dxa"/>
          </w:tcPr>
          <w:p w14:paraId="3F1203DB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nversely 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Crisafulli&lt;/Author&gt;&lt;Year&gt;2016&lt;/Year&gt;&lt;RecNum&gt;59&lt;/RecNum&gt;&lt;DisplayText&gt;&lt;style face="superscript"&gt;69&lt;/style&gt;&lt;/DisplayText&gt;&lt;record&gt;&lt;rec-number&gt;59&lt;/rec-number&gt;&lt;foreign-keys&gt;&lt;key app="EN" db-id="fvtv9d5pi5a55ae92z5v95drzxardspfsrvr" timestamp="1660738162"&gt;59&lt;/key&gt;&lt;/foreign-keys&gt;&lt;ref-type name="Journal Article"&gt;17&lt;/ref-type&gt;&lt;contributors&gt;&lt;authors&gt;&lt;author&gt;Crisafulli, E.&lt;/author&gt;&lt;author&gt;Torres, A.&lt;/author&gt;&lt;author&gt;Huerta, A.&lt;/author&gt;&lt;author&gt;Guerrero, M.&lt;/author&gt;&lt;author&gt;Gabarrus, A.&lt;/author&gt;&lt;author&gt;Gimeno, A.&lt;/author&gt;&lt;author&gt;Martinez, R.&lt;/author&gt;&lt;author&gt;Soler, N.&lt;/author&gt;&lt;author&gt;Fernandez, L.&lt;/author&gt;&lt;author&gt;Wedzicha, J. A.&lt;/author&gt;&lt;author&gt;Menendez, R.&lt;/author&gt;&lt;/authors&gt;&lt;/contributors&gt;&lt;titles&gt;&lt;title&gt;Predicting In-Hospital Treatment Failure (&amp;lt;= 7 days) in Patients with COPD Exacerbation Using Antibiotics and Systemic Steroids&lt;/title&gt;&lt;secondary-title&gt;Copd&lt;/secondary-title&gt;&lt;/titles&gt;&lt;periodical&gt;&lt;full-title&gt;Copd&lt;/full-title&gt;&lt;/periodical&gt;&lt;pages&gt;82-92&lt;/pages&gt;&lt;volume&gt;13&lt;/volume&gt;&lt;number&gt;1&lt;/number&gt;&lt;dates&gt;&lt;year&gt;2016&lt;/year&gt;&lt;/dates&gt;&lt;accession-num&gt;26451913&lt;/accession-num&gt;&lt;urls&gt;&lt;related-urls&gt;&lt;url&gt;https://uhn.idm.oclc.org/login?url=http://ovidsp.ovid.com/ovidweb.cgi?T=JS&amp;amp;CSC=Y&amp;amp;NEWS=N&amp;amp;PAGE=fulltext&amp;amp;D=med13&amp;amp;AN=26451913http://nt2yt7px7u.search.serialssolutions.com/?sid=OVID:Ovid+MEDLINE%28R%29+%3C2016%3E&amp;amp;genre=article&amp;amp;id=pmid:26451913&amp;amp;id=doi:10.3109%2&lt;/url&gt;&lt;/related-urls&gt;&lt;/urls&gt;&lt;electronic-resource-num&gt;https://dx.doi.org/10.3109/15412555.2015.1057276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69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312AB177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4DE6F1F4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nversely 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Crisafulli&lt;/Author&gt;&lt;Year&gt;2016&lt;/Year&gt;&lt;RecNum&gt;59&lt;/RecNum&gt;&lt;DisplayText&gt;&lt;style face="superscript"&gt;69&lt;/style&gt;&lt;/DisplayText&gt;&lt;record&gt;&lt;rec-number&gt;59&lt;/rec-number&gt;&lt;foreign-keys&gt;&lt;key app="EN" db-id="fvtv9d5pi5a55ae92z5v95drzxardspfsrvr" timestamp="1660738162"&gt;59&lt;/key&gt;&lt;/foreign-keys&gt;&lt;ref-type name="Journal Article"&gt;17&lt;/ref-type&gt;&lt;contributors&gt;&lt;authors&gt;&lt;author&gt;Crisafulli, E.&lt;/author&gt;&lt;author&gt;Torres, A.&lt;/author&gt;&lt;author&gt;Huerta, A.&lt;/author&gt;&lt;author&gt;Guerrero, M.&lt;/author&gt;&lt;author&gt;Gabarrus, A.&lt;/author&gt;&lt;author&gt;Gimeno, A.&lt;/author&gt;&lt;author&gt;Martinez, R.&lt;/author&gt;&lt;author&gt;Soler, N.&lt;/author&gt;&lt;author&gt;Fernandez, L.&lt;/author&gt;&lt;author&gt;Wedzicha, J. A.&lt;/author&gt;&lt;author&gt;Menendez, R.&lt;/author&gt;&lt;/authors&gt;&lt;/contributors&gt;&lt;titles&gt;&lt;title&gt;Predicting In-Hospital Treatment Failure (&amp;lt;= 7 days) in Patients with COPD Exacerbation Using Antibiotics and Systemic Steroids&lt;/title&gt;&lt;secondary-title&gt;Copd&lt;/secondary-title&gt;&lt;/titles&gt;&lt;periodical&gt;&lt;full-title&gt;Copd&lt;/full-title&gt;&lt;/periodical&gt;&lt;pages&gt;82-92&lt;/pages&gt;&lt;volume&gt;13&lt;/volume&gt;&lt;number&gt;1&lt;/number&gt;&lt;dates&gt;&lt;year&gt;2016&lt;/year&gt;&lt;/dates&gt;&lt;accession-num&gt;26451913&lt;/accession-num&gt;&lt;urls&gt;&lt;related-urls&gt;&lt;url&gt;https://uhn.idm.oclc.org/login?url=http://ovidsp.ovid.com/ovidweb.cgi?T=JS&amp;amp;CSC=Y&amp;amp;NEWS=N&amp;amp;PAGE=fulltext&amp;amp;D=med13&amp;amp;AN=26451913http://nt2yt7px7u.search.serialssolutions.com/?sid=OVID:Ovid+MEDLINE%28R%29+%3C2016%3E&amp;amp;genre=article&amp;amp;id=pmid:26451913&amp;amp;id=doi:10.3109%2&lt;/url&gt;&lt;/related-urls&gt;&lt;/urls&gt;&lt;electronic-resource-num&gt;https://dx.doi.org/10.3109/15412555.2015.1057276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69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047395" w:rsidRPr="009202A3" w14:paraId="5B683843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4C95E9C4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2E35EC94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769" w:type="dxa"/>
          </w:tcPr>
          <w:p w14:paraId="65C1C494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559F414C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nversely 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Crisafulli&lt;/Author&gt;&lt;Year&gt;2016&lt;/Year&gt;&lt;RecNum&gt;59&lt;/RecNum&gt;&lt;DisplayText&gt;&lt;style face="superscript"&gt;69&lt;/style&gt;&lt;/DisplayText&gt;&lt;record&gt;&lt;rec-number&gt;59&lt;/rec-number&gt;&lt;foreign-keys&gt;&lt;key app="EN" db-id="fvtv9d5pi5a55ae92z5v95drzxardspfsrvr" timestamp="1660738162"&gt;59&lt;/key&gt;&lt;/foreign-keys&gt;&lt;ref-type name="Journal Article"&gt;17&lt;/ref-type&gt;&lt;contributors&gt;&lt;authors&gt;&lt;author&gt;Crisafulli, E.&lt;/author&gt;&lt;author&gt;Torres, A.&lt;/author&gt;&lt;author&gt;Huerta, A.&lt;/author&gt;&lt;author&gt;Guerrero, M.&lt;/author&gt;&lt;author&gt;Gabarrus, A.&lt;/author&gt;&lt;author&gt;Gimeno, A.&lt;/author&gt;&lt;author&gt;Martinez, R.&lt;/author&gt;&lt;author&gt;Soler, N.&lt;/author&gt;&lt;author&gt;Fernandez, L.&lt;/author&gt;&lt;author&gt;Wedzicha, J. A.&lt;/author&gt;&lt;author&gt;Menendez, R.&lt;/author&gt;&lt;/authors&gt;&lt;/contributors&gt;&lt;titles&gt;&lt;title&gt;Predicting In-Hospital Treatment Failure (&amp;lt;= 7 days) in Patients with COPD Exacerbation Using Antibiotics and Systemic Steroids&lt;/title&gt;&lt;secondary-title&gt;Copd&lt;/secondary-title&gt;&lt;/titles&gt;&lt;periodical&gt;&lt;full-title&gt;Copd&lt;/full-title&gt;&lt;/periodical&gt;&lt;pages&gt;82-92&lt;/pages&gt;&lt;volume&gt;13&lt;/volume&gt;&lt;number&gt;1&lt;/number&gt;&lt;dates&gt;&lt;year&gt;2016&lt;/year&gt;&lt;/dates&gt;&lt;accession-num&gt;26451913&lt;/accession-num&gt;&lt;urls&gt;&lt;related-urls&gt;&lt;url&gt;https://uhn.idm.oclc.org/login?url=http://ovidsp.ovid.com/ovidweb.cgi?T=JS&amp;amp;CSC=Y&amp;amp;NEWS=N&amp;amp;PAGE=fulltext&amp;amp;D=med13&amp;amp;AN=26451913http://nt2yt7px7u.search.serialssolutions.com/?sid=OVID:Ovid+MEDLINE%28R%29+%3C2016%3E&amp;amp;genre=article&amp;amp;id=pmid:26451913&amp;amp;id=doi:10.3109%2&lt;/url&gt;&lt;/related-urls&gt;&lt;/urls&gt;&lt;electronic-resource-num&gt;https://dx.doi.org/10.3109/15412555.2015.1057276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69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694" w:type="dxa"/>
          </w:tcPr>
          <w:p w14:paraId="5998F127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5AF4217C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48434D0A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58EF454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769" w:type="dxa"/>
          </w:tcPr>
          <w:p w14:paraId="6E41D463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6E7DD61E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6C8C3C5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6662E4D7" w14:textId="77777777" w:rsidTr="00A8053F">
        <w:tc>
          <w:tcPr>
            <w:tcW w:w="13984" w:type="dxa"/>
            <w:gridSpan w:val="6"/>
            <w:shd w:val="clear" w:color="auto" w:fill="E7E6E6" w:themeFill="background2"/>
          </w:tcPr>
          <w:p w14:paraId="62B57553" w14:textId="77777777" w:rsidR="00047395" w:rsidRDefault="00047395" w:rsidP="00A8053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nvestigations</w:t>
            </w:r>
          </w:p>
        </w:tc>
      </w:tr>
      <w:tr w:rsidR="00047395" w:rsidRPr="009202A3" w14:paraId="33ECD0BF" w14:textId="77777777" w:rsidTr="00A8053F">
        <w:trPr>
          <w:gridAfter w:val="1"/>
          <w:wAfter w:w="13" w:type="dxa"/>
        </w:trPr>
        <w:tc>
          <w:tcPr>
            <w:tcW w:w="2405" w:type="dxa"/>
            <w:vMerge w:val="restart"/>
          </w:tcPr>
          <w:p w14:paraId="7AF1F753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 w:rsidRPr="003934B8">
              <w:rPr>
                <w:rFonts w:ascii="Times New Roman" w:hAnsi="Times New Roman" w:cs="Times New Roman"/>
              </w:rPr>
              <w:t>Adenovirus-Specific IgG Maturation</w:t>
            </w:r>
          </w:p>
        </w:tc>
        <w:tc>
          <w:tcPr>
            <w:tcW w:w="1559" w:type="dxa"/>
          </w:tcPr>
          <w:p w14:paraId="2FAA2895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769" w:type="dxa"/>
          </w:tcPr>
          <w:p w14:paraId="2DE3B8AB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1430381D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18E568A9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58EA2FE2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1F10EF74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67BEF43A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769" w:type="dxa"/>
          </w:tcPr>
          <w:p w14:paraId="23AC5307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24F9F3FC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2411C61E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Boeck&lt;/Author&gt;&lt;Year&gt;2014&lt;/Year&gt;&lt;RecNum&gt;31&lt;/RecNum&gt;&lt;DisplayText&gt;&lt;style face="superscript"&gt;41&lt;/style&gt;&lt;/DisplayText&gt;&lt;record&gt;&lt;rec-number&gt;31&lt;/rec-number&gt;&lt;foreign-keys&gt;&lt;key app="EN" db-id="fvtv9d5pi5a55ae92z5v95drzxardspfsrvr" timestamp="1660738162"&gt;31&lt;/key&gt;&lt;/foreign-keys&gt;&lt;ref-type name="Journal Article"&gt;17&lt;/ref-type&gt;&lt;contributors&gt;&lt;authors&gt;&lt;author&gt;Boeck, L.&lt;/author&gt;&lt;author&gt;Gencay, M.&lt;/author&gt;&lt;author&gt;Roth, M.&lt;/author&gt;&lt;author&gt;Hirsch, H. H.&lt;/author&gt;&lt;author&gt;Christ-Crain, M.&lt;/author&gt;&lt;author&gt;Mueller, B.&lt;/author&gt;&lt;author&gt;Tamm, M.&lt;/author&gt;&lt;author&gt;Stolz, D.&lt;/author&gt;&lt;/authors&gt;&lt;/contributors&gt;&lt;titles&gt;&lt;title&gt;Adenovirus-specific IgG maturation as a surrogate marker in acute exacerbations of COPD&lt;/title&gt;&lt;secondary-title&gt;Chest&lt;/secondary-title&gt;&lt;/titles&gt;&lt;periodical&gt;&lt;full-title&gt;Chest&lt;/full-title&gt;&lt;/periodical&gt;&lt;pages&gt;339-347&lt;/pages&gt;&lt;volume&gt;146&lt;/volume&gt;&lt;number&gt;2&lt;/number&gt;&lt;dates&gt;&lt;year&gt;2014&lt;/year&gt;&lt;/dates&gt;&lt;accession-num&gt;24722914&lt;/accession-num&gt;&lt;urls&gt;&lt;related-urls&gt;&lt;url&gt;https://uhn.idm.oclc.org/login?url=http://ovidsp.ovid.com/ovidweb.cgi?T=JS&amp;amp;CSC=Y&amp;amp;NEWS=N&amp;amp;PAGE=fulltext&amp;amp;D=med11&amp;amp;AN=24722914http://nt2yt7px7u.search.serialssolutions.com/?sid=OVID:Ovid+MEDLINE%28R%29+%3C2014%3E&amp;amp;genre=article&amp;amp;id=pmid:24722914&amp;amp;id=doi:10.1378%2&lt;/url&gt;&lt;/related-urls&gt;&lt;/urls&gt;&lt;electronic-resource-num&gt;https://dx.doi.org/10.1378/chest.13-2307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41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047395" w:rsidRPr="009202A3" w14:paraId="6CA59198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2B3BD9C7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321E779E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769" w:type="dxa"/>
          </w:tcPr>
          <w:p w14:paraId="55DFB772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028D8276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09D28784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43E4303E" w14:textId="77777777" w:rsidTr="00A8053F">
        <w:trPr>
          <w:gridAfter w:val="1"/>
          <w:wAfter w:w="13" w:type="dxa"/>
        </w:trPr>
        <w:tc>
          <w:tcPr>
            <w:tcW w:w="2405" w:type="dxa"/>
            <w:vMerge w:val="restart"/>
          </w:tcPr>
          <w:p w14:paraId="26CF5F5C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nemia</w:t>
            </w:r>
          </w:p>
        </w:tc>
        <w:tc>
          <w:tcPr>
            <w:tcW w:w="1559" w:type="dxa"/>
          </w:tcPr>
          <w:p w14:paraId="7C8A0D6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769" w:type="dxa"/>
          </w:tcPr>
          <w:p w14:paraId="573054F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7437BAED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190B0F56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Hajizadeh&lt;/Author&gt;&lt;Year&gt;2015&lt;/Year&gt;&lt;RecNum&gt;98&lt;/RecNum&gt;&lt;DisplayText&gt;&lt;style face="superscript"&gt;108&lt;/style&gt;&lt;/DisplayText&gt;&lt;record&gt;&lt;rec-number&gt;98&lt;/rec-number&gt;&lt;foreign-keys&gt;&lt;key app="EN" db-id="fvtv9d5pi5a55ae92z5v95drzxardspfsrvr" timestamp="1660738162"&gt;98&lt;/key&gt;&lt;/foreign-keys&gt;&lt;ref-type name="Journal Article"&gt;17&lt;/ref-type&gt;&lt;contributors&gt;&lt;authors&gt;&lt;author&gt;Hajizadeh, N.&lt;/author&gt;&lt;author&gt;Goldfeld, K.&lt;/author&gt;&lt;author&gt;Crothers, K.&lt;/author&gt;&lt;/authors&gt;&lt;/contributors&gt;&lt;titles&gt;&lt;title&gt;What happens to patients with COPD with long-term oxygen treatment who receive mechanical ventilation for COPD exacerbation? A 1-year retrospective follow-up study&lt;/title&gt;&lt;secondary-title&gt;Thorax&lt;/secondary-title&gt;&lt;/titles&gt;&lt;periodical&gt;&lt;full-title&gt;Thorax&lt;/full-title&gt;&lt;/periodical&gt;&lt;pages&gt;294-6&lt;/pages&gt;&lt;volume&gt;70&lt;/volume&gt;&lt;number&gt;3&lt;/number&gt;&lt;dates&gt;&lt;year&gt;2015&lt;/year&gt;&lt;/dates&gt;&lt;accession-num&gt;24826845&lt;/accession-num&gt;&lt;urls&gt;&lt;related-urls&gt;&lt;url&gt;https://uhn.idm.oclc.org/login?url=http://ovidsp.ovid.com/ovidweb.cgi?T=JS&amp;amp;CSC=Y&amp;amp;NEWS=N&amp;amp;PAGE=fulltext&amp;amp;D=med12&amp;amp;AN=24826845http://nt2yt7px7u.search.serialssolutions.com/?sid=OVID:Ovid+MEDLINE%28R%29+%3C2015%3E&amp;amp;genre=article&amp;amp;id=pmid:24826845&amp;amp;id=doi:10.1136%2&lt;/url&gt;&lt;/related-urls&gt;&lt;/urls&gt;&lt;electronic-resource-num&gt;https://dx.doi.org/10.1136/thoraxjnl-2014-205248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108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  <w:p w14:paraId="585805D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nversely 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Duman&lt;/Author&gt;&lt;Year&gt;2015&lt;/Year&gt;&lt;RecNum&gt;66&lt;/RecNum&gt;&lt;DisplayText&gt;&lt;style face="superscript"&gt;76&lt;/style&gt;&lt;/DisplayText&gt;&lt;record&gt;&lt;rec-number&gt;66&lt;/rec-number&gt;&lt;foreign-keys&gt;&lt;key app="EN" db-id="fvtv9d5pi5a55ae92z5v95drzxardspfsrvr" timestamp="1660738162"&gt;66&lt;/key&gt;&lt;/foreign-keys&gt;&lt;ref-type name="Journal Article"&gt;17&lt;/ref-type&gt;&lt;contributors&gt;&lt;authors&gt;&lt;author&gt;Duman, D.&lt;/author&gt;&lt;author&gt;Aksoy, E.&lt;/author&gt;&lt;author&gt;Agca, M. C.&lt;/author&gt;&lt;author&gt;Kocak, N. D.&lt;/author&gt;&lt;author&gt;Ozmen, I.&lt;/author&gt;&lt;author&gt;Akturk, U. A.&lt;/author&gt;&lt;author&gt;Gungor, S.&lt;/author&gt;&lt;author&gt;Tepetam, F. M.&lt;/author&gt;&lt;author&gt;Eroglu, S. A.&lt;/author&gt;&lt;author&gt;Oztas, S.&lt;/author&gt;&lt;author&gt;Karakurt, Z.&lt;/author&gt;&lt;/authors&gt;&lt;/contributors&gt;&lt;titles&gt;&lt;title&gt;The utility of inflammatory markers to predict readmissions and mortality in COPD cases with or without eosinophilia&lt;/title&gt;&lt;secondary-title&gt;Int J Chron Obstruct Pulmon Dis&lt;/secondary-title&gt;&lt;/titles&gt;&lt;periodical&gt;&lt;full-title&gt;Int J Chron Obstruct Pulmon Dis&lt;/full-title&gt;&lt;/periodical&gt;&lt;pages&gt;2469-78&lt;/pages&gt;&lt;volume&gt;10&lt;/volume&gt;&lt;dates&gt;&lt;year&gt;2015&lt;/year&gt;&lt;/dates&gt;&lt;accession-num&gt;26648709&lt;/accession-num&gt;&lt;urls&gt;&lt;related-urls&gt;&lt;url&gt;https://uhn.idm.oclc.org/login?url=http://ovidsp.ovid.com/ovidweb.cgi?T=JS&amp;amp;CSC=Y&amp;amp;NEWS=N&amp;amp;PAGE=fulltext&amp;amp;D=med12&amp;amp;AN=26648709http://nt2yt7px7u.search.serialssolutions.com/?sid=OVID:Ovid+MEDLINE%28R%29+%3C2015%3E&amp;amp;genre=article&amp;amp;id=pmid:26648709&amp;amp;id=doi:10.2147%2&lt;/url&gt;&lt;/related-urls&gt;&lt;/urls&gt;&lt;electronic-resource-num&gt;https://dx.doi.org/10.2147/COPD.S90330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76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047395" w:rsidRPr="009202A3" w14:paraId="58F9A192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241B8408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4EA4E1A6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769" w:type="dxa"/>
          </w:tcPr>
          <w:p w14:paraId="267186BB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ZdTwvQXV0aG9yPjxZZWFyPjIwMTU8L1llYXI+PFJlY051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ZdTwvQXV0aG9yPjxZZWFyPjIwMTU8L1llYXI+PFJlY051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652514">
              <w:rPr>
                <w:rFonts w:ascii="Times New Roman" w:hAnsi="Times New Roman" w:cs="Times New Roman"/>
                <w:noProof/>
                <w:vertAlign w:val="superscript"/>
              </w:rPr>
              <w:t>33,49,175,176,250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6C4A7D36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00B27330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1D661451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7BB85386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69694027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769" w:type="dxa"/>
          </w:tcPr>
          <w:p w14:paraId="05CEF768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6FF5FF16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4B47D29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5516BA89" w14:textId="77777777" w:rsidTr="00A8053F">
        <w:trPr>
          <w:gridAfter w:val="1"/>
          <w:wAfter w:w="13" w:type="dxa"/>
        </w:trPr>
        <w:tc>
          <w:tcPr>
            <w:tcW w:w="2405" w:type="dxa"/>
            <w:vMerge w:val="restart"/>
          </w:tcPr>
          <w:p w14:paraId="702622C4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-Reactive Protein</w:t>
            </w:r>
          </w:p>
        </w:tc>
        <w:tc>
          <w:tcPr>
            <w:tcW w:w="1559" w:type="dxa"/>
          </w:tcPr>
          <w:p w14:paraId="0210B404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769" w:type="dxa"/>
          </w:tcPr>
          <w:p w14:paraId="55D6A5D7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Coban Agca&lt;/Author&gt;&lt;Year&gt;2017&lt;/Year&gt;&lt;RecNum&gt;50&lt;/RecNum&gt;&lt;DisplayText&gt;&lt;style face="superscript"&gt;60&lt;/style&gt;&lt;/DisplayText&gt;&lt;record&gt;&lt;rec-number&gt;50&lt;/rec-number&gt;&lt;foreign-keys&gt;&lt;key app="EN" db-id="fvtv9d5pi5a55ae92z5v95drzxardspfsrvr" timestamp="1660738162"&gt;50&lt;/key&gt;&lt;/foreign-keys&gt;&lt;ref-type name="Journal Article"&gt;17&lt;/ref-type&gt;&lt;contributors&gt;&lt;authors&gt;&lt;author&gt;Coban Agca, M.&lt;/author&gt;&lt;author&gt;Aksoy, E.&lt;/author&gt;&lt;author&gt;Duman, D.&lt;/author&gt;&lt;author&gt;Ozmen, I.&lt;/author&gt;&lt;author&gt;Yildirim, E.&lt;/author&gt;&lt;author&gt;Gungor, S.&lt;/author&gt;&lt;author&gt;Durmus, N.&lt;/author&gt;&lt;author&gt;Aka Akturk, U.&lt;/author&gt;&lt;author&gt;Salturk, C.&lt;/author&gt;&lt;author&gt;Tepetam, F. M.&lt;/author&gt;&lt;author&gt;Karakurt, Z.&lt;/author&gt;&lt;/authors&gt;&lt;/contributors&gt;&lt;titles&gt;&lt;title&gt;Does eosinophilia and neutrophil to lymphocyte ratio affect hospital re-admission in cases of COPD exacerbation?&lt;/title&gt;&lt;secondary-title&gt;Tuberkuloz ve Toraks&lt;/secondary-title&gt;&lt;/titles&gt;&lt;periodical&gt;&lt;full-title&gt;Tuberkuloz ve Toraks&lt;/full-title&gt;&lt;/periodical&gt;&lt;pages&gt;282-290&lt;/pages&gt;&lt;volume&gt;65(4)&lt;/volume&gt;&lt;dates&gt;&lt;year&gt;2017&lt;/year&gt;&lt;/dates&gt;&lt;urls&gt;&lt;related-urls&gt;&lt;url&gt;http://www.tuberktoraks.org/redirect.aspx?op=REDPDF&amp;amp;ref_ind_id=1214&amp;amp;url=managete/fu_folder/2017-04/2017-65-4-282-290.pdfhttps://uhn.idm.oclc.org/login?url=http://ovidsp.ovid.com/ovidweb.cgi?T=JS&amp;amp;CSC=Y&amp;amp;NEWS=N&amp;amp;PAGE=fulltext&amp;amp;D=emed18&amp;amp;AN=620907014http://nt2yt&lt;/url&gt;&lt;/related-urls&gt;&lt;/urls&gt;&lt;electronic-resource-num&gt;http://dx.doi.org/10.5578/tt.57278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60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26A4FF47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22E20CEE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18ABE57B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63FEFCD3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48360970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769" w:type="dxa"/>
          </w:tcPr>
          <w:p w14:paraId="5C14DEE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27B86697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68446F71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KaW5nPC9BdXRob3I+PFllYXI+MjAxNjwvWWVhcj48UmVj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KaW5nPC9BdXRob3I+PFllYXI+MjAxNjwvWWVhcj48UmVj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53,127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  <w:p w14:paraId="247431EC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nversely 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Duman&lt;/Author&gt;&lt;Year&gt;2015&lt;/Year&gt;&lt;RecNum&gt;66&lt;/RecNum&gt;&lt;DisplayText&gt;&lt;style face="superscript"&gt;76&lt;/style&gt;&lt;/DisplayText&gt;&lt;record&gt;&lt;rec-number&gt;66&lt;/rec-number&gt;&lt;foreign-keys&gt;&lt;key app="EN" db-id="fvtv9d5pi5a55ae92z5v95drzxardspfsrvr" timestamp="1660738162"&gt;66&lt;/key&gt;&lt;/foreign-keys&gt;&lt;ref-type name="Journal Article"&gt;17&lt;/ref-type&gt;&lt;contributors&gt;&lt;authors&gt;&lt;author&gt;Duman, D.&lt;/author&gt;&lt;author&gt;Aksoy, E.&lt;/author&gt;&lt;author&gt;Agca, M. C.&lt;/author&gt;&lt;author&gt;Kocak, N. D.&lt;/author&gt;&lt;author&gt;Ozmen, I.&lt;/author&gt;&lt;author&gt;Akturk, U. A.&lt;/author&gt;&lt;author&gt;Gungor, S.&lt;/author&gt;&lt;author&gt;Tepetam, F. M.&lt;/author&gt;&lt;author&gt;Eroglu, S. A.&lt;/author&gt;&lt;author&gt;Oztas, S.&lt;/author&gt;&lt;author&gt;Karakurt, Z.&lt;/author&gt;&lt;/authors&gt;&lt;/contributors&gt;&lt;titles&gt;&lt;title&gt;The utility of inflammatory markers to predict readmissions and mortality in COPD cases with or without eosinophilia&lt;/title&gt;&lt;secondary-title&gt;Int J Chron Obstruct Pulmon Dis&lt;/secondary-title&gt;&lt;/titles&gt;&lt;periodical&gt;&lt;full-title&gt;Int J Chron Obstruct Pulmon Dis&lt;/full-title&gt;&lt;/periodical&gt;&lt;pages&gt;2469-78&lt;/pages&gt;&lt;volume&gt;10&lt;/volume&gt;&lt;dates&gt;&lt;year&gt;2015&lt;/year&gt;&lt;/dates&gt;&lt;accession-num&gt;26648709&lt;/accession-num&gt;&lt;urls&gt;&lt;related-urls&gt;&lt;url&gt;https://uhn.idm.oclc.org/login?url=http://ovidsp.ovid.com/ovidweb.cgi?T=JS&amp;amp;CSC=Y&amp;amp;NEWS=N&amp;amp;PAGE=fulltext&amp;amp;D=med12&amp;amp;AN=26648709http://nt2yt7px7u.search.serialssolutions.com/?sid=OVID:Ovid+MEDLINE%28R%29+%3C2015%3E&amp;amp;genre=article&amp;amp;id=pmid:26648709&amp;amp;id=doi:10.2147%2&lt;/url&gt;&lt;/related-urls&gt;&lt;/urls&gt;&lt;electronic-resource-num&gt;https://dx.doi.org/10.2147/COPD.S90330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76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047395" w:rsidRPr="009202A3" w14:paraId="56126A80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158F62BF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38CC02AB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769" w:type="dxa"/>
          </w:tcPr>
          <w:p w14:paraId="058F2654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5FBE0D93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191BAEED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6B8D25D1" w14:textId="77777777" w:rsidTr="00A8053F">
        <w:trPr>
          <w:gridAfter w:val="1"/>
          <w:wAfter w:w="13" w:type="dxa"/>
        </w:trPr>
        <w:tc>
          <w:tcPr>
            <w:tcW w:w="2405" w:type="dxa"/>
            <w:vMerge w:val="restart"/>
          </w:tcPr>
          <w:p w14:paraId="1B8C976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Eosinophil Count</w:t>
            </w:r>
          </w:p>
        </w:tc>
        <w:tc>
          <w:tcPr>
            <w:tcW w:w="1559" w:type="dxa"/>
          </w:tcPr>
          <w:p w14:paraId="7B9826C5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769" w:type="dxa"/>
          </w:tcPr>
          <w:p w14:paraId="17145F2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nversely Correlated</w: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LZXJraG9mPC9BdXRob3I+PFllYXI+MjAyMDwvWWVhcj48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LZXJraG9mPC9BdXRob3I+PFllYXI+MjAyMDwvWWVhcj48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0D16A6">
              <w:rPr>
                <w:rFonts w:ascii="Times New Roman" w:hAnsi="Times New Roman" w:cs="Times New Roman"/>
                <w:noProof/>
                <w:vertAlign w:val="superscript"/>
              </w:rPr>
              <w:t>135,199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03936AA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Hegewald&lt;/Author&gt;&lt;Year&gt;2020&lt;/Year&gt;&lt;RecNum&gt;104&lt;/RecNum&gt;&lt;DisplayText&gt;&lt;style face="superscript"&gt;114&lt;/style&gt;&lt;/DisplayText&gt;&lt;record&gt;&lt;rec-number&gt;104&lt;/rec-number&gt;&lt;foreign-keys&gt;&lt;key app="EN" db-id="fvtv9d5pi5a55ae92z5v95drzxardspfsrvr" timestamp="1660738162"&gt;104&lt;/key&gt;&lt;/foreign-keys&gt;&lt;ref-type name="Journal Article"&gt;17&lt;/ref-type&gt;&lt;contributors&gt;&lt;authors&gt;&lt;author&gt;Hegewald, M. J.&lt;/author&gt;&lt;author&gt;Horne, B. D.&lt;/author&gt;&lt;author&gt;Trudo, F.&lt;/author&gt;&lt;author&gt;Kreindler, J. L.&lt;/author&gt;&lt;author&gt;Chung, Y.&lt;/author&gt;&lt;author&gt;Rea, S.&lt;/author&gt;&lt;author&gt;Blagev, D. P.&lt;/author&gt;&lt;/authors&gt;&lt;/contributors&gt;&lt;titles&gt;&lt;title&gt;Blood Eosinophil Count and Hospital Readmission in Patients with Acute Exacerbation of Chronic Obstructive Pulmonary Disease&lt;/title&gt;&lt;secondary-title&gt;Int J Chron Obstruct Pulmon Dis&lt;/secondary-title&gt;&lt;/titles&gt;&lt;periodical&gt;&lt;full-title&gt;Int J Chron Obstruct Pulmon Dis&lt;/full-title&gt;&lt;/periodical&gt;&lt;pages&gt;2629-2641&lt;/pages&gt;&lt;volume&gt;15&lt;/volume&gt;&lt;dates&gt;&lt;year&gt;2020&lt;/year&gt;&lt;/dates&gt;&lt;accession-num&gt;33122901&lt;/accession-num&gt;&lt;urls&gt;&lt;related-urls&gt;&lt;url&gt;https://uhn.idm.oclc.org/login?url=http://ovidsp.ovid.com/ovidweb.cgi?T=JS&amp;amp;CSC=Y&amp;amp;NEWS=N&amp;amp;PAGE=fulltext&amp;amp;D=med18&amp;amp;AN=33122901http://nt2yt7px7u.search.serialssolutions.com/?sid=OVID:Ovid+MEDLINE%28R%29+%3C2020+to+2021%3E&amp;amp;genre=article&amp;amp;id=pmid:33122901&amp;amp;id=doi:1&lt;/url&gt;&lt;/related-urls&gt;&lt;/urls&gt;&lt;electronic-resource-num&gt;https://dx.doi.org/10.2147/COPD.S251115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114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694" w:type="dxa"/>
          </w:tcPr>
          <w:p w14:paraId="496F82CD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Couillard&lt;/Author&gt;&lt;Year&gt;2017&lt;/Year&gt;&lt;RecNum&gt;55&lt;/RecNum&gt;&lt;DisplayText&gt;&lt;style face="superscript"&gt;65&lt;/style&gt;&lt;/DisplayText&gt;&lt;record&gt;&lt;rec-number&gt;55&lt;/rec-number&gt;&lt;foreign-keys&gt;&lt;key app="EN" db-id="fvtv9d5pi5a55ae92z5v95drzxardspfsrvr" timestamp="1660738162"&gt;55&lt;/key&gt;&lt;/foreign-keys&gt;&lt;ref-type name="Journal Article"&gt;17&lt;/ref-type&gt;&lt;contributors&gt;&lt;authors&gt;&lt;author&gt;Couillard, S.&lt;/author&gt;&lt;author&gt;Larivee, P.&lt;/author&gt;&lt;author&gt;Courteau, J.&lt;/author&gt;&lt;author&gt;Vanasse, A.&lt;/author&gt;&lt;/authors&gt;&lt;/contributors&gt;&lt;titles&gt;&lt;title&gt;Eosinophils in COPD Exacerbations Are Associated With Increased Readmissions&lt;/title&gt;&lt;secondary-title&gt;Chest&lt;/secondary-title&gt;&lt;/titles&gt;&lt;periodical&gt;&lt;full-title&gt;Chest&lt;/full-title&gt;&lt;/periodical&gt;&lt;pages&gt;366-373&lt;/pages&gt;&lt;volume&gt;151(2)&lt;/volume&gt;&lt;dates&gt;&lt;year&gt;2017&lt;/year&gt;&lt;/dates&gt;&lt;accession-num&gt;614336400&lt;/accession-num&gt;&lt;urls&gt;&lt;related-urls&gt;&lt;url&gt;http://www.chestjournal.org/https://uhn.idm.oclc.org/login?url=http://ovidsp.ovid.com/ovidweb.cgi?T=JS&amp;amp;CSC=Y&amp;amp;NEWS=N&amp;amp;PAGE=fulltext&amp;amp;D=emed18&amp;amp;AN=614336400http://nt2yt7px7u.search.serialssolutions.com/?sid=OVID:Embase&amp;amp;genre=article&amp;amp;id=pmid:27746201&amp;amp;id=doi:10.&lt;/url&gt;&lt;/related-urls&gt;&lt;/urls&gt;&lt;electronic-resource-num&gt;http://dx.doi.org/10.1016/j.chest.2016.10.003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65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  <w:p w14:paraId="55F9CF28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lastRenderedPageBreak/>
              <w:t>Inversely Correlated</w: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MaTwvQXV0aG9yPjxZZWFyPjIwMjA8L1llYXI+PFJlY051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MaTwvQXV0aG9yPjxZZWFyPjIwMjA8L1llYXI+PFJlY051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76,156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047395" w:rsidRPr="009202A3" w14:paraId="206F30CE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20F0BF8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4EF0A0F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769" w:type="dxa"/>
          </w:tcPr>
          <w:p w14:paraId="005B23E8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Wu&lt;/Author&gt;&lt;Year&gt;2021&lt;/Year&gt;&lt;RecNum&gt;237&lt;/RecNum&gt;&lt;DisplayText&gt;&lt;style face="superscript"&gt;247&lt;/style&gt;&lt;/DisplayText&gt;&lt;record&gt;&lt;rec-number&gt;237&lt;/rec-number&gt;&lt;foreign-keys&gt;&lt;key app="EN" db-id="fvtv9d5pi5a55ae92z5v95drzxardspfsrvr" timestamp="1660738162"&gt;237&lt;/key&gt;&lt;/foreign-keys&gt;&lt;ref-type name="Journal Article"&gt;17&lt;/ref-type&gt;&lt;contributors&gt;&lt;authors&gt;&lt;author&gt;Wu, Y. K.&lt;/author&gt;&lt;author&gt;Lan, C. C.&lt;/author&gt;&lt;author&gt;Tzeng, I. S.&lt;/author&gt;&lt;author&gt;Wu, C. W.&lt;/author&gt;&lt;/authors&gt;&lt;/contributors&gt;&lt;titles&gt;&lt;title&gt;The COPD-readmission (CORE) score: A novel prediction model for one-year chronic obstructive pulmonary disease readmissions&lt;/title&gt;&lt;secondary-title&gt;J Formos Med Assoc&lt;/secondary-title&gt;&lt;/titles&gt;&lt;periodical&gt;&lt;full-title&gt;J Formos Med Assoc&lt;/full-title&gt;&lt;/periodical&gt;&lt;pages&gt;1005-1013&lt;/pages&gt;&lt;volume&gt;120&lt;/volume&gt;&lt;number&gt;3&lt;/number&gt;&lt;dates&gt;&lt;year&gt;2021&lt;/year&gt;&lt;/dates&gt;&lt;accession-num&gt;32928614&lt;/accession-num&gt;&lt;urls&gt;&lt;related-urls&gt;&lt;url&gt;https://uhn.idm.oclc.org/login?url=http://ovidsp.ovid.com/ovidweb.cgi?T=JS&amp;amp;CSC=Y&amp;amp;NEWS=N&amp;amp;PAGE=fulltext&amp;amp;D=med18&amp;amp;AN=32928614http://nt2yt7px7u.search.serialssolutions.com/?sid=OVID:Ovid+MEDLINE%28R%29+%3C2020+to+2021%3E&amp;amp;genre=article&amp;amp;id=pmid:32928614&amp;amp;id=doi:1&lt;/url&gt;&lt;/related-urls&gt;&lt;/urls&gt;&lt;electronic-resource-num&gt;https://dx.doi.org/10.1016/j.jfma.2020.08.043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247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437D3367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3529D22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Hegewald&lt;/Author&gt;&lt;Year&gt;2020&lt;/Year&gt;&lt;RecNum&gt;104&lt;/RecNum&gt;&lt;DisplayText&gt;&lt;style face="superscript"&gt;114&lt;/style&gt;&lt;/DisplayText&gt;&lt;record&gt;&lt;rec-number&gt;104&lt;/rec-number&gt;&lt;foreign-keys&gt;&lt;key app="EN" db-id="fvtv9d5pi5a55ae92z5v95drzxardspfsrvr" timestamp="1660738162"&gt;104&lt;/key&gt;&lt;/foreign-keys&gt;&lt;ref-type name="Journal Article"&gt;17&lt;/ref-type&gt;&lt;contributors&gt;&lt;authors&gt;&lt;author&gt;Hegewald, M. J.&lt;/author&gt;&lt;author&gt;Horne, B. D.&lt;/author&gt;&lt;author&gt;Trudo, F.&lt;/author&gt;&lt;author&gt;Kreindler, J. L.&lt;/author&gt;&lt;author&gt;Chung, Y.&lt;/author&gt;&lt;author&gt;Rea, S.&lt;/author&gt;&lt;author&gt;Blagev, D. P.&lt;/author&gt;&lt;/authors&gt;&lt;/contributors&gt;&lt;titles&gt;&lt;title&gt;Blood Eosinophil Count and Hospital Readmission in Patients with Acute Exacerbation of Chronic Obstructive Pulmonary Disease&lt;/title&gt;&lt;secondary-title&gt;Int J Chron Obstruct Pulmon Dis&lt;/secondary-title&gt;&lt;/titles&gt;&lt;periodical&gt;&lt;full-title&gt;Int J Chron Obstruct Pulmon Dis&lt;/full-title&gt;&lt;/periodical&gt;&lt;pages&gt;2629-2641&lt;/pages&gt;&lt;volume&gt;15&lt;/volume&gt;&lt;dates&gt;&lt;year&gt;2020&lt;/year&gt;&lt;/dates&gt;&lt;accession-num&gt;33122901&lt;/accession-num&gt;&lt;urls&gt;&lt;related-urls&gt;&lt;url&gt;https://uhn.idm.oclc.org/login?url=http://ovidsp.ovid.com/ovidweb.cgi?T=JS&amp;amp;CSC=Y&amp;amp;NEWS=N&amp;amp;PAGE=fulltext&amp;amp;D=med18&amp;amp;AN=33122901http://nt2yt7px7u.search.serialssolutions.com/?sid=OVID:Ovid+MEDLINE%28R%29+%3C2020+to+2021%3E&amp;amp;genre=article&amp;amp;id=pmid:33122901&amp;amp;id=doi:1&lt;/url&gt;&lt;/related-urls&gt;&lt;/urls&gt;&lt;electronic-resource-num&gt;https://dx.doi.org/10.2147/COPD.S251115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114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047395" w:rsidRPr="009202A3" w14:paraId="74BAA18D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64B0092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505B1CF7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769" w:type="dxa"/>
          </w:tcPr>
          <w:p w14:paraId="527311BC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237C499E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7220F096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6A5BDB0F" w14:textId="77777777" w:rsidTr="00A8053F">
        <w:trPr>
          <w:gridAfter w:val="1"/>
          <w:wAfter w:w="13" w:type="dxa"/>
        </w:trPr>
        <w:tc>
          <w:tcPr>
            <w:tcW w:w="2405" w:type="dxa"/>
            <w:vMerge w:val="restart"/>
          </w:tcPr>
          <w:p w14:paraId="36D4903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FEV1</w:t>
            </w:r>
          </w:p>
        </w:tc>
        <w:tc>
          <w:tcPr>
            <w:tcW w:w="1559" w:type="dxa"/>
          </w:tcPr>
          <w:p w14:paraId="13AC65EB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769" w:type="dxa"/>
          </w:tcPr>
          <w:p w14:paraId="57CEB21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nversely Correlated</w: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UdXJuZXI8L0F1dGhvcj48WWVhcj4yMDE0PC9ZZWFyPjxS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UdXJuZXI8L0F1dGhvcj48WWVhcj4yMDE0PC9ZZWFyPjxS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ED1A8D">
              <w:rPr>
                <w:rFonts w:ascii="Times New Roman" w:hAnsi="Times New Roman" w:cs="Times New Roman"/>
                <w:noProof/>
                <w:vertAlign w:val="superscript"/>
              </w:rPr>
              <w:t>204,235,249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2F935F18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nversely Correlated</w: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PenlpbG1hejwvQXV0aG9yPjxZZWFyPjIwMTM8L1llYXI+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PenlpbG1hejwvQXV0aG9yPjxZZWFyPjIwMTM8L1llYXI+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89,182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694" w:type="dxa"/>
          </w:tcPr>
          <w:p w14:paraId="43B3F8C8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714B00">
              <w:rPr>
                <w:rFonts w:ascii="Times New Roman" w:hAnsi="Times New Roman" w:cs="Times New Roman"/>
              </w:rPr>
              <w:t>Inversely Correlated</w:t>
            </w:r>
            <w:r w:rsidRPr="00714B00">
              <w:rPr>
                <w:rFonts w:ascii="Times New Roman" w:hAnsi="Times New Roman" w:cs="Times New Roman"/>
              </w:rPr>
              <w:fldChar w:fldCharType="begin"/>
            </w:r>
            <w:r w:rsidRPr="00714B00">
              <w:rPr>
                <w:rFonts w:ascii="Times New Roman" w:hAnsi="Times New Roman" w:cs="Times New Roman"/>
              </w:rPr>
              <w:instrText xml:space="preserve"> ADDIN EN.CITE &lt;EndNote&gt;&lt;Cite&gt;&lt;Author&gt;Coventry&lt;/Author&gt;&lt;Year&gt;2011&lt;/Year&gt;&lt;RecNum&gt;56&lt;/RecNum&gt;&lt;DisplayText&gt;&lt;style face="superscript"&gt;66&lt;/style&gt;&lt;/DisplayText&gt;&lt;record&gt;&lt;rec-number&gt;56&lt;/rec-number&gt;&lt;foreign-keys&gt;&lt;key app="EN" db-id="fvtv9d5pi5a55ae92z5v95drzxardspfsrvr" timestamp="1660738162"&gt;56&lt;/key&gt;&lt;/foreign-keys&gt;&lt;ref-type name="Journal Article"&gt;17&lt;/ref-type&gt;&lt;contributors&gt;&lt;authors&gt;&lt;author&gt;Coventry, P. A.&lt;/author&gt;&lt;author&gt;Gemmell, I.&lt;/author&gt;&lt;author&gt;Todd, C. J.&lt;/author&gt;&lt;/authors&gt;&lt;/contributors&gt;&lt;titles&gt;&lt;title&gt;Psychosocial risk factors for hospital readmission in COPD patients on early discharge services: a cohort study&lt;/title&gt;&lt;secondary-title&gt;BMC polm&lt;/secondary-title&gt;&lt;/titles&gt;&lt;periodical&gt;&lt;full-title&gt;BMC polm&lt;/full-title&gt;&lt;/periodical&gt;&lt;pages&gt;49&lt;/pages&gt;&lt;volume&gt;11&lt;/volume&gt;&lt;dates&gt;&lt;year&gt;2011&lt;/year&gt;&lt;/dates&gt;&lt;accession-num&gt;22054636&lt;/accession-num&gt;&lt;urls&gt;&lt;related-urls&gt;&lt;url&gt;https://uhn.idm.oclc.org/login?url=http://ovidsp.ovid.com/ovidweb.cgi?T=JS&amp;amp;CSC=Y&amp;amp;NEWS=N&amp;amp;PAGE=fulltext&amp;amp;D=med8&amp;amp;AN=22054636http://nt2yt7px7u.search.serialssolutions.com/?sid=OVID:Ovid+MEDLINE%28R%29+%3C2010+to+2011%3E&amp;amp;genre=article&amp;amp;id=pmid:22054636&amp;amp;id=doi:10&lt;/url&gt;&lt;/related-urls&gt;&lt;/urls&gt;&lt;electronic-resource-num&gt;https://dx.doi.org/10.1186/1471-2466-11-49&lt;/electronic-resource-num&gt;&lt;/record&gt;&lt;/Cite&gt;&lt;/EndNote&gt;</w:instrText>
            </w:r>
            <w:r w:rsidRPr="00714B00">
              <w:rPr>
                <w:rFonts w:ascii="Times New Roman" w:hAnsi="Times New Roman" w:cs="Times New Roman"/>
              </w:rPr>
              <w:fldChar w:fldCharType="separate"/>
            </w:r>
            <w:r w:rsidRPr="00714B00">
              <w:rPr>
                <w:rFonts w:ascii="Times New Roman" w:hAnsi="Times New Roman" w:cs="Times New Roman"/>
                <w:noProof/>
                <w:vertAlign w:val="superscript"/>
              </w:rPr>
              <w:t>66</w:t>
            </w:r>
            <w:r w:rsidRPr="00714B00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047395" w:rsidRPr="009202A3" w14:paraId="3A9C7ED5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60EFB673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6737381C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769" w:type="dxa"/>
          </w:tcPr>
          <w:p w14:paraId="4C707E4F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nversely Correlated</w: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XdTwvQXV0aG9yPjxZZWFyPjIwMjE8L1llYXI+PFJlY051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XdTwvQXV0aG9yPjxZZWFyPjIwMjE8L1llYXI+PFJlY051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ED1A8D">
              <w:rPr>
                <w:rFonts w:ascii="Times New Roman" w:hAnsi="Times New Roman" w:cs="Times New Roman"/>
                <w:noProof/>
                <w:vertAlign w:val="superscript"/>
              </w:rPr>
              <w:t>105,212,247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12AA8B5F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33B179DA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714B00">
              <w:rPr>
                <w:rFonts w:ascii="Times New Roman" w:hAnsi="Times New Roman" w:cs="Times New Roman"/>
              </w:rPr>
              <w:t>Inversely Correlated</w:t>
            </w:r>
            <w:r w:rsidRPr="00714B00">
              <w:rPr>
                <w:rFonts w:ascii="Times New Roman" w:hAnsi="Times New Roman" w:cs="Times New Roman"/>
              </w:rPr>
              <w:fldChar w:fldCharType="begin">
                <w:fldData xml:space="preserve">PEVuZE5vdGU+PENpdGU+PEF1dGhvcj5DaGFuZzwvQXV0aG9yPjxZZWFyPjIwMTQ8L1llYXI+PFJl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</w:fldData>
              </w:fldChar>
            </w:r>
            <w:r w:rsidRPr="00714B00">
              <w:rPr>
                <w:rFonts w:ascii="Times New Roman" w:hAnsi="Times New Roman" w:cs="Times New Roman"/>
              </w:rPr>
              <w:instrText xml:space="preserve"> ADDIN EN.CITE </w:instrText>
            </w:r>
            <w:r w:rsidRPr="00714B00">
              <w:rPr>
                <w:rFonts w:ascii="Times New Roman" w:hAnsi="Times New Roman" w:cs="Times New Roman"/>
              </w:rPr>
              <w:fldChar w:fldCharType="begin">
                <w:fldData xml:space="preserve">PEVuZE5vdGU+PENpdGU+PEF1dGhvcj5DaGFuZzwvQXV0aG9yPjxZZWFyPjIwMTQ8L1llYXI+PFJl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</w:fldData>
              </w:fldChar>
            </w:r>
            <w:r w:rsidRPr="00714B00">
              <w:rPr>
                <w:rFonts w:ascii="Times New Roman" w:hAnsi="Times New Roman" w:cs="Times New Roman"/>
              </w:rPr>
              <w:instrText xml:space="preserve"> ADDIN EN.CITE.DATA </w:instrText>
            </w:r>
            <w:r w:rsidRPr="00714B00">
              <w:rPr>
                <w:rFonts w:ascii="Times New Roman" w:hAnsi="Times New Roman" w:cs="Times New Roman"/>
              </w:rPr>
            </w:r>
            <w:r w:rsidRPr="00714B00">
              <w:rPr>
                <w:rFonts w:ascii="Times New Roman" w:hAnsi="Times New Roman" w:cs="Times New Roman"/>
              </w:rPr>
              <w:fldChar w:fldCharType="end"/>
            </w:r>
            <w:r w:rsidRPr="00714B00">
              <w:rPr>
                <w:rFonts w:ascii="Times New Roman" w:hAnsi="Times New Roman" w:cs="Times New Roman"/>
              </w:rPr>
            </w:r>
            <w:r w:rsidRPr="00714B00">
              <w:rPr>
                <w:rFonts w:ascii="Times New Roman" w:hAnsi="Times New Roman" w:cs="Times New Roman"/>
              </w:rPr>
              <w:fldChar w:fldCharType="separate"/>
            </w:r>
            <w:r w:rsidRPr="00714B00">
              <w:rPr>
                <w:rFonts w:ascii="Times New Roman" w:hAnsi="Times New Roman" w:cs="Times New Roman"/>
                <w:noProof/>
                <w:vertAlign w:val="superscript"/>
              </w:rPr>
              <w:t>53,87,104</w:t>
            </w:r>
            <w:r w:rsidRPr="00714B00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047395" w:rsidRPr="009202A3" w14:paraId="601F4D02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20BA74AB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2C1A7BF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769" w:type="dxa"/>
          </w:tcPr>
          <w:p w14:paraId="0F11B2C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350366AA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5E86455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330E719A" w14:textId="77777777" w:rsidTr="00A8053F">
        <w:trPr>
          <w:gridAfter w:val="1"/>
          <w:wAfter w:w="13" w:type="dxa"/>
        </w:trPr>
        <w:tc>
          <w:tcPr>
            <w:tcW w:w="2405" w:type="dxa"/>
            <w:vMerge w:val="restart"/>
          </w:tcPr>
          <w:p w14:paraId="2BDA323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FEV1/FVC</w:t>
            </w:r>
          </w:p>
        </w:tc>
        <w:tc>
          <w:tcPr>
            <w:tcW w:w="1559" w:type="dxa"/>
          </w:tcPr>
          <w:p w14:paraId="6CC58F25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769" w:type="dxa"/>
          </w:tcPr>
          <w:p w14:paraId="7211617E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1FD62413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7532A5C5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7D4A6CA3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4C28DE50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56E573D6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769" w:type="dxa"/>
          </w:tcPr>
          <w:p w14:paraId="3B99AB3D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nversely 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Wu&lt;/Author&gt;&lt;Year&gt;2021&lt;/Year&gt;&lt;RecNum&gt;237&lt;/RecNum&gt;&lt;DisplayText&gt;&lt;style face="superscript"&gt;247&lt;/style&gt;&lt;/DisplayText&gt;&lt;record&gt;&lt;rec-number&gt;237&lt;/rec-number&gt;&lt;foreign-keys&gt;&lt;key app="EN" db-id="fvtv9d5pi5a55ae92z5v95drzxardspfsrvr" timestamp="1660738162"&gt;237&lt;/key&gt;&lt;/foreign-keys&gt;&lt;ref-type name="Journal Article"&gt;17&lt;/ref-type&gt;&lt;contributors&gt;&lt;authors&gt;&lt;author&gt;Wu, Y. K.&lt;/author&gt;&lt;author&gt;Lan, C. C.&lt;/author&gt;&lt;author&gt;Tzeng, I. S.&lt;/author&gt;&lt;author&gt;Wu, C. W.&lt;/author&gt;&lt;/authors&gt;&lt;/contributors&gt;&lt;titles&gt;&lt;title&gt;The COPD-readmission (CORE) score: A novel prediction model for one-year chronic obstructive pulmonary disease readmissions&lt;/title&gt;&lt;secondary-title&gt;J Formos Med Assoc&lt;/secondary-title&gt;&lt;/titles&gt;&lt;periodical&gt;&lt;full-title&gt;J Formos Med Assoc&lt;/full-title&gt;&lt;/periodical&gt;&lt;pages&gt;1005-1013&lt;/pages&gt;&lt;volume&gt;120&lt;/volume&gt;&lt;number&gt;3&lt;/number&gt;&lt;dates&gt;&lt;year&gt;2021&lt;/year&gt;&lt;/dates&gt;&lt;accession-num&gt;32928614&lt;/accession-num&gt;&lt;urls&gt;&lt;related-urls&gt;&lt;url&gt;https://uhn.idm.oclc.org/login?url=http://ovidsp.ovid.com/ovidweb.cgi?T=JS&amp;amp;CSC=Y&amp;amp;NEWS=N&amp;amp;PAGE=fulltext&amp;amp;D=med18&amp;amp;AN=32928614http://nt2yt7px7u.search.serialssolutions.com/?sid=OVID:Ovid+MEDLINE%28R%29+%3C2020+to+2021%3E&amp;amp;genre=article&amp;amp;id=pmid:32928614&amp;amp;id=doi:1&lt;/url&gt;&lt;/related-urls&gt;&lt;/urls&gt;&lt;electronic-resource-num&gt;https://dx.doi.org/10.1016/j.jfma.2020.08.043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247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114B1C7A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09903B95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1FD69036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2B369B2F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68EC1830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769" w:type="dxa"/>
          </w:tcPr>
          <w:p w14:paraId="4468D988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056E060F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68EB2425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0B850F8B" w14:textId="77777777" w:rsidTr="00A8053F">
        <w:trPr>
          <w:gridAfter w:val="1"/>
          <w:wAfter w:w="13" w:type="dxa"/>
        </w:trPr>
        <w:tc>
          <w:tcPr>
            <w:tcW w:w="2405" w:type="dxa"/>
            <w:vMerge w:val="restart"/>
          </w:tcPr>
          <w:p w14:paraId="0567294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Flow Limitation in Supine Position</w:t>
            </w:r>
          </w:p>
        </w:tc>
        <w:tc>
          <w:tcPr>
            <w:tcW w:w="1559" w:type="dxa"/>
          </w:tcPr>
          <w:p w14:paraId="61A680F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769" w:type="dxa"/>
          </w:tcPr>
          <w:p w14:paraId="4BADB80D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627AB964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Alqahtani&lt;/Author&gt;&lt;Year&gt;2021&lt;/Year&gt;&lt;RecNum&gt;15&lt;/RecNum&gt;&lt;DisplayText&gt;&lt;style face="superscript"&gt;25&lt;/style&gt;&lt;/DisplayText&gt;&lt;record&gt;&lt;rec-number&gt;15&lt;/rec-number&gt;&lt;foreign-keys&gt;&lt;key app="EN" db-id="fvtv9d5pi5a55ae92z5v95drzxardspfsrvr" timestamp="1660738162"&gt;15&lt;/key&gt;&lt;/foreign-keys&gt;&lt;ref-type name="Journal Article"&gt;17&lt;/ref-type&gt;&lt;contributors&gt;&lt;authors&gt;&lt;author&gt;Alqahtani, J. S.&lt;/author&gt;&lt;author&gt;Aldabayan, Y. S.&lt;/author&gt;&lt;author&gt;Aldhahir, A. M.&lt;/author&gt;&lt;author&gt;Al Rajeh, A. M.&lt;/author&gt;&lt;author&gt;Mandal, S.&lt;/author&gt;&lt;author&gt;Hurst, J. R.&lt;/author&gt;&lt;/authors&gt;&lt;/contributors&gt;&lt;titles&gt;&lt;title&gt;Predictors of 30- and 90-Day COPD Exacerbation Readmission: A Prospective Cohort Study&lt;/title&gt;&lt;secondary-title&gt;Int J Chron Obstruct Pulmon Dis&lt;/secondary-title&gt;&lt;/titles&gt;&lt;periodical&gt;&lt;full-title&gt;Int J Chron Obstruct Pulmon Dis&lt;/full-title&gt;&lt;/periodical&gt;&lt;pages&gt;2769-2781&lt;/pages&gt;&lt;volume&gt;16&lt;/volume&gt;&lt;dates&gt;&lt;year&gt;2021&lt;/year&gt;&lt;/dates&gt;&lt;accession-num&gt;34675502&lt;/accession-num&gt;&lt;urls&gt;&lt;related-urls&gt;&lt;url&gt;https://uhn.idm.oclc.org/login?url=http://ovidsp.ovid.com/ovidweb.cgi?T=JS&amp;amp;CSC=Y&amp;amp;NEWS=N&amp;amp;PAGE=fulltext&amp;amp;D=med19&amp;amp;AN=34675502http://nt2yt7px7u.search.serialssolutions.com/?sid=OVID:Ovid+MEDLINE%28R%29+%3C2021+to+2022%3E&amp;amp;genre=article&amp;amp;id=pmid:34675502&amp;amp;id=doi:1&lt;/url&gt;&lt;/related-urls&gt;&lt;/urls&gt;&lt;electronic-resource-num&gt;https://dx.doi.org/10.2147/COPD.S328030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25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694" w:type="dxa"/>
          </w:tcPr>
          <w:p w14:paraId="1927160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72F74EC8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0AB20AC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6B5478D7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769" w:type="dxa"/>
          </w:tcPr>
          <w:p w14:paraId="22ACB64F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56DAC53F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21CDE5D8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62E5CA48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14963B28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6268219B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769" w:type="dxa"/>
          </w:tcPr>
          <w:p w14:paraId="4FDE1A5D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16A64093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0307F244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32A132E1" w14:textId="77777777" w:rsidTr="00A8053F">
        <w:trPr>
          <w:gridAfter w:val="1"/>
          <w:wAfter w:w="13" w:type="dxa"/>
        </w:trPr>
        <w:tc>
          <w:tcPr>
            <w:tcW w:w="2405" w:type="dxa"/>
            <w:vMerge w:val="restart"/>
          </w:tcPr>
          <w:p w14:paraId="248E131D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FVC % Predicted</w:t>
            </w:r>
          </w:p>
        </w:tc>
        <w:tc>
          <w:tcPr>
            <w:tcW w:w="1559" w:type="dxa"/>
          </w:tcPr>
          <w:p w14:paraId="797FF9AD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769" w:type="dxa"/>
          </w:tcPr>
          <w:p w14:paraId="3D9A604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666B619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408B1493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3F5B6181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6D29B5A8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742AD8A7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769" w:type="dxa"/>
          </w:tcPr>
          <w:p w14:paraId="2AC66ACB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18FBA56C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0905D224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nversely 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Gudmundsson&lt;/Author&gt;&lt;Year&gt;2005&lt;/Year&gt;&lt;RecNum&gt;94&lt;/RecNum&gt;&lt;DisplayText&gt;&lt;style face="superscript"&gt;104&lt;/style&gt;&lt;/DisplayText&gt;&lt;record&gt;&lt;rec-number&gt;94&lt;/rec-number&gt;&lt;foreign-keys&gt;&lt;key app="EN" db-id="fvtv9d5pi5a55ae92z5v95drzxardspfsrvr" timestamp="1660738162"&gt;94&lt;/key&gt;&lt;/foreign-keys&gt;&lt;ref-type name="Journal Article"&gt;17&lt;/ref-type&gt;&lt;contributors&gt;&lt;authors&gt;&lt;author&gt;Gudmundsson, G.&lt;/author&gt;&lt;author&gt;Gislason, T.&lt;/author&gt;&lt;author&gt;Janson, C.&lt;/author&gt;&lt;author&gt;Lindberg, E.&lt;/author&gt;&lt;author&gt;Hallin, R.&lt;/author&gt;&lt;author&gt;Ulrik, C. S.&lt;/author&gt;&lt;author&gt;Brondum, E.&lt;/author&gt;&lt;author&gt;Nieminen, M. M.&lt;/author&gt;&lt;author&gt;Aine, T.&lt;/author&gt;&lt;author&gt;Bakke, P.&lt;/author&gt;&lt;/authors&gt;&lt;/contributors&gt;&lt;titles&gt;&lt;title&gt;Risk factors for rehospitalisation in COPD: role of health status, anxiety and depression&lt;/title&gt;&lt;secondary-title&gt;Eur Respir J&lt;/secondary-title&gt;&lt;/titles&gt;&lt;periodical&gt;&lt;full-title&gt;Eur Respir J&lt;/full-title&gt;&lt;/periodical&gt;&lt;pages&gt;414-9&lt;/pages&gt;&lt;volume&gt;26&lt;/volume&gt;&lt;number&gt;3&lt;/number&gt;&lt;dates&gt;&lt;year&gt;2005&lt;/year&gt;&lt;/dates&gt;&lt;accession-num&gt;16135721&lt;/accession-num&gt;&lt;urls&gt;&lt;related-urls&gt;&lt;url&gt;https://uhn.idm.oclc.org/login?url=http://ovidsp.ovid.com/ovidweb.cgi?T=JS&amp;amp;CSC=Y&amp;amp;NEWS=N&amp;amp;PAGE=fulltext&amp;amp;D=med6&amp;amp;AN=16135721http://nt2yt7px7u.search.serialssolutions.com/?sid=OVID:Ovid+MEDLINE%28R%29+%3C2005+to+2007%3E&amp;amp;genre=article&amp;amp;id=pmid:16135721&amp;amp;id=doi:10&lt;/url&gt;&lt;/related-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104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047395" w:rsidRPr="009202A3" w14:paraId="3C7685F3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2FB8751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526FF9E5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769" w:type="dxa"/>
          </w:tcPr>
          <w:p w14:paraId="2CD2B58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2A8B1F77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3642D1C7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052FED67" w14:textId="77777777" w:rsidTr="00A8053F">
        <w:trPr>
          <w:gridAfter w:val="1"/>
          <w:wAfter w:w="13" w:type="dxa"/>
        </w:trPr>
        <w:tc>
          <w:tcPr>
            <w:tcW w:w="2405" w:type="dxa"/>
            <w:vMerge w:val="restart"/>
          </w:tcPr>
          <w:p w14:paraId="29FDA02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Gamma Fraction</w:t>
            </w:r>
          </w:p>
        </w:tc>
        <w:tc>
          <w:tcPr>
            <w:tcW w:w="1559" w:type="dxa"/>
          </w:tcPr>
          <w:p w14:paraId="01F4FE90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769" w:type="dxa"/>
          </w:tcPr>
          <w:p w14:paraId="2ED6955B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792CA2FE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4075E070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7ED84BDE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1AB32B30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668C8EB3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769" w:type="dxa"/>
          </w:tcPr>
          <w:p w14:paraId="394B670F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1CBD71DC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2AC5BC5F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nversely 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Boixeda&lt;/Author&gt;&lt;Year&gt;2017&lt;/Year&gt;&lt;RecNum&gt;32&lt;/RecNum&gt;&lt;DisplayText&gt;&lt;style face="superscript"&gt;42&lt;/style&gt;&lt;/DisplayText&gt;&lt;record&gt;&lt;rec-number&gt;32&lt;/rec-number&gt;&lt;foreign-keys&gt;&lt;key app="EN" db-id="fvtv9d5pi5a55ae92z5v95drzxardspfsrvr" timestamp="1660738162"&gt;32&lt;/key&gt;&lt;/foreign-keys&gt;&lt;ref-type name="Journal Article"&gt;17&lt;/ref-type&gt;&lt;contributors&gt;&lt;authors&gt;&lt;author&gt;Boixeda, R.&lt;/author&gt;&lt;author&gt;Capdevila, J. A.&lt;/author&gt;&lt;author&gt;Vicente, V.&lt;/author&gt;&lt;author&gt;Palomera, E.&lt;/author&gt;&lt;author&gt;Juanola, J.&lt;/author&gt;&lt;author&gt;Albiach, L.&lt;/author&gt;&lt;author&gt;Rex, A.&lt;/author&gt;&lt;author&gt;Almirall, J.&lt;/author&gt;&lt;/authors&gt;&lt;/contributors&gt;&lt;titles&gt;&lt;title&gt;Gamma globulin fraction of the proteinogram and chronic obstructive pulmonary disease exacerbations&lt;/title&gt;&lt;secondary-title&gt;Med Clin (Barc)&lt;/secondary-title&gt;&lt;/titles&gt;&lt;periodical&gt;&lt;full-title&gt;Med Clin (Barc)&lt;/full-title&gt;&lt;/periodical&gt;&lt;pages&gt;107-113&lt;/pages&gt;&lt;volume&gt;149&lt;/volume&gt;&lt;number&gt;3&lt;/number&gt;&lt;dates&gt;&lt;year&gt;2017&lt;/year&gt;&lt;/dates&gt;&lt;accession-num&gt;28233558&lt;/accession-num&gt;&lt;urls&gt;&lt;related-urls&gt;&lt;url&gt;https://uhn.idm.oclc.org/login?url=http://ovidsp.ovid.com/ovidweb.cgi?T=JS&amp;amp;CSC=Y&amp;amp;NEWS=N&amp;amp;PAGE=fulltext&amp;amp;D=med14&amp;amp;AN=28233558http://nt2yt7px7u.search.serialssolutions.com/?sid=OVID:Ovid+MEDLINE%28R%29+%3C2017%3E&amp;amp;genre=article&amp;amp;id=pmid:28233558&amp;amp;id=doi:10.1016%2&lt;/url&gt;&lt;/related-urls&gt;&lt;/urls&gt;&lt;electronic-resource-num&gt;https://dx.doi.org/10.1016/j.medcli.2016.12.042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42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047395" w:rsidRPr="009202A3" w14:paraId="00904371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4AE38F2A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16F8207E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769" w:type="dxa"/>
          </w:tcPr>
          <w:p w14:paraId="48033A45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3EDF414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15D752CD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142FC7CE" w14:textId="77777777" w:rsidTr="00A8053F">
        <w:trPr>
          <w:gridAfter w:val="1"/>
          <w:wAfter w:w="13" w:type="dxa"/>
        </w:trPr>
        <w:tc>
          <w:tcPr>
            <w:tcW w:w="2405" w:type="dxa"/>
            <w:vMerge w:val="restart"/>
          </w:tcPr>
          <w:p w14:paraId="3977E5AC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Glutamic-Pyruvic Transaminase</w:t>
            </w:r>
          </w:p>
        </w:tc>
        <w:tc>
          <w:tcPr>
            <w:tcW w:w="1559" w:type="dxa"/>
          </w:tcPr>
          <w:p w14:paraId="47B2C3FD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769" w:type="dxa"/>
          </w:tcPr>
          <w:p w14:paraId="3015914F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467459B8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78A2AF66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nversely 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Chen&lt;/Author&gt;&lt;Year&gt;2021&lt;/Year&gt;&lt;RecNum&gt;45&lt;/RecNum&gt;&lt;DisplayText&gt;&lt;style face="superscript"&gt;55&lt;/style&gt;&lt;/DisplayText&gt;&lt;record&gt;&lt;rec-number&gt;45&lt;/rec-number&gt;&lt;foreign-keys&gt;&lt;key app="EN" db-id="fvtv9d5pi5a55ae92z5v95drzxardspfsrvr" timestamp="1660738162"&gt;45&lt;/key&gt;&lt;/foreign-keys&gt;&lt;ref-type name="Journal Article"&gt;17&lt;/ref-type&gt;&lt;contributors&gt;&lt;authors&gt;&lt;author&gt;Chen, L.&lt;/author&gt;&lt;author&gt;Chen, S.&lt;/author&gt;&lt;/authors&gt;&lt;/contributors&gt;&lt;titles&gt;&lt;title&gt;Prediction of readmission in patients with acute exacerbation of chronic obstructive pulmonary disease within one year after treatment and discharge&lt;/title&gt;&lt;secondary-title&gt;BMC Pulmonary Medicine&lt;/secondary-title&gt;&lt;/titles&gt;&lt;periodical&gt;&lt;full-title&gt;BMC Pulmonary Medicine&lt;/full-title&gt;&lt;/periodical&gt;&lt;volume&gt;21(1) (no pagination)&lt;/volume&gt;&lt;dates&gt;&lt;year&gt;2021&lt;/year&gt;&lt;/dates&gt;&lt;accession-num&gt;2013950940&lt;/accession-num&gt;&lt;urls&gt;&lt;related-urls&gt;&lt;url&gt;http://www.biomedcentral.com/bmcpulmmed/https://uhn.idm.oclc.org/login?url=http://ovidsp.ovid.com/ovidweb.cgi?T=JS&amp;amp;CSC=Y&amp;amp;NEWS=N&amp;amp;PAGE=fulltext&amp;amp;D=emexb&amp;amp;AN=2013950940http://nt2yt7px7u.search.serialssolutions.com/?sid=OVID:Embase+Weekly+Updates&amp;amp;genre=article&amp;amp;&lt;/url&gt;&lt;/related-urls&gt;&lt;/urls&gt;&lt;electronic-resource-num&gt;https://dx.doi.org/10.1186/s12890-021-01692-3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55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047395" w:rsidRPr="009202A3" w14:paraId="5D6AC656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0810E51C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0B320A4A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769" w:type="dxa"/>
          </w:tcPr>
          <w:p w14:paraId="19C1655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2B58A340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027BAB64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4B080F31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6447B51F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2DFC5BFA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769" w:type="dxa"/>
          </w:tcPr>
          <w:p w14:paraId="4561470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3FEDF29D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2681578A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45FF99C9" w14:textId="77777777" w:rsidTr="00A8053F">
        <w:trPr>
          <w:gridAfter w:val="1"/>
          <w:wAfter w:w="13" w:type="dxa"/>
        </w:trPr>
        <w:tc>
          <w:tcPr>
            <w:tcW w:w="2405" w:type="dxa"/>
            <w:vMerge w:val="restart"/>
          </w:tcPr>
          <w:p w14:paraId="0F3B9E46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Leukocyte Count</w:t>
            </w:r>
          </w:p>
        </w:tc>
        <w:tc>
          <w:tcPr>
            <w:tcW w:w="1559" w:type="dxa"/>
          </w:tcPr>
          <w:p w14:paraId="7D33A43D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769" w:type="dxa"/>
          </w:tcPr>
          <w:p w14:paraId="4130BCEF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05CCF19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225C323A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65CA9B49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79BB8F2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2B6EE066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769" w:type="dxa"/>
          </w:tcPr>
          <w:p w14:paraId="57A362D3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Coban Agca&lt;/Author&gt;&lt;Year&gt;2017&lt;/Year&gt;&lt;RecNum&gt;50&lt;/RecNum&gt;&lt;DisplayText&gt;&lt;style face="superscript"&gt;60&lt;/style&gt;&lt;/DisplayText&gt;&lt;record&gt;&lt;rec-number&gt;50&lt;/rec-number&gt;&lt;foreign-keys&gt;&lt;key app="EN" db-id="fvtv9d5pi5a55ae92z5v95drzxardspfsrvr" timestamp="1660738162"&gt;50&lt;/key&gt;&lt;/foreign-keys&gt;&lt;ref-type name="Journal Article"&gt;17&lt;/ref-type&gt;&lt;contributors&gt;&lt;authors&gt;&lt;author&gt;Coban Agca, M.&lt;/author&gt;&lt;author&gt;Aksoy, E.&lt;/author&gt;&lt;author&gt;Duman, D.&lt;/author&gt;&lt;author&gt;Ozmen, I.&lt;/author&gt;&lt;author&gt;Yildirim, E.&lt;/author&gt;&lt;author&gt;Gungor, S.&lt;/author&gt;&lt;author&gt;Durmus, N.&lt;/author&gt;&lt;author&gt;Aka Akturk, U.&lt;/author&gt;&lt;author&gt;Salturk, C.&lt;/author&gt;&lt;author&gt;Tepetam, F. M.&lt;/author&gt;&lt;author&gt;Karakurt, Z.&lt;/author&gt;&lt;/authors&gt;&lt;/contributors&gt;&lt;titles&gt;&lt;title&gt;Does eosinophilia and neutrophil to lymphocyte ratio affect hospital re-admission in cases of COPD exacerbation?&lt;/title&gt;&lt;secondary-title&gt;Tuberkuloz ve Toraks&lt;/secondary-title&gt;&lt;/titles&gt;&lt;periodical&gt;&lt;full-title&gt;Tuberkuloz ve Toraks&lt;/full-title&gt;&lt;/periodical&gt;&lt;pages&gt;282-290&lt;/pages&gt;&lt;volume&gt;65(4)&lt;/volume&gt;&lt;dates&gt;&lt;year&gt;2017&lt;/year&gt;&lt;/dates&gt;&lt;urls&gt;&lt;related-urls&gt;&lt;url&gt;http://www.tuberktoraks.org/redirect.aspx?op=REDPDF&amp;amp;ref_ind_id=1214&amp;amp;url=managete/fu_folder/2017-04/2017-65-4-282-290.pdfhttps://uhn.idm.oclc.org/login?url=http://ovidsp.ovid.com/ovidweb.cgi?T=JS&amp;amp;CSC=Y&amp;amp;NEWS=N&amp;amp;PAGE=fulltext&amp;amp;D=emed18&amp;amp;AN=620907014http://nt2yt&lt;/url&gt;&lt;/related-urls&gt;&lt;/urls&gt;&lt;electronic-resource-num&gt;http://dx.doi.org/10.5578/tt.57278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60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32131437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20FB5A7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Duman&lt;/Author&gt;&lt;Year&gt;2015&lt;/Year&gt;&lt;RecNum&gt;66&lt;/RecNum&gt;&lt;DisplayText&gt;&lt;style face="superscript"&gt;76&lt;/style&gt;&lt;/DisplayText&gt;&lt;record&gt;&lt;rec-number&gt;66&lt;/rec-number&gt;&lt;foreign-keys&gt;&lt;key app="EN" db-id="fvtv9d5pi5a55ae92z5v95drzxardspfsrvr" timestamp="1660738162"&gt;66&lt;/key&gt;&lt;/foreign-keys&gt;&lt;ref-type name="Journal Article"&gt;17&lt;/ref-type&gt;&lt;contributors&gt;&lt;authors&gt;&lt;author&gt;Duman, D.&lt;/author&gt;&lt;author&gt;Aksoy, E.&lt;/author&gt;&lt;author&gt;Agca, M. C.&lt;/author&gt;&lt;author&gt;Kocak, N. D.&lt;/author&gt;&lt;author&gt;Ozmen, I.&lt;/author&gt;&lt;author&gt;Akturk, U. A.&lt;/author&gt;&lt;author&gt;Gungor, S.&lt;/author&gt;&lt;author&gt;Tepetam, F. M.&lt;/author&gt;&lt;author&gt;Eroglu, S. A.&lt;/author&gt;&lt;author&gt;Oztas, S.&lt;/author&gt;&lt;author&gt;Karakurt, Z.&lt;/author&gt;&lt;/authors&gt;&lt;/contributors&gt;&lt;titles&gt;&lt;title&gt;The utility of inflammatory markers to predict readmissions and mortality in COPD cases with or without eosinophilia&lt;/title&gt;&lt;secondary-title&gt;Int J Chron Obstruct Pulmon Dis&lt;/secondary-title&gt;&lt;/titles&gt;&lt;periodical&gt;&lt;full-title&gt;Int J Chron Obstruct Pulmon Dis&lt;/full-title&gt;&lt;/periodical&gt;&lt;pages&gt;2469-78&lt;/pages&gt;&lt;volume&gt;10&lt;/volume&gt;&lt;dates&gt;&lt;year&gt;2015&lt;/year&gt;&lt;/dates&gt;&lt;accession-num&gt;26648709&lt;/accession-num&gt;&lt;urls&gt;&lt;related-urls&gt;&lt;url&gt;https://uhn.idm.oclc.org/login?url=http://ovidsp.ovid.com/ovidweb.cgi?T=JS&amp;amp;CSC=Y&amp;amp;NEWS=N&amp;amp;PAGE=fulltext&amp;amp;D=med12&amp;amp;AN=26648709http://nt2yt7px7u.search.serialssolutions.com/?sid=OVID:Ovid+MEDLINE%28R%29+%3C2015%3E&amp;amp;genre=article&amp;amp;id=pmid:26648709&amp;amp;id=doi:10.2147%2&lt;/url&gt;&lt;/related-urls&gt;&lt;/urls&gt;&lt;electronic-resource-num&gt;https://dx.doi.org/10.2147/COPD.S90330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76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047395" w:rsidRPr="009202A3" w14:paraId="63CA5B04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28B43CBA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258A730E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769" w:type="dxa"/>
          </w:tcPr>
          <w:p w14:paraId="4B6C9E80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21097A1B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039E1CFA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004A7F67" w14:textId="77777777" w:rsidTr="00A8053F">
        <w:trPr>
          <w:gridAfter w:val="1"/>
          <w:wAfter w:w="13" w:type="dxa"/>
        </w:trPr>
        <w:tc>
          <w:tcPr>
            <w:tcW w:w="2405" w:type="dxa"/>
            <w:vMerge w:val="restart"/>
          </w:tcPr>
          <w:p w14:paraId="65128B2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aximal Inspiratory Pressure &lt; 70 H</w:t>
            </w:r>
            <w:r w:rsidRPr="00C62F97">
              <w:rPr>
                <w:rFonts w:ascii="Times New Roman" w:hAnsi="Times New Roman" w:cs="Times New Roman"/>
                <w:vertAlign w:val="subscript"/>
              </w:rPr>
              <w:t>2</w:t>
            </w:r>
            <w:r>
              <w:rPr>
                <w:rFonts w:ascii="Times New Roman" w:hAnsi="Times New Roman" w:cs="Times New Roman"/>
              </w:rPr>
              <w:t>O</w:t>
            </w:r>
          </w:p>
        </w:tc>
        <w:tc>
          <w:tcPr>
            <w:tcW w:w="1559" w:type="dxa"/>
          </w:tcPr>
          <w:p w14:paraId="137079A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769" w:type="dxa"/>
          </w:tcPr>
          <w:p w14:paraId="5CF807DB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325256FE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1BE0207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Gonzalez&lt;/Author&gt;&lt;Year&gt;2008&lt;/Year&gt;&lt;RecNum&gt;90&lt;/RecNum&gt;&lt;DisplayText&gt;&lt;style face="superscript"&gt;100&lt;/style&gt;&lt;/DisplayText&gt;&lt;record&gt;&lt;rec-number&gt;90&lt;/rec-number&gt;&lt;foreign-keys&gt;&lt;key app="EN" db-id="fvtv9d5pi5a55ae92z5v95drzxardspfsrvr" timestamp="1660738162"&gt;90&lt;/key&gt;&lt;/foreign-keys&gt;&lt;ref-type name="Journal Article"&gt;17&lt;/ref-type&gt;&lt;contributors&gt;&lt;authors&gt;&lt;author&gt;Gonzalez, C.&lt;/author&gt;&lt;author&gt;Servera, E.&lt;/author&gt;&lt;author&gt;Marin, J.&lt;/author&gt;&lt;/authors&gt;&lt;/contributors&gt;&lt;titles&gt;&lt;title&gt;Importance of noninvasively measured respiratory muscle overload among the causes of hospital readmission of COPD patients&lt;/title&gt;&lt;secondary-title&gt;Chest&lt;/secondary-title&gt;&lt;/titles&gt;&lt;periodical&gt;&lt;full-title&gt;Chest&lt;/full-title&gt;&lt;/periodical&gt;&lt;pages&gt;941-7&lt;/pages&gt;&lt;volume&gt;133&lt;/volume&gt;&lt;number&gt;4&lt;/number&gt;&lt;dates&gt;&lt;year&gt;2008&lt;/year&gt;&lt;/dates&gt;&lt;accession-num&gt;18263690&lt;/accession-num&gt;&lt;urls&gt;&lt;related-urls&gt;&lt;url&gt;https://uhn.idm.oclc.org/login?url=http://ovidsp.ovid.com/ovidweb.cgi?T=JS&amp;amp;CSC=Y&amp;amp;NEWS=N&amp;amp;PAGE=fulltext&amp;amp;D=med7&amp;amp;AN=18263690http://nt2yt7px7u.search.serialssolutions.com/?sid=OVID:Ovid+MEDLINE%28R%29+%3C2008+to+2009%3E&amp;amp;genre=article&amp;amp;id=pmid:18263690&amp;amp;id=doi:10&lt;/url&gt;&lt;/related-urls&gt;&lt;/urls&gt;&lt;electronic-resource-num&gt;https://dx.doi.org/10.1378/chest.07-1796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100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047395" w:rsidRPr="009202A3" w14:paraId="1431AB90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450643CC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1C63B77D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769" w:type="dxa"/>
          </w:tcPr>
          <w:p w14:paraId="3882F820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1375A29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22EA5E55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200C12D9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508F6E2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2980D86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769" w:type="dxa"/>
          </w:tcPr>
          <w:p w14:paraId="4EF9ECC3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64FCC16A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4F94F1C6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53AEADA3" w14:textId="77777777" w:rsidTr="00A8053F">
        <w:trPr>
          <w:gridAfter w:val="1"/>
          <w:wAfter w:w="13" w:type="dxa"/>
        </w:trPr>
        <w:tc>
          <w:tcPr>
            <w:tcW w:w="2405" w:type="dxa"/>
            <w:vMerge w:val="restart"/>
          </w:tcPr>
          <w:p w14:paraId="0A3BC11D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4B6BFE">
              <w:rPr>
                <w:rFonts w:ascii="Times New Roman" w:hAnsi="Times New Roman" w:cs="Times New Roman"/>
              </w:rPr>
              <w:t>Mean Airway Pressure at the Mouth &gt; 0.31 cm H</w:t>
            </w:r>
            <w:r w:rsidRPr="00C62F97">
              <w:rPr>
                <w:rFonts w:ascii="Times New Roman" w:hAnsi="Times New Roman" w:cs="Times New Roman"/>
                <w:vertAlign w:val="subscript"/>
              </w:rPr>
              <w:t>2</w:t>
            </w:r>
            <w:r w:rsidRPr="004B6BFE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559" w:type="dxa"/>
          </w:tcPr>
          <w:p w14:paraId="316C247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769" w:type="dxa"/>
          </w:tcPr>
          <w:p w14:paraId="1CBED1A7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5F7DBBE6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759E444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Gonzalez&lt;/Author&gt;&lt;Year&gt;2008&lt;/Year&gt;&lt;RecNum&gt;90&lt;/RecNum&gt;&lt;DisplayText&gt;&lt;style face="superscript"&gt;100&lt;/style&gt;&lt;/DisplayText&gt;&lt;record&gt;&lt;rec-number&gt;90&lt;/rec-number&gt;&lt;foreign-keys&gt;&lt;key app="EN" db-id="fvtv9d5pi5a55ae92z5v95drzxardspfsrvr" timestamp="1660738162"&gt;90&lt;/key&gt;&lt;/foreign-keys&gt;&lt;ref-type name="Journal Article"&gt;17&lt;/ref-type&gt;&lt;contributors&gt;&lt;authors&gt;&lt;author&gt;Gonzalez, C.&lt;/author&gt;&lt;author&gt;Servera, E.&lt;/author&gt;&lt;author&gt;Marin, J.&lt;/author&gt;&lt;/authors&gt;&lt;/contributors&gt;&lt;titles&gt;&lt;title&gt;Importance of noninvasively measured respiratory muscle overload among the causes of hospital readmission of COPD patients&lt;/title&gt;&lt;secondary-title&gt;Chest&lt;/secondary-title&gt;&lt;/titles&gt;&lt;periodical&gt;&lt;full-title&gt;Chest&lt;/full-title&gt;&lt;/periodical&gt;&lt;pages&gt;941-7&lt;/pages&gt;&lt;volume&gt;133&lt;/volume&gt;&lt;number&gt;4&lt;/number&gt;&lt;dates&gt;&lt;year&gt;2008&lt;/year&gt;&lt;/dates&gt;&lt;accession-num&gt;18263690&lt;/accession-num&gt;&lt;urls&gt;&lt;related-urls&gt;&lt;url&gt;https://uhn.idm.oclc.org/login?url=http://ovidsp.ovid.com/ovidweb.cgi?T=JS&amp;amp;CSC=Y&amp;amp;NEWS=N&amp;amp;PAGE=fulltext&amp;amp;D=med7&amp;amp;AN=18263690http://nt2yt7px7u.search.serialssolutions.com/?sid=OVID:Ovid+MEDLINE%28R%29+%3C2008+to+2009%3E&amp;amp;genre=article&amp;amp;id=pmid:18263690&amp;amp;id=doi:10&lt;/url&gt;&lt;/related-urls&gt;&lt;/urls&gt;&lt;electronic-resource-num&gt;https://dx.doi.org/10.1378/chest.07-1796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100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047395" w:rsidRPr="009202A3" w14:paraId="0BDEE6EA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6F482FA3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3F586FDC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769" w:type="dxa"/>
          </w:tcPr>
          <w:p w14:paraId="3EC81746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1D31B5CB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1717ECAA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25F8589A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014D587B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0F482660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769" w:type="dxa"/>
          </w:tcPr>
          <w:p w14:paraId="5DF4F37C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192DD3BF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0E21139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1540902A" w14:textId="77777777" w:rsidTr="00A8053F">
        <w:trPr>
          <w:gridAfter w:val="1"/>
          <w:wAfter w:w="13" w:type="dxa"/>
        </w:trPr>
        <w:tc>
          <w:tcPr>
            <w:tcW w:w="2405" w:type="dxa"/>
            <w:vMerge w:val="restart"/>
          </w:tcPr>
          <w:p w14:paraId="436BC4E4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lastRenderedPageBreak/>
              <w:t>Neutrophil-to-Lymphocyte Ratio</w:t>
            </w:r>
          </w:p>
        </w:tc>
        <w:tc>
          <w:tcPr>
            <w:tcW w:w="1559" w:type="dxa"/>
          </w:tcPr>
          <w:p w14:paraId="186D3A78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769" w:type="dxa"/>
          </w:tcPr>
          <w:p w14:paraId="3168C6B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1B9B3784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2CAD73CF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1D923220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68E7451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0B5184A8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769" w:type="dxa"/>
          </w:tcPr>
          <w:p w14:paraId="515ACE96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Coban Agca&lt;/Author&gt;&lt;Year&gt;2017&lt;/Year&gt;&lt;RecNum&gt;50&lt;/RecNum&gt;&lt;DisplayText&gt;&lt;style face="superscript"&gt;60&lt;/style&gt;&lt;/DisplayText&gt;&lt;record&gt;&lt;rec-number&gt;50&lt;/rec-number&gt;&lt;foreign-keys&gt;&lt;key app="EN" db-id="fvtv9d5pi5a55ae92z5v95drzxardspfsrvr" timestamp="1660738162"&gt;50&lt;/key&gt;&lt;/foreign-keys&gt;&lt;ref-type name="Journal Article"&gt;17&lt;/ref-type&gt;&lt;contributors&gt;&lt;authors&gt;&lt;author&gt;Coban Agca, M.&lt;/author&gt;&lt;author&gt;Aksoy, E.&lt;/author&gt;&lt;author&gt;Duman, D.&lt;/author&gt;&lt;author&gt;Ozmen, I.&lt;/author&gt;&lt;author&gt;Yildirim, E.&lt;/author&gt;&lt;author&gt;Gungor, S.&lt;/author&gt;&lt;author&gt;Durmus, N.&lt;/author&gt;&lt;author&gt;Aka Akturk, U.&lt;/author&gt;&lt;author&gt;Salturk, C.&lt;/author&gt;&lt;author&gt;Tepetam, F. M.&lt;/author&gt;&lt;author&gt;Karakurt, Z.&lt;/author&gt;&lt;/authors&gt;&lt;/contributors&gt;&lt;titles&gt;&lt;title&gt;Does eosinophilia and neutrophil to lymphocyte ratio affect hospital re-admission in cases of COPD exacerbation?&lt;/title&gt;&lt;secondary-title&gt;Tuberkuloz ve Toraks&lt;/secondary-title&gt;&lt;/titles&gt;&lt;periodical&gt;&lt;full-title&gt;Tuberkuloz ve Toraks&lt;/full-title&gt;&lt;/periodical&gt;&lt;pages&gt;282-290&lt;/pages&gt;&lt;volume&gt;65(4)&lt;/volume&gt;&lt;dates&gt;&lt;year&gt;2017&lt;/year&gt;&lt;/dates&gt;&lt;urls&gt;&lt;related-urls&gt;&lt;url&gt;http://www.tuberktoraks.org/redirect.aspx?op=REDPDF&amp;amp;ref_ind_id=1214&amp;amp;url=managete/fu_folder/2017-04/2017-65-4-282-290.pdfhttps://uhn.idm.oclc.org/login?url=http://ovidsp.ovid.com/ovidweb.cgi?T=JS&amp;amp;CSC=Y&amp;amp;NEWS=N&amp;amp;PAGE=fulltext&amp;amp;D=emed18&amp;amp;AN=620907014http://nt2yt&lt;/url&gt;&lt;/related-urls&gt;&lt;/urls&gt;&lt;electronic-resource-num&gt;http://dx.doi.org/10.5578/tt.57278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60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23B43B1E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544CB395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Duman&lt;/Author&gt;&lt;Year&gt;2015&lt;/Year&gt;&lt;RecNum&gt;66&lt;/RecNum&gt;&lt;DisplayText&gt;&lt;style face="superscript"&gt;76&lt;/style&gt;&lt;/DisplayText&gt;&lt;record&gt;&lt;rec-number&gt;66&lt;/rec-number&gt;&lt;foreign-keys&gt;&lt;key app="EN" db-id="fvtv9d5pi5a55ae92z5v95drzxardspfsrvr" timestamp="1660738162"&gt;66&lt;/key&gt;&lt;/foreign-keys&gt;&lt;ref-type name="Journal Article"&gt;17&lt;/ref-type&gt;&lt;contributors&gt;&lt;authors&gt;&lt;author&gt;Duman, D.&lt;/author&gt;&lt;author&gt;Aksoy, E.&lt;/author&gt;&lt;author&gt;Agca, M. C.&lt;/author&gt;&lt;author&gt;Kocak, N. D.&lt;/author&gt;&lt;author&gt;Ozmen, I.&lt;/author&gt;&lt;author&gt;Akturk, U. A.&lt;/author&gt;&lt;author&gt;Gungor, S.&lt;/author&gt;&lt;author&gt;Tepetam, F. M.&lt;/author&gt;&lt;author&gt;Eroglu, S. A.&lt;/author&gt;&lt;author&gt;Oztas, S.&lt;/author&gt;&lt;author&gt;Karakurt, Z.&lt;/author&gt;&lt;/authors&gt;&lt;/contributors&gt;&lt;titles&gt;&lt;title&gt;The utility of inflammatory markers to predict readmissions and mortality in COPD cases with or without eosinophilia&lt;/title&gt;&lt;secondary-title&gt;Int J Chron Obstruct Pulmon Dis&lt;/secondary-title&gt;&lt;/titles&gt;&lt;periodical&gt;&lt;full-title&gt;Int J Chron Obstruct Pulmon Dis&lt;/full-title&gt;&lt;/periodical&gt;&lt;pages&gt;2469-78&lt;/pages&gt;&lt;volume&gt;10&lt;/volume&gt;&lt;dates&gt;&lt;year&gt;2015&lt;/year&gt;&lt;/dates&gt;&lt;accession-num&gt;26648709&lt;/accession-num&gt;&lt;urls&gt;&lt;related-urls&gt;&lt;url&gt;https://uhn.idm.oclc.org/login?url=http://ovidsp.ovid.com/ovidweb.cgi?T=JS&amp;amp;CSC=Y&amp;amp;NEWS=N&amp;amp;PAGE=fulltext&amp;amp;D=med12&amp;amp;AN=26648709http://nt2yt7px7u.search.serialssolutions.com/?sid=OVID:Ovid+MEDLINE%28R%29+%3C2015%3E&amp;amp;genre=article&amp;amp;id=pmid:26648709&amp;amp;id=doi:10.2147%2&lt;/url&gt;&lt;/related-urls&gt;&lt;/urls&gt;&lt;electronic-resource-num&gt;https://dx.doi.org/10.2147/COPD.S90330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76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047395" w:rsidRPr="009202A3" w14:paraId="1676E253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0C99A4AF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7D4F83BE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769" w:type="dxa"/>
          </w:tcPr>
          <w:p w14:paraId="6E7E1CBC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77215D4B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5604EFF8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1E902D03" w14:textId="77777777" w:rsidTr="00A8053F">
        <w:trPr>
          <w:gridAfter w:val="1"/>
          <w:wAfter w:w="13" w:type="dxa"/>
        </w:trPr>
        <w:tc>
          <w:tcPr>
            <w:tcW w:w="2405" w:type="dxa"/>
            <w:vMerge w:val="restart"/>
          </w:tcPr>
          <w:p w14:paraId="69D54CD6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Oxygen Saturation</w:t>
            </w:r>
          </w:p>
        </w:tc>
        <w:tc>
          <w:tcPr>
            <w:tcW w:w="1559" w:type="dxa"/>
          </w:tcPr>
          <w:p w14:paraId="36F1A0E8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769" w:type="dxa"/>
          </w:tcPr>
          <w:p w14:paraId="6EB6C516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74B3D0E7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31622E1F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nversely 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Emtner&lt;/Author&gt;&lt;Year&gt;2007&lt;/Year&gt;&lt;RecNum&gt;70&lt;/RecNum&gt;&lt;DisplayText&gt;&lt;style face="superscript"&gt;80&lt;/style&gt;&lt;/DisplayText&gt;&lt;record&gt;&lt;rec-number&gt;70&lt;/rec-number&gt;&lt;foreign-keys&gt;&lt;key app="EN" db-id="fvtv9d5pi5a55ae92z5v95drzxardspfsrvr" timestamp="1660738162"&gt;70&lt;/key&gt;&lt;/foreign-keys&gt;&lt;ref-type name="Journal Article"&gt;17&lt;/ref-type&gt;&lt;contributors&gt;&lt;authors&gt;&lt;author&gt;Emtner, M. I.&lt;/author&gt;&lt;author&gt;Arnardottir, H. R.&lt;/author&gt;&lt;author&gt;Hallin, R.&lt;/author&gt;&lt;author&gt;Lindberg, E.&lt;/author&gt;&lt;author&gt;Janson, C.&lt;/author&gt;&lt;/authors&gt;&lt;/contributors&gt;&lt;titles&gt;&lt;title&gt;Walking distance is a predictor of exacerbations in patients with chronic obstructive pulmonary disease&lt;/title&gt;&lt;secondary-title&gt;Respir Med&lt;/secondary-title&gt;&lt;/titles&gt;&lt;periodical&gt;&lt;full-title&gt;Respir Med&lt;/full-title&gt;&lt;/periodical&gt;&lt;pages&gt;1037-40&lt;/pages&gt;&lt;volume&gt;101&lt;/volume&gt;&lt;number&gt;5&lt;/number&gt;&lt;dates&gt;&lt;year&gt;2007&lt;/year&gt;&lt;/dates&gt;&lt;accession-num&gt;17085030&lt;/accession-num&gt;&lt;urls&gt;&lt;related-urls&gt;&lt;url&gt;https://uhn.idm.oclc.org/login?url=http://ovidsp.ovid.com/ovidweb.cgi?T=JS&amp;amp;CSC=Y&amp;amp;NEWS=N&amp;amp;PAGE=fulltext&amp;amp;D=med6&amp;amp;AN=17085030http://nt2yt7px7u.search.serialssolutions.com/?sid=OVID:Ovid+MEDLINE%28R%29+%3C2005+to+2007%3E&amp;amp;genre=article&amp;amp;id=pmid:17085030&amp;amp;id=doi:10&lt;/url&gt;&lt;/related-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80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047395" w:rsidRPr="009202A3" w14:paraId="34CE4741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1C1B8616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66F3C418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769" w:type="dxa"/>
          </w:tcPr>
          <w:p w14:paraId="30B6BF36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6DD2431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3663FC2E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603AD938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68905A95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04EFFB65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769" w:type="dxa"/>
          </w:tcPr>
          <w:p w14:paraId="058C0F70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6938E293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465905A8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64FF9C04" w14:textId="77777777" w:rsidTr="00A8053F">
        <w:trPr>
          <w:gridAfter w:val="1"/>
          <w:wAfter w:w="13" w:type="dxa"/>
        </w:trPr>
        <w:tc>
          <w:tcPr>
            <w:tcW w:w="2405" w:type="dxa"/>
            <w:vMerge w:val="restart"/>
          </w:tcPr>
          <w:p w14:paraId="4CAC155B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aCO</w:t>
            </w:r>
            <w:r>
              <w:rPr>
                <w:rFonts w:ascii="Times New Roman" w:hAnsi="Times New Roman" w:cs="Times New Roman"/>
                <w:vertAlign w:val="subscript"/>
              </w:rPr>
              <w:t>2</w:t>
            </w:r>
          </w:p>
        </w:tc>
        <w:tc>
          <w:tcPr>
            <w:tcW w:w="1559" w:type="dxa"/>
          </w:tcPr>
          <w:p w14:paraId="00BC2000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769" w:type="dxa"/>
          </w:tcPr>
          <w:p w14:paraId="4C244E9B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27E86967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1A20523D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Hb256YWxlejwvQXV0aG9yPjxZZWFyPjIwMDg8L1llYXI+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Hb256YWxlejwvQXV0aG9yPjxZZWFyPjIwMDg8L1llYXI+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417D0C">
              <w:rPr>
                <w:rFonts w:ascii="Times New Roman" w:hAnsi="Times New Roman" w:cs="Times New Roman"/>
                <w:noProof/>
                <w:vertAlign w:val="superscript"/>
              </w:rPr>
              <w:t>100,139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047395" w:rsidRPr="009202A3" w14:paraId="0AB8F595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3D112596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55DBC70E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769" w:type="dxa"/>
          </w:tcPr>
          <w:p w14:paraId="6B703C93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Guerrero&lt;/Author&gt;&lt;Year&gt;2016&lt;/Year&gt;&lt;RecNum&gt;95&lt;/RecNum&gt;&lt;DisplayText&gt;&lt;style face="superscript"&gt;105&lt;/style&gt;&lt;/DisplayText&gt;&lt;record&gt;&lt;rec-number&gt;95&lt;/rec-number&gt;&lt;foreign-keys&gt;&lt;key app="EN" db-id="fvtv9d5pi5a55ae92z5v95drzxardspfsrvr" timestamp="1660738162"&gt;95&lt;/key&gt;&lt;/foreign-keys&gt;&lt;ref-type name="Journal Article"&gt;17&lt;/ref-type&gt;&lt;contributors&gt;&lt;authors&gt;&lt;author&gt;Guerrero, M.&lt;/author&gt;&lt;author&gt;Crisafulli, E.&lt;/author&gt;&lt;author&gt;Liapikou, A.&lt;/author&gt;&lt;author&gt;Huerta, A.&lt;/author&gt;&lt;author&gt;Gabarrus, A.&lt;/author&gt;&lt;author&gt;Chetta, A.&lt;/author&gt;&lt;author&gt;Soler, N.&lt;/author&gt;&lt;author&gt;Torres, A.&lt;/author&gt;&lt;/authors&gt;&lt;/contributors&gt;&lt;titles&gt;&lt;title&gt;Readmission for acute exacerbation within 30 days of discharge is associated with a subsequent progressive increase in mortality risk in COPD patients: A long-Term observational study&lt;/title&gt;&lt;secondary-title&gt;PLoS ONE&lt;/secondary-title&gt;&lt;/titles&gt;&lt;periodical&gt;&lt;full-title&gt;PLoS ONE&lt;/full-title&gt;&lt;/periodical&gt;&lt;volume&gt;11(3) (no pagination)&lt;/volume&gt;&lt;dates&gt;&lt;year&gt;2016&lt;/year&gt;&lt;/dates&gt;&lt;accession-num&gt;609003007&lt;/accession-num&gt;&lt;urls&gt;&lt;related-urls&gt;&lt;url&gt;http://www.plosone.org/article/fetchObject.action?uri=info:doi/10.1371/journal.pone.0150737&amp;amp;representation=PDFhttps://uhn.idm.oclc.org/login?url=http://ovidsp.ovid.com/ovidweb.cgi?T=JS&amp;amp;CSC=Y&amp;amp;NEWS=N&amp;amp;PAGE=fulltext&amp;amp;D=emed17&amp;amp;AN=609003007http://nt2yt7px7u.sear&lt;/url&gt;&lt;/related-urls&gt;&lt;/urls&gt;&lt;electronic-resource-num&gt;http://dx.doi.org/10.1371/journal.pone.0150737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105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4BD0C11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228CB2ED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117252E2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74B2138B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6EA4A11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769" w:type="dxa"/>
          </w:tcPr>
          <w:p w14:paraId="3CC5219C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71A73C4E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37C165FC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35F93791" w14:textId="77777777" w:rsidTr="00A8053F">
        <w:trPr>
          <w:gridAfter w:val="1"/>
          <w:wAfter w:w="13" w:type="dxa"/>
        </w:trPr>
        <w:tc>
          <w:tcPr>
            <w:tcW w:w="2405" w:type="dxa"/>
            <w:vMerge w:val="restart"/>
          </w:tcPr>
          <w:p w14:paraId="69E275E0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eak Inspiratory Flow Rate at Admission</w:t>
            </w:r>
          </w:p>
        </w:tc>
        <w:tc>
          <w:tcPr>
            <w:tcW w:w="1559" w:type="dxa"/>
          </w:tcPr>
          <w:p w14:paraId="2FD1010C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769" w:type="dxa"/>
          </w:tcPr>
          <w:p w14:paraId="0021E7B4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2FC29CAA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5800E90B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3E4063F2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34D59715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0111DF9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769" w:type="dxa"/>
          </w:tcPr>
          <w:p w14:paraId="25BA767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nversely 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Alqahtani&lt;/Author&gt;&lt;Year&gt;2021&lt;/Year&gt;&lt;RecNum&gt;15&lt;/RecNum&gt;&lt;DisplayText&gt;&lt;style face="superscript"&gt;25&lt;/style&gt;&lt;/DisplayText&gt;&lt;record&gt;&lt;rec-number&gt;15&lt;/rec-number&gt;&lt;foreign-keys&gt;&lt;key app="EN" db-id="fvtv9d5pi5a55ae92z5v95drzxardspfsrvr" timestamp="1660738162"&gt;15&lt;/key&gt;&lt;/foreign-keys&gt;&lt;ref-type name="Journal Article"&gt;17&lt;/ref-type&gt;&lt;contributors&gt;&lt;authors&gt;&lt;author&gt;Alqahtani, J. S.&lt;/author&gt;&lt;author&gt;Aldabayan, Y. S.&lt;/author&gt;&lt;author&gt;Aldhahir, A. M.&lt;/author&gt;&lt;author&gt;Al Rajeh, A. M.&lt;/author&gt;&lt;author&gt;Mandal, S.&lt;/author&gt;&lt;author&gt;Hurst, J. R.&lt;/author&gt;&lt;/authors&gt;&lt;/contributors&gt;&lt;titles&gt;&lt;title&gt;Predictors of 30- and 90-Day COPD Exacerbation Readmission: A Prospective Cohort Study&lt;/title&gt;&lt;secondary-title&gt;Int J Chron Obstruct Pulmon Dis&lt;/secondary-title&gt;&lt;/titles&gt;&lt;periodical&gt;&lt;full-title&gt;Int J Chron Obstruct Pulmon Dis&lt;/full-title&gt;&lt;/periodical&gt;&lt;pages&gt;2769-2781&lt;/pages&gt;&lt;volume&gt;16&lt;/volume&gt;&lt;dates&gt;&lt;year&gt;2021&lt;/year&gt;&lt;/dates&gt;&lt;accession-num&gt;34675502&lt;/accession-num&gt;&lt;urls&gt;&lt;related-urls&gt;&lt;url&gt;https://uhn.idm.oclc.org/login?url=http://ovidsp.ovid.com/ovidweb.cgi?T=JS&amp;amp;CSC=Y&amp;amp;NEWS=N&amp;amp;PAGE=fulltext&amp;amp;D=med19&amp;amp;AN=34675502http://nt2yt7px7u.search.serialssolutions.com/?sid=OVID:Ovid+MEDLINE%28R%29+%3C2021+to+2022%3E&amp;amp;genre=article&amp;amp;id=pmid:34675502&amp;amp;id=doi:1&lt;/url&gt;&lt;/related-urls&gt;&lt;/urls&gt;&lt;electronic-resource-num&gt;https://dx.doi.org/10.2147/COPD.S328030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25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7D5FCDA8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nversely 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Alqahtani&lt;/Author&gt;&lt;Year&gt;2021&lt;/Year&gt;&lt;RecNum&gt;15&lt;/RecNum&gt;&lt;DisplayText&gt;&lt;style face="superscript"&gt;25&lt;/style&gt;&lt;/DisplayText&gt;&lt;record&gt;&lt;rec-number&gt;15&lt;/rec-number&gt;&lt;foreign-keys&gt;&lt;key app="EN" db-id="fvtv9d5pi5a55ae92z5v95drzxardspfsrvr" timestamp="1660738162"&gt;15&lt;/key&gt;&lt;/foreign-keys&gt;&lt;ref-type name="Journal Article"&gt;17&lt;/ref-type&gt;&lt;contributors&gt;&lt;authors&gt;&lt;author&gt;Alqahtani, J. S.&lt;/author&gt;&lt;author&gt;Aldabayan, Y. S.&lt;/author&gt;&lt;author&gt;Aldhahir, A. M.&lt;/author&gt;&lt;author&gt;Al Rajeh, A. M.&lt;/author&gt;&lt;author&gt;Mandal, S.&lt;/author&gt;&lt;author&gt;Hurst, J. R.&lt;/author&gt;&lt;/authors&gt;&lt;/contributors&gt;&lt;titles&gt;&lt;title&gt;Predictors of 30- and 90-Day COPD Exacerbation Readmission: A Prospective Cohort Study&lt;/title&gt;&lt;secondary-title&gt;Int J Chron Obstruct Pulmon Dis&lt;/secondary-title&gt;&lt;/titles&gt;&lt;periodical&gt;&lt;full-title&gt;Int J Chron Obstruct Pulmon Dis&lt;/full-title&gt;&lt;/periodical&gt;&lt;pages&gt;2769-2781&lt;/pages&gt;&lt;volume&gt;16&lt;/volume&gt;&lt;dates&gt;&lt;year&gt;2021&lt;/year&gt;&lt;/dates&gt;&lt;accession-num&gt;34675502&lt;/accession-num&gt;&lt;urls&gt;&lt;related-urls&gt;&lt;url&gt;https://uhn.idm.oclc.org/login?url=http://ovidsp.ovid.com/ovidweb.cgi?T=JS&amp;amp;CSC=Y&amp;amp;NEWS=N&amp;amp;PAGE=fulltext&amp;amp;D=med19&amp;amp;AN=34675502http://nt2yt7px7u.search.serialssolutions.com/?sid=OVID:Ovid+MEDLINE%28R%29+%3C2021+to+2022%3E&amp;amp;genre=article&amp;amp;id=pmid:34675502&amp;amp;id=doi:1&lt;/url&gt;&lt;/related-urls&gt;&lt;/urls&gt;&lt;electronic-resource-num&gt;https://dx.doi.org/10.2147/COPD.S328030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25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694" w:type="dxa"/>
          </w:tcPr>
          <w:p w14:paraId="5F61993B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27AA0240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474709E3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0B53348A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769" w:type="dxa"/>
          </w:tcPr>
          <w:p w14:paraId="12135B44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0BA0FDF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3A3BEAC3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5CB1C73D" w14:textId="77777777" w:rsidTr="00A8053F">
        <w:trPr>
          <w:gridAfter w:val="1"/>
          <w:wAfter w:w="13" w:type="dxa"/>
        </w:trPr>
        <w:tc>
          <w:tcPr>
            <w:tcW w:w="2405" w:type="dxa"/>
            <w:vMerge w:val="restart"/>
          </w:tcPr>
          <w:p w14:paraId="402508B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eak Inspiratory Flow Rate at Discharge</w:t>
            </w:r>
          </w:p>
        </w:tc>
        <w:tc>
          <w:tcPr>
            <w:tcW w:w="1559" w:type="dxa"/>
          </w:tcPr>
          <w:p w14:paraId="67CB7E63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769" w:type="dxa"/>
          </w:tcPr>
          <w:p w14:paraId="04BC811F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4EB23DFB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2700971C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5315C60C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2B35669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3AADC397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769" w:type="dxa"/>
          </w:tcPr>
          <w:p w14:paraId="373540B0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nversely 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Alqahtani&lt;/Author&gt;&lt;Year&gt;2021&lt;/Year&gt;&lt;RecNum&gt;15&lt;/RecNum&gt;&lt;DisplayText&gt;&lt;style face="superscript"&gt;25&lt;/style&gt;&lt;/DisplayText&gt;&lt;record&gt;&lt;rec-number&gt;15&lt;/rec-number&gt;&lt;foreign-keys&gt;&lt;key app="EN" db-id="fvtv9d5pi5a55ae92z5v95drzxardspfsrvr" timestamp="1660738162"&gt;15&lt;/key&gt;&lt;/foreign-keys&gt;&lt;ref-type name="Journal Article"&gt;17&lt;/ref-type&gt;&lt;contributors&gt;&lt;authors&gt;&lt;author&gt;Alqahtani, J. S.&lt;/author&gt;&lt;author&gt;Aldabayan, Y. S.&lt;/author&gt;&lt;author&gt;Aldhahir, A. M.&lt;/author&gt;&lt;author&gt;Al Rajeh, A. M.&lt;/author&gt;&lt;author&gt;Mandal, S.&lt;/author&gt;&lt;author&gt;Hurst, J. R.&lt;/author&gt;&lt;/authors&gt;&lt;/contributors&gt;&lt;titles&gt;&lt;title&gt;Predictors of 30- and 90-Day COPD Exacerbation Readmission: A Prospective Cohort Study&lt;/title&gt;&lt;secondary-title&gt;Int J Chron Obstruct Pulmon Dis&lt;/secondary-title&gt;&lt;/titles&gt;&lt;periodical&gt;&lt;full-title&gt;Int J Chron Obstruct Pulmon Dis&lt;/full-title&gt;&lt;/periodical&gt;&lt;pages&gt;2769-2781&lt;/pages&gt;&lt;volume&gt;16&lt;/volume&gt;&lt;dates&gt;&lt;year&gt;2021&lt;/year&gt;&lt;/dates&gt;&lt;accession-num&gt;34675502&lt;/accession-num&gt;&lt;urls&gt;&lt;related-urls&gt;&lt;url&gt;https://uhn.idm.oclc.org/login?url=http://ovidsp.ovid.com/ovidweb.cgi?T=JS&amp;amp;CSC=Y&amp;amp;NEWS=N&amp;amp;PAGE=fulltext&amp;amp;D=med19&amp;amp;AN=34675502http://nt2yt7px7u.search.serialssolutions.com/?sid=OVID:Ovid+MEDLINE%28R%29+%3C2021+to+2022%3E&amp;amp;genre=article&amp;amp;id=pmid:34675502&amp;amp;id=doi:1&lt;/url&gt;&lt;/related-urls&gt;&lt;/urls&gt;&lt;electronic-resource-num&gt;https://dx.doi.org/10.2147/COPD.S328030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25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10FF68B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nversely 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Alqahtani&lt;/Author&gt;&lt;Year&gt;2021&lt;/Year&gt;&lt;RecNum&gt;15&lt;/RecNum&gt;&lt;DisplayText&gt;&lt;style face="superscript"&gt;25&lt;/style&gt;&lt;/DisplayText&gt;&lt;record&gt;&lt;rec-number&gt;15&lt;/rec-number&gt;&lt;foreign-keys&gt;&lt;key app="EN" db-id="fvtv9d5pi5a55ae92z5v95drzxardspfsrvr" timestamp="1660738162"&gt;15&lt;/key&gt;&lt;/foreign-keys&gt;&lt;ref-type name="Journal Article"&gt;17&lt;/ref-type&gt;&lt;contributors&gt;&lt;authors&gt;&lt;author&gt;Alqahtani, J. S.&lt;/author&gt;&lt;author&gt;Aldabayan, Y. S.&lt;/author&gt;&lt;author&gt;Aldhahir, A. M.&lt;/author&gt;&lt;author&gt;Al Rajeh, A. M.&lt;/author&gt;&lt;author&gt;Mandal, S.&lt;/author&gt;&lt;author&gt;Hurst, J. R.&lt;/author&gt;&lt;/authors&gt;&lt;/contributors&gt;&lt;titles&gt;&lt;title&gt;Predictors of 30- and 90-Day COPD Exacerbation Readmission: A Prospective Cohort Study&lt;/title&gt;&lt;secondary-title&gt;Int J Chron Obstruct Pulmon Dis&lt;/secondary-title&gt;&lt;/titles&gt;&lt;periodical&gt;&lt;full-title&gt;Int J Chron Obstruct Pulmon Dis&lt;/full-title&gt;&lt;/periodical&gt;&lt;pages&gt;2769-2781&lt;/pages&gt;&lt;volume&gt;16&lt;/volume&gt;&lt;dates&gt;&lt;year&gt;2021&lt;/year&gt;&lt;/dates&gt;&lt;accession-num&gt;34675502&lt;/accession-num&gt;&lt;urls&gt;&lt;related-urls&gt;&lt;url&gt;https://uhn.idm.oclc.org/login?url=http://ovidsp.ovid.com/ovidweb.cgi?T=JS&amp;amp;CSC=Y&amp;amp;NEWS=N&amp;amp;PAGE=fulltext&amp;amp;D=med19&amp;amp;AN=34675502http://nt2yt7px7u.search.serialssolutions.com/?sid=OVID:Ovid+MEDLINE%28R%29+%3C2021+to+2022%3E&amp;amp;genre=article&amp;amp;id=pmid:34675502&amp;amp;id=doi:1&lt;/url&gt;&lt;/related-urls&gt;&lt;/urls&gt;&lt;electronic-resource-num&gt;https://dx.doi.org/10.2147/COPD.S328030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25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694" w:type="dxa"/>
          </w:tcPr>
          <w:p w14:paraId="31603674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69E898AB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055BA643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2805FB09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769" w:type="dxa"/>
          </w:tcPr>
          <w:p w14:paraId="087C3F9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219F7977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7E03914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592C51FB" w14:textId="77777777" w:rsidTr="00A8053F">
        <w:trPr>
          <w:gridAfter w:val="1"/>
          <w:wAfter w:w="13" w:type="dxa"/>
        </w:trPr>
        <w:tc>
          <w:tcPr>
            <w:tcW w:w="2405" w:type="dxa"/>
            <w:vMerge w:val="restart"/>
          </w:tcPr>
          <w:p w14:paraId="1B35D687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ain Pulmonary Artery Diameter</w:t>
            </w:r>
          </w:p>
        </w:tc>
        <w:tc>
          <w:tcPr>
            <w:tcW w:w="1559" w:type="dxa"/>
          </w:tcPr>
          <w:p w14:paraId="7B73BCED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769" w:type="dxa"/>
          </w:tcPr>
          <w:p w14:paraId="2223BFAB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507CC86E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5E21FE7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6F195687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1451E4DA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24C52A6E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769" w:type="dxa"/>
          </w:tcPr>
          <w:p w14:paraId="3AF9906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1324D1F3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Zhou&lt;/Author&gt;&lt;Year&gt;2021&lt;/Year&gt;&lt;RecNum&gt;244&lt;/RecNum&gt;&lt;DisplayText&gt;&lt;style face="superscript"&gt;254&lt;/style&gt;&lt;/DisplayText&gt;&lt;record&gt;&lt;rec-number&gt;244&lt;/rec-number&gt;&lt;foreign-keys&gt;&lt;key app="EN" db-id="fvtv9d5pi5a55ae92z5v95drzxardspfsrvr" timestamp="1660738162"&gt;244&lt;/key&gt;&lt;/foreign-keys&gt;&lt;ref-type name="Journal Article"&gt;17&lt;/ref-type&gt;&lt;contributors&gt;&lt;authors&gt;&lt;author&gt;Zhou, Y.&lt;/author&gt;&lt;author&gt;Ameen, M. N. A. T. M.&lt;/author&gt;&lt;author&gt;Li, W.&lt;/author&gt;&lt;author&gt;Feng, D.&lt;/author&gt;&lt;author&gt;Yang, H.&lt;/author&gt;&lt;author&gt;Zou, X. L.&lt;/author&gt;&lt;author&gt;Wu, S.&lt;/author&gt;&lt;author&gt;Zhang, T.&lt;/author&gt;&lt;/authors&gt;&lt;/contributors&gt;&lt;titles&gt;&lt;title&gt;Main pulmonary artery enlargement predicts 90-day readmissions in Chinese COPD patients&lt;/title&gt;&lt;secondary-title&gt;Journal of Thoracic Disease&lt;/secondary-title&gt;&lt;/titles&gt;&lt;periodical&gt;&lt;full-title&gt;Journal of Thoracic Disease&lt;/full-title&gt;&lt;/periodical&gt;&lt;pages&gt;5731-5740&lt;/pages&gt;&lt;volume&gt;13(10)&lt;/volume&gt;&lt;dates&gt;&lt;year&gt;2021&lt;/year&gt;&lt;/dates&gt;&lt;accession-num&gt;2015398640&lt;/accession-num&gt;&lt;urls&gt;&lt;related-urls&gt;&lt;url&gt;https://jtd.amegroups.com/article/view/56625/htmlhttps://uhn.idm.oclc.org/login?url=http://ovidsp.ovid.com/ovidweb.cgi?T=JS&amp;amp;CSC=Y&amp;amp;NEWS=N&amp;amp;PAGE=fulltext&amp;amp;D=emexa&amp;amp;AN=2015398640http://nt2yt7px7u.search.serialssolutions.com/?sid=OVID:Embase&amp;amp;genre=article&amp;amp;id=pmi&lt;/url&gt;&lt;/related-urls&gt;&lt;/urls&gt;&lt;electronic-resource-num&gt;http://dx.doi.org/10.21037/jtd-21-344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254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694" w:type="dxa"/>
          </w:tcPr>
          <w:p w14:paraId="069722A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2F3AEC7E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3A196E88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7CB22A0C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769" w:type="dxa"/>
          </w:tcPr>
          <w:p w14:paraId="5A041BF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6AB204FC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4A76161B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28C9B21E" w14:textId="77777777" w:rsidTr="00A8053F">
        <w:trPr>
          <w:gridAfter w:val="1"/>
          <w:wAfter w:w="13" w:type="dxa"/>
        </w:trPr>
        <w:tc>
          <w:tcPr>
            <w:tcW w:w="2405" w:type="dxa"/>
            <w:vMerge w:val="restart"/>
          </w:tcPr>
          <w:p w14:paraId="028F59B8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H</w:t>
            </w:r>
          </w:p>
        </w:tc>
        <w:tc>
          <w:tcPr>
            <w:tcW w:w="1559" w:type="dxa"/>
          </w:tcPr>
          <w:p w14:paraId="5071A74F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769" w:type="dxa"/>
          </w:tcPr>
          <w:p w14:paraId="332C55C6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nversely Correlated</w: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HdWVycmVybzwvQXV0aG9yPjxZZWFyPjIwMTY8L1llYXI+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HdWVycmVybzwvQXV0aG9yPjxZZWFyPjIwMTY8L1llYXI+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105,255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46E34FC4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1977ECF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3FDA0A63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5CC2F73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3E923240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769" w:type="dxa"/>
          </w:tcPr>
          <w:p w14:paraId="099E891C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21FEB21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4302072C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08D304E3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2ACD44EB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1FD9B3C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769" w:type="dxa"/>
          </w:tcPr>
          <w:p w14:paraId="7DD1B86B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719CE1BF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2A8D466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22902DB6" w14:textId="77777777" w:rsidTr="00A8053F">
        <w:trPr>
          <w:gridAfter w:val="1"/>
          <w:wAfter w:w="13" w:type="dxa"/>
        </w:trPr>
        <w:tc>
          <w:tcPr>
            <w:tcW w:w="2405" w:type="dxa"/>
            <w:vMerge w:val="restart"/>
          </w:tcPr>
          <w:p w14:paraId="226F2AAB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latelet Count</w:t>
            </w:r>
          </w:p>
        </w:tc>
        <w:tc>
          <w:tcPr>
            <w:tcW w:w="1559" w:type="dxa"/>
          </w:tcPr>
          <w:p w14:paraId="1DC4B06C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769" w:type="dxa"/>
          </w:tcPr>
          <w:p w14:paraId="1DB0F1F5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283F0BDD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15B6D82F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2FEB59CA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10366028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1113AB7C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769" w:type="dxa"/>
          </w:tcPr>
          <w:p w14:paraId="3AA67C6E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Wu&lt;/Author&gt;&lt;Year&gt;2021&lt;/Year&gt;&lt;RecNum&gt;237&lt;/RecNum&gt;&lt;DisplayText&gt;&lt;style face="superscript"&gt;247&lt;/style&gt;&lt;/DisplayText&gt;&lt;record&gt;&lt;rec-number&gt;237&lt;/rec-number&gt;&lt;foreign-keys&gt;&lt;key app="EN" db-id="fvtv9d5pi5a55ae92z5v95drzxardspfsrvr" timestamp="1660738162"&gt;237&lt;/key&gt;&lt;/foreign-keys&gt;&lt;ref-type name="Journal Article"&gt;17&lt;/ref-type&gt;&lt;contributors&gt;&lt;authors&gt;&lt;author&gt;Wu, Y. K.&lt;/author&gt;&lt;author&gt;Lan, C. C.&lt;/author&gt;&lt;author&gt;Tzeng, I. S.&lt;/author&gt;&lt;author&gt;Wu, C. W.&lt;/author&gt;&lt;/authors&gt;&lt;/contributors&gt;&lt;titles&gt;&lt;title&gt;The COPD-readmission (CORE) score: A novel prediction model for one-year chronic obstructive pulmonary disease readmissions&lt;/title&gt;&lt;secondary-title&gt;J Formos Med Assoc&lt;/secondary-title&gt;&lt;/titles&gt;&lt;periodical&gt;&lt;full-title&gt;J Formos Med Assoc&lt;/full-title&gt;&lt;/periodical&gt;&lt;pages&gt;1005-1013&lt;/pages&gt;&lt;volume&gt;120&lt;/volume&gt;&lt;number&gt;3&lt;/number&gt;&lt;dates&gt;&lt;year&gt;2021&lt;/year&gt;&lt;/dates&gt;&lt;accession-num&gt;32928614&lt;/accession-num&gt;&lt;urls&gt;&lt;related-urls&gt;&lt;url&gt;https://uhn.idm.oclc.org/login?url=http://ovidsp.ovid.com/ovidweb.cgi?T=JS&amp;amp;CSC=Y&amp;amp;NEWS=N&amp;amp;PAGE=fulltext&amp;amp;D=med18&amp;amp;AN=32928614http://nt2yt7px7u.search.serialssolutions.com/?sid=OVID:Ovid+MEDLINE%28R%29+%3C2020+to+2021%3E&amp;amp;genre=article&amp;amp;id=pmid:32928614&amp;amp;id=doi:1&lt;/url&gt;&lt;/related-urls&gt;&lt;/urls&gt;&lt;electronic-resource-num&gt;https://dx.doi.org/10.1016/j.jfma.2020.08.043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247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20004D46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46A12A94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23F099F3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72E0750B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27F71EF5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769" w:type="dxa"/>
          </w:tcPr>
          <w:p w14:paraId="4E6B6F80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0AA15AD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6B25CB2E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7317DB5D" w14:textId="77777777" w:rsidTr="00A8053F">
        <w:trPr>
          <w:gridAfter w:val="1"/>
          <w:wAfter w:w="13" w:type="dxa"/>
        </w:trPr>
        <w:tc>
          <w:tcPr>
            <w:tcW w:w="2405" w:type="dxa"/>
            <w:vMerge w:val="restart"/>
          </w:tcPr>
          <w:p w14:paraId="604ECB07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latelet Volume</w:t>
            </w:r>
          </w:p>
        </w:tc>
        <w:tc>
          <w:tcPr>
            <w:tcW w:w="1559" w:type="dxa"/>
          </w:tcPr>
          <w:p w14:paraId="49CFBDE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769" w:type="dxa"/>
          </w:tcPr>
          <w:p w14:paraId="41B467FC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4106031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1EB078D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197DFEB1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75477F2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52E54166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769" w:type="dxa"/>
          </w:tcPr>
          <w:p w14:paraId="400ABE3F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773148B5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38BF2F15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nversely 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Duman&lt;/Author&gt;&lt;Year&gt;2015&lt;/Year&gt;&lt;RecNum&gt;66&lt;/RecNum&gt;&lt;DisplayText&gt;&lt;style face="superscript"&gt;76&lt;/style&gt;&lt;/DisplayText&gt;&lt;record&gt;&lt;rec-number&gt;66&lt;/rec-number&gt;&lt;foreign-keys&gt;&lt;key app="EN" db-id="fvtv9d5pi5a55ae92z5v95drzxardspfsrvr" timestamp="1660738162"&gt;66&lt;/key&gt;&lt;/foreign-keys&gt;&lt;ref-type name="Journal Article"&gt;17&lt;/ref-type&gt;&lt;contributors&gt;&lt;authors&gt;&lt;author&gt;Duman, D.&lt;/author&gt;&lt;author&gt;Aksoy, E.&lt;/author&gt;&lt;author&gt;Agca, M. C.&lt;/author&gt;&lt;author&gt;Kocak, N. D.&lt;/author&gt;&lt;author&gt;Ozmen, I.&lt;/author&gt;&lt;author&gt;Akturk, U. A.&lt;/author&gt;&lt;author&gt;Gungor, S.&lt;/author&gt;&lt;author&gt;Tepetam, F. M.&lt;/author&gt;&lt;author&gt;Eroglu, S. A.&lt;/author&gt;&lt;author&gt;Oztas, S.&lt;/author&gt;&lt;author&gt;Karakurt, Z.&lt;/author&gt;&lt;/authors&gt;&lt;/contributors&gt;&lt;titles&gt;&lt;title&gt;The utility of inflammatory markers to predict readmissions and mortality in COPD cases with or without eosinophilia&lt;/title&gt;&lt;secondary-title&gt;Int J Chron Obstruct Pulmon Dis&lt;/secondary-title&gt;&lt;/titles&gt;&lt;periodical&gt;&lt;full-title&gt;Int J Chron Obstruct Pulmon Dis&lt;/full-title&gt;&lt;/periodical&gt;&lt;pages&gt;2469-78&lt;/pages&gt;&lt;volume&gt;10&lt;/volume&gt;&lt;dates&gt;&lt;year&gt;2015&lt;/year&gt;&lt;/dates&gt;&lt;accession-num&gt;26648709&lt;/accession-num&gt;&lt;urls&gt;&lt;related-urls&gt;&lt;url&gt;https://uhn.idm.oclc.org/login?url=http://ovidsp.ovid.com/ovidweb.cgi?T=JS&amp;amp;CSC=Y&amp;amp;NEWS=N&amp;amp;PAGE=fulltext&amp;amp;D=med12&amp;amp;AN=26648709http://nt2yt7px7u.search.serialssolutions.com/?sid=OVID:Ovid+MEDLINE%28R%29+%3C2015%3E&amp;amp;genre=article&amp;amp;id=pmid:26648709&amp;amp;id=doi:10.2147%2&lt;/url&gt;&lt;/related-urls&gt;&lt;/urls&gt;&lt;electronic-resource-num&gt;https://dx.doi.org/10.2147/COPD.S90330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76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047395" w:rsidRPr="009202A3" w14:paraId="63162D30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11A0796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545E71F5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769" w:type="dxa"/>
          </w:tcPr>
          <w:p w14:paraId="4646A26A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1ED1914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68BE2ECC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39F96025" w14:textId="77777777" w:rsidTr="00A8053F">
        <w:trPr>
          <w:gridAfter w:val="1"/>
          <w:wAfter w:w="13" w:type="dxa"/>
        </w:trPr>
        <w:tc>
          <w:tcPr>
            <w:tcW w:w="2405" w:type="dxa"/>
            <w:vMerge w:val="restart"/>
          </w:tcPr>
          <w:p w14:paraId="64D0658C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latelet to Mean Platelet Volume</w:t>
            </w:r>
          </w:p>
        </w:tc>
        <w:tc>
          <w:tcPr>
            <w:tcW w:w="1559" w:type="dxa"/>
          </w:tcPr>
          <w:p w14:paraId="29D4A745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769" w:type="dxa"/>
          </w:tcPr>
          <w:p w14:paraId="5E21BBC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Coban Agca&lt;/Author&gt;&lt;Year&gt;2017&lt;/Year&gt;&lt;RecNum&gt;50&lt;/RecNum&gt;&lt;DisplayText&gt;&lt;style face="superscript"&gt;60&lt;/style&gt;&lt;/DisplayText&gt;&lt;record&gt;&lt;rec-number&gt;50&lt;/rec-number&gt;&lt;foreign-keys&gt;&lt;key app="EN" db-id="fvtv9d5pi5a55ae92z5v95drzxardspfsrvr" timestamp="1660738162"&gt;50&lt;/key&gt;&lt;/foreign-keys&gt;&lt;ref-type name="Journal Article"&gt;17&lt;/ref-type&gt;&lt;contributors&gt;&lt;authors&gt;&lt;author&gt;Coban Agca, M.&lt;/author&gt;&lt;author&gt;Aksoy, E.&lt;/author&gt;&lt;author&gt;Duman, D.&lt;/author&gt;&lt;author&gt;Ozmen, I.&lt;/author&gt;&lt;author&gt;Yildirim, E.&lt;/author&gt;&lt;author&gt;Gungor, S.&lt;/author&gt;&lt;author&gt;Durmus, N.&lt;/author&gt;&lt;author&gt;Aka Akturk, U.&lt;/author&gt;&lt;author&gt;Salturk, C.&lt;/author&gt;&lt;author&gt;Tepetam, F. M.&lt;/author&gt;&lt;author&gt;Karakurt, Z.&lt;/author&gt;&lt;/authors&gt;&lt;/contributors&gt;&lt;titles&gt;&lt;title&gt;Does eosinophilia and neutrophil to lymphocyte ratio affect hospital re-admission in cases of COPD exacerbation?&lt;/title&gt;&lt;secondary-title&gt;Tuberkuloz ve Toraks&lt;/secondary-title&gt;&lt;/titles&gt;&lt;periodical&gt;&lt;full-title&gt;Tuberkuloz ve Toraks&lt;/full-title&gt;&lt;/periodical&gt;&lt;pages&gt;282-290&lt;/pages&gt;&lt;volume&gt;65(4)&lt;/volume&gt;&lt;dates&gt;&lt;year&gt;2017&lt;/year&gt;&lt;/dates&gt;&lt;urls&gt;&lt;related-urls&gt;&lt;url&gt;http://www.tuberktoraks.org/redirect.aspx?op=REDPDF&amp;amp;ref_ind_id=1214&amp;amp;url=managete/fu_folder/2017-04/2017-65-4-282-290.pdfhttps://uhn.idm.oclc.org/login?url=http://ovidsp.ovid.com/ovidweb.cgi?T=JS&amp;amp;CSC=Y&amp;amp;NEWS=N&amp;amp;PAGE=fulltext&amp;amp;D=emed18&amp;amp;AN=620907014http://nt2yt&lt;/url&gt;&lt;/related-urls&gt;&lt;/urls&gt;&lt;electronic-resource-num&gt;http://dx.doi.org/10.5578/tt.57278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60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4F2CFC6F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0BDD0AF0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30DACD02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2EEA45CE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6C84CBEC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769" w:type="dxa"/>
          </w:tcPr>
          <w:p w14:paraId="3D8FFFA4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584F076D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6ADCBA0F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34ABF663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54F78D6F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37F9AEA5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769" w:type="dxa"/>
          </w:tcPr>
          <w:p w14:paraId="00ADC92F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260BD05D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2E4553C8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28CD4723" w14:textId="77777777" w:rsidTr="00A8053F">
        <w:trPr>
          <w:gridAfter w:val="1"/>
          <w:wAfter w:w="13" w:type="dxa"/>
        </w:trPr>
        <w:tc>
          <w:tcPr>
            <w:tcW w:w="2405" w:type="dxa"/>
            <w:vMerge w:val="restart"/>
          </w:tcPr>
          <w:p w14:paraId="4418042D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ressure-Time Index &gt; 0.25</w:t>
            </w:r>
          </w:p>
        </w:tc>
        <w:tc>
          <w:tcPr>
            <w:tcW w:w="1559" w:type="dxa"/>
          </w:tcPr>
          <w:p w14:paraId="68650A20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769" w:type="dxa"/>
          </w:tcPr>
          <w:p w14:paraId="074252A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1668BEA3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4B662604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1D34E49F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662EE1D4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2F9A733C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769" w:type="dxa"/>
          </w:tcPr>
          <w:p w14:paraId="534389E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610D68B5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5A76DE24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Gonzalez&lt;/Author&gt;&lt;Year&gt;2008&lt;/Year&gt;&lt;RecNum&gt;90&lt;/RecNum&gt;&lt;DisplayText&gt;&lt;style face="superscript"&gt;100&lt;/style&gt;&lt;/DisplayText&gt;&lt;record&gt;&lt;rec-number&gt;90&lt;/rec-number&gt;&lt;foreign-keys&gt;&lt;key app="EN" db-id="fvtv9d5pi5a55ae92z5v95drzxardspfsrvr" timestamp="1660738162"&gt;90&lt;/key&gt;&lt;/foreign-keys&gt;&lt;ref-type name="Journal Article"&gt;17&lt;/ref-type&gt;&lt;contributors&gt;&lt;authors&gt;&lt;author&gt;Gonzalez, C.&lt;/author&gt;&lt;author&gt;Servera, E.&lt;/author&gt;&lt;author&gt;Marin, J.&lt;/author&gt;&lt;/authors&gt;&lt;/contributors&gt;&lt;titles&gt;&lt;title&gt;Importance of noninvasively measured respiratory muscle overload among the causes of hospital readmission of COPD patients&lt;/title&gt;&lt;secondary-title&gt;Chest&lt;/secondary-title&gt;&lt;/titles&gt;&lt;periodical&gt;&lt;full-title&gt;Chest&lt;/full-title&gt;&lt;/periodical&gt;&lt;pages&gt;941-7&lt;/pages&gt;&lt;volume&gt;133&lt;/volume&gt;&lt;number&gt;4&lt;/number&gt;&lt;dates&gt;&lt;year&gt;2008&lt;/year&gt;&lt;/dates&gt;&lt;accession-num&gt;18263690&lt;/accession-num&gt;&lt;urls&gt;&lt;related-urls&gt;&lt;url&gt;https://uhn.idm.oclc.org/login?url=http://ovidsp.ovid.com/ovidweb.cgi?T=JS&amp;amp;CSC=Y&amp;amp;NEWS=N&amp;amp;PAGE=fulltext&amp;amp;D=med7&amp;amp;AN=18263690http://nt2yt7px7u.search.serialssolutions.com/?sid=OVID:Ovid+MEDLINE%28R%29+%3C2008+to+2009%3E&amp;amp;genre=article&amp;amp;id=pmid:18263690&amp;amp;id=doi:10&lt;/url&gt;&lt;/related-urls&gt;&lt;/urls&gt;&lt;electronic-resource-num&gt;https://dx.doi.org/10.1378/chest.07-1796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100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047395" w:rsidRPr="009202A3" w14:paraId="45C05294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11335D90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7A9920D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769" w:type="dxa"/>
          </w:tcPr>
          <w:p w14:paraId="5F8D0B6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40FA6214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60916AF0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1683A335" w14:textId="77777777" w:rsidTr="00A8053F">
        <w:trPr>
          <w:gridAfter w:val="1"/>
          <w:wAfter w:w="13" w:type="dxa"/>
        </w:trPr>
        <w:tc>
          <w:tcPr>
            <w:tcW w:w="2405" w:type="dxa"/>
            <w:vMerge w:val="restart"/>
          </w:tcPr>
          <w:p w14:paraId="7E2CC5FD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ed Cell Distribution Width</w:t>
            </w:r>
          </w:p>
        </w:tc>
        <w:tc>
          <w:tcPr>
            <w:tcW w:w="1559" w:type="dxa"/>
          </w:tcPr>
          <w:p w14:paraId="16B46D07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769" w:type="dxa"/>
          </w:tcPr>
          <w:p w14:paraId="22C7719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585DBC1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1F04CEF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1A2E09D1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5318EFCF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7EB4C3F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769" w:type="dxa"/>
          </w:tcPr>
          <w:p w14:paraId="77CDFC65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Correlated</w:t>
            </w:r>
            <w:r w:rsidRPr="009202A3"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Zhu&lt;/Author&gt;&lt;Year&gt;2021&lt;/Year&gt;&lt;RecNum&gt;245&lt;/RecNum&gt;&lt;DisplayText&gt;&lt;style face="superscript"&gt;255&lt;/style&gt;&lt;/DisplayText&gt;&lt;record&gt;&lt;rec-number&gt;245&lt;/rec-number&gt;&lt;foreign-keys&gt;&lt;key app="EN" db-id="fvtv9d5pi5a55ae92z5v95drzxardspfsrvr" timestamp="1660738162"&gt;245&lt;/key&gt;&lt;/foreign-keys&gt;&lt;ref-type name="Journal Article"&gt;17&lt;/ref-type&gt;&lt;contributors&gt;&lt;authors&gt;&lt;author&gt;Zhu, M.&lt;/author&gt;&lt;author&gt;Dai, L.&lt;/author&gt;&lt;author&gt;Wan, L.&lt;/author&gt;&lt;author&gt;Zhang, S.&lt;/author&gt;&lt;author&gt;Peng, H.&lt;/author&gt;&lt;/authors&gt;&lt;/contributors&gt;&lt;titles&gt;&lt;title&gt;Dynamic Increase of Red Cell Distribution Width Predicts Increased Risk of 30-Day Readmission in Patients with Acute Exacerbation of Chronic Obstructive Pulmonary Disease&lt;/title&gt;&lt;secondary-title&gt;Int J Chron Obstruct Pulmon Dis&lt;/secondary-title&gt;&lt;/titles&gt;&lt;periodical&gt;&lt;full-title&gt;Int J Chron Obstruct Pulmon Dis&lt;/full-title&gt;&lt;/periodical&gt;&lt;pages&gt;393-400&lt;/pages&gt;&lt;volume&gt;16&lt;/volume&gt;&lt;dates&gt;&lt;year&gt;2021&lt;/year&gt;&lt;/dates&gt;&lt;accession-num&gt;33658772&lt;/accession-num&gt;&lt;urls&gt;&lt;related-urls&gt;&lt;url&gt;https://uhn.idm.oclc.org/login?url=http://ovidsp.ovid.com/ovidweb.cgi?T=JS&amp;amp;CSC=Y&amp;amp;NEWS=N&amp;amp;PAGE=fulltext&amp;amp;D=med19&amp;amp;AN=33658772http://nt2yt7px7u.search.serialssolutions.com/?sid=OVID:Ovid+MEDLINE%28R%29+%3C2021+to+2022%3E&amp;amp;genre=article&amp;amp;id=pmid:33658772&amp;amp;id=doi:1&lt;/url&gt;&lt;/related-urls&gt;&lt;/urls&gt;&lt;electronic-resource-num&gt;https://dx.doi.org/10.2147/COPD.S291833&lt;/electronic-resource-num&gt;&lt;/record&gt;&lt;/Cite&gt;&lt;/EndNote&gt;</w:instrText>
            </w:r>
            <w:r w:rsidRPr="009202A3"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255</w:t>
            </w:r>
            <w:r w:rsidRPr="009202A3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345894AB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454C4634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38A51A88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733B50FE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459F17B6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769" w:type="dxa"/>
          </w:tcPr>
          <w:p w14:paraId="035D6947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319C7933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5AE25A0A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526B562F" w14:textId="77777777" w:rsidTr="00A8053F">
        <w:trPr>
          <w:gridAfter w:val="1"/>
          <w:wAfter w:w="13" w:type="dxa"/>
        </w:trPr>
        <w:tc>
          <w:tcPr>
            <w:tcW w:w="2405" w:type="dxa"/>
            <w:vMerge w:val="restart"/>
          </w:tcPr>
          <w:p w14:paraId="30F7B8A3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espiratory Acidosis</w:t>
            </w:r>
          </w:p>
        </w:tc>
        <w:tc>
          <w:tcPr>
            <w:tcW w:w="1559" w:type="dxa"/>
          </w:tcPr>
          <w:p w14:paraId="2A7307E7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769" w:type="dxa"/>
          </w:tcPr>
          <w:p w14:paraId="1A02F5B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de Miguel-Diez&lt;/Author&gt;&lt;Year&gt;2016&lt;/Year&gt;&lt;RecNum&gt;64&lt;/RecNum&gt;&lt;DisplayText&gt;&lt;style face="superscript"&gt;74&lt;/style&gt;&lt;/DisplayText&gt;&lt;record&gt;&lt;rec-number&gt;64&lt;/rec-number&gt;&lt;foreign-keys&gt;&lt;key app="EN" db-id="fvtv9d5pi5a55ae92z5v95drzxardspfsrvr" timestamp="1660738162"&gt;64&lt;/key&gt;&lt;/foreign-keys&gt;&lt;ref-type name="Journal Article"&gt;17&lt;/ref-type&gt;&lt;contributors&gt;&lt;authors&gt;&lt;author&gt;de Miguel-Diez, J.&lt;/author&gt;&lt;author&gt;Jimenez-Garcia, R.&lt;/author&gt;&lt;author&gt;Hernandez-Barrera, V.&lt;/author&gt;&lt;author&gt;Carrasco-Garrido, P.&lt;/author&gt;&lt;author&gt;Puente Maestu, L.&lt;/author&gt;&lt;author&gt;Ramirez Garcia, L.&lt;/author&gt;&lt;author&gt;Lopez de Andres, A.&lt;/author&gt;&lt;/authors&gt;&lt;/contributors&gt;&lt;titles&gt;&lt;title&gt;Readmissions following an initial hospitalization by COPD exacerbation in Spain from 2006 to 2012&lt;/title&gt;&lt;secondary-title&gt;Respirology&lt;/secondary-title&gt;&lt;/titles&gt;&lt;periodical&gt;&lt;full-title&gt;Respirology&lt;/full-title&gt;&lt;/periodical&gt;&lt;pages&gt;489-96&lt;/pages&gt;&lt;volume&gt;21&lt;/volume&gt;&lt;number&gt;3&lt;/number&gt;&lt;dates&gt;&lt;year&gt;2016&lt;/year&gt;&lt;/dates&gt;&lt;accession-num&gt;26648085&lt;/accession-num&gt;&lt;urls&gt;&lt;related-urls&gt;&lt;url&gt;https://uhn.idm.oclc.org/login?url=http://ovidsp.ovid.com/ovidweb.cgi?T=JS&amp;amp;CSC=Y&amp;amp;NEWS=N&amp;amp;PAGE=fulltext&amp;amp;D=med13&amp;amp;AN=26648085http://nt2yt7px7u.search.serialssolutions.com/?sid=OVID:Ovid+MEDLINE%28R%29+%3C2016%3E&amp;amp;genre=article&amp;amp;id=pmid:26648085&amp;amp;id=doi:10.1111%2&lt;/url&gt;&lt;/related-urls&gt;&lt;/urls&gt;&lt;electronic-resource-num&gt;https://dx.doi.org/10.1111/resp.12705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74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7E9974A6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601CF838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2F7E0F53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7AD61ABE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02CCEAC8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769" w:type="dxa"/>
          </w:tcPr>
          <w:p w14:paraId="0A57A29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5F0573F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6F3DC366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43B87D14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121EB2F4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3EC3FF46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769" w:type="dxa"/>
          </w:tcPr>
          <w:p w14:paraId="002508F5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27D56164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4006109F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4A552B34" w14:textId="77777777" w:rsidTr="00A8053F">
        <w:trPr>
          <w:gridAfter w:val="1"/>
          <w:wAfter w:w="13" w:type="dxa"/>
        </w:trPr>
        <w:tc>
          <w:tcPr>
            <w:tcW w:w="2405" w:type="dxa"/>
            <w:vMerge w:val="restart"/>
          </w:tcPr>
          <w:p w14:paraId="17A32F86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erum Creatinine</w:t>
            </w:r>
          </w:p>
        </w:tc>
        <w:tc>
          <w:tcPr>
            <w:tcW w:w="1559" w:type="dxa"/>
          </w:tcPr>
          <w:p w14:paraId="6A62F78D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769" w:type="dxa"/>
          </w:tcPr>
          <w:p w14:paraId="71BFCE30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6655EBD7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0945803C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nversely 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Duman&lt;/Author&gt;&lt;Year&gt;2015&lt;/Year&gt;&lt;RecNum&gt;66&lt;/RecNum&gt;&lt;DisplayText&gt;&lt;style face="superscript"&gt;76&lt;/style&gt;&lt;/DisplayText&gt;&lt;record&gt;&lt;rec-number&gt;66&lt;/rec-number&gt;&lt;foreign-keys&gt;&lt;key app="EN" db-id="fvtv9d5pi5a55ae92z5v95drzxardspfsrvr" timestamp="1660738162"&gt;66&lt;/key&gt;&lt;/foreign-keys&gt;&lt;ref-type name="Journal Article"&gt;17&lt;/ref-type&gt;&lt;contributors&gt;&lt;authors&gt;&lt;author&gt;Duman, D.&lt;/author&gt;&lt;author&gt;Aksoy, E.&lt;/author&gt;&lt;author&gt;Agca, M. C.&lt;/author&gt;&lt;author&gt;Kocak, N. D.&lt;/author&gt;&lt;author&gt;Ozmen, I.&lt;/author&gt;&lt;author&gt;Akturk, U. A.&lt;/author&gt;&lt;author&gt;Gungor, S.&lt;/author&gt;&lt;author&gt;Tepetam, F. M.&lt;/author&gt;&lt;author&gt;Eroglu, S. A.&lt;/author&gt;&lt;author&gt;Oztas, S.&lt;/author&gt;&lt;author&gt;Karakurt, Z.&lt;/author&gt;&lt;/authors&gt;&lt;/contributors&gt;&lt;titles&gt;&lt;title&gt;The utility of inflammatory markers to predict readmissions and mortality in COPD cases with or without eosinophilia&lt;/title&gt;&lt;secondary-title&gt;Int J Chron Obstruct Pulmon Dis&lt;/secondary-title&gt;&lt;/titles&gt;&lt;periodical&gt;&lt;full-title&gt;Int J Chron Obstruct Pulmon Dis&lt;/full-title&gt;&lt;/periodical&gt;&lt;pages&gt;2469-78&lt;/pages&gt;&lt;volume&gt;10&lt;/volume&gt;&lt;dates&gt;&lt;year&gt;2015&lt;/year&gt;&lt;/dates&gt;&lt;accession-num&gt;26648709&lt;/accession-num&gt;&lt;urls&gt;&lt;related-urls&gt;&lt;url&gt;https://uhn.idm.oclc.org/login?url=http://ovidsp.ovid.com/ovidweb.cgi?T=JS&amp;amp;CSC=Y&amp;amp;NEWS=N&amp;amp;PAGE=fulltext&amp;amp;D=med12&amp;amp;AN=26648709http://nt2yt7px7u.search.serialssolutions.com/?sid=OVID:Ovid+MEDLINE%28R%29+%3C2015%3E&amp;amp;genre=article&amp;amp;id=pmid:26648709&amp;amp;id=doi:10.2147%2&lt;/url&gt;&lt;/related-urls&gt;&lt;/urls&gt;&lt;electronic-resource-num&gt;https://dx.doi.org/10.2147/COPD.S90330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76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047395" w:rsidRPr="009202A3" w14:paraId="15FAEB93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40674694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550B69B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769" w:type="dxa"/>
          </w:tcPr>
          <w:p w14:paraId="31E2818B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59908DF5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19A2CF64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5562CA53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562C1B60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75231BD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769" w:type="dxa"/>
          </w:tcPr>
          <w:p w14:paraId="5EEF4158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1BAAC92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01F2A9A5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6928BA4B" w14:textId="77777777" w:rsidTr="00A8053F">
        <w:trPr>
          <w:gridAfter w:val="1"/>
          <w:wAfter w:w="13" w:type="dxa"/>
        </w:trPr>
        <w:tc>
          <w:tcPr>
            <w:tcW w:w="2405" w:type="dxa"/>
            <w:vMerge w:val="restart"/>
          </w:tcPr>
          <w:p w14:paraId="49F8B283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oluble Urokinase Plasminogen Activator Receptor</w:t>
            </w:r>
          </w:p>
        </w:tc>
        <w:tc>
          <w:tcPr>
            <w:tcW w:w="1559" w:type="dxa"/>
          </w:tcPr>
          <w:p w14:paraId="64E52CB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769" w:type="dxa"/>
          </w:tcPr>
          <w:p w14:paraId="46F09217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162145A3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15794A6B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65323270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5A7FBDC4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719FDEF8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769" w:type="dxa"/>
          </w:tcPr>
          <w:p w14:paraId="1D39B6F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4A2D311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42C0455F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Hakansson&lt;/Author&gt;&lt;Year&gt;2020&lt;/Year&gt;&lt;RecNum&gt;99&lt;/RecNum&gt;&lt;DisplayText&gt;&lt;style face="superscript"&gt;109&lt;/style&gt;&lt;/DisplayText&gt;&lt;record&gt;&lt;rec-number&gt;99&lt;/rec-number&gt;&lt;foreign-keys&gt;&lt;key app="EN" db-id="fvtv9d5pi5a55ae92z5v95drzxardspfsrvr" timestamp="1660738162"&gt;99&lt;/key&gt;&lt;/foreign-keys&gt;&lt;ref-type name="Journal Article"&gt;17&lt;/ref-type&gt;&lt;contributors&gt;&lt;authors&gt;&lt;author&gt;Hakansson, K. E. J.&lt;/author&gt;&lt;author&gt;Ulrik, C. S.&lt;/author&gt;&lt;author&gt;Godtfredsen, N. S.&lt;/author&gt;&lt;author&gt;Kallemose, T.&lt;/author&gt;&lt;author&gt;Andersen, O.&lt;/author&gt;&lt;author&gt;Eugen-Olsen, J.&lt;/author&gt;&lt;author&gt;Marsaa, K.&lt;/author&gt;&lt;author&gt;Rasmussen, L. J. H.&lt;/author&gt;&lt;/authors&gt;&lt;/contributors&gt;&lt;titles&gt;&lt;title&gt;High suPAR and Low Blood Eosinophil Count are Risk Factors for Hospital Readmission and Mortality in Patients with COPD&lt;/title&gt;&lt;secondary-title&gt;Int J Chron Obstruct Pulmon Dis&lt;/secondary-title&gt;&lt;/titles&gt;&lt;periodical&gt;&lt;full-title&gt;Int J Chron Obstruct Pulmon Dis&lt;/full-title&gt;&lt;/periodical&gt;&lt;pages&gt;733-743&lt;/pages&gt;&lt;volume&gt;15&lt;/volume&gt;&lt;dates&gt;&lt;year&gt;2020&lt;/year&gt;&lt;/dates&gt;&lt;accession-num&gt;32308381&lt;/accession-num&gt;&lt;urls&gt;&lt;related-urls&gt;&lt;url&gt;https://uhn.idm.oclc.org/login?url=http://ovidsp.ovid.com/ovidweb.cgi?T=JS&amp;amp;CSC=Y&amp;amp;NEWS=N&amp;amp;PAGE=fulltext&amp;amp;D=med17&amp;amp;AN=32308381http://nt2yt7px7u.search.serialssolutions.com/?sid=OVID:Ovid+MEDLINE%28R%29+%3C2020%3E&amp;amp;genre=article&amp;amp;id=pmid:32308381&amp;amp;id=doi:10.2147%2&lt;/url&gt;&lt;/related-urls&gt;&lt;/urls&gt;&lt;electronic-resource-num&gt;https://dx.doi.org/10.2147/COPD.S229904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109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047395" w:rsidRPr="009202A3" w14:paraId="1F7316E6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51C5E63A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301E1C5B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769" w:type="dxa"/>
          </w:tcPr>
          <w:p w14:paraId="0E32AE5F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495827C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55FB297A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0F32ABB0" w14:textId="77777777" w:rsidTr="00A8053F">
        <w:trPr>
          <w:gridAfter w:val="1"/>
          <w:wAfter w:w="13" w:type="dxa"/>
        </w:trPr>
        <w:tc>
          <w:tcPr>
            <w:tcW w:w="2405" w:type="dxa"/>
            <w:vMerge w:val="restart"/>
          </w:tcPr>
          <w:p w14:paraId="1D42266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ystolic Pulmonary Artery Pressure &gt; 40 mmHg</w:t>
            </w:r>
          </w:p>
        </w:tc>
        <w:tc>
          <w:tcPr>
            <w:tcW w:w="1559" w:type="dxa"/>
          </w:tcPr>
          <w:p w14:paraId="0DC84E1C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769" w:type="dxa"/>
          </w:tcPr>
          <w:p w14:paraId="586931FB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56AF51A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1EDC945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Gonzalez&lt;/Author&gt;&lt;Year&gt;2008&lt;/Year&gt;&lt;RecNum&gt;90&lt;/RecNum&gt;&lt;DisplayText&gt;&lt;style face="superscript"&gt;100&lt;/style&gt;&lt;/DisplayText&gt;&lt;record&gt;&lt;rec-number&gt;90&lt;/rec-number&gt;&lt;foreign-keys&gt;&lt;key app="EN" db-id="fvtv9d5pi5a55ae92z5v95drzxardspfsrvr" timestamp="1660738162"&gt;90&lt;/key&gt;&lt;/foreign-keys&gt;&lt;ref-type name="Journal Article"&gt;17&lt;/ref-type&gt;&lt;contributors&gt;&lt;authors&gt;&lt;author&gt;Gonzalez, C.&lt;/author&gt;&lt;author&gt;Servera, E.&lt;/author&gt;&lt;author&gt;Marin, J.&lt;/author&gt;&lt;/authors&gt;&lt;/contributors&gt;&lt;titles&gt;&lt;title&gt;Importance of noninvasively measured respiratory muscle overload among the causes of hospital readmission of COPD patients&lt;/title&gt;&lt;secondary-title&gt;Chest&lt;/secondary-title&gt;&lt;/titles&gt;&lt;periodical&gt;&lt;full-title&gt;Chest&lt;/full-title&gt;&lt;/periodical&gt;&lt;pages&gt;941-7&lt;/pages&gt;&lt;volume&gt;133&lt;/volume&gt;&lt;number&gt;4&lt;/number&gt;&lt;dates&gt;&lt;year&gt;2008&lt;/year&gt;&lt;/dates&gt;&lt;accession-num&gt;18263690&lt;/accession-num&gt;&lt;urls&gt;&lt;related-urls&gt;&lt;url&gt;https://uhn.idm.oclc.org/login?url=http://ovidsp.ovid.com/ovidweb.cgi?T=JS&amp;amp;CSC=Y&amp;amp;NEWS=N&amp;amp;PAGE=fulltext&amp;amp;D=med7&amp;amp;AN=18263690http://nt2yt7px7u.search.serialssolutions.com/?sid=OVID:Ovid+MEDLINE%28R%29+%3C2008+to+2009%3E&amp;amp;genre=article&amp;amp;id=pmid:18263690&amp;amp;id=doi:10&lt;/url&gt;&lt;/related-urls&gt;&lt;/urls&gt;&lt;electronic-resource-num&gt;https://dx.doi.org/10.1378/chest.07-1796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100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047395" w:rsidRPr="009202A3" w14:paraId="05CAFB68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25F1449F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33E25EC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769" w:type="dxa"/>
          </w:tcPr>
          <w:p w14:paraId="0E59E78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2A1428F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62738BE7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3EF34AC5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571B7A2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54292A6A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769" w:type="dxa"/>
          </w:tcPr>
          <w:p w14:paraId="4A4D09F6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0883F9F6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4A1912CE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00D54BE7" w14:textId="77777777" w:rsidTr="00A8053F">
        <w:tc>
          <w:tcPr>
            <w:tcW w:w="13984" w:type="dxa"/>
            <w:gridSpan w:val="6"/>
            <w:shd w:val="clear" w:color="auto" w:fill="E7E6E6" w:themeFill="background2"/>
          </w:tcPr>
          <w:p w14:paraId="16882A8E" w14:textId="77777777" w:rsidR="00047395" w:rsidRPr="009202A3" w:rsidRDefault="00047395" w:rsidP="00A8053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edications During Hospitalization</w:t>
            </w:r>
          </w:p>
        </w:tc>
      </w:tr>
      <w:tr w:rsidR="00047395" w:rsidRPr="009202A3" w14:paraId="67E1B47A" w14:textId="77777777" w:rsidTr="00A8053F">
        <w:trPr>
          <w:gridAfter w:val="1"/>
          <w:wAfter w:w="13" w:type="dxa"/>
        </w:trPr>
        <w:tc>
          <w:tcPr>
            <w:tcW w:w="2405" w:type="dxa"/>
            <w:vMerge w:val="restart"/>
          </w:tcPr>
          <w:p w14:paraId="11CD86E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ntibiotics</w:t>
            </w:r>
          </w:p>
        </w:tc>
        <w:tc>
          <w:tcPr>
            <w:tcW w:w="1559" w:type="dxa"/>
          </w:tcPr>
          <w:p w14:paraId="14BC34CB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769" w:type="dxa"/>
          </w:tcPr>
          <w:p w14:paraId="1342009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661C67F8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6ACD7A8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20BE0A5E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58D591D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14491065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769" w:type="dxa"/>
          </w:tcPr>
          <w:p w14:paraId="5206AF0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nversely 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Sharif&lt;/Author&gt;&lt;Year&gt;2014&lt;/Year&gt;&lt;RecNum&gt;206&lt;/RecNum&gt;&lt;DisplayText&gt;&lt;style face="superscript"&gt;216&lt;/style&gt;&lt;/DisplayText&gt;&lt;record&gt;&lt;rec-number&gt;206&lt;/rec-number&gt;&lt;foreign-keys&gt;&lt;key app="EN" db-id="fvtv9d5pi5a55ae92z5v95drzxardspfsrvr" timestamp="1660738162"&gt;206&lt;/key&gt;&lt;/foreign-keys&gt;&lt;ref-type name="Journal Article"&gt;17&lt;/ref-type&gt;&lt;contributors&gt;&lt;authors&gt;&lt;author&gt;Sharif, R.&lt;/author&gt;&lt;author&gt;Parekh, T. M.&lt;/author&gt;&lt;author&gt;Pierson, K. S.&lt;/author&gt;&lt;author&gt;Kuo, Y. F.&lt;/author&gt;&lt;author&gt;Sharma, G.&lt;/author&gt;&lt;/authors&gt;&lt;/contributors&gt;&lt;titles&gt;&lt;title&gt;Predictors of early readmission among patients 40 to 64 years of age hospitalized for chronic obstructive pulmonary disease&lt;/title&gt;&lt;secondary-title&gt;Annals of the American Thoracic Society&lt;/secondary-title&gt;&lt;/titles&gt;&lt;periodical&gt;&lt;full-title&gt;Annals of the American Thoracic Society&lt;/full-title&gt;&lt;/periodical&gt;&lt;pages&gt;685-694&lt;/pages&gt;&lt;volume&gt;11(5)&lt;/volume&gt;&lt;dates&gt;&lt;year&gt;2014&lt;/year&gt;&lt;/dates&gt;&lt;accession-num&gt;373432647&lt;/accession-num&gt;&lt;urls&gt;&lt;related-urls&gt;&lt;url&gt;http://www.atsjournals.org/doi/pdf/10.1513/AnnalsATS.201310-358OChttps://uhn.idm.oclc.org/login?url=http://ovidsp.ovid.com/ovidweb.cgi?T=JS&amp;amp;CSC=Y&amp;amp;NEWS=N&amp;amp;PAGE=fulltext&amp;amp;D=emed15&amp;amp;AN=373432647http://nt2yt7px7u.search.serialssolutions.com/?sid=OVID:Embase&amp;amp;genr&lt;/url&gt;&lt;/related-urls&gt;&lt;/urls&gt;&lt;electronic-resource-num&gt;http://dx.doi.org/10.1513/AnnalsATS.201310-358OC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216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6574C208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4B4492BC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7AB6A9A8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35A08A5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6AE835C5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769" w:type="dxa"/>
          </w:tcPr>
          <w:p w14:paraId="6963C4AB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337CC8EF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5535597B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65F1B748" w14:textId="77777777" w:rsidTr="00A8053F">
        <w:trPr>
          <w:gridAfter w:val="1"/>
          <w:wAfter w:w="13" w:type="dxa"/>
        </w:trPr>
        <w:tc>
          <w:tcPr>
            <w:tcW w:w="2405" w:type="dxa"/>
            <w:vMerge w:val="restart"/>
          </w:tcPr>
          <w:p w14:paraId="4C979A66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nticholinergics</w:t>
            </w:r>
          </w:p>
        </w:tc>
        <w:tc>
          <w:tcPr>
            <w:tcW w:w="1559" w:type="dxa"/>
          </w:tcPr>
          <w:p w14:paraId="6F0B2B5F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769" w:type="dxa"/>
          </w:tcPr>
          <w:p w14:paraId="1A8BC01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7E541D05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7BEA48A4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Garcia-Aymerich&lt;/Author&gt;&lt;Year&gt;2003&lt;/Year&gt;&lt;RecNum&gt;77&lt;/RecNum&gt;&lt;DisplayText&gt;&lt;style face="superscript"&gt;87&lt;/style&gt;&lt;/DisplayText&gt;&lt;record&gt;&lt;rec-number&gt;77&lt;/rec-number&gt;&lt;foreign-keys&gt;&lt;key app="EN" db-id="fvtv9d5pi5a55ae92z5v95drzxardspfsrvr" timestamp="1660738162"&gt;77&lt;/key&gt;&lt;/foreign-keys&gt;&lt;ref-type name="Journal Article"&gt;17&lt;/ref-type&gt;&lt;contributors&gt;&lt;authors&gt;&lt;author&gt;Garcia-Aymerich, J.&lt;/author&gt;&lt;author&gt;Farrero, E.&lt;/author&gt;&lt;author&gt;Felez, M. A.&lt;/author&gt;&lt;author&gt;Izquierdo, J.&lt;/author&gt;&lt;author&gt;Marrades, R. M.&lt;/author&gt;&lt;author&gt;Anto, J. M.&lt;/author&gt;&lt;/authors&gt;&lt;/contributors&gt;&lt;titles&gt;&lt;title&gt;Risk factors of readmission to hospital for a COPD exacerbation: A prospective study&lt;/title&gt;&lt;secondary-title&gt;Thorax&lt;/secondary-title&gt;&lt;/titles&gt;&lt;periodical&gt;&lt;full-title&gt;Thorax&lt;/full-title&gt;&lt;/periodical&gt;&lt;pages&gt;100-105&lt;/pages&gt;&lt;volume&gt;58(2)&lt;/volume&gt;&lt;dates&gt;&lt;year&gt;2003&lt;/year&gt;&lt;/dates&gt;&lt;accession-num&gt;36182995&lt;/accession-num&gt;&lt;urls&gt;&lt;related-urls&gt;&lt;url&gt;https://uhn.idm.oclc.org/login?url=http://ovidsp.ovid.com/ovidweb.cgi?T=JS&amp;amp;CSC=Y&amp;amp;NEWS=N&amp;amp;PAGE=fulltext&amp;amp;D=emed8&amp;amp;AN=36182995http://nt2yt7px7u.search.serialssolutions.com/?sid=OVID:Embase&amp;amp;genre=article&amp;amp;id=pmid:12554887&amp;amp;id=doi:10.1136%2Fthorax.58.2.100&amp;amp;issn=00&lt;/url&gt;&lt;/related-urls&gt;&lt;/urls&gt;&lt;electronic-resource-num&gt;http://dx.doi.org/10.1136/thorax.58.2.100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87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047395" w:rsidRPr="009202A3" w14:paraId="6AE77095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0511412B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01FDB357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769" w:type="dxa"/>
          </w:tcPr>
          <w:p w14:paraId="7CD5C43A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2FD5EB0C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3CA6ED3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nversely 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Gudmundsson&lt;/Author&gt;&lt;Year&gt;2005&lt;/Year&gt;&lt;RecNum&gt;94&lt;/RecNum&gt;&lt;DisplayText&gt;&lt;style face="superscript"&gt;104&lt;/style&gt;&lt;/DisplayText&gt;&lt;record&gt;&lt;rec-number&gt;94&lt;/rec-number&gt;&lt;foreign-keys&gt;&lt;key app="EN" db-id="fvtv9d5pi5a55ae92z5v95drzxardspfsrvr" timestamp="1660738162"&gt;94&lt;/key&gt;&lt;/foreign-keys&gt;&lt;ref-type name="Journal Article"&gt;17&lt;/ref-type&gt;&lt;contributors&gt;&lt;authors&gt;&lt;author&gt;Gudmundsson, G.&lt;/author&gt;&lt;author&gt;Gislason, T.&lt;/author&gt;&lt;author&gt;Janson, C.&lt;/author&gt;&lt;author&gt;Lindberg, E.&lt;/author&gt;&lt;author&gt;Hallin, R.&lt;/author&gt;&lt;author&gt;Ulrik, C. S.&lt;/author&gt;&lt;author&gt;Brondum, E.&lt;/author&gt;&lt;author&gt;Nieminen, M. M.&lt;/author&gt;&lt;author&gt;Aine, T.&lt;/author&gt;&lt;author&gt;Bakke, P.&lt;/author&gt;&lt;/authors&gt;&lt;/contributors&gt;&lt;titles&gt;&lt;title&gt;Risk factors for rehospitalisation in COPD: role of health status, anxiety and depression&lt;/title&gt;&lt;secondary-title&gt;Eur Respir J&lt;/secondary-title&gt;&lt;/titles&gt;&lt;periodical&gt;&lt;full-title&gt;Eur Respir J&lt;/full-title&gt;&lt;/periodical&gt;&lt;pages&gt;414-9&lt;/pages&gt;&lt;volume&gt;26&lt;/volume&gt;&lt;number&gt;3&lt;/number&gt;&lt;dates&gt;&lt;year&gt;2005&lt;/year&gt;&lt;/dates&gt;&lt;accession-num&gt;16135721&lt;/accession-num&gt;&lt;urls&gt;&lt;related-urls&gt;&lt;url&gt;https://uhn.idm.oclc.org/login?url=http://ovidsp.ovid.com/ovidweb.cgi?T=JS&amp;amp;CSC=Y&amp;amp;NEWS=N&amp;amp;PAGE=fulltext&amp;amp;D=med6&amp;amp;AN=16135721http://nt2yt7px7u.search.serialssolutions.com/?sid=OVID:Ovid+MEDLINE%28R%29+%3C2005+to+2007%3E&amp;amp;genre=article&amp;amp;id=pmid:16135721&amp;amp;id=doi:10&lt;/url&gt;&lt;/related-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104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047395" w:rsidRPr="009202A3" w14:paraId="55C70790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4BD6EBE7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0F24ECCA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769" w:type="dxa"/>
          </w:tcPr>
          <w:p w14:paraId="169CBC2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15EA010D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4D37190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40C1BE36" w14:textId="77777777" w:rsidTr="00A8053F">
        <w:trPr>
          <w:gridAfter w:val="1"/>
          <w:wAfter w:w="13" w:type="dxa"/>
        </w:trPr>
        <w:tc>
          <w:tcPr>
            <w:tcW w:w="2405" w:type="dxa"/>
            <w:vMerge w:val="restart"/>
          </w:tcPr>
          <w:p w14:paraId="4F7A151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nalgesics</w:t>
            </w:r>
          </w:p>
        </w:tc>
        <w:tc>
          <w:tcPr>
            <w:tcW w:w="1559" w:type="dxa"/>
          </w:tcPr>
          <w:p w14:paraId="19884E9B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769" w:type="dxa"/>
          </w:tcPr>
          <w:p w14:paraId="1D3C40B7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2B8B6CFF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1EE1352D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Eriksen&lt;/Author&gt;&lt;Year&gt;2010&lt;/Year&gt;&lt;RecNum&gt;71&lt;/RecNum&gt;&lt;DisplayText&gt;&lt;style face="superscript"&gt;81&lt;/style&gt;&lt;/DisplayText&gt;&lt;record&gt;&lt;rec-number&gt;71&lt;/rec-number&gt;&lt;foreign-keys&gt;&lt;key app="EN" db-id="fvtv9d5pi5a55ae92z5v95drzxardspfsrvr" timestamp="1660738162"&gt;71&lt;/key&gt;&lt;/foreign-keys&gt;&lt;ref-type name="Journal Article"&gt;17&lt;/ref-type&gt;&lt;contributors&gt;&lt;authors&gt;&lt;author&gt;Eriksen, N.&lt;/author&gt;&lt;author&gt;Vestbo, J.&lt;/author&gt;&lt;/authors&gt;&lt;/contributors&gt;&lt;titles&gt;&lt;title&gt;Management and survival of patients admitted with an exacerbation of COPD: Comparison of two Danish patient cohorts&lt;/title&gt;&lt;secondary-title&gt;Clinical Respiratory Journal&lt;/secondary-title&gt;&lt;/titles&gt;&lt;periodical&gt;&lt;full-title&gt;Clinical Respiratory Journal&lt;/full-title&gt;&lt;/periodical&gt;&lt;pages&gt;208-214&lt;/pages&gt;&lt;volume&gt;4(4)&lt;/volume&gt;&lt;dates&gt;&lt;year&gt;2010&lt;/year&gt;&lt;/dates&gt;&lt;accession-num&gt;359707845&lt;/accession-num&gt;&lt;urls&gt;&lt;related-urls&gt;&lt;url&gt;https://uhn.idm.oclc.org/login?url=http://ovidsp.ovid.com/ovidweb.cgi?T=JS&amp;amp;CSC=Y&amp;amp;NEWS=N&amp;amp;PAGE=fulltext&amp;amp;D=emed11&amp;amp;AN=359707845http://nt2yt7px7u.search.serialssolutions.com/?sid=OVID:Embase&amp;amp;genre=article&amp;amp;id=pmid:20887343&amp;amp;id=doi:10.1111%2Fj.1752-699X.2009.0017&lt;/url&gt;&lt;/related-urls&gt;&lt;/urls&gt;&lt;electronic-resource-num&gt;http://dx.doi.org/10.1111/j.1752-699X.2009.00177.x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81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047395" w:rsidRPr="009202A3" w14:paraId="7FFA0653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63AB06AA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332B9AEC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769" w:type="dxa"/>
          </w:tcPr>
          <w:p w14:paraId="2AE3308B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68CA120B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2B233020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392331AB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35D1A207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4641B465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769" w:type="dxa"/>
          </w:tcPr>
          <w:p w14:paraId="61B255F7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1198C55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2CD66D13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5F50980C" w14:textId="77777777" w:rsidTr="00A8053F">
        <w:trPr>
          <w:gridAfter w:val="1"/>
          <w:wAfter w:w="13" w:type="dxa"/>
        </w:trPr>
        <w:tc>
          <w:tcPr>
            <w:tcW w:w="2405" w:type="dxa"/>
            <w:vMerge w:val="restart"/>
          </w:tcPr>
          <w:p w14:paraId="163536B4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Arformoterol</w:t>
            </w:r>
            <w:proofErr w:type="spellEnd"/>
            <w:r>
              <w:rPr>
                <w:rFonts w:ascii="Times New Roman" w:hAnsi="Times New Roman" w:cs="Times New Roman"/>
              </w:rPr>
              <w:t xml:space="preserve"> vs Nebulized Short-Acting Beta Agonist</w:t>
            </w:r>
          </w:p>
        </w:tc>
        <w:tc>
          <w:tcPr>
            <w:tcW w:w="1559" w:type="dxa"/>
          </w:tcPr>
          <w:p w14:paraId="1280591B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769" w:type="dxa"/>
          </w:tcPr>
          <w:p w14:paraId="60E71FBF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nversely 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Bollu&lt;/Author&gt;&lt;Year&gt;2013&lt;/Year&gt;&lt;RecNum&gt;33&lt;/RecNum&gt;&lt;DisplayText&gt;&lt;style face="superscript"&gt;43&lt;/style&gt;&lt;/DisplayText&gt;&lt;record&gt;&lt;rec-number&gt;33&lt;/rec-number&gt;&lt;foreign-keys&gt;&lt;key app="EN" db-id="fvtv9d5pi5a55ae92z5v95drzxardspfsrvr" timestamp="1660738162"&gt;33&lt;/key&gt;&lt;/foreign-keys&gt;&lt;ref-type name="Journal Article"&gt;17&lt;/ref-type&gt;&lt;contributors&gt;&lt;authors&gt;&lt;author&gt;Bollu, V.&lt;/author&gt;&lt;author&gt;Ernst, F. R.&lt;/author&gt;&lt;author&gt;Karafilidis, J.&lt;/author&gt;&lt;author&gt;Rajagopalan, K.&lt;/author&gt;&lt;author&gt;Robinson, S. B.&lt;/author&gt;&lt;author&gt;Braman, S. S.&lt;/author&gt;&lt;/authors&gt;&lt;/contributors&gt;&lt;titles&gt;&lt;title&gt;Hospital readmissions following initiation of nebulized arformoterol tartrate or nebulized short-acting beta-agonists among inpatients treated for COPD&lt;/title&gt;&lt;secondary-title&gt;Int J Chron Obstruct Pulmon Dis&lt;/secondary-title&gt;&lt;/titles&gt;&lt;periodical&gt;&lt;full-title&gt;Int J Chron Obstruct Pulmon Dis&lt;/full-title&gt;&lt;/periodical&gt;&lt;pages&gt;631-9&lt;/pages&gt;&lt;volume&gt;8&lt;/volume&gt;&lt;dates&gt;&lt;year&gt;2013&lt;/year&gt;&lt;/dates&gt;&lt;accession-num&gt;24353413&lt;/accession-num&gt;&lt;urls&gt;&lt;related-urls&gt;&lt;url&gt;https://uhn.idm.oclc.org/login?url=http://ovidsp.ovid.com/ovidweb.cgi?T=JS&amp;amp;CSC=Y&amp;amp;NEWS=N&amp;amp;PAGE=fulltext&amp;amp;D=med10&amp;amp;AN=24353413http://nt2yt7px7u.search.serialssolutions.com/?sid=OVID:Ovid+MEDLINE%28R%29+%3C2013%3E&amp;amp;genre=article&amp;amp;id=pmid:24353413&amp;amp;id=doi:10.2147%2&lt;/url&gt;&lt;/related-urls&gt;&lt;/urls&gt;&lt;electronic-resource-num&gt;https://dx.doi.org/10.2147/COPD.S52557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43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1DB9D268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7CC9A875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40A50BF7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31E5F4D4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5DEE3524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769" w:type="dxa"/>
          </w:tcPr>
          <w:p w14:paraId="167994E6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515207D5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53034CC5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4625F789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16C8D9E0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325B235E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769" w:type="dxa"/>
          </w:tcPr>
          <w:p w14:paraId="6D68A17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62065326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27B0D69C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1F73FB1C" w14:textId="77777777" w:rsidTr="00A8053F">
        <w:trPr>
          <w:gridAfter w:val="1"/>
          <w:wAfter w:w="13" w:type="dxa"/>
        </w:trPr>
        <w:tc>
          <w:tcPr>
            <w:tcW w:w="2405" w:type="dxa"/>
            <w:vMerge w:val="restart"/>
          </w:tcPr>
          <w:p w14:paraId="39962CF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Dry Powder Inhaler vs Nebulized Therapy</w:t>
            </w:r>
          </w:p>
        </w:tc>
        <w:tc>
          <w:tcPr>
            <w:tcW w:w="1559" w:type="dxa"/>
          </w:tcPr>
          <w:p w14:paraId="51470226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769" w:type="dxa"/>
          </w:tcPr>
          <w:p w14:paraId="2C2A5B86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7005F6D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Loh&lt;/Author&gt;&lt;Year&gt;2017&lt;/Year&gt;&lt;RecNum&gt;150&lt;/RecNum&gt;&lt;DisplayText&gt;&lt;style face="superscript"&gt;160&lt;/style&gt;&lt;/DisplayText&gt;&lt;record&gt;&lt;rec-number&gt;150&lt;/rec-number&gt;&lt;foreign-keys&gt;&lt;key app="EN" db-id="fvtv9d5pi5a55ae92z5v95drzxardspfsrvr" timestamp="1660738162"&gt;150&lt;/key&gt;&lt;/foreign-keys&gt;&lt;ref-type name="Journal Article"&gt;17&lt;/ref-type&gt;&lt;contributors&gt;&lt;authors&gt;&lt;author&gt;Loh, C. H.&lt;/author&gt;&lt;author&gt;Peters, S. P.&lt;/author&gt;&lt;author&gt;Lovings, T. M.&lt;/author&gt;&lt;author&gt;Ohar, J. A.&lt;/author&gt;&lt;/authors&gt;&lt;/contributors&gt;&lt;titles&gt;&lt;title&gt;Suboptimal Inspiratory Flow Rates Are Associated with Chronic Obstructive Pulmonary Disease and All-Cause Readmissions&lt;/title&gt;&lt;secondary-title&gt;Ann Am Thorac Soc&lt;/secondary-title&gt;&lt;/titles&gt;&lt;periodical&gt;&lt;full-title&gt;Ann Am Thorac Soc&lt;/full-title&gt;&lt;/periodical&gt;&lt;pages&gt;1305-1311&lt;/pages&gt;&lt;volume&gt;14&lt;/volume&gt;&lt;number&gt;8&lt;/number&gt;&lt;dates&gt;&lt;year&gt;2017&lt;/year&gt;&lt;/dates&gt;&lt;accession-num&gt;28406710&lt;/accession-num&gt;&lt;urls&gt;&lt;related-urls&gt;&lt;url&gt;https://uhn.idm.oclc.org/login?url=http://ovidsp.ovid.com/ovidweb.cgi?T=JS&amp;amp;CSC=Y&amp;amp;NEWS=N&amp;amp;PAGE=fulltext&amp;amp;D=med14&amp;amp;AN=28406710http://nt2yt7px7u.search.serialssolutions.com/?sid=OVID:Ovid+MEDLINE%28R%29+%3C2017%3E&amp;amp;genre=article&amp;amp;id=pmid:28406710&amp;amp;id=doi:10.1513%2&lt;/url&gt;&lt;/related-urls&gt;&lt;/urls&gt;&lt;electronic-resource-num&gt;https://dx.doi.org/10.1513/AnnalsATS.201611-903OC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160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694" w:type="dxa"/>
          </w:tcPr>
          <w:p w14:paraId="2FDBD480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30BD4938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3F751506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09B45555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769" w:type="dxa"/>
          </w:tcPr>
          <w:p w14:paraId="663A62A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Loh&lt;/Author&gt;&lt;Year&gt;2017&lt;/Year&gt;&lt;RecNum&gt;150&lt;/RecNum&gt;&lt;DisplayText&gt;&lt;style face="superscript"&gt;160&lt;/style&gt;&lt;/DisplayText&gt;&lt;record&gt;&lt;rec-number&gt;150&lt;/rec-number&gt;&lt;foreign-keys&gt;&lt;key app="EN" db-id="fvtv9d5pi5a55ae92z5v95drzxardspfsrvr" timestamp="1660738162"&gt;150&lt;/key&gt;&lt;/foreign-keys&gt;&lt;ref-type name="Journal Article"&gt;17&lt;/ref-type&gt;&lt;contributors&gt;&lt;authors&gt;&lt;author&gt;Loh, C. H.&lt;/author&gt;&lt;author&gt;Peters, S. P.&lt;/author&gt;&lt;author&gt;Lovings, T. M.&lt;/author&gt;&lt;author&gt;Ohar, J. A.&lt;/author&gt;&lt;/authors&gt;&lt;/contributors&gt;&lt;titles&gt;&lt;title&gt;Suboptimal Inspiratory Flow Rates Are Associated with Chronic Obstructive Pulmonary Disease and All-Cause Readmissions&lt;/title&gt;&lt;secondary-title&gt;Ann Am Thorac Soc&lt;/secondary-title&gt;&lt;/titles&gt;&lt;periodical&gt;&lt;full-title&gt;Ann Am Thorac Soc&lt;/full-title&gt;&lt;/periodical&gt;&lt;pages&gt;1305-1311&lt;/pages&gt;&lt;volume&gt;14&lt;/volume&gt;&lt;number&gt;8&lt;/number&gt;&lt;dates&gt;&lt;year&gt;2017&lt;/year&gt;&lt;/dates&gt;&lt;accession-num&gt;28406710&lt;/accession-num&gt;&lt;urls&gt;&lt;related-urls&gt;&lt;url&gt;https://uhn.idm.oclc.org/login?url=http://ovidsp.ovid.com/ovidweb.cgi?T=JS&amp;amp;CSC=Y&amp;amp;NEWS=N&amp;amp;PAGE=fulltext&amp;amp;D=med14&amp;amp;AN=28406710http://nt2yt7px7u.search.serialssolutions.com/?sid=OVID:Ovid+MEDLINE%28R%29+%3C2017%3E&amp;amp;genre=article&amp;amp;id=pmid:28406710&amp;amp;id=doi:10.1513%2&lt;/url&gt;&lt;/related-urls&gt;&lt;/urls&gt;&lt;electronic-resource-num&gt;https://dx.doi.org/10.1513/AnnalsATS.201611-903OC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160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68E7E3DB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231D291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5A6497EE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68AEAD3A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103879A4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769" w:type="dxa"/>
          </w:tcPr>
          <w:p w14:paraId="619F4DCF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3778F81C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36D311F4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541D442F" w14:textId="77777777" w:rsidTr="00A8053F">
        <w:trPr>
          <w:gridAfter w:val="1"/>
          <w:wAfter w:w="13" w:type="dxa"/>
        </w:trPr>
        <w:tc>
          <w:tcPr>
            <w:tcW w:w="2405" w:type="dxa"/>
            <w:vMerge w:val="restart"/>
          </w:tcPr>
          <w:p w14:paraId="60255A94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Fluoroquinolone</w:t>
            </w:r>
          </w:p>
        </w:tc>
        <w:tc>
          <w:tcPr>
            <w:tcW w:w="1559" w:type="dxa"/>
          </w:tcPr>
          <w:p w14:paraId="1410C6CC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769" w:type="dxa"/>
          </w:tcPr>
          <w:p w14:paraId="62A72A38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420B8354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4EBA1750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2A73B9ED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01CD9D0A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480E339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769" w:type="dxa"/>
          </w:tcPr>
          <w:p w14:paraId="63DD1E96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Ernst&lt;/Author&gt;&lt;Year&gt;2019&lt;/Year&gt;&lt;RecNum&gt;72&lt;/RecNum&gt;&lt;DisplayText&gt;&lt;style face="superscript"&gt;82&lt;/style&gt;&lt;/DisplayText&gt;&lt;record&gt;&lt;rec-number&gt;72&lt;/rec-number&gt;&lt;foreign-keys&gt;&lt;key app="EN" db-id="fvtv9d5pi5a55ae92z5v95drzxardspfsrvr" timestamp="1660738162"&gt;72&lt;/key&gt;&lt;/foreign-keys&gt;&lt;ref-type name="Journal Article"&gt;17&lt;/ref-type&gt;&lt;contributors&gt;&lt;authors&gt;&lt;author&gt;Ernst, P.&lt;/author&gt;&lt;author&gt;Dah, M.&lt;/author&gt;&lt;author&gt;Chateau, D.&lt;/author&gt;&lt;author&gt;Daneman, N.&lt;/author&gt;&lt;author&gt;Quail, J.&lt;/author&gt;&lt;author&gt;Sketris, I. S.&lt;/author&gt;&lt;author&gt;Fisher, A.&lt;/author&gt;&lt;author&gt;Zhang, J.&lt;/author&gt;&lt;author&gt;Bugden, S.&lt;/author&gt;&lt;/authors&gt;&lt;/contributors&gt;&lt;titles&gt;&lt;title&gt;Comparative effectiveness of fluoroquinolone antibiotic use in uncomplicated acute exacerbations of COPD: A multi-cohort study&lt;/title&gt;&lt;secondary-title&gt;International Journal of COPD&lt;/secondary-title&gt;&lt;/titles&gt;&lt;periodical&gt;&lt;full-title&gt;International Journal of COPD&lt;/full-title&gt;&lt;/periodical&gt;&lt;pages&gt;2939-2946&lt;/pages&gt;&lt;volume&gt;14&lt;/volume&gt;&lt;dates&gt;&lt;year&gt;2019&lt;/year&gt;&lt;/dates&gt;&lt;accession-num&gt;2003387526&lt;/accession-num&gt;&lt;urls&gt;&lt;related-urls&gt;&lt;url&gt;https://www.dovepress.com/getfile.php?fileID=54795https://uhn.idm.oclc.org/login?url=http://ovidsp.ovid.com/ovidweb.cgi?T=JS&amp;amp;CSC=Y&amp;amp;NEWS=N&amp;amp;PAGE=fulltext&amp;amp;D=emed20&amp;amp;AN=2003387526http://nt2yt7px7u.search.serialssolutions.com/?sid=OVID:Embase&amp;amp;genre=article&amp;amp;id=p&lt;/url&gt;&lt;/related-urls&gt;&lt;/urls&gt;&lt;electronic-resource-num&gt;http://dx.doi.org/10.2147/COPD.S226324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82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34EB5A54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43F50954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52F8E172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34B08DD8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743E5BA7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769" w:type="dxa"/>
          </w:tcPr>
          <w:p w14:paraId="174EFAC0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4BF64C93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42E47F6A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671B4343" w14:textId="77777777" w:rsidTr="00A8053F">
        <w:trPr>
          <w:gridAfter w:val="1"/>
          <w:wAfter w:w="13" w:type="dxa"/>
        </w:trPr>
        <w:tc>
          <w:tcPr>
            <w:tcW w:w="2405" w:type="dxa"/>
            <w:vMerge w:val="restart"/>
          </w:tcPr>
          <w:p w14:paraId="30EDA76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mmunosuppressants</w:t>
            </w:r>
          </w:p>
        </w:tc>
        <w:tc>
          <w:tcPr>
            <w:tcW w:w="1559" w:type="dxa"/>
          </w:tcPr>
          <w:p w14:paraId="283B33B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769" w:type="dxa"/>
          </w:tcPr>
          <w:p w14:paraId="023AE605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289703B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447567C8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79F26F6E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1BF058DA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6E8D722B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769" w:type="dxa"/>
          </w:tcPr>
          <w:p w14:paraId="4361C6B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191063DF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Roberts&lt;/Author&gt;&lt;Year&gt;2015&lt;/Year&gt;&lt;RecNum&gt;198&lt;/RecNum&gt;&lt;DisplayText&gt;&lt;style face="superscript"&gt;208&lt;/style&gt;&lt;/DisplayText&gt;&lt;record&gt;&lt;rec-number&gt;198&lt;/rec-number&gt;&lt;foreign-keys&gt;&lt;key app="EN" db-id="fvtv9d5pi5a55ae92z5v95drzxardspfsrvr" timestamp="1660738162"&gt;198&lt;/key&gt;&lt;/foreign-keys&gt;&lt;ref-type name="Journal Article"&gt;17&lt;/ref-type&gt;&lt;contributors&gt;&lt;authors&gt;&lt;author&gt;Roberts, M. H.&lt;/author&gt;&lt;author&gt;Mapel, D. W.&lt;/author&gt;&lt;author&gt;Von Worley, A.&lt;/author&gt;&lt;author&gt;Beene, J.&lt;/author&gt;&lt;/authors&gt;&lt;/contributors&gt;&lt;titles&gt;&lt;title&gt;Clinical factors, including All Patient Refined Diagnosis Related Group severity, as predictors of early rehospitalization after COPD exacerbation&lt;/title&gt;&lt;secondary-title&gt;Drugs in Context&lt;/secondary-title&gt;&lt;/titles&gt;&lt;periodical&gt;&lt;full-title&gt;Drugs in Context&lt;/full-title&gt;&lt;/periodical&gt;&lt;volume&gt;4 (no pagination)&lt;/volume&gt;&lt;dates&gt;&lt;year&gt;2015&lt;/year&gt;&lt;/dates&gt;&lt;accession-num&gt;605515686&lt;/accession-num&gt;&lt;urls&gt;&lt;related-urls&gt;&lt;url&gt;http://www.drugsincontext.com/wp-content/uploads/2015/03/dic.212278.pdfhttps://uhn.idm.oclc.org/login?url=http://ovidsp.ovid.com/ovidweb.cgi?T=JS&amp;amp;CSC=Y&amp;amp;NEWS=N&amp;amp;PAGE=fulltext&amp;amp;D=emed16&amp;amp;AN=605515686http://nt2yt7px7u.search.serialssolutions.com/?sid=OVID:Embas&lt;/url&gt;&lt;/related-urls&gt;&lt;/urls&gt;&lt;electronic-resource-num&gt;http://dx.doi.org/10.7573/dic.212278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208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694" w:type="dxa"/>
          </w:tcPr>
          <w:p w14:paraId="24D4273F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203C492D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64A9BD1B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5EC88F3F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769" w:type="dxa"/>
          </w:tcPr>
          <w:p w14:paraId="4F2C46F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70AA6A55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54BE3677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327826F9" w14:textId="77777777" w:rsidTr="00A8053F">
        <w:trPr>
          <w:gridAfter w:val="1"/>
          <w:wAfter w:w="13" w:type="dxa"/>
        </w:trPr>
        <w:tc>
          <w:tcPr>
            <w:tcW w:w="2405" w:type="dxa"/>
            <w:vMerge w:val="restart"/>
          </w:tcPr>
          <w:p w14:paraId="43D003F0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nhaled Corticosteroids</w:t>
            </w:r>
          </w:p>
        </w:tc>
        <w:tc>
          <w:tcPr>
            <w:tcW w:w="1559" w:type="dxa"/>
          </w:tcPr>
          <w:p w14:paraId="1E33D7B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769" w:type="dxa"/>
          </w:tcPr>
          <w:p w14:paraId="45E68268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3725B935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3D3EEF8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689A4F5E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467BEDE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1B61BF43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769" w:type="dxa"/>
          </w:tcPr>
          <w:p w14:paraId="0FF31DBF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nversely Correlated</w: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Sb2JlcnRzPC9BdXRob3I+PFllYXI+MjAxNTwvWWVhcj48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Sb2JlcnRzPC9BdXRob3I+PFllYXI+MjAxNTwvWWVhcj48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208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7CC8E8E6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nversely Correlated</w: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Sb2JlcnRzPC9BdXRob3I+PFllYXI+MjAxNTwvWWVhcj48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Sb2JlcnRzPC9BdXRob3I+PFllYXI+MjAxNTwvWWVhcj48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208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694" w:type="dxa"/>
          </w:tcPr>
          <w:p w14:paraId="429BA874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nversely 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Chen&lt;/Author&gt;&lt;Year&gt;2021&lt;/Year&gt;&lt;RecNum&gt;45&lt;/RecNum&gt;&lt;DisplayText&gt;&lt;style face="superscript"&gt;55&lt;/style&gt;&lt;/DisplayText&gt;&lt;record&gt;&lt;rec-number&gt;45&lt;/rec-number&gt;&lt;foreign-keys&gt;&lt;key app="EN" db-id="fvtv9d5pi5a55ae92z5v95drzxardspfsrvr" timestamp="1660738162"&gt;45&lt;/key&gt;&lt;/foreign-keys&gt;&lt;ref-type name="Journal Article"&gt;17&lt;/ref-type&gt;&lt;contributors&gt;&lt;authors&gt;&lt;author&gt;Chen, L.&lt;/author&gt;&lt;author&gt;Chen, S.&lt;/author&gt;&lt;/authors&gt;&lt;/contributors&gt;&lt;titles&gt;&lt;title&gt;Prediction of readmission in patients with acute exacerbation of chronic obstructive pulmonary disease within one year after treatment and discharge&lt;/title&gt;&lt;secondary-title&gt;BMC Pulmonary Medicine&lt;/secondary-title&gt;&lt;/titles&gt;&lt;periodical&gt;&lt;full-title&gt;BMC Pulmonary Medicine&lt;/full-title&gt;&lt;/periodical&gt;&lt;volume&gt;21(1) (no pagination)&lt;/volume&gt;&lt;dates&gt;&lt;year&gt;2021&lt;/year&gt;&lt;/dates&gt;&lt;accession-num&gt;2013950940&lt;/accession-num&gt;&lt;urls&gt;&lt;related-urls&gt;&lt;url&gt;http://www.biomedcentral.com/bmcpulmmed/https://uhn.idm.oclc.org/login?url=http://ovidsp.ovid.com/ovidweb.cgi?T=JS&amp;amp;CSC=Y&amp;amp;NEWS=N&amp;amp;PAGE=fulltext&amp;amp;D=emexb&amp;amp;AN=2013950940http://nt2yt7px7u.search.serialssolutions.com/?sid=OVID:Embase+Weekly+Updates&amp;amp;genre=article&amp;amp;&lt;/url&gt;&lt;/related-urls&gt;&lt;/urls&gt;&lt;electronic-resource-num&gt;https://dx.doi.org/10.1186/s12890-021-01692-3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55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047395" w:rsidRPr="009202A3" w14:paraId="5090198F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02E3B234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74381B53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769" w:type="dxa"/>
          </w:tcPr>
          <w:p w14:paraId="277D4654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0BFFC2C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6DE04A5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731710B3" w14:textId="77777777" w:rsidTr="00A8053F">
        <w:trPr>
          <w:gridAfter w:val="1"/>
          <w:wAfter w:w="13" w:type="dxa"/>
        </w:trPr>
        <w:tc>
          <w:tcPr>
            <w:tcW w:w="2405" w:type="dxa"/>
            <w:vMerge w:val="restart"/>
          </w:tcPr>
          <w:p w14:paraId="433160D6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Oxygen Therapy</w:t>
            </w:r>
          </w:p>
        </w:tc>
        <w:tc>
          <w:tcPr>
            <w:tcW w:w="1559" w:type="dxa"/>
          </w:tcPr>
          <w:p w14:paraId="585CBC1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769" w:type="dxa"/>
          </w:tcPr>
          <w:p w14:paraId="78A7DF9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5B38C67E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2C23C3B0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7DA472E4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56E89418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33863A4E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769" w:type="dxa"/>
          </w:tcPr>
          <w:p w14:paraId="3F779728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Nguyen&lt;/Author&gt;&lt;Year&gt;2014&lt;/Year&gt;&lt;RecNum&gt;165&lt;/RecNum&gt;&lt;DisplayText&gt;&lt;style face="superscript"&gt;175&lt;/style&gt;&lt;/DisplayText&gt;&lt;record&gt;&lt;rec-number&gt;165&lt;/rec-number&gt;&lt;foreign-keys&gt;&lt;key app="EN" db-id="fvtv9d5pi5a55ae92z5v95drzxardspfsrvr" timestamp="1660738162"&gt;165&lt;/key&gt;&lt;/foreign-keys&gt;&lt;ref-type name="Journal Article"&gt;17&lt;/ref-type&gt;&lt;contributors&gt;&lt;authors&gt;&lt;author&gt;Nguyen, H. Q.&lt;/author&gt;&lt;author&gt;Chu, L.&lt;/author&gt;&lt;author&gt;Liu, I. L. A.&lt;/author&gt;&lt;author&gt;Lee, J. S.&lt;/author&gt;&lt;author&gt;Suh, D.&lt;/author&gt;&lt;author&gt;Korotzer, B.&lt;/author&gt;&lt;author&gt;Yuen, G.&lt;/author&gt;&lt;author&gt;Desai, S.&lt;/author&gt;&lt;author&gt;Coleman, K. J.&lt;/author&gt;&lt;author&gt;Xiang, A. H.&lt;/author&gt;&lt;author&gt;Gould, M. K.&lt;/author&gt;&lt;/authors&gt;&lt;/contributors&gt;&lt;titles&gt;&lt;title&gt;Associations between physical activity and 30-day readmission risk in chronic obstructive pulmonary disease&lt;/title&gt;&lt;secondary-title&gt;Annals of the American Thoracic Society&lt;/secondary-title&gt;&lt;/titles&gt;&lt;periodical&gt;&lt;full-title&gt;Annals of the American Thoracic Society&lt;/full-title&gt;&lt;/periodical&gt;&lt;pages&gt;695-705&lt;/pages&gt;&lt;volume&gt;11(5)&lt;/volume&gt;&lt;dates&gt;&lt;year&gt;2014&lt;/year&gt;&lt;/dates&gt;&lt;accession-num&gt;373432648&lt;/accession-num&gt;&lt;urls&gt;&lt;related-urls&gt;&lt;url&gt;http://www.atsjournals.org/doi/pdf/10.1513/AnnalsATS.201401-017OChttps://uhn.idm.oclc.org/login?url=http://ovidsp.ovid.com/ovidweb.cgi?T=JS&amp;amp;CSC=Y&amp;amp;NEWS=N&amp;amp;PAGE=fulltext&amp;amp;D=emed15&amp;amp;AN=373432648http://nt2yt7px7u.search.serialssolutions.com/?sid=OVID:Embase&amp;amp;genr&lt;/url&gt;&lt;/related-urls&gt;&lt;/urls&gt;&lt;electronic-resource-num&gt;http://dx.doi.org/10.1513/AnnalsATS.201401-017OC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175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69EEA4AF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0330AE8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Baker&lt;/Author&gt;&lt;Year&gt;2013&lt;/Year&gt;&lt;RecNum&gt;21&lt;/RecNum&gt;&lt;DisplayText&gt;&lt;style face="superscript"&gt;31&lt;/style&gt;&lt;/DisplayText&gt;&lt;record&gt;&lt;rec-number&gt;21&lt;/rec-number&gt;&lt;foreign-keys&gt;&lt;key app="EN" db-id="fvtv9d5pi5a55ae92z5v95drzxardspfsrvr" timestamp="1660738162"&gt;21&lt;/key&gt;&lt;/foreign-keys&gt;&lt;ref-type name="Journal Article"&gt;17&lt;/ref-type&gt;&lt;contributors&gt;&lt;authors&gt;&lt;author&gt;Baker, C. L.&lt;/author&gt;&lt;author&gt;Zou, K. H.&lt;/author&gt;&lt;author&gt;Su, J.&lt;/author&gt;&lt;/authors&gt;&lt;/contributors&gt;&lt;titles&gt;&lt;title&gt;Risk assessment of readmissions following an initial COPD-related hospitalization&lt;/title&gt;&lt;secondary-title&gt;Int J Chron Obstruct Pulmon Dis&lt;/secondary-title&gt;&lt;/titles&gt;&lt;periodical&gt;&lt;full-title&gt;Int J Chron Obstruct Pulmon Dis&lt;/full-title&gt;&lt;/periodical&gt;&lt;pages&gt;551-9&lt;/pages&gt;&lt;volume&gt;8&lt;/volume&gt;&lt;dates&gt;&lt;year&gt;2013&lt;/year&gt;&lt;/dates&gt;&lt;accession-num&gt;24348031&lt;/accession-num&gt;&lt;urls&gt;&lt;related-urls&gt;&lt;url&gt;https://uhn.idm.oclc.org/login?url=http://ovidsp.ovid.com/ovidweb.cgi?T=JS&amp;amp;CSC=Y&amp;amp;NEWS=N&amp;amp;PAGE=fulltext&amp;amp;D=med10&amp;amp;AN=24348031http://nt2yt7px7u.search.serialssolutions.com/?sid=OVID:Ovid+MEDLINE%28R%29+%3C2013%3E&amp;amp;genre=article&amp;amp;id=pmid:24348031&amp;amp;id=doi:10.2147%2&lt;/url&gt;&lt;/related-urls&gt;&lt;/urls&gt;&lt;electronic-resource-num&gt;https://dx.doi.org/10.2147/COPD.S51507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31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047395" w:rsidRPr="009202A3" w14:paraId="23EBE873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28D88CB8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169B2B04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769" w:type="dxa"/>
          </w:tcPr>
          <w:p w14:paraId="59CDE675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4B0F0493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1A2F4EBA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25CC8955" w14:textId="77777777" w:rsidTr="00A8053F">
        <w:trPr>
          <w:gridAfter w:val="1"/>
          <w:wAfter w:w="13" w:type="dxa"/>
        </w:trPr>
        <w:tc>
          <w:tcPr>
            <w:tcW w:w="2405" w:type="dxa"/>
            <w:vMerge w:val="restart"/>
          </w:tcPr>
          <w:p w14:paraId="2C41441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Leukotriene Modifier</w:t>
            </w:r>
          </w:p>
        </w:tc>
        <w:tc>
          <w:tcPr>
            <w:tcW w:w="1559" w:type="dxa"/>
          </w:tcPr>
          <w:p w14:paraId="5EDD142B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769" w:type="dxa"/>
          </w:tcPr>
          <w:p w14:paraId="625BA736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712AAA8A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0CDD6DDE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Baker&lt;/Author&gt;&lt;Year&gt;2013&lt;/Year&gt;&lt;RecNum&gt;21&lt;/RecNum&gt;&lt;DisplayText&gt;&lt;style face="superscript"&gt;31&lt;/style&gt;&lt;/DisplayText&gt;&lt;record&gt;&lt;rec-number&gt;21&lt;/rec-number&gt;&lt;foreign-keys&gt;&lt;key app="EN" db-id="fvtv9d5pi5a55ae92z5v95drzxardspfsrvr" timestamp="1660738162"&gt;21&lt;/key&gt;&lt;/foreign-keys&gt;&lt;ref-type name="Journal Article"&gt;17&lt;/ref-type&gt;&lt;contributors&gt;&lt;authors&gt;&lt;author&gt;Baker, C. L.&lt;/author&gt;&lt;author&gt;Zou, K. H.&lt;/author&gt;&lt;author&gt;Su, J.&lt;/author&gt;&lt;/authors&gt;&lt;/contributors&gt;&lt;titles&gt;&lt;title&gt;Risk assessment of readmissions following an initial COPD-related hospitalization&lt;/title&gt;&lt;secondary-title&gt;Int J Chron Obstruct Pulmon Dis&lt;/secondary-title&gt;&lt;/titles&gt;&lt;periodical&gt;&lt;full-title&gt;Int J Chron Obstruct Pulmon Dis&lt;/full-title&gt;&lt;/periodical&gt;&lt;pages&gt;551-9&lt;/pages&gt;&lt;volume&gt;8&lt;/volume&gt;&lt;dates&gt;&lt;year&gt;2013&lt;/year&gt;&lt;/dates&gt;&lt;accession-num&gt;24348031&lt;/accession-num&gt;&lt;urls&gt;&lt;related-urls&gt;&lt;url&gt;https://uhn.idm.oclc.org/login?url=http://ovidsp.ovid.com/ovidweb.cgi?T=JS&amp;amp;CSC=Y&amp;amp;NEWS=N&amp;amp;PAGE=fulltext&amp;amp;D=med10&amp;amp;AN=24348031http://nt2yt7px7u.search.serialssolutions.com/?sid=OVID:Ovid+MEDLINE%28R%29+%3C2013%3E&amp;amp;genre=article&amp;amp;id=pmid:24348031&amp;amp;id=doi:10.2147%2&lt;/url&gt;&lt;/related-urls&gt;&lt;/urls&gt;&lt;electronic-resource-num&gt;https://dx.doi.org/10.2147/COPD.S51507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31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047395" w:rsidRPr="009202A3" w14:paraId="77E9244E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32BD57BF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24DC1A5F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769" w:type="dxa"/>
          </w:tcPr>
          <w:p w14:paraId="2AEC7C24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4D632B7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7086A15B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38044168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4622B51A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3C8A8E85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769" w:type="dxa"/>
          </w:tcPr>
          <w:p w14:paraId="2A8A699F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1B02C26B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53E94B8D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1BAB42F3" w14:textId="77777777" w:rsidTr="00A8053F">
        <w:trPr>
          <w:gridAfter w:val="1"/>
          <w:wAfter w:w="13" w:type="dxa"/>
        </w:trPr>
        <w:tc>
          <w:tcPr>
            <w:tcW w:w="2405" w:type="dxa"/>
            <w:vMerge w:val="restart"/>
          </w:tcPr>
          <w:p w14:paraId="164DFCD0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Long-Acting Anti-</w:t>
            </w:r>
            <w:proofErr w:type="spellStart"/>
            <w:r>
              <w:rPr>
                <w:rFonts w:ascii="Times New Roman" w:hAnsi="Times New Roman" w:cs="Times New Roman"/>
              </w:rPr>
              <w:t>Cholinergics</w:t>
            </w:r>
            <w:proofErr w:type="spellEnd"/>
          </w:p>
        </w:tc>
        <w:tc>
          <w:tcPr>
            <w:tcW w:w="1559" w:type="dxa"/>
          </w:tcPr>
          <w:p w14:paraId="48E87CB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769" w:type="dxa"/>
          </w:tcPr>
          <w:p w14:paraId="1A0591C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62B697EC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11EF12A7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38D7BD63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1434132F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2CD0C0AD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769" w:type="dxa"/>
          </w:tcPr>
          <w:p w14:paraId="5F7C7514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Nguyen&lt;/Author&gt;&lt;Year&gt;2015&lt;/Year&gt;&lt;RecNum&gt;166&lt;/RecNum&gt;&lt;DisplayText&gt;&lt;style face="superscript"&gt;176&lt;/style&gt;&lt;/DisplayText&gt;&lt;record&gt;&lt;rec-number&gt;166&lt;/rec-number&gt;&lt;foreign-keys&gt;&lt;key app="EN" db-id="fvtv9d5pi5a55ae92z5v95drzxardspfsrvr" timestamp="1660738162"&gt;166&lt;/key&gt;&lt;/foreign-keys&gt;&lt;ref-type name="Journal Article"&gt;17&lt;/ref-type&gt;&lt;contributors&gt;&lt;authors&gt;&lt;author&gt;Nguyen, H. Q.&lt;/author&gt;&lt;author&gt;Rondinelli, J.&lt;/author&gt;&lt;author&gt;Harrington, A.&lt;/author&gt;&lt;author&gt;Desai, S.&lt;/author&gt;&lt;author&gt;Amy Liu, I. L.&lt;/author&gt;&lt;author&gt;Lee, J. S.&lt;/author&gt;&lt;author&gt;Gould, M. K.&lt;/author&gt;&lt;/authors&gt;&lt;/contributors&gt;&lt;titles&gt;&lt;title&gt;Functional status at discharge and 30-day readmission risk in COPD&lt;/title&gt;&lt;secondary-title&gt;Respir Med&lt;/secondary-title&gt;&lt;/titles&gt;&lt;periodical&gt;&lt;full-title&gt;Respir Med&lt;/full-title&gt;&lt;/periodical&gt;&lt;pages&gt;238-46&lt;/pages&gt;&lt;volume&gt;109&lt;/volume&gt;&lt;number&gt;2&lt;/number&gt;&lt;dates&gt;&lt;year&gt;2015&lt;/year&gt;&lt;/dates&gt;&lt;accession-num&gt;25559374&lt;/accession-num&gt;&lt;urls&gt;&lt;related-urls&gt;&lt;url&gt;https://uhn.idm.oclc.org/login?url=http://ovidsp.ovid.com/ovidweb.cgi?T=JS&amp;amp;CSC=Y&amp;amp;NEWS=N&amp;amp;PAGE=fulltext&amp;amp;D=med12&amp;amp;AN=25559374http://nt2yt7px7u.search.serialssolutions.com/?sid=OVID:Ovid+MEDLINE%28R%29+%3C2015%3E&amp;amp;genre=article&amp;amp;id=pmid:25559374&amp;amp;id=doi:10.1016%2&lt;/url&gt;&lt;/related-urls&gt;&lt;/urls&gt;&lt;electronic-resource-num&gt;https://dx.doi.org/10.1016/j.rmed.2014.12.004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176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44A45E00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70B708C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075C91B1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478960BF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7C515ACC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769" w:type="dxa"/>
          </w:tcPr>
          <w:p w14:paraId="58153506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40A01D3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598CBDDC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51B9046C" w14:textId="77777777" w:rsidTr="00A8053F">
        <w:trPr>
          <w:gridAfter w:val="1"/>
          <w:wAfter w:w="13" w:type="dxa"/>
        </w:trPr>
        <w:tc>
          <w:tcPr>
            <w:tcW w:w="2405" w:type="dxa"/>
            <w:vMerge w:val="restart"/>
          </w:tcPr>
          <w:p w14:paraId="054DF4F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Long-Acting Anti-</w:t>
            </w:r>
            <w:proofErr w:type="spellStart"/>
            <w:r>
              <w:rPr>
                <w:rFonts w:ascii="Times New Roman" w:hAnsi="Times New Roman" w:cs="Times New Roman"/>
              </w:rPr>
              <w:t>Cholinergics</w:t>
            </w:r>
            <w:proofErr w:type="spellEnd"/>
            <w:r>
              <w:rPr>
                <w:rFonts w:ascii="Times New Roman" w:hAnsi="Times New Roman" w:cs="Times New Roman"/>
              </w:rPr>
              <w:t xml:space="preserve"> and Inhaled Corticosteroids</w:t>
            </w:r>
          </w:p>
        </w:tc>
        <w:tc>
          <w:tcPr>
            <w:tcW w:w="1559" w:type="dxa"/>
          </w:tcPr>
          <w:p w14:paraId="1ABA7986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769" w:type="dxa"/>
          </w:tcPr>
          <w:p w14:paraId="7ED4D774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465A6BCF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15E6C8FB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48737900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41EB88C3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03EA7F67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769" w:type="dxa"/>
          </w:tcPr>
          <w:p w14:paraId="56264EBC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Nguyen&lt;/Author&gt;&lt;Year&gt;2015&lt;/Year&gt;&lt;RecNum&gt;166&lt;/RecNum&gt;&lt;DisplayText&gt;&lt;style face="superscript"&gt;176&lt;/style&gt;&lt;/DisplayText&gt;&lt;record&gt;&lt;rec-number&gt;166&lt;/rec-number&gt;&lt;foreign-keys&gt;&lt;key app="EN" db-id="fvtv9d5pi5a55ae92z5v95drzxardspfsrvr" timestamp="1660738162"&gt;166&lt;/key&gt;&lt;/foreign-keys&gt;&lt;ref-type name="Journal Article"&gt;17&lt;/ref-type&gt;&lt;contributors&gt;&lt;authors&gt;&lt;author&gt;Nguyen, H. Q.&lt;/author&gt;&lt;author&gt;Rondinelli, J.&lt;/author&gt;&lt;author&gt;Harrington, A.&lt;/author&gt;&lt;author&gt;Desai, S.&lt;/author&gt;&lt;author&gt;Amy Liu, I. L.&lt;/author&gt;&lt;author&gt;Lee, J. S.&lt;/author&gt;&lt;author&gt;Gould, M. K.&lt;/author&gt;&lt;/authors&gt;&lt;/contributors&gt;&lt;titles&gt;&lt;title&gt;Functional status at discharge and 30-day readmission risk in COPD&lt;/title&gt;&lt;secondary-title&gt;Respir Med&lt;/secondary-title&gt;&lt;/titles&gt;&lt;periodical&gt;&lt;full-title&gt;Respir Med&lt;/full-title&gt;&lt;/periodical&gt;&lt;pages&gt;238-46&lt;/pages&gt;&lt;volume&gt;109&lt;/volume&gt;&lt;number&gt;2&lt;/number&gt;&lt;dates&gt;&lt;year&gt;2015&lt;/year&gt;&lt;/dates&gt;&lt;accession-num&gt;25559374&lt;/accession-num&gt;&lt;urls&gt;&lt;related-urls&gt;&lt;url&gt;https://uhn.idm.oclc.org/login?url=http://ovidsp.ovid.com/ovidweb.cgi?T=JS&amp;amp;CSC=Y&amp;amp;NEWS=N&amp;amp;PAGE=fulltext&amp;amp;D=med12&amp;amp;AN=25559374http://nt2yt7px7u.search.serialssolutions.com/?sid=OVID:Ovid+MEDLINE%28R%29+%3C2015%3E&amp;amp;genre=article&amp;amp;id=pmid:25559374&amp;amp;id=doi:10.1016%2&lt;/url&gt;&lt;/related-urls&gt;&lt;/urls&gt;&lt;electronic-resource-num&gt;https://dx.doi.org/10.1016/j.rmed.2014.12.004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176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16A7649B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2ECB4DC6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6935ADAA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10F5C733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3FE7ACF8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769" w:type="dxa"/>
          </w:tcPr>
          <w:p w14:paraId="35E37DD6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735F491D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2984DD97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2745EB00" w14:textId="77777777" w:rsidTr="00A8053F">
        <w:trPr>
          <w:gridAfter w:val="1"/>
          <w:wAfter w:w="13" w:type="dxa"/>
        </w:trPr>
        <w:tc>
          <w:tcPr>
            <w:tcW w:w="2405" w:type="dxa"/>
            <w:vMerge w:val="restart"/>
          </w:tcPr>
          <w:p w14:paraId="4B543B5B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Long-Acting Beta-Agonist</w:t>
            </w:r>
          </w:p>
        </w:tc>
        <w:tc>
          <w:tcPr>
            <w:tcW w:w="1559" w:type="dxa"/>
          </w:tcPr>
          <w:p w14:paraId="797601C6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769" w:type="dxa"/>
          </w:tcPr>
          <w:p w14:paraId="3F2F0277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Nguyen&lt;/Author&gt;&lt;Year&gt;2015&lt;/Year&gt;&lt;RecNum&gt;166&lt;/RecNum&gt;&lt;DisplayText&gt;&lt;style face="superscript"&gt;176&lt;/style&gt;&lt;/DisplayText&gt;&lt;record&gt;&lt;rec-number&gt;166&lt;/rec-number&gt;&lt;foreign-keys&gt;&lt;key app="EN" db-id="fvtv9d5pi5a55ae92z5v95drzxardspfsrvr" timestamp="1660738162"&gt;166&lt;/key&gt;&lt;/foreign-keys&gt;&lt;ref-type name="Journal Article"&gt;17&lt;/ref-type&gt;&lt;contributors&gt;&lt;authors&gt;&lt;author&gt;Nguyen, H. Q.&lt;/author&gt;&lt;author&gt;Rondinelli, J.&lt;/author&gt;&lt;author&gt;Harrington, A.&lt;/author&gt;&lt;author&gt;Desai, S.&lt;/author&gt;&lt;author&gt;Amy Liu, I. L.&lt;/author&gt;&lt;author&gt;Lee, J. S.&lt;/author&gt;&lt;author&gt;Gould, M. K.&lt;/author&gt;&lt;/authors&gt;&lt;/contributors&gt;&lt;titles&gt;&lt;title&gt;Functional status at discharge and 30-day readmission risk in COPD&lt;/title&gt;&lt;secondary-title&gt;Respir Med&lt;/secondary-title&gt;&lt;/titles&gt;&lt;periodical&gt;&lt;full-title&gt;Respir Med&lt;/full-title&gt;&lt;/periodical&gt;&lt;pages&gt;238-46&lt;/pages&gt;&lt;volume&gt;109&lt;/volume&gt;&lt;number&gt;2&lt;/number&gt;&lt;dates&gt;&lt;year&gt;2015&lt;/year&gt;&lt;/dates&gt;&lt;accession-num&gt;25559374&lt;/accession-num&gt;&lt;urls&gt;&lt;related-urls&gt;&lt;url&gt;https://uhn.idm.oclc.org/login?url=http://ovidsp.ovid.com/ovidweb.cgi?T=JS&amp;amp;CSC=Y&amp;amp;NEWS=N&amp;amp;PAGE=fulltext&amp;amp;D=med12&amp;amp;AN=25559374http://nt2yt7px7u.search.serialssolutions.com/?sid=OVID:Ovid+MEDLINE%28R%29+%3C2015%3E&amp;amp;genre=article&amp;amp;id=pmid:25559374&amp;amp;id=doi:10.1016%2&lt;/url&gt;&lt;/related-urls&gt;&lt;/urls&gt;&lt;electronic-resource-num&gt;https://dx.doi.org/10.1016/j.rmed.2014.12.004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176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097E5AB0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4F69C20A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7EC7AF8F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40553205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1F6CCD8C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769" w:type="dxa"/>
          </w:tcPr>
          <w:p w14:paraId="2C1644A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6D53CD58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42F9A8A6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Chen&lt;/Author&gt;&lt;Year&gt;2021&lt;/Year&gt;&lt;RecNum&gt;45&lt;/RecNum&gt;&lt;DisplayText&gt;&lt;style face="superscript"&gt;55&lt;/style&gt;&lt;/DisplayText&gt;&lt;record&gt;&lt;rec-number&gt;45&lt;/rec-number&gt;&lt;foreign-keys&gt;&lt;key app="EN" db-id="fvtv9d5pi5a55ae92z5v95drzxardspfsrvr" timestamp="1660738162"&gt;45&lt;/key&gt;&lt;/foreign-keys&gt;&lt;ref-type name="Journal Article"&gt;17&lt;/ref-type&gt;&lt;contributors&gt;&lt;authors&gt;&lt;author&gt;Chen, L.&lt;/author&gt;&lt;author&gt;Chen, S.&lt;/author&gt;&lt;/authors&gt;&lt;/contributors&gt;&lt;titles&gt;&lt;title&gt;Prediction of readmission in patients with acute exacerbation of chronic obstructive pulmonary disease within one year after treatment and discharge&lt;/title&gt;&lt;secondary-title&gt;BMC Pulmonary Medicine&lt;/secondary-title&gt;&lt;/titles&gt;&lt;periodical&gt;&lt;full-title&gt;BMC Pulmonary Medicine&lt;/full-title&gt;&lt;/periodical&gt;&lt;volume&gt;21(1) (no pagination)&lt;/volume&gt;&lt;dates&gt;&lt;year&gt;2021&lt;/year&gt;&lt;/dates&gt;&lt;accession-num&gt;2013950940&lt;/accession-num&gt;&lt;urls&gt;&lt;related-urls&gt;&lt;url&gt;http://www.biomedcentral.com/bmcpulmmed/https://uhn.idm.oclc.org/login?url=http://ovidsp.ovid.com/ovidweb.cgi?T=JS&amp;amp;CSC=Y&amp;amp;NEWS=N&amp;amp;PAGE=fulltext&amp;amp;D=emexb&amp;amp;AN=2013950940http://nt2yt7px7u.search.serialssolutions.com/?sid=OVID:Embase+Weekly+Updates&amp;amp;genre=article&amp;amp;&lt;/url&gt;&lt;/related-urls&gt;&lt;/urls&gt;&lt;electronic-resource-num&gt;https://dx.doi.org/10.1186/s12890-021-01692-3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55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047395" w:rsidRPr="009202A3" w14:paraId="0576762B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4DA6F730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1965B83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769" w:type="dxa"/>
          </w:tcPr>
          <w:p w14:paraId="6E57FBC7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4062E22D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2C8BACF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5F1952B9" w14:textId="77777777" w:rsidTr="00A8053F">
        <w:trPr>
          <w:gridAfter w:val="1"/>
          <w:wAfter w:w="13" w:type="dxa"/>
        </w:trPr>
        <w:tc>
          <w:tcPr>
            <w:tcW w:w="2405" w:type="dxa"/>
            <w:vMerge w:val="restart"/>
          </w:tcPr>
          <w:p w14:paraId="2C9FF037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Long-Acting Beta-Agonist vs Short-Acting Beta Agonist</w:t>
            </w:r>
          </w:p>
        </w:tc>
        <w:tc>
          <w:tcPr>
            <w:tcW w:w="1559" w:type="dxa"/>
          </w:tcPr>
          <w:p w14:paraId="0ECF485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769" w:type="dxa"/>
          </w:tcPr>
          <w:p w14:paraId="4117340E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Bollu&lt;/Author&gt;&lt;Year&gt;2017&lt;/Year&gt;&lt;RecNum&gt;34&lt;/RecNum&gt;&lt;DisplayText&gt;&lt;style face="superscript"&gt;44&lt;/style&gt;&lt;/DisplayText&gt;&lt;record&gt;&lt;rec-number&gt;34&lt;/rec-number&gt;&lt;foreign-keys&gt;&lt;key app="EN" db-id="fvtv9d5pi5a55ae92z5v95drzxardspfsrvr" timestamp="1660738162"&gt;34&lt;/key&gt;&lt;/foreign-keys&gt;&lt;ref-type name="Journal Article"&gt;17&lt;/ref-type&gt;&lt;contributors&gt;&lt;authors&gt;&lt;author&gt;Bollu, V.&lt;/author&gt;&lt;author&gt;Guerin, A.&lt;/author&gt;&lt;author&gt;Gauthier, G.&lt;/author&gt;&lt;author&gt;Hiscock, R.&lt;/author&gt;&lt;author&gt;Wu, E. Q.&lt;/author&gt;&lt;/authors&gt;&lt;/contributors&gt;&lt;titles&gt;&lt;title&gt;Readmission Risk in Chronic Obstructive Pulmonary Disease Patients: Comparative Study of Nebulized beta&amp;lt;sub&amp;gt;2&amp;lt;/sub&amp;gt;-Agonists&lt;/title&gt;&lt;secondary-title&gt;Drugs - real world outcomes&lt;/secondary-title&gt;&lt;/titles&gt;&lt;periodical&gt;&lt;full-title&gt;Drugs - Real World Outcomes&lt;/full-title&gt;&lt;/periodical&gt;&lt;pages&gt;33-41&lt;/pages&gt;&lt;volume&gt;4&lt;/volume&gt;&lt;number&gt;1&lt;/number&gt;&lt;dates&gt;&lt;year&gt;2017&lt;/year&gt;&lt;/dates&gt;&lt;accession-num&gt;27864792&lt;/accession-num&gt;&lt;urls&gt;&lt;related-urls&gt;&lt;url&gt;https://uhn.idm.oclc.org/login?url=http://ovidsp.ovid.com/ovidweb.cgi?T=JS&amp;amp;CSC=Y&amp;amp;NEWS=N&amp;amp;PAGE=fulltext&amp;amp;D=pmnm4&amp;amp;AN=27864792http://nt2yt7px7u.search.serialssolutions.com/?sid=OVID:Ovid+MEDLINE%28R%29+PubMed-not-MEDLINE+%3C2017+to+2019%3E&amp;amp;genre=article&amp;amp;id=pmi&lt;/url&gt;&lt;/related-urls&gt;&lt;/urls&gt;&lt;electronic-resource-num&gt;https://dx.doi.org/10.1007/s40801-016-0097-y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44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3234DFFE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3181E41F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05EB8504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69877EC3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0E16ECD7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769" w:type="dxa"/>
          </w:tcPr>
          <w:p w14:paraId="20889A1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338C6815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2C81AD8B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0DF3DADC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375AA3ED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2B4F7ACA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769" w:type="dxa"/>
          </w:tcPr>
          <w:p w14:paraId="232659FF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1157517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5DDD4D85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3826DA35" w14:textId="77777777" w:rsidTr="00A8053F">
        <w:trPr>
          <w:gridAfter w:val="1"/>
          <w:wAfter w:w="13" w:type="dxa"/>
        </w:trPr>
        <w:tc>
          <w:tcPr>
            <w:tcW w:w="2405" w:type="dxa"/>
            <w:vMerge w:val="restart"/>
          </w:tcPr>
          <w:p w14:paraId="5F1FE0D8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Long-Acting Beta-Agonist and Inhaled Corticosteroid</w:t>
            </w:r>
          </w:p>
        </w:tc>
        <w:tc>
          <w:tcPr>
            <w:tcW w:w="1559" w:type="dxa"/>
          </w:tcPr>
          <w:p w14:paraId="65019DC7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769" w:type="dxa"/>
          </w:tcPr>
          <w:p w14:paraId="0A0EB6EF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Nguyen&lt;/Author&gt;&lt;Year&gt;2015&lt;/Year&gt;&lt;RecNum&gt;166&lt;/RecNum&gt;&lt;DisplayText&gt;&lt;style face="superscript"&gt;176&lt;/style&gt;&lt;/DisplayText&gt;&lt;record&gt;&lt;rec-number&gt;166&lt;/rec-number&gt;&lt;foreign-keys&gt;&lt;key app="EN" db-id="fvtv9d5pi5a55ae92z5v95drzxardspfsrvr" timestamp="1660738162"&gt;166&lt;/key&gt;&lt;/foreign-keys&gt;&lt;ref-type name="Journal Article"&gt;17&lt;/ref-type&gt;&lt;contributors&gt;&lt;authors&gt;&lt;author&gt;Nguyen, H. Q.&lt;/author&gt;&lt;author&gt;Rondinelli, J.&lt;/author&gt;&lt;author&gt;Harrington, A.&lt;/author&gt;&lt;author&gt;Desai, S.&lt;/author&gt;&lt;author&gt;Amy Liu, I. L.&lt;/author&gt;&lt;author&gt;Lee, J. S.&lt;/author&gt;&lt;author&gt;Gould, M. K.&lt;/author&gt;&lt;/authors&gt;&lt;/contributors&gt;&lt;titles&gt;&lt;title&gt;Functional status at discharge and 30-day readmission risk in COPD&lt;/title&gt;&lt;secondary-title&gt;Respir Med&lt;/secondary-title&gt;&lt;/titles&gt;&lt;periodical&gt;&lt;full-title&gt;Respir Med&lt;/full-title&gt;&lt;/periodical&gt;&lt;pages&gt;238-46&lt;/pages&gt;&lt;volume&gt;109&lt;/volume&gt;&lt;number&gt;2&lt;/number&gt;&lt;dates&gt;&lt;year&gt;2015&lt;/year&gt;&lt;/dates&gt;&lt;accession-num&gt;25559374&lt;/accession-num&gt;&lt;urls&gt;&lt;related-urls&gt;&lt;url&gt;https://uhn.idm.oclc.org/login?url=http://ovidsp.ovid.com/ovidweb.cgi?T=JS&amp;amp;CSC=Y&amp;amp;NEWS=N&amp;amp;PAGE=fulltext&amp;amp;D=med12&amp;amp;AN=25559374http://nt2yt7px7u.search.serialssolutions.com/?sid=OVID:Ovid+MEDLINE%28R%29+%3C2015%3E&amp;amp;genre=article&amp;amp;id=pmid:25559374&amp;amp;id=doi:10.1016%2&lt;/url&gt;&lt;/related-urls&gt;&lt;/urls&gt;&lt;electronic-resource-num&gt;https://dx.doi.org/10.1016/j.rmed.2014.12.004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176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718CA7EB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3C12CBF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3B0BB5A0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458DEE2F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70F74D20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769" w:type="dxa"/>
          </w:tcPr>
          <w:p w14:paraId="5A56AC7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4A2394DE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5212EC9A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1EB538EF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4B43814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77C29B6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769" w:type="dxa"/>
          </w:tcPr>
          <w:p w14:paraId="7FD1148F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130EB740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3698CB1F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3CE56E21" w14:textId="77777777" w:rsidTr="00A8053F">
        <w:trPr>
          <w:gridAfter w:val="1"/>
          <w:wAfter w:w="13" w:type="dxa"/>
        </w:trPr>
        <w:tc>
          <w:tcPr>
            <w:tcW w:w="2405" w:type="dxa"/>
            <w:vMerge w:val="restart"/>
          </w:tcPr>
          <w:p w14:paraId="2955E60B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Long-Acting Bronchodilator</w:t>
            </w:r>
          </w:p>
        </w:tc>
        <w:tc>
          <w:tcPr>
            <w:tcW w:w="1559" w:type="dxa"/>
          </w:tcPr>
          <w:p w14:paraId="5F66F6D5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769" w:type="dxa"/>
          </w:tcPr>
          <w:p w14:paraId="0C18241F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152E6B77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30DD8288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7E865CB9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48BEAFD8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566CD2BA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769" w:type="dxa"/>
          </w:tcPr>
          <w:p w14:paraId="27DCFA9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63857413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11C2F038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Baker&lt;/Author&gt;&lt;Year&gt;2013&lt;/Year&gt;&lt;RecNum&gt;21&lt;/RecNum&gt;&lt;DisplayText&gt;&lt;style face="superscript"&gt;31&lt;/style&gt;&lt;/DisplayText&gt;&lt;record&gt;&lt;rec-number&gt;21&lt;/rec-number&gt;&lt;foreign-keys&gt;&lt;key app="EN" db-id="fvtv9d5pi5a55ae92z5v95drzxardspfsrvr" timestamp="1660738162"&gt;21&lt;/key&gt;&lt;/foreign-keys&gt;&lt;ref-type name="Journal Article"&gt;17&lt;/ref-type&gt;&lt;contributors&gt;&lt;authors&gt;&lt;author&gt;Baker, C. L.&lt;/author&gt;&lt;author&gt;Zou, K. H.&lt;/author&gt;&lt;author&gt;Su, J.&lt;/author&gt;&lt;/authors&gt;&lt;/contributors&gt;&lt;titles&gt;&lt;title&gt;Risk assessment of readmissions following an initial COPD-related hospitalization&lt;/title&gt;&lt;secondary-title&gt;Int J Chron Obstruct Pulmon Dis&lt;/secondary-title&gt;&lt;/titles&gt;&lt;periodical&gt;&lt;full-title&gt;Int J Chron Obstruct Pulmon Dis&lt;/full-title&gt;&lt;/periodical&gt;&lt;pages&gt;551-9&lt;/pages&gt;&lt;volume&gt;8&lt;/volume&gt;&lt;dates&gt;&lt;year&gt;2013&lt;/year&gt;&lt;/dates&gt;&lt;accession-num&gt;24348031&lt;/accession-num&gt;&lt;urls&gt;&lt;related-urls&gt;&lt;url&gt;https://uhn.idm.oclc.org/login?url=http://ovidsp.ovid.com/ovidweb.cgi?T=JS&amp;amp;CSC=Y&amp;amp;NEWS=N&amp;amp;PAGE=fulltext&amp;amp;D=med10&amp;amp;AN=24348031http://nt2yt7px7u.search.serialssolutions.com/?sid=OVID:Ovid+MEDLINE%28R%29+%3C2013%3E&amp;amp;genre=article&amp;amp;id=pmid:24348031&amp;amp;id=doi:10.2147%2&lt;/url&gt;&lt;/related-urls&gt;&lt;/urls&gt;&lt;electronic-resource-num&gt;https://dx.doi.org/10.2147/COPD.S51507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31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047395" w:rsidRPr="009202A3" w14:paraId="73A2EE37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03A010E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2EB46254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769" w:type="dxa"/>
          </w:tcPr>
          <w:p w14:paraId="592CFB25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2DAB90FC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29E5E585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0120469B" w14:textId="77777777" w:rsidTr="00A8053F">
        <w:trPr>
          <w:gridAfter w:val="1"/>
          <w:wAfter w:w="13" w:type="dxa"/>
        </w:trPr>
        <w:tc>
          <w:tcPr>
            <w:tcW w:w="2405" w:type="dxa"/>
            <w:vMerge w:val="restart"/>
          </w:tcPr>
          <w:p w14:paraId="4C999816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ebulized Long-Acting Beta2-Agonist vs Nebulized Short-Acting Beta2-Agonist</w:t>
            </w:r>
          </w:p>
        </w:tc>
        <w:tc>
          <w:tcPr>
            <w:tcW w:w="1559" w:type="dxa"/>
          </w:tcPr>
          <w:p w14:paraId="3B6C513E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769" w:type="dxa"/>
          </w:tcPr>
          <w:p w14:paraId="45759BC7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4BE5FC7B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5113D6B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51887C31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4E4156EA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3BB0281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769" w:type="dxa"/>
          </w:tcPr>
          <w:p w14:paraId="6FFF2B4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nversely 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Keshishian&lt;/Author&gt;&lt;Year&gt;2019&lt;/Year&gt;&lt;RecNum&gt;126&lt;/RecNum&gt;&lt;DisplayText&gt;&lt;style face="superscript"&gt;136&lt;/style&gt;&lt;/DisplayText&gt;&lt;record&gt;&lt;rec-number&gt;126&lt;/rec-number&gt;&lt;foreign-keys&gt;&lt;key app="EN" db-id="fvtv9d5pi5a55ae92z5v95drzxardspfsrvr" timestamp="1660738162"&gt;126&lt;/key&gt;&lt;/foreign-keys&gt;&lt;ref-type name="Journal Article"&gt;17&lt;/ref-type&gt;&lt;contributors&gt;&lt;authors&gt;&lt;author&gt;Keshishian, A.&lt;/author&gt;&lt;author&gt;Xie, L.&lt;/author&gt;&lt;author&gt;Dembek, C.&lt;/author&gt;&lt;author&gt;Yuce, H.&lt;/author&gt;&lt;/authors&gt;&lt;/contributors&gt;&lt;titles&gt;&lt;title&gt;Reduction in Hospital Readmission Rates Among Medicare Beneficiaries With Chronic Obstructive Pulmonary Disease: A Real-world Outcomes Study of Nebulized Bronchodilators&lt;/title&gt;&lt;secondary-title&gt;Clin Ther&lt;/secondary-title&gt;&lt;/titles&gt;&lt;periodical&gt;&lt;full-title&gt;Clin Ther&lt;/full-title&gt;&lt;/periodical&gt;&lt;pages&gt;2283-2296&lt;/pages&gt;&lt;volume&gt;41&lt;/volume&gt;&lt;number&gt;11&lt;/number&gt;&lt;dates&gt;&lt;year&gt;2019&lt;/year&gt;&lt;/dates&gt;&lt;accession-num&gt;31630815&lt;/accession-num&gt;&lt;urls&gt;&lt;related-urls&gt;&lt;url&gt;https://uhn.idm.oclc.org/login?url=http://ovidsp.ovid.com/ovidweb.cgi?T=JS&amp;amp;CSC=Y&amp;amp;NEWS=N&amp;amp;PAGE=fulltext&amp;amp;D=med16&amp;amp;AN=31630815http://nt2yt7px7u.search.serialssolutions.com/?sid=OVID:Ovid+MEDLINE%28R%29+%3C2019%3E&amp;amp;genre=article&amp;amp;id=pmid:31630815&amp;amp;id=doi:10.1016%2&lt;/url&gt;&lt;/related-urls&gt;&lt;/urls&gt;&lt;electronic-resource-num&gt;https://dx.doi.org/10.1016/j.clinthera.2019.09.001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136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2B2B7D90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3E7CB715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54DDC197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7C113C4A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3C42D094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769" w:type="dxa"/>
          </w:tcPr>
          <w:p w14:paraId="6A48949B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7D79EC26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496578F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493A307F" w14:textId="77777777" w:rsidTr="00A8053F">
        <w:trPr>
          <w:gridAfter w:val="1"/>
          <w:wAfter w:w="13" w:type="dxa"/>
        </w:trPr>
        <w:tc>
          <w:tcPr>
            <w:tcW w:w="2405" w:type="dxa"/>
            <w:vMerge w:val="restart"/>
          </w:tcPr>
          <w:p w14:paraId="5A58AA5A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ebulised Treatment</w:t>
            </w:r>
          </w:p>
        </w:tc>
        <w:tc>
          <w:tcPr>
            <w:tcW w:w="1559" w:type="dxa"/>
          </w:tcPr>
          <w:p w14:paraId="168C1923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769" w:type="dxa"/>
          </w:tcPr>
          <w:p w14:paraId="17AD106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655B4490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79623FE5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0805BAC0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58635F2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77469EBA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769" w:type="dxa"/>
          </w:tcPr>
          <w:p w14:paraId="6B4448EB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35AE493F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7A3CC2AF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Gudmundsson&lt;/Author&gt;&lt;Year&gt;2005&lt;/Year&gt;&lt;RecNum&gt;94&lt;/RecNum&gt;&lt;DisplayText&gt;&lt;style face="superscript"&gt;104&lt;/style&gt;&lt;/DisplayText&gt;&lt;record&gt;&lt;rec-number&gt;94&lt;/rec-number&gt;&lt;foreign-keys&gt;&lt;key app="EN" db-id="fvtv9d5pi5a55ae92z5v95drzxardspfsrvr" timestamp="1660738162"&gt;94&lt;/key&gt;&lt;/foreign-keys&gt;&lt;ref-type name="Journal Article"&gt;17&lt;/ref-type&gt;&lt;contributors&gt;&lt;authors&gt;&lt;author&gt;Gudmundsson, G.&lt;/author&gt;&lt;author&gt;Gislason, T.&lt;/author&gt;&lt;author&gt;Janson, C.&lt;/author&gt;&lt;author&gt;Lindberg, E.&lt;/author&gt;&lt;author&gt;Hallin, R.&lt;/author&gt;&lt;author&gt;Ulrik, C. S.&lt;/author&gt;&lt;author&gt;Brondum, E.&lt;/author&gt;&lt;author&gt;Nieminen, M. M.&lt;/author&gt;&lt;author&gt;Aine, T.&lt;/author&gt;&lt;author&gt;Bakke, P.&lt;/author&gt;&lt;/authors&gt;&lt;/contributors&gt;&lt;titles&gt;&lt;title&gt;Risk factors for rehospitalisation in COPD: role of health status, anxiety and depression&lt;/title&gt;&lt;secondary-title&gt;Eur Respir J&lt;/secondary-title&gt;&lt;/titles&gt;&lt;periodical&gt;&lt;full-title&gt;Eur Respir J&lt;/full-title&gt;&lt;/periodical&gt;&lt;pages&gt;414-9&lt;/pages&gt;&lt;volume&gt;26&lt;/volume&gt;&lt;number&gt;3&lt;/number&gt;&lt;dates&gt;&lt;year&gt;2005&lt;/year&gt;&lt;/dates&gt;&lt;accession-num&gt;16135721&lt;/accession-num&gt;&lt;urls&gt;&lt;related-urls&gt;&lt;url&gt;https://uhn.idm.oclc.org/login?url=http://ovidsp.ovid.com/ovidweb.cgi?T=JS&amp;amp;CSC=Y&amp;amp;NEWS=N&amp;amp;PAGE=fulltext&amp;amp;D=med6&amp;amp;AN=16135721http://nt2yt7px7u.search.serialssolutions.com/?sid=OVID:Ovid+MEDLINE%28R%29+%3C2005+to+2007%3E&amp;amp;genre=article&amp;amp;id=pmid:16135721&amp;amp;id=doi:10&lt;/url&gt;&lt;/related-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104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047395" w:rsidRPr="009202A3" w14:paraId="35A67EEF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5ED9FEF0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6C1616F3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769" w:type="dxa"/>
          </w:tcPr>
          <w:p w14:paraId="267B595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651F628D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0014B66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7E390BA7" w14:textId="77777777" w:rsidTr="00A8053F">
        <w:trPr>
          <w:gridAfter w:val="1"/>
          <w:wAfter w:w="13" w:type="dxa"/>
        </w:trPr>
        <w:tc>
          <w:tcPr>
            <w:tcW w:w="2405" w:type="dxa"/>
            <w:vMerge w:val="restart"/>
          </w:tcPr>
          <w:p w14:paraId="4F6077C8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Oral Nutritional Supplementation</w:t>
            </w:r>
          </w:p>
        </w:tc>
        <w:tc>
          <w:tcPr>
            <w:tcW w:w="1559" w:type="dxa"/>
          </w:tcPr>
          <w:p w14:paraId="42E01CC8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769" w:type="dxa"/>
          </w:tcPr>
          <w:p w14:paraId="2ABCF86D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nversely 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Snider&lt;/Author&gt;&lt;Year&gt;2015&lt;/Year&gt;&lt;RecNum&gt;215&lt;/RecNum&gt;&lt;DisplayText&gt;&lt;style face="superscript"&gt;225&lt;/style&gt;&lt;/DisplayText&gt;&lt;record&gt;&lt;rec-number&gt;215&lt;/rec-number&gt;&lt;foreign-keys&gt;&lt;key app="EN" db-id="fvtv9d5pi5a55ae92z5v95drzxardspfsrvr" timestamp="1660738162"&gt;215&lt;/key&gt;&lt;/foreign-keys&gt;&lt;ref-type name="Journal Article"&gt;17&lt;/ref-type&gt;&lt;contributors&gt;&lt;authors&gt;&lt;author&gt;Snider, J. T.&lt;/author&gt;&lt;author&gt;Jena, A. B.&lt;/author&gt;&lt;author&gt;Linthicum, M. T.&lt;/author&gt;&lt;author&gt;Hegazi, R. A.&lt;/author&gt;&lt;author&gt;Partridge, J. S.&lt;/author&gt;&lt;author&gt;LaVallee, C.&lt;/author&gt;&lt;author&gt;Lakdawalla, D. N.&lt;/author&gt;&lt;author&gt;Wischmeyer, P. E.&lt;/author&gt;&lt;/authors&gt;&lt;/contributors&gt;&lt;titles&gt;&lt;title&gt;Effect of hospital use of oral nutritional supplementation on length of stay, hospital cost, and 30-day readmissions among Medicare patients with COPD&lt;/title&gt;&lt;secondary-title&gt;Chest&lt;/secondary-title&gt;&lt;/titles&gt;&lt;periodical&gt;&lt;full-title&gt;Chest&lt;/full-title&gt;&lt;/periodical&gt;&lt;pages&gt;1477-1484&lt;/pages&gt;&lt;volume&gt;147&lt;/volume&gt;&lt;number&gt;6&lt;/number&gt;&lt;dates&gt;&lt;year&gt;2015&lt;/year&gt;&lt;/dates&gt;&lt;accession-num&gt;25357165&lt;/accession-num&gt;&lt;urls&gt;&lt;related-urls&gt;&lt;url&gt;https://uhn.idm.oclc.org/login?url=http://ovidsp.ovid.com/ovidweb.cgi?T=JS&amp;amp;CSC=Y&amp;amp;NEWS=N&amp;amp;PAGE=fulltext&amp;amp;D=med12&amp;amp;AN=25357165http://nt2yt7px7u.search.serialssolutions.com/?sid=OVID:Ovid+MEDLINE%28R%29+%3C2015%3E&amp;amp;genre=article&amp;amp;id=pmid:25357165&amp;amp;id=doi:10.1378%2&lt;/url&gt;&lt;/related-urls&gt;&lt;/urls&gt;&lt;electronic-resource-num&gt;https://dx.doi.org/10.1378/chest.14-1368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225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2E934A4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6395A07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11394D20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6D81087E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0A2FA950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769" w:type="dxa"/>
          </w:tcPr>
          <w:p w14:paraId="617F05F4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61143BB4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60434EF7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69CDA63F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5E506D9C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4E89E13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769" w:type="dxa"/>
          </w:tcPr>
          <w:p w14:paraId="1A92229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734607B8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60A30A43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2281C4FF" w14:textId="77777777" w:rsidTr="00A8053F">
        <w:trPr>
          <w:gridAfter w:val="1"/>
          <w:wAfter w:w="13" w:type="dxa"/>
        </w:trPr>
        <w:tc>
          <w:tcPr>
            <w:tcW w:w="2405" w:type="dxa"/>
            <w:vMerge w:val="restart"/>
          </w:tcPr>
          <w:p w14:paraId="116FAD0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Oral Theophylline</w:t>
            </w:r>
          </w:p>
        </w:tc>
        <w:tc>
          <w:tcPr>
            <w:tcW w:w="1559" w:type="dxa"/>
          </w:tcPr>
          <w:p w14:paraId="044DE633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769" w:type="dxa"/>
          </w:tcPr>
          <w:p w14:paraId="3B84E148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73C36E2E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2B66D18C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65734977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676F3C0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315DFC9B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769" w:type="dxa"/>
          </w:tcPr>
          <w:p w14:paraId="7DB0A504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7CB77B1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25F93BAE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Gudmundsson&lt;/Author&gt;&lt;Year&gt;2005&lt;/Year&gt;&lt;RecNum&gt;94&lt;/RecNum&gt;&lt;DisplayText&gt;&lt;style face="superscript"&gt;104&lt;/style&gt;&lt;/DisplayText&gt;&lt;record&gt;&lt;rec-number&gt;94&lt;/rec-number&gt;&lt;foreign-keys&gt;&lt;key app="EN" db-id="fvtv9d5pi5a55ae92z5v95drzxardspfsrvr" timestamp="1660738162"&gt;94&lt;/key&gt;&lt;/foreign-keys&gt;&lt;ref-type name="Journal Article"&gt;17&lt;/ref-type&gt;&lt;contributors&gt;&lt;authors&gt;&lt;author&gt;Gudmundsson, G.&lt;/author&gt;&lt;author&gt;Gislason, T.&lt;/author&gt;&lt;author&gt;Janson, C.&lt;/author&gt;&lt;author&gt;Lindberg, E.&lt;/author&gt;&lt;author&gt;Hallin, R.&lt;/author&gt;&lt;author&gt;Ulrik, C. S.&lt;/author&gt;&lt;author&gt;Brondum, E.&lt;/author&gt;&lt;author&gt;Nieminen, M. M.&lt;/author&gt;&lt;author&gt;Aine, T.&lt;/author&gt;&lt;author&gt;Bakke, P.&lt;/author&gt;&lt;/authors&gt;&lt;/contributors&gt;&lt;titles&gt;&lt;title&gt;Risk factors for rehospitalisation in COPD: role of health status, anxiety and depression&lt;/title&gt;&lt;secondary-title&gt;Eur Respir J&lt;/secondary-title&gt;&lt;/titles&gt;&lt;periodical&gt;&lt;full-title&gt;Eur Respir J&lt;/full-title&gt;&lt;/periodical&gt;&lt;pages&gt;414-9&lt;/pages&gt;&lt;volume&gt;26&lt;/volume&gt;&lt;number&gt;3&lt;/number&gt;&lt;dates&gt;&lt;year&gt;2005&lt;/year&gt;&lt;/dates&gt;&lt;accession-num&gt;16135721&lt;/accession-num&gt;&lt;urls&gt;&lt;related-urls&gt;&lt;url&gt;https://uhn.idm.oclc.org/login?url=http://ovidsp.ovid.com/ovidweb.cgi?T=JS&amp;amp;CSC=Y&amp;amp;NEWS=N&amp;amp;PAGE=fulltext&amp;amp;D=med6&amp;amp;AN=16135721http://nt2yt7px7u.search.serialssolutions.com/?sid=OVID:Ovid+MEDLINE%28R%29+%3C2005+to+2007%3E&amp;amp;genre=article&amp;amp;id=pmid:16135721&amp;amp;id=doi:10&lt;/url&gt;&lt;/related-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104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047395" w:rsidRPr="009202A3" w14:paraId="41886F36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12D65078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42D9D73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769" w:type="dxa"/>
          </w:tcPr>
          <w:p w14:paraId="3A217D9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31DB0CCD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3B86E83E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1796B333" w14:textId="77777777" w:rsidTr="00A8053F">
        <w:trPr>
          <w:gridAfter w:val="1"/>
          <w:wAfter w:w="13" w:type="dxa"/>
        </w:trPr>
        <w:tc>
          <w:tcPr>
            <w:tcW w:w="2405" w:type="dxa"/>
            <w:vMerge w:val="restart"/>
          </w:tcPr>
          <w:p w14:paraId="2A1F388B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oflumilast</w:t>
            </w:r>
          </w:p>
        </w:tc>
        <w:tc>
          <w:tcPr>
            <w:tcW w:w="1559" w:type="dxa"/>
          </w:tcPr>
          <w:p w14:paraId="0AC902BE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769" w:type="dxa"/>
          </w:tcPr>
          <w:p w14:paraId="5C7AE91F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nversely 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Fu&lt;/Author&gt;&lt;Year&gt;2015&lt;/Year&gt;&lt;RecNum&gt;75&lt;/RecNum&gt;&lt;DisplayText&gt;&lt;style face="superscript"&gt;85&lt;/style&gt;&lt;/DisplayText&gt;&lt;record&gt;&lt;rec-number&gt;75&lt;/rec-number&gt;&lt;foreign-keys&gt;&lt;key app="EN" db-id="fvtv9d5pi5a55ae92z5v95drzxardspfsrvr" timestamp="1660738162"&gt;75&lt;/key&gt;&lt;/foreign-keys&gt;&lt;ref-type name="Journal Article"&gt;17&lt;/ref-type&gt;&lt;contributors&gt;&lt;authors&gt;&lt;author&gt;Fu, A. Z.&lt;/author&gt;&lt;author&gt;Sun, S. X.&lt;/author&gt;&lt;author&gt;Huang, X.&lt;/author&gt;&lt;author&gt;Amin, A. N.&lt;/author&gt;&lt;/authors&gt;&lt;/contributors&gt;&lt;titles&gt;&lt;title&gt;Lower 30-day readmission rates with roflumilast treatment among patients hospitalized for chronic obstructive pulmonary disease&lt;/title&gt;&lt;secondary-title&gt;Int J Chron Obstruct Pulmon Dis&lt;/secondary-title&gt;&lt;/titles&gt;&lt;periodical&gt;&lt;full-title&gt;Int J Chron Obstruct Pulmon Dis&lt;/full-title&gt;&lt;/periodical&gt;&lt;pages&gt;909-15&lt;/pages&gt;&lt;volume&gt;10&lt;/volume&gt;&lt;dates&gt;&lt;year&gt;2015&lt;/year&gt;&lt;/dates&gt;&lt;accession-num&gt;25999706&lt;/accession-num&gt;&lt;urls&gt;&lt;related-urls&gt;&lt;url&gt;https://uhn.idm.oclc.org/login?url=http://ovidsp.ovid.com/ovidweb.cgi?T=JS&amp;amp;CSC=Y&amp;amp;NEWS=N&amp;amp;PAGE=fulltext&amp;amp;D=med12&amp;amp;AN=25999706http://nt2yt7px7u.search.serialssolutions.com/?sid=OVID:Ovid+MEDLINE%28R%29+%3C2015%3E&amp;amp;genre=article&amp;amp;id=pmid:25999706&amp;amp;id=doi:10.2147%2&lt;/url&gt;&lt;/related-urls&gt;&lt;/urls&gt;&lt;electronic-resource-num&gt;https://dx.doi.org/10.2147/COPD.S83082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85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724E29A5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3BA0818C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7D89D5D0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0B656F1E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4D647F3B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769" w:type="dxa"/>
          </w:tcPr>
          <w:p w14:paraId="2371D027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604B3A36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410525D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48059CB5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2BDC808E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453C81F5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769" w:type="dxa"/>
          </w:tcPr>
          <w:p w14:paraId="3D525A96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1B6A0A6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4E1CF59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4335F11D" w14:textId="77777777" w:rsidTr="00A8053F">
        <w:trPr>
          <w:gridAfter w:val="1"/>
          <w:wAfter w:w="13" w:type="dxa"/>
        </w:trPr>
        <w:tc>
          <w:tcPr>
            <w:tcW w:w="2405" w:type="dxa"/>
            <w:vMerge w:val="restart"/>
          </w:tcPr>
          <w:p w14:paraId="1A59AE36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hort-Acting Bronchodilator</w:t>
            </w:r>
          </w:p>
        </w:tc>
        <w:tc>
          <w:tcPr>
            <w:tcW w:w="1559" w:type="dxa"/>
          </w:tcPr>
          <w:p w14:paraId="7D7D1B04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769" w:type="dxa"/>
          </w:tcPr>
          <w:p w14:paraId="43825AA5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7ADC3EE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6E65673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05289506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076FC5AC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65FF0CAE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769" w:type="dxa"/>
          </w:tcPr>
          <w:p w14:paraId="04966E1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1A094983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7155D71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Baker&lt;/Author&gt;&lt;Year&gt;2013&lt;/Year&gt;&lt;RecNum&gt;21&lt;/RecNum&gt;&lt;DisplayText&gt;&lt;style face="superscript"&gt;31&lt;/style&gt;&lt;/DisplayText&gt;&lt;record&gt;&lt;rec-number&gt;21&lt;/rec-number&gt;&lt;foreign-keys&gt;&lt;key app="EN" db-id="fvtv9d5pi5a55ae92z5v95drzxardspfsrvr" timestamp="1660738162"&gt;21&lt;/key&gt;&lt;/foreign-keys&gt;&lt;ref-type name="Journal Article"&gt;17&lt;/ref-type&gt;&lt;contributors&gt;&lt;authors&gt;&lt;author&gt;Baker, C. L.&lt;/author&gt;&lt;author&gt;Zou, K. H.&lt;/author&gt;&lt;author&gt;Su, J.&lt;/author&gt;&lt;/authors&gt;&lt;/contributors&gt;&lt;titles&gt;&lt;title&gt;Risk assessment of readmissions following an initial COPD-related hospitalization&lt;/title&gt;&lt;secondary-title&gt;Int J Chron Obstruct Pulmon Dis&lt;/secondary-title&gt;&lt;/titles&gt;&lt;periodical&gt;&lt;full-title&gt;Int J Chron Obstruct Pulmon Dis&lt;/full-title&gt;&lt;/periodical&gt;&lt;pages&gt;551-9&lt;/pages&gt;&lt;volume&gt;8&lt;/volume&gt;&lt;dates&gt;&lt;year&gt;2013&lt;/year&gt;&lt;/dates&gt;&lt;accession-num&gt;24348031&lt;/accession-num&gt;&lt;urls&gt;&lt;related-urls&gt;&lt;url&gt;https://uhn.idm.oclc.org/login?url=http://ovidsp.ovid.com/ovidweb.cgi?T=JS&amp;amp;CSC=Y&amp;amp;NEWS=N&amp;amp;PAGE=fulltext&amp;amp;D=med10&amp;amp;AN=24348031http://nt2yt7px7u.search.serialssolutions.com/?sid=OVID:Ovid+MEDLINE%28R%29+%3C2013%3E&amp;amp;genre=article&amp;amp;id=pmid:24348031&amp;amp;id=doi:10.2147%2&lt;/url&gt;&lt;/related-urls&gt;&lt;/urls&gt;&lt;electronic-resource-num&gt;https://dx.doi.org/10.2147/COPD.S51507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31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047395" w:rsidRPr="009202A3" w14:paraId="5B56DEF8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00E9C5C0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2353FD9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769" w:type="dxa"/>
          </w:tcPr>
          <w:p w14:paraId="68335A9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15278A65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28F50894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7D899BF6" w14:textId="77777777" w:rsidTr="00A8053F">
        <w:trPr>
          <w:gridAfter w:val="1"/>
          <w:wAfter w:w="13" w:type="dxa"/>
        </w:trPr>
        <w:tc>
          <w:tcPr>
            <w:tcW w:w="2405" w:type="dxa"/>
            <w:vMerge w:val="restart"/>
          </w:tcPr>
          <w:p w14:paraId="2EB4BBB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hort-Acting Anti-</w:t>
            </w:r>
            <w:proofErr w:type="spellStart"/>
            <w:r>
              <w:rPr>
                <w:rFonts w:ascii="Times New Roman" w:hAnsi="Times New Roman" w:cs="Times New Roman"/>
              </w:rPr>
              <w:t>Cholinergics</w:t>
            </w:r>
            <w:proofErr w:type="spellEnd"/>
          </w:p>
        </w:tc>
        <w:tc>
          <w:tcPr>
            <w:tcW w:w="1559" w:type="dxa"/>
          </w:tcPr>
          <w:p w14:paraId="669148D8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769" w:type="dxa"/>
          </w:tcPr>
          <w:p w14:paraId="6EA4749C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361A8553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3279965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0A933C62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23311F16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2E82461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769" w:type="dxa"/>
          </w:tcPr>
          <w:p w14:paraId="56C6C10F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Nguyen&lt;/Author&gt;&lt;Year&gt;2015&lt;/Year&gt;&lt;RecNum&gt;166&lt;/RecNum&gt;&lt;DisplayText&gt;&lt;style face="superscript"&gt;176&lt;/style&gt;&lt;/DisplayText&gt;&lt;record&gt;&lt;rec-number&gt;166&lt;/rec-number&gt;&lt;foreign-keys&gt;&lt;key app="EN" db-id="fvtv9d5pi5a55ae92z5v95drzxardspfsrvr" timestamp="1660738162"&gt;166&lt;/key&gt;&lt;/foreign-keys&gt;&lt;ref-type name="Journal Article"&gt;17&lt;/ref-type&gt;&lt;contributors&gt;&lt;authors&gt;&lt;author&gt;Nguyen, H. Q.&lt;/author&gt;&lt;author&gt;Rondinelli, J.&lt;/author&gt;&lt;author&gt;Harrington, A.&lt;/author&gt;&lt;author&gt;Desai, S.&lt;/author&gt;&lt;author&gt;Amy Liu, I. L.&lt;/author&gt;&lt;author&gt;Lee, J. S.&lt;/author&gt;&lt;author&gt;Gould, M. K.&lt;/author&gt;&lt;/authors&gt;&lt;/contributors&gt;&lt;titles&gt;&lt;title&gt;Functional status at discharge and 30-day readmission risk in COPD&lt;/title&gt;&lt;secondary-title&gt;Respir Med&lt;/secondary-title&gt;&lt;/titles&gt;&lt;periodical&gt;&lt;full-title&gt;Respir Med&lt;/full-title&gt;&lt;/periodical&gt;&lt;pages&gt;238-46&lt;/pages&gt;&lt;volume&gt;109&lt;/volume&gt;&lt;number&gt;2&lt;/number&gt;&lt;dates&gt;&lt;year&gt;2015&lt;/year&gt;&lt;/dates&gt;&lt;accession-num&gt;25559374&lt;/accession-num&gt;&lt;urls&gt;&lt;related-urls&gt;&lt;url&gt;https://uhn.idm.oclc.org/login?url=http://ovidsp.ovid.com/ovidweb.cgi?T=JS&amp;amp;CSC=Y&amp;amp;NEWS=N&amp;amp;PAGE=fulltext&amp;amp;D=med12&amp;amp;AN=25559374http://nt2yt7px7u.search.serialssolutions.com/?sid=OVID:Ovid+MEDLINE%28R%29+%3C2015%3E&amp;amp;genre=article&amp;amp;id=pmid:25559374&amp;amp;id=doi:10.1016%2&lt;/url&gt;&lt;/related-urls&gt;&lt;/urls&gt;&lt;electronic-resource-num&gt;https://dx.doi.org/10.1016/j.rmed.2014.12.004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176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21E92FD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09DD51AE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2E09265A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4D80299B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48C90D6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769" w:type="dxa"/>
          </w:tcPr>
          <w:p w14:paraId="6413158F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4B2EE830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618E6016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6C486D14" w14:textId="77777777" w:rsidTr="00A8053F">
        <w:trPr>
          <w:gridAfter w:val="1"/>
          <w:wAfter w:w="13" w:type="dxa"/>
        </w:trPr>
        <w:tc>
          <w:tcPr>
            <w:tcW w:w="2405" w:type="dxa"/>
            <w:vMerge w:val="restart"/>
          </w:tcPr>
          <w:p w14:paraId="301115ED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oft Mist Inhaler vs Dry Powder Inhaler</w:t>
            </w:r>
          </w:p>
        </w:tc>
        <w:tc>
          <w:tcPr>
            <w:tcW w:w="1559" w:type="dxa"/>
          </w:tcPr>
          <w:p w14:paraId="1A82E6AA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769" w:type="dxa"/>
          </w:tcPr>
          <w:p w14:paraId="2AD7B8C3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nversely 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Singer&lt;/Author&gt;&lt;Year&gt;2020&lt;/Year&gt;&lt;RecNum&gt;213&lt;/RecNum&gt;&lt;DisplayText&gt;&lt;style face="superscript"&gt;223&lt;/style&gt;&lt;/DisplayText&gt;&lt;record&gt;&lt;rec-number&gt;213&lt;/rec-number&gt;&lt;foreign-keys&gt;&lt;key app="EN" db-id="fvtv9d5pi5a55ae92z5v95drzxardspfsrvr" timestamp="1660738162"&gt;213&lt;/key&gt;&lt;/foreign-keys&gt;&lt;ref-type name="Journal Article"&gt;17&lt;/ref-type&gt;&lt;contributors&gt;&lt;authors&gt;&lt;author&gt;Singer, D.&lt;/author&gt;&lt;author&gt;Bengtson, L. G. S.&lt;/author&gt;&lt;author&gt;Elliott, C.&lt;/author&gt;&lt;author&gt;Buikema, A. R.&lt;/author&gt;&lt;author&gt;Franchino-Elder, J.&lt;/author&gt;&lt;/authors&gt;&lt;/contributors&gt;&lt;titles&gt;&lt;title&gt;Healthcare Resource Utilization, Exacerbations, and Readmissions Among Medicare Patients with Chronic Obstructive Pulmonary Disease After Long-Acting Muscarinic Antagonist Therapy Initiation with Soft Mist versus Dry Powder Inhalers&lt;/title&gt;&lt;secondary-title&gt;Int J Chron Obstruct Pulmon Dis&lt;/secondary-title&gt;&lt;/titles&gt;&lt;periodical&gt;&lt;full-title&gt;Int J Chron Obstruct Pulmon Dis&lt;/full-title&gt;&lt;/periodical&gt;&lt;pages&gt;3239-3250&lt;/pages&gt;&lt;volume&gt;15&lt;/volume&gt;&lt;dates&gt;&lt;year&gt;2020&lt;/year&gt;&lt;/dates&gt;&lt;accession-num&gt;33324047&lt;/accession-num&gt;&lt;urls&gt;&lt;related-urls&gt;&lt;url&gt;https://uhn.idm.oclc.org/login?url=http://ovidsp.ovid.com/ovidweb.cgi?T=JS&amp;amp;CSC=Y&amp;amp;NEWS=N&amp;amp;PAGE=fulltext&amp;amp;D=med18&amp;amp;AN=33324047http://nt2yt7px7u.search.serialssolutions.com/?sid=OVID:Ovid+MEDLINE%28R%29+%3C2020+to+2021%3E&amp;amp;genre=article&amp;amp;id=pmid:33324047&amp;amp;id=doi:1&lt;/url&gt;&lt;/related-urls&gt;&lt;/urls&gt;&lt;electronic-resource-num&gt;https://dx.doi.org/10.2147/COPD.S284678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223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30D7E2BD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65223497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7320B405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318D8B8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1E2DBBCB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769" w:type="dxa"/>
          </w:tcPr>
          <w:p w14:paraId="5B8A0BBF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59F196A5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242D263D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3F18718F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48A7170E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4D2C5C03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769" w:type="dxa"/>
          </w:tcPr>
          <w:p w14:paraId="39D2B675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63AE7866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374DCF5A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0B349534" w14:textId="77777777" w:rsidTr="00A8053F">
        <w:trPr>
          <w:gridAfter w:val="1"/>
          <w:wAfter w:w="13" w:type="dxa"/>
        </w:trPr>
        <w:tc>
          <w:tcPr>
            <w:tcW w:w="2405" w:type="dxa"/>
            <w:vMerge w:val="restart"/>
          </w:tcPr>
          <w:p w14:paraId="27C947D4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lastRenderedPageBreak/>
              <w:t>Systemic Corticosteroids</w:t>
            </w:r>
          </w:p>
        </w:tc>
        <w:tc>
          <w:tcPr>
            <w:tcW w:w="1559" w:type="dxa"/>
          </w:tcPr>
          <w:p w14:paraId="6FD5516D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769" w:type="dxa"/>
          </w:tcPr>
          <w:p w14:paraId="65A1B264" w14:textId="77777777" w:rsidR="00047395" w:rsidRPr="009202A3" w:rsidRDefault="00047395" w:rsidP="00A8053F">
            <w:pPr>
              <w:tabs>
                <w:tab w:val="right" w:pos="3138"/>
              </w:tabs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Nguyen&lt;/Author&gt;&lt;Year&gt;2014&lt;/Year&gt;&lt;RecNum&gt;165&lt;/RecNum&gt;&lt;DisplayText&gt;&lt;style face="superscript"&gt;175&lt;/style&gt;&lt;/DisplayText&gt;&lt;record&gt;&lt;rec-number&gt;165&lt;/rec-number&gt;&lt;foreign-keys&gt;&lt;key app="EN" db-id="fvtv9d5pi5a55ae92z5v95drzxardspfsrvr" timestamp="1660738162"&gt;165&lt;/key&gt;&lt;/foreign-keys&gt;&lt;ref-type name="Journal Article"&gt;17&lt;/ref-type&gt;&lt;contributors&gt;&lt;authors&gt;&lt;author&gt;Nguyen, H. Q.&lt;/author&gt;&lt;author&gt;Chu, L.&lt;/author&gt;&lt;author&gt;Liu, I. L. A.&lt;/author&gt;&lt;author&gt;Lee, J. S.&lt;/author&gt;&lt;author&gt;Suh, D.&lt;/author&gt;&lt;author&gt;Korotzer, B.&lt;/author&gt;&lt;author&gt;Yuen, G.&lt;/author&gt;&lt;author&gt;Desai, S.&lt;/author&gt;&lt;author&gt;Coleman, K. J.&lt;/author&gt;&lt;author&gt;Xiang, A. H.&lt;/author&gt;&lt;author&gt;Gould, M. K.&lt;/author&gt;&lt;/authors&gt;&lt;/contributors&gt;&lt;titles&gt;&lt;title&gt;Associations between physical activity and 30-day readmission risk in chronic obstructive pulmonary disease&lt;/title&gt;&lt;secondary-title&gt;Annals of the American Thoracic Society&lt;/secondary-title&gt;&lt;/titles&gt;&lt;periodical&gt;&lt;full-title&gt;Annals of the American Thoracic Society&lt;/full-title&gt;&lt;/periodical&gt;&lt;pages&gt;695-705&lt;/pages&gt;&lt;volume&gt;11(5)&lt;/volume&gt;&lt;dates&gt;&lt;year&gt;2014&lt;/year&gt;&lt;/dates&gt;&lt;accession-num&gt;373432648&lt;/accession-num&gt;&lt;urls&gt;&lt;related-urls&gt;&lt;url&gt;http://www.atsjournals.org/doi/pdf/10.1513/AnnalsATS.201401-017OChttps://uhn.idm.oclc.org/login?url=http://ovidsp.ovid.com/ovidweb.cgi?T=JS&amp;amp;CSC=Y&amp;amp;NEWS=N&amp;amp;PAGE=fulltext&amp;amp;D=emed15&amp;amp;AN=373432648http://nt2yt7px7u.search.serialssolutions.com/?sid=OVID:Embase&amp;amp;genr&lt;/url&gt;&lt;/related-urls&gt;&lt;/urls&gt;&lt;electronic-resource-num&gt;http://dx.doi.org/10.1513/AnnalsATS.201401-017OC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175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07458078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105E42C7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4D978EDC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7B4C953F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44069C48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769" w:type="dxa"/>
          </w:tcPr>
          <w:p w14:paraId="4CA63C83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Nguyen&lt;/Author&gt;&lt;Year&gt;2015&lt;/Year&gt;&lt;RecNum&gt;166&lt;/RecNum&gt;&lt;DisplayText&gt;&lt;style face="superscript"&gt;176&lt;/style&gt;&lt;/DisplayText&gt;&lt;record&gt;&lt;rec-number&gt;166&lt;/rec-number&gt;&lt;foreign-keys&gt;&lt;key app="EN" db-id="fvtv9d5pi5a55ae92z5v95drzxardspfsrvr" timestamp="1660738162"&gt;166&lt;/key&gt;&lt;/foreign-keys&gt;&lt;ref-type name="Journal Article"&gt;17&lt;/ref-type&gt;&lt;contributors&gt;&lt;authors&gt;&lt;author&gt;Nguyen, H. Q.&lt;/author&gt;&lt;author&gt;Rondinelli, J.&lt;/author&gt;&lt;author&gt;Harrington, A.&lt;/author&gt;&lt;author&gt;Desai, S.&lt;/author&gt;&lt;author&gt;Amy Liu, I. L.&lt;/author&gt;&lt;author&gt;Lee, J. S.&lt;/author&gt;&lt;author&gt;Gould, M. K.&lt;/author&gt;&lt;/authors&gt;&lt;/contributors&gt;&lt;titles&gt;&lt;title&gt;Functional status at discharge and 30-day readmission risk in COPD&lt;/title&gt;&lt;secondary-title&gt;Respir Med&lt;/secondary-title&gt;&lt;/titles&gt;&lt;periodical&gt;&lt;full-title&gt;Respir Med&lt;/full-title&gt;&lt;/periodical&gt;&lt;pages&gt;238-46&lt;/pages&gt;&lt;volume&gt;109&lt;/volume&gt;&lt;number&gt;2&lt;/number&gt;&lt;dates&gt;&lt;year&gt;2015&lt;/year&gt;&lt;/dates&gt;&lt;accession-num&gt;25559374&lt;/accession-num&gt;&lt;urls&gt;&lt;related-urls&gt;&lt;url&gt;https://uhn.idm.oclc.org/login?url=http://ovidsp.ovid.com/ovidweb.cgi?T=JS&amp;amp;CSC=Y&amp;amp;NEWS=N&amp;amp;PAGE=fulltext&amp;amp;D=med12&amp;amp;AN=25559374http://nt2yt7px7u.search.serialssolutions.com/?sid=OVID:Ovid+MEDLINE%28R%29+%3C2015%3E&amp;amp;genre=article&amp;amp;id=pmid:25559374&amp;amp;id=doi:10.1016%2&lt;/url&gt;&lt;/related-urls&gt;&lt;/urls&gt;&lt;electronic-resource-num&gt;https://dx.doi.org/10.1016/j.rmed.2014.12.004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176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206C5CEF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Baker&lt;/Author&gt;&lt;Year&gt;2013&lt;/Year&gt;&lt;RecNum&gt;21&lt;/RecNum&gt;&lt;DisplayText&gt;&lt;style face="superscript"&gt;31&lt;/style&gt;&lt;/DisplayText&gt;&lt;record&gt;&lt;rec-number&gt;21&lt;/rec-number&gt;&lt;foreign-keys&gt;&lt;key app="EN" db-id="fvtv9d5pi5a55ae92z5v95drzxardspfsrvr" timestamp="1660738162"&gt;21&lt;/key&gt;&lt;/foreign-keys&gt;&lt;ref-type name="Journal Article"&gt;17&lt;/ref-type&gt;&lt;contributors&gt;&lt;authors&gt;&lt;author&gt;Baker, C. L.&lt;/author&gt;&lt;author&gt;Zou, K. H.&lt;/author&gt;&lt;author&gt;Su, J.&lt;/author&gt;&lt;/authors&gt;&lt;/contributors&gt;&lt;titles&gt;&lt;title&gt;Risk assessment of readmissions following an initial COPD-related hospitalization&lt;/title&gt;&lt;secondary-title&gt;Int J Chron Obstruct Pulmon Dis&lt;/secondary-title&gt;&lt;/titles&gt;&lt;periodical&gt;&lt;full-title&gt;Int J Chron Obstruct Pulmon Dis&lt;/full-title&gt;&lt;/periodical&gt;&lt;pages&gt;551-9&lt;/pages&gt;&lt;volume&gt;8&lt;/volume&gt;&lt;dates&gt;&lt;year&gt;2013&lt;/year&gt;&lt;/dates&gt;&lt;accession-num&gt;24348031&lt;/accession-num&gt;&lt;urls&gt;&lt;related-urls&gt;&lt;url&gt;https://uhn.idm.oclc.org/login?url=http://ovidsp.ovid.com/ovidweb.cgi?T=JS&amp;amp;CSC=Y&amp;amp;NEWS=N&amp;amp;PAGE=fulltext&amp;amp;D=med10&amp;amp;AN=24348031http://nt2yt7px7u.search.serialssolutions.com/?sid=OVID:Ovid+MEDLINE%28R%29+%3C2013%3E&amp;amp;genre=article&amp;amp;id=pmid:24348031&amp;amp;id=doi:10.2147%2&lt;/url&gt;&lt;/related-urls&gt;&lt;/urls&gt;&lt;electronic-resource-num&gt;https://dx.doi.org/10.2147/COPD.S51507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31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694" w:type="dxa"/>
          </w:tcPr>
          <w:p w14:paraId="78361383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EdW1hbjwvQXV0aG9yPjxZZWFyPjIwMTU8L1llYXI+PFJl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EdW1hbjwvQXV0aG9yPjxZZWFyPjIwMTU8L1llYXI+PFJl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41274A">
              <w:rPr>
                <w:rFonts w:ascii="Times New Roman" w:hAnsi="Times New Roman" w:cs="Times New Roman"/>
                <w:noProof/>
                <w:vertAlign w:val="superscript"/>
              </w:rPr>
              <w:t>31,76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047395" w:rsidRPr="009202A3" w14:paraId="25CC2095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4A507AF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0C895468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769" w:type="dxa"/>
          </w:tcPr>
          <w:p w14:paraId="0B77DFFE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10D8CE5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686FD85C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6EBAC9B7" w14:textId="77777777" w:rsidTr="00A8053F">
        <w:tc>
          <w:tcPr>
            <w:tcW w:w="13984" w:type="dxa"/>
            <w:gridSpan w:val="6"/>
            <w:shd w:val="clear" w:color="auto" w:fill="E7E6E6" w:themeFill="background2"/>
          </w:tcPr>
          <w:p w14:paraId="230AC1D5" w14:textId="77777777" w:rsidR="00047395" w:rsidRPr="009202A3" w:rsidRDefault="00047395" w:rsidP="00A8053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edications on Discharge</w:t>
            </w:r>
          </w:p>
        </w:tc>
      </w:tr>
      <w:tr w:rsidR="00047395" w:rsidRPr="009202A3" w14:paraId="4A180493" w14:textId="77777777" w:rsidTr="00A8053F">
        <w:trPr>
          <w:gridAfter w:val="1"/>
          <w:wAfter w:w="13" w:type="dxa"/>
        </w:trPr>
        <w:tc>
          <w:tcPr>
            <w:tcW w:w="2405" w:type="dxa"/>
            <w:vMerge w:val="restart"/>
          </w:tcPr>
          <w:p w14:paraId="0ED95A4F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Oral Steroid</w:t>
            </w:r>
          </w:p>
        </w:tc>
        <w:tc>
          <w:tcPr>
            <w:tcW w:w="1559" w:type="dxa"/>
          </w:tcPr>
          <w:p w14:paraId="436A40AC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769" w:type="dxa"/>
          </w:tcPr>
          <w:p w14:paraId="5E3FD44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nversely 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Sharif&lt;/Author&gt;&lt;Year&gt;2014&lt;/Year&gt;&lt;RecNum&gt;206&lt;/RecNum&gt;&lt;DisplayText&gt;&lt;style face="superscript"&gt;216&lt;/style&gt;&lt;/DisplayText&gt;&lt;record&gt;&lt;rec-number&gt;206&lt;/rec-number&gt;&lt;foreign-keys&gt;&lt;key app="EN" db-id="fvtv9d5pi5a55ae92z5v95drzxardspfsrvr" timestamp="1660738162"&gt;206&lt;/key&gt;&lt;/foreign-keys&gt;&lt;ref-type name="Journal Article"&gt;17&lt;/ref-type&gt;&lt;contributors&gt;&lt;authors&gt;&lt;author&gt;Sharif, R.&lt;/author&gt;&lt;author&gt;Parekh, T. M.&lt;/author&gt;&lt;author&gt;Pierson, K. S.&lt;/author&gt;&lt;author&gt;Kuo, Y. F.&lt;/author&gt;&lt;author&gt;Sharma, G.&lt;/author&gt;&lt;/authors&gt;&lt;/contributors&gt;&lt;titles&gt;&lt;title&gt;Predictors of early readmission among patients 40 to 64 years of age hospitalized for chronic obstructive pulmonary disease&lt;/title&gt;&lt;secondary-title&gt;Annals of the American Thoracic Society&lt;/secondary-title&gt;&lt;/titles&gt;&lt;periodical&gt;&lt;full-title&gt;Annals of the American Thoracic Society&lt;/full-title&gt;&lt;/periodical&gt;&lt;pages&gt;685-694&lt;/pages&gt;&lt;volume&gt;11(5)&lt;/volume&gt;&lt;dates&gt;&lt;year&gt;2014&lt;/year&gt;&lt;/dates&gt;&lt;accession-num&gt;373432647&lt;/accession-num&gt;&lt;urls&gt;&lt;related-urls&gt;&lt;url&gt;http://www.atsjournals.org/doi/pdf/10.1513/AnnalsATS.201310-358OChttps://uhn.idm.oclc.org/login?url=http://ovidsp.ovid.com/ovidweb.cgi?T=JS&amp;amp;CSC=Y&amp;amp;NEWS=N&amp;amp;PAGE=fulltext&amp;amp;D=emed15&amp;amp;AN=373432647http://nt2yt7px7u.search.serialssolutions.com/?sid=OVID:Embase&amp;amp;genr&lt;/url&gt;&lt;/related-urls&gt;&lt;/urls&gt;&lt;electronic-resource-num&gt;http://dx.doi.org/10.1513/AnnalsATS.201310-358OC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216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51BED6A5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Pozo-Rodriguez&lt;/Author&gt;&lt;Year&gt;2015&lt;/Year&gt;&lt;RecNum&gt;185&lt;/RecNum&gt;&lt;DisplayText&gt;&lt;style face="superscript"&gt;195&lt;/style&gt;&lt;/DisplayText&gt;&lt;record&gt;&lt;rec-number&gt;185&lt;/rec-number&gt;&lt;foreign-keys&gt;&lt;key app="EN" db-id="fvtv9d5pi5a55ae92z5v95drzxardspfsrvr" timestamp="1660738162"&gt;185&lt;/key&gt;&lt;/foreign-keys&gt;&lt;ref-type name="Journal Article"&gt;17&lt;/ref-type&gt;&lt;contributors&gt;&lt;authors&gt;&lt;author&gt;Pozo-Rodriguez, F.&lt;/author&gt;&lt;author&gt;Castro-Acosta, A.&lt;/author&gt;&lt;author&gt;Alvarez, C. J.&lt;/author&gt;&lt;author&gt;Lopez-Campos, J. L.&lt;/author&gt;&lt;author&gt;Forte, A.&lt;/author&gt;&lt;author&gt;Lopez-Quilez, A.&lt;/author&gt;&lt;author&gt;Agusti, A.&lt;/author&gt;&lt;author&gt;Abraira, V.&lt;/author&gt;&lt;author&gt;Group, Audipoc Study&lt;/author&gt;&lt;/authors&gt;&lt;/contributors&gt;&lt;titles&gt;&lt;title&gt;Determinants of between-hospital variations in outcomes for patients admitted with COPD exacerbations: findings from a nationwide clinical audit (AUDIPOC) in Spain&lt;/title&gt;&lt;secondary-title&gt;Int J Clin Pract&lt;/secondary-title&gt;&lt;/titles&gt;&lt;periodical&gt;&lt;full-title&gt;Int J Clin Pract&lt;/full-title&gt;&lt;/periodical&gt;&lt;pages&gt;938-47&lt;/pages&gt;&lt;volume&gt;69&lt;/volume&gt;&lt;number&gt;9&lt;/number&gt;&lt;dates&gt;&lt;year&gt;2015&lt;/year&gt;&lt;/dates&gt;&lt;accession-num&gt;25651319&lt;/accession-num&gt;&lt;urls&gt;&lt;related-urls&gt;&lt;url&gt;https://uhn.idm.oclc.org/login?url=http://ovidsp.ovid.com/ovidweb.cgi?T=JS&amp;amp;CSC=Y&amp;amp;NEWS=N&amp;amp;PAGE=fulltext&amp;amp;D=med12&amp;amp;AN=25651319http://nt2yt7px7u.search.serialssolutions.com/?sid=OVID:Ovid+MEDLINE%28R%29+%3C2015%3E&amp;amp;genre=article&amp;amp;id=pmid:25651319&amp;amp;id=doi:10.1111%2&lt;/url&gt;&lt;/related-urls&gt;&lt;/urls&gt;&lt;electronic-resource-num&gt;https://dx.doi.org/10.1111/ijcp.12601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195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694" w:type="dxa"/>
          </w:tcPr>
          <w:p w14:paraId="213D5CA6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70158CA9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1674650E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0A5581E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769" w:type="dxa"/>
          </w:tcPr>
          <w:p w14:paraId="0D65877D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0B0B709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50EB5B2C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22781D8E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05C21BE5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02B4D445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769" w:type="dxa"/>
          </w:tcPr>
          <w:p w14:paraId="6E4017C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2BDC4C44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3D668E9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45A8946A" w14:textId="77777777" w:rsidTr="00A8053F">
        <w:trPr>
          <w:gridAfter w:val="1"/>
          <w:wAfter w:w="13" w:type="dxa"/>
        </w:trPr>
        <w:tc>
          <w:tcPr>
            <w:tcW w:w="2405" w:type="dxa"/>
            <w:vMerge w:val="restart"/>
          </w:tcPr>
          <w:p w14:paraId="751291FF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hort-Acting Beta-Agonist/Short-Acting Muscarinic Antagonist</w:t>
            </w:r>
          </w:p>
        </w:tc>
        <w:tc>
          <w:tcPr>
            <w:tcW w:w="1559" w:type="dxa"/>
          </w:tcPr>
          <w:p w14:paraId="6477D36E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769" w:type="dxa"/>
          </w:tcPr>
          <w:p w14:paraId="63F6FD1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nversely 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Sharif&lt;/Author&gt;&lt;Year&gt;2014&lt;/Year&gt;&lt;RecNum&gt;206&lt;/RecNum&gt;&lt;DisplayText&gt;&lt;style face="superscript"&gt;216&lt;/style&gt;&lt;/DisplayText&gt;&lt;record&gt;&lt;rec-number&gt;206&lt;/rec-number&gt;&lt;foreign-keys&gt;&lt;key app="EN" db-id="fvtv9d5pi5a55ae92z5v95drzxardspfsrvr" timestamp="1660738162"&gt;206&lt;/key&gt;&lt;/foreign-keys&gt;&lt;ref-type name="Journal Article"&gt;17&lt;/ref-type&gt;&lt;contributors&gt;&lt;authors&gt;&lt;author&gt;Sharif, R.&lt;/author&gt;&lt;author&gt;Parekh, T. M.&lt;/author&gt;&lt;author&gt;Pierson, K. S.&lt;/author&gt;&lt;author&gt;Kuo, Y. F.&lt;/author&gt;&lt;author&gt;Sharma, G.&lt;/author&gt;&lt;/authors&gt;&lt;/contributors&gt;&lt;titles&gt;&lt;title&gt;Predictors of early readmission among patients 40 to 64 years of age hospitalized for chronic obstructive pulmonary disease&lt;/title&gt;&lt;secondary-title&gt;Annals of the American Thoracic Society&lt;/secondary-title&gt;&lt;/titles&gt;&lt;periodical&gt;&lt;full-title&gt;Annals of the American Thoracic Society&lt;/full-title&gt;&lt;/periodical&gt;&lt;pages&gt;685-694&lt;/pages&gt;&lt;volume&gt;11(5)&lt;/volume&gt;&lt;dates&gt;&lt;year&gt;2014&lt;/year&gt;&lt;/dates&gt;&lt;accession-num&gt;373432647&lt;/accession-num&gt;&lt;urls&gt;&lt;related-urls&gt;&lt;url&gt;http://www.atsjournals.org/doi/pdf/10.1513/AnnalsATS.201310-358OChttps://uhn.idm.oclc.org/login?url=http://ovidsp.ovid.com/ovidweb.cgi?T=JS&amp;amp;CSC=Y&amp;amp;NEWS=N&amp;amp;PAGE=fulltext&amp;amp;D=emed15&amp;amp;AN=373432647http://nt2yt7px7u.search.serialssolutions.com/?sid=OVID:Embase&amp;amp;genr&lt;/url&gt;&lt;/related-urls&gt;&lt;/urls&gt;&lt;electronic-resource-num&gt;http://dx.doi.org/10.1513/AnnalsATS.201310-358OC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216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155895A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02710A66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44FE453C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6F528A8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4C99AD6B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769" w:type="dxa"/>
          </w:tcPr>
          <w:p w14:paraId="3E9EC14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6B68BD37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2C2FE8AF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3903E7E1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69B2E975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0FB32578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769" w:type="dxa"/>
          </w:tcPr>
          <w:p w14:paraId="66B118A6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330B9104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5DC711D4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0FEB9A67" w14:textId="77777777" w:rsidTr="00A8053F">
        <w:trPr>
          <w:gridAfter w:val="1"/>
          <w:wAfter w:w="13" w:type="dxa"/>
        </w:trPr>
        <w:tc>
          <w:tcPr>
            <w:tcW w:w="2405" w:type="dxa"/>
            <w:vMerge w:val="restart"/>
          </w:tcPr>
          <w:p w14:paraId="65E371DC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Home Oxygen Use</w:t>
            </w:r>
          </w:p>
        </w:tc>
        <w:tc>
          <w:tcPr>
            <w:tcW w:w="1559" w:type="dxa"/>
          </w:tcPr>
          <w:p w14:paraId="6193FDEE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769" w:type="dxa"/>
          </w:tcPr>
          <w:p w14:paraId="05817AB7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534D7D7F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5ED441C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1AF56460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5C8F1C9C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7949798A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769" w:type="dxa"/>
          </w:tcPr>
          <w:p w14:paraId="12C8A06A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35BED0F5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746327A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DaHVuZzwvQXV0aG9yPjxZZWFyPjIwMTA8L1llYXI+PFJl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DaHVuZzwvQXV0aG9yPjxZZWFyPjIwMTA8L1llYXI+PFJl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30,59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047395" w:rsidRPr="009202A3" w14:paraId="6673ABEC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53187298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6BF10224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769" w:type="dxa"/>
          </w:tcPr>
          <w:p w14:paraId="17EBFF83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53B615BC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0B6CC2A3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1CB2E743" w14:textId="77777777" w:rsidTr="00A8053F">
        <w:trPr>
          <w:gridAfter w:val="1"/>
          <w:wAfter w:w="13" w:type="dxa"/>
        </w:trPr>
        <w:tc>
          <w:tcPr>
            <w:tcW w:w="2405" w:type="dxa"/>
            <w:vMerge w:val="restart"/>
          </w:tcPr>
          <w:p w14:paraId="7E976C3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aintenance Medication</w:t>
            </w:r>
          </w:p>
        </w:tc>
        <w:tc>
          <w:tcPr>
            <w:tcW w:w="1559" w:type="dxa"/>
          </w:tcPr>
          <w:p w14:paraId="121FD1B4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769" w:type="dxa"/>
          </w:tcPr>
          <w:p w14:paraId="69BC97C4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nversely 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Stuart&lt;/Author&gt;&lt;Year&gt;2010&lt;/Year&gt;&lt;RecNum&gt;222&lt;/RecNum&gt;&lt;DisplayText&gt;&lt;style face="superscript"&gt;232&lt;/style&gt;&lt;/DisplayText&gt;&lt;record&gt;&lt;rec-number&gt;222&lt;/rec-number&gt;&lt;foreign-keys&gt;&lt;key app="EN" db-id="fvtv9d5pi5a55ae92z5v95drzxardspfsrvr" timestamp="1660738162"&gt;222&lt;/key&gt;&lt;/foreign-keys&gt;&lt;ref-type name="Journal Article"&gt;17&lt;/ref-type&gt;&lt;contributors&gt;&lt;authors&gt;&lt;author&gt;Stuart, B. C.&lt;/author&gt;&lt;author&gt;Simoni-Wastila, L.&lt;/author&gt;&lt;author&gt;Zuckerman, I. H.&lt;/author&gt;&lt;author&gt;Davidoff, A.&lt;/author&gt;&lt;author&gt;Shaffer, T.&lt;/author&gt;&lt;author&gt;Yang, H. W.&lt;/author&gt;&lt;author&gt;Qian, J.&lt;/author&gt;&lt;author&gt;Dalal, A. A.&lt;/author&gt;&lt;author&gt;Mapel, D. W.&lt;/author&gt;&lt;author&gt;Bryant-Comstock, L.&lt;/author&gt;&lt;/authors&gt;&lt;/contributors&gt;&lt;titles&gt;&lt;title&gt;Impact of maintenance therapy on hospitalization and expenditures for Medicare beneficiaries with chronic obstructive pulmonary disease&lt;/title&gt;&lt;secondary-title&gt;Am J Geriatr Pharmacother&lt;/secondary-title&gt;&lt;/titles&gt;&lt;periodical&gt;&lt;full-title&gt;Am J Geriatr Pharmacother&lt;/full-title&gt;&lt;/periodical&gt;&lt;pages&gt;441-53&lt;/pages&gt;&lt;volume&gt;8&lt;/volume&gt;&lt;number&gt;5&lt;/number&gt;&lt;dates&gt;&lt;year&gt;2010&lt;/year&gt;&lt;/dates&gt;&lt;accession-num&gt;21335297&lt;/accession-num&gt;&lt;urls&gt;&lt;related-urls&gt;&lt;url&gt;https://uhn.idm.oclc.org/login?url=http://ovidsp.ovid.com/ovidweb.cgi?T=JS&amp;amp;CSC=Y&amp;amp;NEWS=N&amp;amp;PAGE=fulltext&amp;amp;D=med8&amp;amp;AN=21335297http://nt2yt7px7u.search.serialssolutions.com/?sid=OVID:Ovid+MEDLINE%28R%29+%3C2010+to+2011%3E&amp;amp;genre=article&amp;amp;id=pmid:21335297&amp;amp;id=doi:10&lt;/url&gt;&lt;/related-urls&gt;&lt;/urls&gt;&lt;electronic-resource-num&gt;https://dx.doi.org/10.1016/j.amjopharm.2010.10.002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232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03172EF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2B70AD3E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22332531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165EC79D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4D1C967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769" w:type="dxa"/>
          </w:tcPr>
          <w:p w14:paraId="5CC46708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75B19304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3861FCFC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nversely 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Tran&lt;/Author&gt;&lt;Year&gt;2016&lt;/Year&gt;&lt;RecNum&gt;224&lt;/RecNum&gt;&lt;DisplayText&gt;&lt;style face="superscript"&gt;234&lt;/style&gt;&lt;/DisplayText&gt;&lt;record&gt;&lt;rec-number&gt;224&lt;/rec-number&gt;&lt;foreign-keys&gt;&lt;key app="EN" db-id="fvtv9d5pi5a55ae92z5v95drzxardspfsrvr" timestamp="1660738162"&gt;224&lt;/key&gt;&lt;/foreign-keys&gt;&lt;ref-type name="Journal Article"&gt;17&lt;/ref-type&gt;&lt;contributors&gt;&lt;authors&gt;&lt;author&gt;Tran, M.&lt;/author&gt;&lt;author&gt;Xiang, P.&lt;/author&gt;&lt;author&gt;Rascati, K. L.&lt;/author&gt;&lt;author&gt;Stock, E. M.&lt;/author&gt;&lt;author&gt;Godley, P. J.&lt;/author&gt;&lt;author&gt;Coleman, A.&lt;/author&gt;&lt;author&gt;Bogart, M. R.&lt;/author&gt;&lt;author&gt;Stanford, R. H.&lt;/author&gt;&lt;/authors&gt;&lt;/contributors&gt;&lt;titles&gt;&lt;title&gt;Predictors of appropriate pharmacotherapy management of COPD exacerbations and impact on 6-month readmission&lt;/title&gt;&lt;secondary-title&gt;Journal of Managed Care and Specialty Pharmacy&lt;/secondary-title&gt;&lt;/titles&gt;&lt;periodical&gt;&lt;full-title&gt;Journal of Managed Care and Specialty Pharmacy&lt;/full-title&gt;&lt;/periodical&gt;&lt;pages&gt;1186-1193&lt;/pages&gt;&lt;volume&gt;22(10)&lt;/volume&gt;&lt;dates&gt;&lt;year&gt;2016&lt;/year&gt;&lt;/dates&gt;&lt;accession-num&gt;612676891&lt;/accession-num&gt;&lt;urls&gt;&lt;related-urls&gt;&lt;url&gt;http://www.jmcp.org/doi/pdf/10.18553/jmcp.2016.22.10.1107https://uhn.idm.oclc.org/login?url=http://ovidsp.ovid.com/ovidweb.cgi?T=JS&amp;amp;CSC=Y&amp;amp;NEWS=N&amp;amp;PAGE=fulltext&amp;amp;D=emed17&amp;amp;AN=612676891http://nt2yt7px7u.search.serialssolutions.com/?sid=OVID:Embase&amp;amp;genre=articl&lt;/url&gt;&lt;/related-urls&gt;&lt;/urls&gt;&lt;electronic-resource-num&gt;http://dx.doi.org/10.18553/jmcp.2016.22.10.1186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234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047395" w:rsidRPr="009202A3" w14:paraId="0C5785BB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1F2693E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2603F8BB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769" w:type="dxa"/>
          </w:tcPr>
          <w:p w14:paraId="0169D72F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5470D0DB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070956E7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7AE6452E" w14:textId="77777777" w:rsidTr="00A8053F">
        <w:trPr>
          <w:gridAfter w:val="1"/>
          <w:wAfter w:w="13" w:type="dxa"/>
        </w:trPr>
        <w:tc>
          <w:tcPr>
            <w:tcW w:w="2405" w:type="dxa"/>
            <w:vMerge w:val="restart"/>
          </w:tcPr>
          <w:p w14:paraId="14B2180D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ethylxanthines</w:t>
            </w:r>
          </w:p>
        </w:tc>
        <w:tc>
          <w:tcPr>
            <w:tcW w:w="1559" w:type="dxa"/>
          </w:tcPr>
          <w:p w14:paraId="0F515848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769" w:type="dxa"/>
          </w:tcPr>
          <w:p w14:paraId="3EB4866B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2E957C8E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Pozo-Rodriguez&lt;/Author&gt;&lt;Year&gt;2015&lt;/Year&gt;&lt;RecNum&gt;185&lt;/RecNum&gt;&lt;DisplayText&gt;&lt;style face="superscript"&gt;195&lt;/style&gt;&lt;/DisplayText&gt;&lt;record&gt;&lt;rec-number&gt;185&lt;/rec-number&gt;&lt;foreign-keys&gt;&lt;key app="EN" db-id="fvtv9d5pi5a55ae92z5v95drzxardspfsrvr" timestamp="1660738162"&gt;185&lt;/key&gt;&lt;/foreign-keys&gt;&lt;ref-type name="Journal Article"&gt;17&lt;/ref-type&gt;&lt;contributors&gt;&lt;authors&gt;&lt;author&gt;Pozo-Rodriguez, F.&lt;/author&gt;&lt;author&gt;Castro-Acosta, A.&lt;/author&gt;&lt;author&gt;Alvarez, C. J.&lt;/author&gt;&lt;author&gt;Lopez-Campos, J. L.&lt;/author&gt;&lt;author&gt;Forte, A.&lt;/author&gt;&lt;author&gt;Lopez-Quilez, A.&lt;/author&gt;&lt;author&gt;Agusti, A.&lt;/author&gt;&lt;author&gt;Abraira, V.&lt;/author&gt;&lt;author&gt;Group, Audipoc Study&lt;/author&gt;&lt;/authors&gt;&lt;/contributors&gt;&lt;titles&gt;&lt;title&gt;Determinants of between-hospital variations in outcomes for patients admitted with COPD exacerbations: findings from a nationwide clinical audit (AUDIPOC) in Spain&lt;/title&gt;&lt;secondary-title&gt;Int J Clin Pract&lt;/secondary-title&gt;&lt;/titles&gt;&lt;periodical&gt;&lt;full-title&gt;Int J Clin Pract&lt;/full-title&gt;&lt;/periodical&gt;&lt;pages&gt;938-47&lt;/pages&gt;&lt;volume&gt;69&lt;/volume&gt;&lt;number&gt;9&lt;/number&gt;&lt;dates&gt;&lt;year&gt;2015&lt;/year&gt;&lt;/dates&gt;&lt;accession-num&gt;25651319&lt;/accession-num&gt;&lt;urls&gt;&lt;related-urls&gt;&lt;url&gt;https://uhn.idm.oclc.org/login?url=http://ovidsp.ovid.com/ovidweb.cgi?T=JS&amp;amp;CSC=Y&amp;amp;NEWS=N&amp;amp;PAGE=fulltext&amp;amp;D=med12&amp;amp;AN=25651319http://nt2yt7px7u.search.serialssolutions.com/?sid=OVID:Ovid+MEDLINE%28R%29+%3C2015%3E&amp;amp;genre=article&amp;amp;id=pmid:25651319&amp;amp;id=doi:10.1111%2&lt;/url&gt;&lt;/related-urls&gt;&lt;/urls&gt;&lt;electronic-resource-num&gt;https://dx.doi.org/10.1111/ijcp.12601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195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694" w:type="dxa"/>
          </w:tcPr>
          <w:p w14:paraId="37D82A94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35CA06D8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6EF8F89C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60665F1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769" w:type="dxa"/>
          </w:tcPr>
          <w:p w14:paraId="525B279C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0E0B6A3C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66F73C1D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0743B114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22754BEF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08EEE3E6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769" w:type="dxa"/>
          </w:tcPr>
          <w:p w14:paraId="4FA99A63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3894ABC5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3A8E7C4F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48A3864E" w14:textId="77777777" w:rsidTr="00A8053F">
        <w:trPr>
          <w:gridAfter w:val="1"/>
          <w:wAfter w:w="13" w:type="dxa"/>
        </w:trPr>
        <w:tc>
          <w:tcPr>
            <w:tcW w:w="2405" w:type="dxa"/>
            <w:vMerge w:val="restart"/>
          </w:tcPr>
          <w:p w14:paraId="4AECFF97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hort-Acting Muscarinic Antagonist</w:t>
            </w:r>
          </w:p>
        </w:tc>
        <w:tc>
          <w:tcPr>
            <w:tcW w:w="1559" w:type="dxa"/>
          </w:tcPr>
          <w:p w14:paraId="01162DF5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769" w:type="dxa"/>
          </w:tcPr>
          <w:p w14:paraId="4AEDCB46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1F9C09E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4034E78B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437A3A69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44642AC3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51C95F2B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769" w:type="dxa"/>
          </w:tcPr>
          <w:p w14:paraId="3554D6C7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12C06830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Roberts&lt;/Author&gt;&lt;Year&gt;2015&lt;/Year&gt;&lt;RecNum&gt;198&lt;/RecNum&gt;&lt;DisplayText&gt;&lt;style face="superscript"&gt;208&lt;/style&gt;&lt;/DisplayText&gt;&lt;record&gt;&lt;rec-number&gt;198&lt;/rec-number&gt;&lt;foreign-keys&gt;&lt;key app="EN" db-id="fvtv9d5pi5a55ae92z5v95drzxardspfsrvr" timestamp="1660738162"&gt;198&lt;/key&gt;&lt;/foreign-keys&gt;&lt;ref-type name="Journal Article"&gt;17&lt;/ref-type&gt;&lt;contributors&gt;&lt;authors&gt;&lt;author&gt;Roberts, M. H.&lt;/author&gt;&lt;author&gt;Mapel, D. W.&lt;/author&gt;&lt;author&gt;Von Worley, A.&lt;/author&gt;&lt;author&gt;Beene, J.&lt;/author&gt;&lt;/authors&gt;&lt;/contributors&gt;&lt;titles&gt;&lt;title&gt;Clinical factors, including All Patient Refined Diagnosis Related Group severity, as predictors of early rehospitalization after COPD exacerbation&lt;/title&gt;&lt;secondary-title&gt;Drugs in Context&lt;/secondary-title&gt;&lt;/titles&gt;&lt;periodical&gt;&lt;full-title&gt;Drugs in Context&lt;/full-title&gt;&lt;/periodical&gt;&lt;volume&gt;4 (no pagination)&lt;/volume&gt;&lt;dates&gt;&lt;year&gt;2015&lt;/year&gt;&lt;/dates&gt;&lt;accession-num&gt;605515686&lt;/accession-num&gt;&lt;urls&gt;&lt;related-urls&gt;&lt;url&gt;http://www.drugsincontext.com/wp-content/uploads/2015/03/dic.212278.pdfhttps://uhn.idm.oclc.org/login?url=http://ovidsp.ovid.com/ovidweb.cgi?T=JS&amp;amp;CSC=Y&amp;amp;NEWS=N&amp;amp;PAGE=fulltext&amp;amp;D=emed16&amp;amp;AN=605515686http://nt2yt7px7u.search.serialssolutions.com/?sid=OVID:Embas&lt;/url&gt;&lt;/related-urls&gt;&lt;/urls&gt;&lt;electronic-resource-num&gt;http://dx.doi.org/10.7573/dic.212278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208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694" w:type="dxa"/>
          </w:tcPr>
          <w:p w14:paraId="7A69AF6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65631FF8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431FB91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330BA2BC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769" w:type="dxa"/>
          </w:tcPr>
          <w:p w14:paraId="606ECCCE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15B3D1C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2E82A79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5455BB8B" w14:textId="77777777" w:rsidTr="00A8053F">
        <w:tc>
          <w:tcPr>
            <w:tcW w:w="13984" w:type="dxa"/>
            <w:gridSpan w:val="6"/>
            <w:shd w:val="clear" w:color="auto" w:fill="E7E6E6" w:themeFill="background2"/>
          </w:tcPr>
          <w:p w14:paraId="26CE5313" w14:textId="77777777" w:rsidR="00047395" w:rsidRPr="009202A3" w:rsidRDefault="00047395" w:rsidP="00A8053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Disposition</w:t>
            </w:r>
          </w:p>
        </w:tc>
      </w:tr>
      <w:tr w:rsidR="00047395" w:rsidRPr="009202A3" w14:paraId="777B9A52" w14:textId="77777777" w:rsidTr="00A8053F">
        <w:trPr>
          <w:gridAfter w:val="1"/>
          <w:wAfter w:w="13" w:type="dxa"/>
        </w:trPr>
        <w:tc>
          <w:tcPr>
            <w:tcW w:w="2405" w:type="dxa"/>
            <w:vMerge w:val="restart"/>
          </w:tcPr>
          <w:p w14:paraId="7808B3CF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Discharged with Home Care</w:t>
            </w:r>
          </w:p>
        </w:tc>
        <w:tc>
          <w:tcPr>
            <w:tcW w:w="1559" w:type="dxa"/>
          </w:tcPr>
          <w:p w14:paraId="00E7171F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769" w:type="dxa"/>
          </w:tcPr>
          <w:p w14:paraId="3C6EAABF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7C993AD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1D739DDB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Eriksen&lt;/Author&gt;&lt;Year&gt;2010&lt;/Year&gt;&lt;RecNum&gt;71&lt;/RecNum&gt;&lt;DisplayText&gt;&lt;style face="superscript"&gt;81&lt;/style&gt;&lt;/DisplayText&gt;&lt;record&gt;&lt;rec-number&gt;71&lt;/rec-number&gt;&lt;foreign-keys&gt;&lt;key app="EN" db-id="fvtv9d5pi5a55ae92z5v95drzxardspfsrvr" timestamp="1660738162"&gt;71&lt;/key&gt;&lt;/foreign-keys&gt;&lt;ref-type name="Journal Article"&gt;17&lt;/ref-type&gt;&lt;contributors&gt;&lt;authors&gt;&lt;author&gt;Eriksen, N.&lt;/author&gt;&lt;author&gt;Vestbo, J.&lt;/author&gt;&lt;/authors&gt;&lt;/contributors&gt;&lt;titles&gt;&lt;title&gt;Management and survival of patients admitted with an exacerbation of COPD: Comparison of two Danish patient cohorts&lt;/title&gt;&lt;secondary-title&gt;Clinical Respiratory Journal&lt;/secondary-title&gt;&lt;/titles&gt;&lt;periodical&gt;&lt;full-title&gt;Clinical Respiratory Journal&lt;/full-title&gt;&lt;/periodical&gt;&lt;pages&gt;208-214&lt;/pages&gt;&lt;volume&gt;4(4)&lt;/volume&gt;&lt;dates&gt;&lt;year&gt;2010&lt;/year&gt;&lt;/dates&gt;&lt;accession-num&gt;359707845&lt;/accession-num&gt;&lt;urls&gt;&lt;related-urls&gt;&lt;url&gt;https://uhn.idm.oclc.org/login?url=http://ovidsp.ovid.com/ovidweb.cgi?T=JS&amp;amp;CSC=Y&amp;amp;NEWS=N&amp;amp;PAGE=fulltext&amp;amp;D=emed11&amp;amp;AN=359707845http://nt2yt7px7u.search.serialssolutions.com/?sid=OVID:Embase&amp;amp;genre=article&amp;amp;id=pmid:20887343&amp;amp;id=doi:10.1111%2Fj.1752-699X.2009.0017&lt;/url&gt;&lt;/related-urls&gt;&lt;/urls&gt;&lt;electronic-resource-num&gt;http://dx.doi.org/10.1111/j.1752-699X.2009.00177.x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5C183B">
              <w:rPr>
                <w:rFonts w:ascii="Times New Roman" w:hAnsi="Times New Roman" w:cs="Times New Roman"/>
                <w:noProof/>
                <w:vertAlign w:val="superscript"/>
              </w:rPr>
              <w:t>81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047395" w:rsidRPr="009202A3" w14:paraId="1784FF32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5BDC2BBB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28868D2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769" w:type="dxa"/>
          </w:tcPr>
          <w:p w14:paraId="4CE22AC5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Shah&lt;/Author&gt;&lt;Year&gt;2015&lt;/Year&gt;&lt;RecNum&gt;204&lt;/RecNum&gt;&lt;DisplayText&gt;&lt;style face="superscript"&gt;214&lt;/style&gt;&lt;/DisplayText&gt;&lt;record&gt;&lt;rec-number&gt;204&lt;/rec-number&gt;&lt;foreign-keys&gt;&lt;key app="EN" db-id="fvtv9d5pi5a55ae92z5v95drzxardspfsrvr" timestamp="1660738162"&gt;204&lt;/key&gt;&lt;/foreign-keys&gt;&lt;ref-type name="Journal Article"&gt;17&lt;/ref-type&gt;&lt;contributors&gt;&lt;authors&gt;&lt;author&gt;Shah, T.&lt;/author&gt;&lt;author&gt;Churpek, M. M.&lt;/author&gt;&lt;author&gt;Coca Perraillon, M.&lt;/author&gt;&lt;author&gt;Konetzka, R. T.&lt;/author&gt;&lt;/authors&gt;&lt;/contributors&gt;&lt;titles&gt;&lt;title&gt;Understanding why patients with COPD get readmitted: a large national study to delineate the Medicare population for the readmissions penalty expansion&lt;/title&gt;&lt;secondary-title&gt;Chest&lt;/secondary-title&gt;&lt;/titles&gt;&lt;periodical&gt;&lt;full-title&gt;Chest&lt;/full-title&gt;&lt;/periodical&gt;&lt;pages&gt;1219-1226&lt;/pages&gt;&lt;volume&gt;147&lt;/volume&gt;&lt;number&gt;5&lt;/number&gt;&lt;dates&gt;&lt;year&gt;2015&lt;/year&gt;&lt;/dates&gt;&lt;accession-num&gt;25539483&lt;/accession-num&gt;&lt;urls&gt;&lt;related-urls&gt;&lt;url&gt;https://uhn.idm.oclc.org/login?url=http://ovidsp.ovid.com/ovidweb.cgi?T=JS&amp;amp;CSC=Y&amp;amp;NEWS=N&amp;amp;PAGE=fulltext&amp;amp;D=med12&amp;amp;AN=25539483http://nt2yt7px7u.search.serialssolutions.com/?sid=OVID:Ovid+MEDLINE%28R%29+%3C2015%3E&amp;amp;genre=article&amp;amp;id=pmid:25539483&amp;amp;id=doi:10.1378%2&lt;/url&gt;&lt;/related-urls&gt;&lt;/urls&gt;&lt;electronic-resource-num&gt;https://dx.doi.org/10.1378/chest.14-2181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214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1B8FAF58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72468C65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249C4B99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643EE86B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5C67471B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769" w:type="dxa"/>
          </w:tcPr>
          <w:p w14:paraId="011FC8C7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3B663856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5B8BFE0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1ED4B524" w14:textId="77777777" w:rsidTr="00A8053F">
        <w:trPr>
          <w:gridAfter w:val="1"/>
          <w:wAfter w:w="13" w:type="dxa"/>
        </w:trPr>
        <w:tc>
          <w:tcPr>
            <w:tcW w:w="2405" w:type="dxa"/>
            <w:vMerge w:val="restart"/>
          </w:tcPr>
          <w:p w14:paraId="1B0D014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Discharged to Long-Term Care/Skilled Nursing Facility</w:t>
            </w:r>
          </w:p>
        </w:tc>
        <w:tc>
          <w:tcPr>
            <w:tcW w:w="1559" w:type="dxa"/>
          </w:tcPr>
          <w:p w14:paraId="5CF5D7D4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769" w:type="dxa"/>
          </w:tcPr>
          <w:p w14:paraId="5E65C937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kZSBNaWd1ZWwtRGllejwvQXV0aG9yPjxZZWFyPjIwMTY8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kZSBNaWd1ZWwtRGllejwvQXV0aG9yPjxZZWFyPjIwMTY8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5C183B">
              <w:rPr>
                <w:rFonts w:ascii="Times New Roman" w:hAnsi="Times New Roman" w:cs="Times New Roman"/>
                <w:noProof/>
                <w:vertAlign w:val="superscript"/>
              </w:rPr>
              <w:t>74,232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  <w:p w14:paraId="01E51DB9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nversely 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Singh&lt;/Author&gt;&lt;Year&gt;2016&lt;/Year&gt;&lt;RecNum&gt;214&lt;/RecNum&gt;&lt;DisplayText&gt;&lt;style face="superscript"&gt;224&lt;/style&gt;&lt;/DisplayText&gt;&lt;record&gt;&lt;rec-number&gt;214&lt;/rec-number&gt;&lt;foreign-keys&gt;&lt;key app="EN" db-id="fvtv9d5pi5a55ae92z5v95drzxardspfsrvr" timestamp="1660738162"&gt;214&lt;/key&gt;&lt;/foreign-keys&gt;&lt;ref-type name="Journal Article"&gt;17&lt;/ref-type&gt;&lt;contributors&gt;&lt;authors&gt;&lt;author&gt;Singh, G.&lt;/author&gt;&lt;author&gt;Zhang, W.&lt;/author&gt;&lt;author&gt;Kuo, Y. F.&lt;/author&gt;&lt;author&gt;Sharma, G.&lt;/author&gt;&lt;/authors&gt;&lt;/contributors&gt;&lt;titles&gt;&lt;title&gt;Association of psychological disorders with 30-day readmission rates in patients with COPD&lt;/title&gt;&lt;secondary-title&gt;Chest&lt;/secondary-title&gt;&lt;/titles&gt;&lt;periodical&gt;&lt;full-title&gt;Chest&lt;/full-title&gt;&lt;/periodical&gt;&lt;pages&gt;905-915&lt;/pages&gt;&lt;volume&gt;149(4)&lt;/volume&gt;&lt;dates&gt;&lt;year&gt;2016&lt;/year&gt;&lt;/dates&gt;&lt;accession-num&gt;610107445&lt;/accession-num&gt;&lt;urls&gt;&lt;related-urls&gt;&lt;url&gt;http://journal.publications.chestnet.org/data/Journals/CHEST/935152/50449.pdfhttps://uhn.idm.oclc.org/login?url=http://ovidsp.ovid.com/ovidweb.cgi?T=JS&amp;amp;CSC=Y&amp;amp;NEWS=N&amp;amp;PAGE=fulltext&amp;amp;D=emed17&amp;amp;AN=610107445http://nt2yt7px7u.search.serialssolutions.com/?sid=OVID&lt;/url&gt;&lt;/related-urls&gt;&lt;/urls&gt;&lt;electronic-resource-num&gt;http://dx.doi.org/10.1378/chest.15-0449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224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4DB1F46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3EFA2E73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Hajizadeh&lt;/Author&gt;&lt;Year&gt;2015&lt;/Year&gt;&lt;RecNum&gt;98&lt;/RecNum&gt;&lt;DisplayText&gt;&lt;style face="superscript"&gt;108&lt;/style&gt;&lt;/DisplayText&gt;&lt;record&gt;&lt;rec-number&gt;98&lt;/rec-number&gt;&lt;foreign-keys&gt;&lt;key app="EN" db-id="fvtv9d5pi5a55ae92z5v95drzxardspfsrvr" timestamp="1660738162"&gt;98&lt;/key&gt;&lt;/foreign-keys&gt;&lt;ref-type name="Journal Article"&gt;17&lt;/ref-type&gt;&lt;contributors&gt;&lt;authors&gt;&lt;author&gt;Hajizadeh, N.&lt;/author&gt;&lt;author&gt;Goldfeld, K.&lt;/author&gt;&lt;author&gt;Crothers, K.&lt;/author&gt;&lt;/authors&gt;&lt;/contributors&gt;&lt;titles&gt;&lt;title&gt;What happens to patients with COPD with long-term oxygen treatment who receive mechanical ventilation for COPD exacerbation? A 1-year retrospective follow-up study&lt;/title&gt;&lt;secondary-title&gt;Thorax&lt;/secondary-title&gt;&lt;/titles&gt;&lt;periodical&gt;&lt;full-title&gt;Thorax&lt;/full-title&gt;&lt;/periodical&gt;&lt;pages&gt;294-6&lt;/pages&gt;&lt;volume&gt;70&lt;/volume&gt;&lt;number&gt;3&lt;/number&gt;&lt;dates&gt;&lt;year&gt;2015&lt;/year&gt;&lt;/dates&gt;&lt;accession-num&gt;24826845&lt;/accession-num&gt;&lt;urls&gt;&lt;related-urls&gt;&lt;url&gt;https://uhn.idm.oclc.org/login?url=http://ovidsp.ovid.com/ovidweb.cgi?T=JS&amp;amp;CSC=Y&amp;amp;NEWS=N&amp;amp;PAGE=fulltext&amp;amp;D=med12&amp;amp;AN=24826845http://nt2yt7px7u.search.serialssolutions.com/?sid=OVID:Ovid+MEDLINE%28R%29+%3C2015%3E&amp;amp;genre=article&amp;amp;id=pmid:24826845&amp;amp;id=doi:10.1136%2&lt;/url&gt;&lt;/related-urls&gt;&lt;/urls&gt;&lt;electronic-resource-num&gt;https://dx.doi.org/10.1136/thoraxjnl-2014-205248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108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047395" w:rsidRPr="009202A3" w14:paraId="08D01C58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6135E4DE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6B99FABA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769" w:type="dxa"/>
          </w:tcPr>
          <w:p w14:paraId="0D34A8DC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KbzwvQXV0aG9yPjxZZWFyPjIwMjA8L1llYXI+PFJlY051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KbzwvQXV0aG9yPjxZZWFyPjIwMjA8L1llYXI+PFJlY051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BE43A6">
              <w:rPr>
                <w:rFonts w:ascii="Times New Roman" w:hAnsi="Times New Roman" w:cs="Times New Roman"/>
                <w:noProof/>
                <w:vertAlign w:val="superscript"/>
              </w:rPr>
              <w:t>35,49,122,128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383EB9FE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59721658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4D3CA5C8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32DBFE70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3CBCD77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769" w:type="dxa"/>
          </w:tcPr>
          <w:p w14:paraId="33A1F234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66D57ACC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26D4D00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400AAE86" w14:textId="77777777" w:rsidTr="00A8053F">
        <w:trPr>
          <w:gridAfter w:val="1"/>
          <w:wAfter w:w="13" w:type="dxa"/>
        </w:trPr>
        <w:tc>
          <w:tcPr>
            <w:tcW w:w="2405" w:type="dxa"/>
            <w:vMerge w:val="restart"/>
          </w:tcPr>
          <w:p w14:paraId="2AB0C75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lastRenderedPageBreak/>
              <w:t>Follow-Up Within 30 Days of Discharge</w:t>
            </w:r>
          </w:p>
        </w:tc>
        <w:tc>
          <w:tcPr>
            <w:tcW w:w="1559" w:type="dxa"/>
          </w:tcPr>
          <w:p w14:paraId="5ADB4A36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769" w:type="dxa"/>
          </w:tcPr>
          <w:p w14:paraId="29BAE704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023D3F6D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Jennings&lt;/Author&gt;&lt;Year&gt;2015&lt;/Year&gt;&lt;RecNum&gt;115&lt;/RecNum&gt;&lt;DisplayText&gt;&lt;style face="superscript"&gt;125&lt;/style&gt;&lt;/DisplayText&gt;&lt;record&gt;&lt;rec-number&gt;115&lt;/rec-number&gt;&lt;foreign-keys&gt;&lt;key app="EN" db-id="fvtv9d5pi5a55ae92z5v95drzxardspfsrvr" timestamp="1660738162"&gt;115&lt;/key&gt;&lt;/foreign-keys&gt;&lt;ref-type name="Journal Article"&gt;17&lt;/ref-type&gt;&lt;contributors&gt;&lt;authors&gt;&lt;author&gt;Jennings, J. H.&lt;/author&gt;&lt;author&gt;Thavarajah, K.&lt;/author&gt;&lt;author&gt;Mendez, M. P.&lt;/author&gt;&lt;author&gt;Eichenhorn, M.&lt;/author&gt;&lt;author&gt;Kvale, P.&lt;/author&gt;&lt;author&gt;Yessayan, L.&lt;/author&gt;&lt;/authors&gt;&lt;/contributors&gt;&lt;titles&gt;&lt;title&gt;Predischarge bundle for patients with acute exacerbations of COPD to reduce readmissions and ED visits: A randomized controlled trial&lt;/title&gt;&lt;secondary-title&gt;Chest&lt;/secondary-title&gt;&lt;/titles&gt;&lt;periodical&gt;&lt;full-title&gt;Chest&lt;/full-title&gt;&lt;/periodical&gt;&lt;pages&gt;1227-1234&lt;/pages&gt;&lt;volume&gt;147(5)&lt;/volume&gt;&lt;dates&gt;&lt;year&gt;2015&lt;/year&gt;&lt;/dates&gt;&lt;accession-num&gt;604241320&lt;/accession-num&gt;&lt;urls&gt;&lt;related-urls&gt;&lt;url&gt;http://journal.publications.chestnet.org/data/Journals/CHEST/933820/chest_147_5_1227.pdfhttps://uhn.idm.oclc.org/login?url=http://ovidsp.ovid.com/ovidweb.cgi?T=JS&amp;amp;CSC=Y&amp;amp;NEWS=N&amp;amp;PAGE=fulltext&amp;amp;D=emed16&amp;amp;AN=604241320http://nt2yt7px7u.search.serialssolutions.co&lt;/url&gt;&lt;/related-urls&gt;&lt;/urls&gt;&lt;electronic-resource-num&gt;http://dx.doi.org/10.1378/chest.14-1123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BE43A6">
              <w:rPr>
                <w:rFonts w:ascii="Times New Roman" w:hAnsi="Times New Roman" w:cs="Times New Roman"/>
                <w:noProof/>
                <w:vertAlign w:val="superscript"/>
              </w:rPr>
              <w:t>125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  <w:p w14:paraId="02B6EA34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nversely 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Gavish&lt;/Author&gt;&lt;Year&gt;2015&lt;/Year&gt;&lt;RecNum&gt;81&lt;/RecNum&gt;&lt;DisplayText&gt;&lt;style face="superscript"&gt;91&lt;/style&gt;&lt;/DisplayText&gt;&lt;record&gt;&lt;rec-number&gt;81&lt;/rec-number&gt;&lt;foreign-keys&gt;&lt;key app="EN" db-id="fvtv9d5pi5a55ae92z5v95drzxardspfsrvr" timestamp="1660738162"&gt;81&lt;/key&gt;&lt;/foreign-keys&gt;&lt;ref-type name="Journal Article"&gt;17&lt;/ref-type&gt;&lt;contributors&gt;&lt;authors&gt;&lt;author&gt;Gavish, R.&lt;/author&gt;&lt;author&gt;Levy, A.&lt;/author&gt;&lt;author&gt;Dekel, O. K.&lt;/author&gt;&lt;author&gt;Karp, E.&lt;/author&gt;&lt;author&gt;Maimon, N.&lt;/author&gt;&lt;/authors&gt;&lt;/contributors&gt;&lt;titles&gt;&lt;title&gt;The Association Between Hospital Readmission and Pulmonologist Follow-up Visits in Patients With COPD&lt;/title&gt;&lt;secondary-title&gt;Chest&lt;/secondary-title&gt;&lt;/titles&gt;&lt;periodical&gt;&lt;full-title&gt;Chest&lt;/full-title&gt;&lt;/periodical&gt;&lt;pages&gt;375-381&lt;/pages&gt;&lt;volume&gt;148&lt;/volume&gt;&lt;number&gt;2&lt;/number&gt;&lt;dates&gt;&lt;year&gt;2015&lt;/year&gt;&lt;/dates&gt;&lt;accession-num&gt;25611698&lt;/accession-num&gt;&lt;urls&gt;&lt;related-urls&gt;&lt;url&gt;https://uhn.idm.oclc.org/login?url=http://ovidsp.ovid.com/ovidweb.cgi?T=JS&amp;amp;CSC=Y&amp;amp;NEWS=N&amp;amp;PAGE=fulltext&amp;amp;D=med12&amp;amp;AN=25611698http://nt2yt7px7u.search.serialssolutions.com/?sid=OVID:Ovid+MEDLINE%28R%29+%3C2015%3E&amp;amp;genre=article&amp;amp;id=pmid:25611698&amp;amp;id=doi:10.1378%2&lt;/url&gt;&lt;/related-urls&gt;&lt;/urls&gt;&lt;electronic-resource-num&gt;https://dx.doi.org/10.1378/chest.14-1453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BE43A6">
              <w:rPr>
                <w:rFonts w:ascii="Times New Roman" w:hAnsi="Times New Roman" w:cs="Times New Roman"/>
                <w:noProof/>
                <w:vertAlign w:val="superscript"/>
              </w:rPr>
              <w:t>91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694" w:type="dxa"/>
          </w:tcPr>
          <w:p w14:paraId="3E4389CF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70B81A7E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74D6253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565DB2D3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769" w:type="dxa"/>
          </w:tcPr>
          <w:p w14:paraId="63A22363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nversely 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Sharif&lt;/Author&gt;&lt;Year&gt;2014&lt;/Year&gt;&lt;RecNum&gt;206&lt;/RecNum&gt;&lt;DisplayText&gt;&lt;style face="superscript"&gt;216&lt;/style&gt;&lt;/DisplayText&gt;&lt;record&gt;&lt;rec-number&gt;206&lt;/rec-number&gt;&lt;foreign-keys&gt;&lt;key app="EN" db-id="fvtv9d5pi5a55ae92z5v95drzxardspfsrvr" timestamp="1660738162"&gt;206&lt;/key&gt;&lt;/foreign-keys&gt;&lt;ref-type name="Journal Article"&gt;17&lt;/ref-type&gt;&lt;contributors&gt;&lt;authors&gt;&lt;author&gt;Sharif, R.&lt;/author&gt;&lt;author&gt;Parekh, T. M.&lt;/author&gt;&lt;author&gt;Pierson, K. S.&lt;/author&gt;&lt;author&gt;Kuo, Y. F.&lt;/author&gt;&lt;author&gt;Sharma, G.&lt;/author&gt;&lt;/authors&gt;&lt;/contributors&gt;&lt;titles&gt;&lt;title&gt;Predictors of early readmission among patients 40 to 64 years of age hospitalized for chronic obstructive pulmonary disease&lt;/title&gt;&lt;secondary-title&gt;Annals of the American Thoracic Society&lt;/secondary-title&gt;&lt;/titles&gt;&lt;periodical&gt;&lt;full-title&gt;Annals of the American Thoracic Society&lt;/full-title&gt;&lt;/periodical&gt;&lt;pages&gt;685-694&lt;/pages&gt;&lt;volume&gt;11(5)&lt;/volume&gt;&lt;dates&gt;&lt;year&gt;2014&lt;/year&gt;&lt;/dates&gt;&lt;accession-num&gt;373432647&lt;/accession-num&gt;&lt;urls&gt;&lt;related-urls&gt;&lt;url&gt;http://www.atsjournals.org/doi/pdf/10.1513/AnnalsATS.201310-358OChttps://uhn.idm.oclc.org/login?url=http://ovidsp.ovid.com/ovidweb.cgi?T=JS&amp;amp;CSC=Y&amp;amp;NEWS=N&amp;amp;PAGE=fulltext&amp;amp;D=emed15&amp;amp;AN=373432647http://nt2yt7px7u.search.serialssolutions.com/?sid=OVID:Embase&amp;amp;genr&lt;/url&gt;&lt;/related-urls&gt;&lt;/urls&gt;&lt;electronic-resource-num&gt;http://dx.doi.org/10.1513/AnnalsATS.201310-358OC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216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5E348BE4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RdWludGFuYTwvQXV0aG9yPjxZZWFyPjIwMjI8L1llYXI+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RdWludGFuYTwvQXV0aG9yPjxZZWFyPjIwMjI8L1llYXI+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182,198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694" w:type="dxa"/>
          </w:tcPr>
          <w:p w14:paraId="20E79E7E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37C45072" w14:textId="77777777" w:rsidTr="00A8053F">
        <w:trPr>
          <w:gridAfter w:val="1"/>
          <w:wAfter w:w="13" w:type="dxa"/>
        </w:trPr>
        <w:tc>
          <w:tcPr>
            <w:tcW w:w="2405" w:type="dxa"/>
            <w:vMerge/>
          </w:tcPr>
          <w:p w14:paraId="61DD41FE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00398E9C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769" w:type="dxa"/>
          </w:tcPr>
          <w:p w14:paraId="3B20A846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6EE468B5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4B91E9D4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4AA10074" w14:textId="77777777" w:rsidTr="00A8053F">
        <w:tc>
          <w:tcPr>
            <w:tcW w:w="13984" w:type="dxa"/>
            <w:gridSpan w:val="6"/>
            <w:shd w:val="clear" w:color="auto" w:fill="E7E6E6" w:themeFill="background2"/>
          </w:tcPr>
          <w:p w14:paraId="014EE482" w14:textId="77777777" w:rsidR="00047395" w:rsidRDefault="00047395" w:rsidP="00A8053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rediction Scores</w:t>
            </w:r>
          </w:p>
        </w:tc>
      </w:tr>
      <w:tr w:rsidR="00047395" w:rsidRPr="009202A3" w14:paraId="28F4BEA6" w14:textId="77777777" w:rsidTr="00A8053F">
        <w:trPr>
          <w:gridAfter w:val="1"/>
          <w:wAfter w:w="13" w:type="dxa"/>
        </w:trPr>
        <w:tc>
          <w:tcPr>
            <w:tcW w:w="2405" w:type="dxa"/>
          </w:tcPr>
          <w:p w14:paraId="1D9B48F2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BODEX Index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Almagro&lt;/Author&gt;&lt;Year&gt;2014&lt;/Year&gt;&lt;RecNum&gt;13&lt;/RecNum&gt;&lt;DisplayText&gt;&lt;style face="superscript"&gt;23&lt;/style&gt;&lt;/DisplayText&gt;&lt;record&gt;&lt;rec-number&gt;13&lt;/rec-number&gt;&lt;foreign-keys&gt;&lt;key app="EN" db-id="fvtv9d5pi5a55ae92z5v95drzxardspfsrvr" timestamp="1660738162"&gt;13&lt;/key&gt;&lt;/foreign-keys&gt;&lt;ref-type name="Journal Article"&gt;17&lt;/ref-type&gt;&lt;contributors&gt;&lt;authors&gt;&lt;author&gt;Almagro, P.&lt;/author&gt;&lt;author&gt;Soriano, J. B.&lt;/author&gt;&lt;author&gt;Cabrera, F. J.&lt;/author&gt;&lt;author&gt;Boixeda, R.&lt;/author&gt;&lt;author&gt;Alonso-Ortiz, M. B.&lt;/author&gt;&lt;author&gt;Barreiro, B.&lt;/author&gt;&lt;author&gt;Diez-Manglano, J.&lt;/author&gt;&lt;author&gt;Murio, C.&lt;/author&gt;&lt;author&gt;Heredia, J. L.&lt;/author&gt;&lt;author&gt;Working Group on Copd, Spanish Society of Internal Medicine&lt;/author&gt;&lt;/authors&gt;&lt;/contributors&gt;&lt;titles&gt;&lt;title&gt;Short- and medium-term prognosis in patients hospitalized for COPD exacerbation: the CODEX index&lt;/title&gt;&lt;secondary-title&gt;Chest&lt;/secondary-title&gt;&lt;/titles&gt;&lt;periodical&gt;&lt;full-title&gt;Chest&lt;/full-title&gt;&lt;/periodical&gt;&lt;pages&gt;972-980&lt;/pages&gt;&lt;volume&gt;145(5)&lt;/volume&gt;&lt;dates&gt;&lt;year&gt;2014&lt;/year&gt;&lt;/dates&gt;&lt;accession-num&gt;373359081&lt;/accession-num&gt;&lt;urls&gt;&lt;related-urls&gt;&lt;url&gt;https://uhn.idm.oclc.org/login?url=http://ovidsp.ovid.com/ovidweb.cgi?T=JS&amp;amp;CSC=Y&amp;amp;NEWS=N&amp;amp;PAGE=fulltext&amp;amp;D=emed15&amp;amp;AN=373359081http://nt2yt7px7u.search.serialssolutions.com/?sid=OVID:Embase&amp;amp;genre=article&amp;amp;id=pmid:24077342&amp;amp;id=doi:&amp;amp;issn=1931-3543&amp;amp;volume=145&amp;amp;issu&lt;/url&gt;&lt;/related-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23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559" w:type="dxa"/>
          </w:tcPr>
          <w:p w14:paraId="694A32F2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769" w:type="dxa"/>
          </w:tcPr>
          <w:p w14:paraId="5E914F3F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0799FBDB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 = 0.008</w:t>
            </w:r>
          </w:p>
        </w:tc>
        <w:tc>
          <w:tcPr>
            <w:tcW w:w="2694" w:type="dxa"/>
          </w:tcPr>
          <w:p w14:paraId="395FBD7A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7E8FD574" w14:textId="77777777" w:rsidTr="00A8053F">
        <w:trPr>
          <w:gridAfter w:val="1"/>
          <w:wAfter w:w="13" w:type="dxa"/>
        </w:trPr>
        <w:tc>
          <w:tcPr>
            <w:tcW w:w="2405" w:type="dxa"/>
          </w:tcPr>
          <w:p w14:paraId="5042AB2A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DEX Index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Almagro&lt;/Author&gt;&lt;Year&gt;2014&lt;/Year&gt;&lt;RecNum&gt;13&lt;/RecNum&gt;&lt;DisplayText&gt;&lt;style face="superscript"&gt;23&lt;/style&gt;&lt;/DisplayText&gt;&lt;record&gt;&lt;rec-number&gt;13&lt;/rec-number&gt;&lt;foreign-keys&gt;&lt;key app="EN" db-id="fvtv9d5pi5a55ae92z5v95drzxardspfsrvr" timestamp="1660738162"&gt;13&lt;/key&gt;&lt;/foreign-keys&gt;&lt;ref-type name="Journal Article"&gt;17&lt;/ref-type&gt;&lt;contributors&gt;&lt;authors&gt;&lt;author&gt;Almagro, P.&lt;/author&gt;&lt;author&gt;Soriano, J. B.&lt;/author&gt;&lt;author&gt;Cabrera, F. J.&lt;/author&gt;&lt;author&gt;Boixeda, R.&lt;/author&gt;&lt;author&gt;Alonso-Ortiz, M. B.&lt;/author&gt;&lt;author&gt;Barreiro, B.&lt;/author&gt;&lt;author&gt;Diez-Manglano, J.&lt;/author&gt;&lt;author&gt;Murio, C.&lt;/author&gt;&lt;author&gt;Heredia, J. L.&lt;/author&gt;&lt;author&gt;Working Group on Copd, Spanish Society of Internal Medicine&lt;/author&gt;&lt;/authors&gt;&lt;/contributors&gt;&lt;titles&gt;&lt;title&gt;Short- and medium-term prognosis in patients hospitalized for COPD exacerbation: the CODEX index&lt;/title&gt;&lt;secondary-title&gt;Chest&lt;/secondary-title&gt;&lt;/titles&gt;&lt;periodical&gt;&lt;full-title&gt;Chest&lt;/full-title&gt;&lt;/periodical&gt;&lt;pages&gt;972-980&lt;/pages&gt;&lt;volume&gt;145(5)&lt;/volume&gt;&lt;dates&gt;&lt;year&gt;2014&lt;/year&gt;&lt;/dates&gt;&lt;accession-num&gt;373359081&lt;/accession-num&gt;&lt;urls&gt;&lt;related-urls&gt;&lt;url&gt;https://uhn.idm.oclc.org/login?url=http://ovidsp.ovid.com/ovidweb.cgi?T=JS&amp;amp;CSC=Y&amp;amp;NEWS=N&amp;amp;PAGE=fulltext&amp;amp;D=emed15&amp;amp;AN=373359081http://nt2yt7px7u.search.serialssolutions.com/?sid=OVID:Embase&amp;amp;genre=article&amp;amp;id=pmid:24077342&amp;amp;id=doi:&amp;amp;issn=1931-3543&amp;amp;volume=145&amp;amp;issu&lt;/url&gt;&lt;/related-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23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559" w:type="dxa"/>
          </w:tcPr>
          <w:p w14:paraId="28AD4154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769" w:type="dxa"/>
          </w:tcPr>
          <w:p w14:paraId="19AFE98B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0C9F2B8D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 &lt; 0.0001</w:t>
            </w:r>
          </w:p>
        </w:tc>
        <w:tc>
          <w:tcPr>
            <w:tcW w:w="2694" w:type="dxa"/>
          </w:tcPr>
          <w:p w14:paraId="51568096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 &lt; 0.0001</w:t>
            </w:r>
          </w:p>
        </w:tc>
      </w:tr>
      <w:tr w:rsidR="00047395" w:rsidRPr="009202A3" w14:paraId="1EF7A854" w14:textId="77777777" w:rsidTr="00A8053F">
        <w:trPr>
          <w:gridAfter w:val="1"/>
          <w:wAfter w:w="13" w:type="dxa"/>
        </w:trPr>
        <w:tc>
          <w:tcPr>
            <w:tcW w:w="2405" w:type="dxa"/>
          </w:tcPr>
          <w:p w14:paraId="6EFCB09C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E Score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Wu&lt;/Author&gt;&lt;Year&gt;2021&lt;/Year&gt;&lt;RecNum&gt;237&lt;/RecNum&gt;&lt;DisplayText&gt;&lt;style face="superscript"&gt;247&lt;/style&gt;&lt;/DisplayText&gt;&lt;record&gt;&lt;rec-number&gt;237&lt;/rec-number&gt;&lt;foreign-keys&gt;&lt;key app="EN" db-id="fvtv9d5pi5a55ae92z5v95drzxardspfsrvr" timestamp="1660738162"&gt;237&lt;/key&gt;&lt;/foreign-keys&gt;&lt;ref-type name="Journal Article"&gt;17&lt;/ref-type&gt;&lt;contributors&gt;&lt;authors&gt;&lt;author&gt;Wu, Y. K.&lt;/author&gt;&lt;author&gt;Lan, C. C.&lt;/author&gt;&lt;author&gt;Tzeng, I. S.&lt;/author&gt;&lt;author&gt;Wu, C. W.&lt;/author&gt;&lt;/authors&gt;&lt;/contributors&gt;&lt;titles&gt;&lt;title&gt;The COPD-readmission (CORE) score: A novel prediction model for one-year chronic obstructive pulmonary disease readmissions&lt;/title&gt;&lt;secondary-title&gt;J Formos Med Assoc&lt;/secondary-title&gt;&lt;/titles&gt;&lt;periodical&gt;&lt;full-title&gt;J Formos Med Assoc&lt;/full-title&gt;&lt;/periodical&gt;&lt;pages&gt;1005-1013&lt;/pages&gt;&lt;volume&gt;120&lt;/volume&gt;&lt;number&gt;3&lt;/number&gt;&lt;dates&gt;&lt;year&gt;2021&lt;/year&gt;&lt;/dates&gt;&lt;accession-num&gt;32928614&lt;/accession-num&gt;&lt;urls&gt;&lt;related-urls&gt;&lt;url&gt;https://uhn.idm.oclc.org/login?url=http://ovidsp.ovid.com/ovidweb.cgi?T=JS&amp;amp;CSC=Y&amp;amp;NEWS=N&amp;amp;PAGE=fulltext&amp;amp;D=med18&amp;amp;AN=32928614http://nt2yt7px7u.search.serialssolutions.com/?sid=OVID:Ovid+MEDLINE%28R%29+%3C2020+to+2021%3E&amp;amp;genre=article&amp;amp;id=pmid:32928614&amp;amp;id=doi:1&lt;/url&gt;&lt;/related-urls&gt;&lt;/urls&gt;&lt;electronic-resource-num&gt;https://dx.doi.org/10.1016/j.jfma.2020.08.043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247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559" w:type="dxa"/>
          </w:tcPr>
          <w:p w14:paraId="6F10390B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p &lt; 0.001 </w:t>
            </w:r>
          </w:p>
        </w:tc>
        <w:tc>
          <w:tcPr>
            <w:tcW w:w="3769" w:type="dxa"/>
          </w:tcPr>
          <w:p w14:paraId="5C695C3F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5104C376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3ECB794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16893909" w14:textId="77777777" w:rsidTr="00A8053F">
        <w:trPr>
          <w:gridAfter w:val="1"/>
          <w:wAfter w:w="13" w:type="dxa"/>
        </w:trPr>
        <w:tc>
          <w:tcPr>
            <w:tcW w:w="2405" w:type="dxa"/>
          </w:tcPr>
          <w:p w14:paraId="1E015FB5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DOSE Index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Almagro&lt;/Author&gt;&lt;Year&gt;2014&lt;/Year&gt;&lt;RecNum&gt;13&lt;/RecNum&gt;&lt;DisplayText&gt;&lt;style face="superscript"&gt;23&lt;/style&gt;&lt;/DisplayText&gt;&lt;record&gt;&lt;rec-number&gt;13&lt;/rec-number&gt;&lt;foreign-keys&gt;&lt;key app="EN" db-id="fvtv9d5pi5a55ae92z5v95drzxardspfsrvr" timestamp="1660738162"&gt;13&lt;/key&gt;&lt;/foreign-keys&gt;&lt;ref-type name="Journal Article"&gt;17&lt;/ref-type&gt;&lt;contributors&gt;&lt;authors&gt;&lt;author&gt;Almagro, P.&lt;/author&gt;&lt;author&gt;Soriano, J. B.&lt;/author&gt;&lt;author&gt;Cabrera, F. J.&lt;/author&gt;&lt;author&gt;Boixeda, R.&lt;/author&gt;&lt;author&gt;Alonso-Ortiz, M. B.&lt;/author&gt;&lt;author&gt;Barreiro, B.&lt;/author&gt;&lt;author&gt;Diez-Manglano, J.&lt;/author&gt;&lt;author&gt;Murio, C.&lt;/author&gt;&lt;author&gt;Heredia, J. L.&lt;/author&gt;&lt;author&gt;Working Group on Copd, Spanish Society of Internal Medicine&lt;/author&gt;&lt;/authors&gt;&lt;/contributors&gt;&lt;titles&gt;&lt;title&gt;Short- and medium-term prognosis in patients hospitalized for COPD exacerbation: the CODEX index&lt;/title&gt;&lt;secondary-title&gt;Chest&lt;/secondary-title&gt;&lt;/titles&gt;&lt;periodical&gt;&lt;full-title&gt;Chest&lt;/full-title&gt;&lt;/periodical&gt;&lt;pages&gt;972-980&lt;/pages&gt;&lt;volume&gt;145(5)&lt;/volume&gt;&lt;dates&gt;&lt;year&gt;2014&lt;/year&gt;&lt;/dates&gt;&lt;accession-num&gt;373359081&lt;/accession-num&gt;&lt;urls&gt;&lt;related-urls&gt;&lt;url&gt;https://uhn.idm.oclc.org/login?url=http://ovidsp.ovid.com/ovidweb.cgi?T=JS&amp;amp;CSC=Y&amp;amp;NEWS=N&amp;amp;PAGE=fulltext&amp;amp;D=emed15&amp;amp;AN=373359081http://nt2yt7px7u.search.serialssolutions.com/?sid=OVID:Embase&amp;amp;genre=article&amp;amp;id=pmid:24077342&amp;amp;id=doi:&amp;amp;issn=1931-3543&amp;amp;volume=145&amp;amp;issu&lt;/url&gt;&lt;/related-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23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559" w:type="dxa"/>
          </w:tcPr>
          <w:p w14:paraId="35C15748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769" w:type="dxa"/>
          </w:tcPr>
          <w:p w14:paraId="553E254B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4C299AAB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 &lt; 0.01</w:t>
            </w:r>
          </w:p>
        </w:tc>
        <w:tc>
          <w:tcPr>
            <w:tcW w:w="2694" w:type="dxa"/>
          </w:tcPr>
          <w:p w14:paraId="731F6597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3B06CB07" w14:textId="77777777" w:rsidTr="00A8053F">
        <w:trPr>
          <w:gridAfter w:val="1"/>
          <w:wAfter w:w="13" w:type="dxa"/>
        </w:trPr>
        <w:tc>
          <w:tcPr>
            <w:tcW w:w="2405" w:type="dxa"/>
          </w:tcPr>
          <w:p w14:paraId="295DC664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EARL Score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Kishor&lt;/Author&gt;&lt;Year&gt;2020&lt;/Year&gt;&lt;RecNum&gt;133&lt;/RecNum&gt;&lt;DisplayText&gt;&lt;style face="superscript"&gt;143&lt;/style&gt;&lt;/DisplayText&gt;&lt;record&gt;&lt;rec-number&gt;133&lt;/rec-number&gt;&lt;foreign-keys&gt;&lt;key app="EN" db-id="fvtv9d5pi5a55ae92z5v95drzxardspfsrvr" timestamp="1660738162"&gt;133&lt;/key&gt;&lt;/foreign-keys&gt;&lt;ref-type name="Journal Article"&gt;17&lt;/ref-type&gt;&lt;contributors&gt;&lt;authors&gt;&lt;author&gt;Kishor, M.&lt;/author&gt;&lt;author&gt;Khippal, N.&lt;/author&gt;&lt;author&gt;Rathore, Y.&lt;/author&gt;&lt;author&gt;Jain, S.&lt;/author&gt;&lt;author&gt;Joshi, V.&lt;/author&gt;&lt;/authors&gt;&lt;/contributors&gt;&lt;titles&gt;&lt;title&gt;Evaluation of PEARL score in assessingprognosis among patients with acute exacerbation of chronic obstructive pulmonary disease&lt;/title&gt;&lt;secondary-title&gt;Egyptian Journal of Chest Diseases and Tuberculosis&lt;/secondary-title&gt;&lt;/titles&gt;&lt;periodical&gt;&lt;full-title&gt;Egyptian Journal of Chest Diseases and Tuberculosis&lt;/full-title&gt;&lt;/periodical&gt;&lt;pages&gt;627-630&lt;/pages&gt;&lt;volume&gt;69(4)&lt;/volume&gt;&lt;dates&gt;&lt;year&gt;2020&lt;/year&gt;&lt;/dates&gt;&lt;accession-num&gt;633761384&lt;/accession-num&gt;&lt;urls&gt;&lt;related-urls&gt;&lt;url&gt;https://uhn.idm.oclc.org/login?url=http://ovidsp.ovid.com/ovidweb.cgi?T=JS&amp;amp;CSC=Y&amp;amp;NEWS=N&amp;amp;PAGE=fulltext&amp;amp;D=emed22&amp;amp;AN=633761384http://nt2yt7px7u.search.serialssolutions.com/?sid=OVID:Embase&amp;amp;genre=article&amp;amp;id=pmid:&amp;amp;id=doi:10.4103%2Fejcdt.ejcdt-5-20&amp;amp;issn=0422-76&lt;/url&gt;&lt;/related-urls&gt;&lt;/urls&gt;&lt;electronic-resource-num&gt;https://dx.doi.org/10.4103/ejcdt.ejcdt-5-20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143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559" w:type="dxa"/>
          </w:tcPr>
          <w:p w14:paraId="0D90C60B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 &lt; 0.0001</w:t>
            </w:r>
          </w:p>
        </w:tc>
        <w:tc>
          <w:tcPr>
            <w:tcW w:w="3769" w:type="dxa"/>
          </w:tcPr>
          <w:p w14:paraId="060A5410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5547A8E7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39277D83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9202A3" w14:paraId="61C442A0" w14:textId="77777777" w:rsidTr="00A8053F">
        <w:trPr>
          <w:gridAfter w:val="1"/>
          <w:wAfter w:w="13" w:type="dxa"/>
        </w:trPr>
        <w:tc>
          <w:tcPr>
            <w:tcW w:w="2405" w:type="dxa"/>
          </w:tcPr>
          <w:p w14:paraId="0EA7AD7A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ACE Scale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Lau&lt;/Author&gt;&lt;Year&gt;2017&lt;/Year&gt;&lt;RecNum&gt;141&lt;/RecNum&gt;&lt;DisplayText&gt;&lt;style face="superscript"&gt;151&lt;/style&gt;&lt;/DisplayText&gt;&lt;record&gt;&lt;rec-number&gt;141&lt;/rec-number&gt;&lt;foreign-keys&gt;&lt;key app="EN" db-id="fvtv9d5pi5a55ae92z5v95drzxardspfsrvr" timestamp="1660738162"&gt;141&lt;/key&gt;&lt;/foreign-keys&gt;&lt;ref-type name="Journal Article"&gt;17&lt;/ref-type&gt;&lt;contributors&gt;&lt;authors&gt;&lt;author&gt;Lau, C. S.&lt;/author&gt;&lt;author&gt;Siracuse, B. L.&lt;/author&gt;&lt;author&gt;Chamberlain, R. S.&lt;/author&gt;&lt;/authors&gt;&lt;/contributors&gt;&lt;titles&gt;&lt;title&gt;Readmission After COPD Exacerbation Scale: determining 30-day readmission risk for COPD patients&lt;/title&gt;&lt;secondary-title&gt;Int J Chron Obstruct Pulmon Dis&lt;/secondary-title&gt;&lt;/titles&gt;&lt;periodical&gt;&lt;full-title&gt;Int J Chron Obstruct Pulmon Dis&lt;/full-title&gt;&lt;/periodical&gt;&lt;pages&gt;1891-1902&lt;/pages&gt;&lt;volume&gt;12&lt;/volume&gt;&lt;dates&gt;&lt;year&gt;2017&lt;/year&gt;&lt;/dates&gt;&lt;accession-num&gt;28721034&lt;/accession-num&gt;&lt;urls&gt;&lt;related-urls&gt;&lt;url&gt;https://uhn.idm.oclc.org/login?url=http://ovidsp.ovid.com/ovidweb.cgi?T=JS&amp;amp;CSC=Y&amp;amp;NEWS=N&amp;amp;PAGE=fulltext&amp;amp;D=med14&amp;amp;AN=28721034http://nt2yt7px7u.search.serialssolutions.com/?sid=OVID:Ovid+MEDLINE%28R%29+%3C2017%3E&amp;amp;genre=article&amp;amp;id=pmid:28721034&amp;amp;id=doi:10.2147%2&lt;/url&gt;&lt;/related-urls&gt;&lt;/urls&gt;&lt;electronic-resource-num&gt;https://dx.doi.org/10.2147/COPD.S136768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151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559" w:type="dxa"/>
          </w:tcPr>
          <w:p w14:paraId="51B6E44E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</w:t>
            </w:r>
            <w:r>
              <w:rPr>
                <w:rFonts w:ascii="Times New Roman" w:hAnsi="Times New Roman" w:cs="Times New Roman"/>
                <w:vertAlign w:val="superscript"/>
              </w:rPr>
              <w:t>2</w:t>
            </w:r>
            <w:r>
              <w:rPr>
                <w:rFonts w:ascii="Times New Roman" w:hAnsi="Times New Roman" w:cs="Times New Roman"/>
              </w:rPr>
              <w:t xml:space="preserve"> = 0.923</w:t>
            </w:r>
          </w:p>
        </w:tc>
        <w:tc>
          <w:tcPr>
            <w:tcW w:w="3769" w:type="dxa"/>
          </w:tcPr>
          <w:p w14:paraId="70616D0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649FDC6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4" w:type="dxa"/>
          </w:tcPr>
          <w:p w14:paraId="63D79D8E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</w:tbl>
    <w:p w14:paraId="413CDF7F" w14:textId="77777777" w:rsidR="00047395" w:rsidRDefault="00047395" w:rsidP="00047395">
      <w:pPr>
        <w:rPr>
          <w:rFonts w:ascii="Times New Roman" w:hAnsi="Times New Roman" w:cs="Times New Roman"/>
        </w:rPr>
      </w:pPr>
    </w:p>
    <w:p w14:paraId="5756F024" w14:textId="77777777" w:rsidR="00047395" w:rsidRDefault="00047395" w:rsidP="00047395">
      <w:pPr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br w:type="page"/>
      </w:r>
    </w:p>
    <w:p w14:paraId="3D476939" w14:textId="2CABC76A" w:rsidR="00047395" w:rsidRDefault="00DE2F6A" w:rsidP="00047395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  <w:bCs/>
        </w:rPr>
        <w:lastRenderedPageBreak/>
        <w:t xml:space="preserve">Supplementary Table </w:t>
      </w:r>
      <w:r>
        <w:rPr>
          <w:rFonts w:ascii="Times New Roman" w:hAnsi="Times New Roman" w:cs="Times New Roman"/>
          <w:b/>
          <w:bCs/>
        </w:rPr>
        <w:t>2</w:t>
      </w:r>
      <w:r w:rsidR="00047395">
        <w:rPr>
          <w:rFonts w:ascii="Times New Roman" w:hAnsi="Times New Roman" w:cs="Times New Roman"/>
          <w:b/>
          <w:bCs/>
        </w:rPr>
        <w:t>.</w:t>
      </w:r>
      <w:r w:rsidR="00047395">
        <w:rPr>
          <w:rFonts w:ascii="Times New Roman" w:hAnsi="Times New Roman" w:cs="Times New Roman"/>
        </w:rPr>
        <w:t xml:space="preserve"> Significant Predictors for COPD-Related Readmission</w:t>
      </w:r>
    </w:p>
    <w:tbl>
      <w:tblPr>
        <w:tblStyle w:val="TableGrid"/>
        <w:tblW w:w="13887" w:type="dxa"/>
        <w:tblLook w:val="04A0" w:firstRow="1" w:lastRow="0" w:firstColumn="1" w:lastColumn="0" w:noHBand="0" w:noVBand="1"/>
      </w:tblPr>
      <w:tblGrid>
        <w:gridCol w:w="2263"/>
        <w:gridCol w:w="1702"/>
        <w:gridCol w:w="3968"/>
        <w:gridCol w:w="3544"/>
        <w:gridCol w:w="2410"/>
      </w:tblGrid>
      <w:tr w:rsidR="00047395" w14:paraId="0F2611AA" w14:textId="77777777" w:rsidTr="00A8053F">
        <w:trPr>
          <w:tblHeader/>
        </w:trPr>
        <w:tc>
          <w:tcPr>
            <w:tcW w:w="2263" w:type="dxa"/>
          </w:tcPr>
          <w:p w14:paraId="779C88DE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702" w:type="dxa"/>
          </w:tcPr>
          <w:p w14:paraId="4B3BB2B2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  <w:r w:rsidRPr="00ED35BD">
              <w:rPr>
                <w:rFonts w:ascii="Times New Roman" w:hAnsi="Times New Roman" w:cs="Times New Roman"/>
                <w:b/>
                <w:bCs/>
              </w:rPr>
              <w:t>Type I Error</w:t>
            </w:r>
          </w:p>
        </w:tc>
        <w:tc>
          <w:tcPr>
            <w:tcW w:w="3968" w:type="dxa"/>
          </w:tcPr>
          <w:p w14:paraId="4C432EDB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  <w:r w:rsidRPr="00ED35BD">
              <w:rPr>
                <w:rFonts w:ascii="Times New Roman" w:hAnsi="Times New Roman" w:cs="Times New Roman"/>
                <w:b/>
                <w:bCs/>
              </w:rPr>
              <w:t>1</w:t>
            </w:r>
            <w:r>
              <w:rPr>
                <w:rFonts w:ascii="Times New Roman" w:hAnsi="Times New Roman" w:cs="Times New Roman"/>
                <w:b/>
                <w:bCs/>
              </w:rPr>
              <w:t xml:space="preserve"> </w:t>
            </w:r>
            <w:r w:rsidRPr="00ED35BD">
              <w:rPr>
                <w:rFonts w:ascii="Times New Roman" w:hAnsi="Times New Roman" w:cs="Times New Roman"/>
                <w:b/>
                <w:bCs/>
              </w:rPr>
              <w:t>Month</w:t>
            </w:r>
          </w:p>
        </w:tc>
        <w:tc>
          <w:tcPr>
            <w:tcW w:w="3544" w:type="dxa"/>
          </w:tcPr>
          <w:p w14:paraId="48695961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  <w:b/>
                <w:bCs/>
              </w:rPr>
              <w:t>2-</w:t>
            </w:r>
            <w:r w:rsidRPr="00ED35BD">
              <w:rPr>
                <w:rFonts w:ascii="Times New Roman" w:hAnsi="Times New Roman" w:cs="Times New Roman"/>
                <w:b/>
                <w:bCs/>
              </w:rPr>
              <w:t>3</w:t>
            </w:r>
            <w:r>
              <w:rPr>
                <w:rFonts w:ascii="Times New Roman" w:hAnsi="Times New Roman" w:cs="Times New Roman"/>
                <w:b/>
                <w:bCs/>
              </w:rPr>
              <w:t xml:space="preserve"> </w:t>
            </w:r>
            <w:r w:rsidRPr="00ED35BD">
              <w:rPr>
                <w:rFonts w:ascii="Times New Roman" w:hAnsi="Times New Roman" w:cs="Times New Roman"/>
                <w:b/>
                <w:bCs/>
              </w:rPr>
              <w:t>Month</w:t>
            </w:r>
            <w:r>
              <w:rPr>
                <w:rFonts w:ascii="Times New Roman" w:hAnsi="Times New Roman" w:cs="Times New Roman"/>
                <w:b/>
                <w:bCs/>
              </w:rPr>
              <w:t>s</w:t>
            </w:r>
          </w:p>
        </w:tc>
        <w:tc>
          <w:tcPr>
            <w:tcW w:w="2410" w:type="dxa"/>
          </w:tcPr>
          <w:p w14:paraId="0C96C591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  <w:b/>
                <w:bCs/>
              </w:rPr>
              <w:t>6-</w:t>
            </w:r>
            <w:r w:rsidRPr="00ED35BD">
              <w:rPr>
                <w:rFonts w:ascii="Times New Roman" w:hAnsi="Times New Roman" w:cs="Times New Roman"/>
                <w:b/>
                <w:bCs/>
              </w:rPr>
              <w:t>12</w:t>
            </w:r>
            <w:r>
              <w:rPr>
                <w:rFonts w:ascii="Times New Roman" w:hAnsi="Times New Roman" w:cs="Times New Roman"/>
                <w:b/>
                <w:bCs/>
              </w:rPr>
              <w:t xml:space="preserve"> </w:t>
            </w:r>
            <w:r w:rsidRPr="00ED35BD">
              <w:rPr>
                <w:rFonts w:ascii="Times New Roman" w:hAnsi="Times New Roman" w:cs="Times New Roman"/>
                <w:b/>
                <w:bCs/>
              </w:rPr>
              <w:t>Month</w:t>
            </w:r>
            <w:r>
              <w:rPr>
                <w:rFonts w:ascii="Times New Roman" w:hAnsi="Times New Roman" w:cs="Times New Roman"/>
                <w:b/>
                <w:bCs/>
              </w:rPr>
              <w:t>s</w:t>
            </w:r>
          </w:p>
        </w:tc>
      </w:tr>
      <w:tr w:rsidR="00047395" w14:paraId="4F12D87D" w14:textId="77777777" w:rsidTr="00A8053F">
        <w:tc>
          <w:tcPr>
            <w:tcW w:w="13887" w:type="dxa"/>
            <w:gridSpan w:val="5"/>
            <w:shd w:val="clear" w:color="auto" w:fill="E7E6E6" w:themeFill="background2"/>
          </w:tcPr>
          <w:p w14:paraId="42804CE6" w14:textId="77777777" w:rsidR="00047395" w:rsidRDefault="00047395" w:rsidP="00A8053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atient Characteristics</w:t>
            </w:r>
          </w:p>
        </w:tc>
      </w:tr>
      <w:tr w:rsidR="00047395" w14:paraId="7369DC03" w14:textId="77777777" w:rsidTr="00A8053F">
        <w:tc>
          <w:tcPr>
            <w:tcW w:w="2263" w:type="dxa"/>
            <w:vMerge w:val="restart"/>
          </w:tcPr>
          <w:p w14:paraId="21081173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</w:rPr>
              <w:t>Age</w:t>
            </w:r>
          </w:p>
        </w:tc>
        <w:tc>
          <w:tcPr>
            <w:tcW w:w="1702" w:type="dxa"/>
          </w:tcPr>
          <w:p w14:paraId="4D921AAE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968" w:type="dxa"/>
          </w:tcPr>
          <w:p w14:paraId="79165DFF" w14:textId="77777777" w:rsidR="00047395" w:rsidRPr="00C869F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XdTwvQXV0aG9yPjxZZWFyPjIwMjA8L1llYXI+PFJlY051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XdTwvQXV0aG9yPjxZZWFyPjIwMjA8L1llYXI+PFJlY051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219,245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6A210934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2410" w:type="dxa"/>
          </w:tcPr>
          <w:p w14:paraId="106AFC9D" w14:textId="77777777" w:rsidR="00047395" w:rsidRPr="0019545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Kb2hhbm5lc2RvdHRpcjwvQXV0aG9yPjxZZWFyPjIwMTM8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Kb2hhbm5lc2RvdHRpcjwvQXV0aG9yPjxZZWFyPjIwMTM8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31,129,234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047395" w14:paraId="6ED484F1" w14:textId="77777777" w:rsidTr="00A8053F">
        <w:tc>
          <w:tcPr>
            <w:tcW w:w="2263" w:type="dxa"/>
            <w:vMerge/>
          </w:tcPr>
          <w:p w14:paraId="3F2A5C25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702" w:type="dxa"/>
          </w:tcPr>
          <w:p w14:paraId="571DD76C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968" w:type="dxa"/>
          </w:tcPr>
          <w:p w14:paraId="2EDE3E3A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IYXJyaWVzPC9BdXRob3I+PFllYXI+MjAxNzwvWWVhcj48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IYXJyaWVzPC9BdXRob3I+PFllYXI+MjAxNzwvWWVhcj48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BE43A6">
              <w:rPr>
                <w:rFonts w:ascii="Times New Roman" w:hAnsi="Times New Roman" w:cs="Times New Roman"/>
                <w:noProof/>
                <w:vertAlign w:val="superscript"/>
              </w:rPr>
              <w:t>50,110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  <w:p w14:paraId="1F05F171" w14:textId="77777777" w:rsidR="00047395" w:rsidRPr="00341A30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nversely Correlated</w: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Sb2JlcnRzPC9BdXRob3I+PFllYXI+MjAxNjwvWWVhcj48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Sb2JlcnRzPC9BdXRob3I+PFllYXI+MjAxNjwvWWVhcj48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BE43A6">
              <w:rPr>
                <w:rFonts w:ascii="Times New Roman" w:hAnsi="Times New Roman" w:cs="Times New Roman"/>
                <w:noProof/>
                <w:vertAlign w:val="superscript"/>
              </w:rPr>
              <w:t>34,48,206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420C42A2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IYXJyaWVzPC9BdXRob3I+PFllYXI+MjAxNzwvWWVhcj48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IYXJyaWVzPC9BdXRob3I+PFllYXI+MjAxNzwvWWVhcj48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BE43A6">
              <w:rPr>
                <w:rFonts w:ascii="Times New Roman" w:hAnsi="Times New Roman" w:cs="Times New Roman"/>
                <w:noProof/>
                <w:vertAlign w:val="superscript"/>
              </w:rPr>
              <w:t>50,110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  <w:p w14:paraId="6B651EBC" w14:textId="77777777" w:rsidR="00047395" w:rsidRPr="004A41D8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nversely 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Bartels&lt;/Author&gt;&lt;Year&gt;2018&lt;/Year&gt;&lt;RecNum&gt;24&lt;/RecNum&gt;&lt;DisplayText&gt;&lt;style face="superscript"&gt;34&lt;/style&gt;&lt;/DisplayText&gt;&lt;record&gt;&lt;rec-number&gt;24&lt;/rec-number&gt;&lt;foreign-keys&gt;&lt;key app="EN" db-id="fvtv9d5pi5a55ae92z5v95drzxardspfsrvr" timestamp="1660738162"&gt;24&lt;/key&gt;&lt;/foreign-keys&gt;&lt;ref-type name="Journal Article"&gt;17&lt;/ref-type&gt;&lt;contributors&gt;&lt;authors&gt;&lt;author&gt;Bartels, W.&lt;/author&gt;&lt;author&gt;Adamson, S.&lt;/author&gt;&lt;author&gt;Leung, L.&lt;/author&gt;&lt;author&gt;Sin, D. D.&lt;/author&gt;&lt;author&gt;van Eeden, S. F.&lt;/author&gt;&lt;/authors&gt;&lt;/contributors&gt;&lt;titles&gt;&lt;title&gt;Emergency department management of acute exacerbations of chronic obstructive pulmonary disease: factors predicting readmission&lt;/title&gt;&lt;secondary-title&gt;Int J Chron Obstruct Pulmon Dis&lt;/secondary-title&gt;&lt;/titles&gt;&lt;periodical&gt;&lt;full-title&gt;Int J Chron Obstruct Pulmon Dis&lt;/full-title&gt;&lt;/periodical&gt;&lt;pages&gt;1647-1654&lt;/pages&gt;&lt;volume&gt;13&lt;/volume&gt;&lt;dates&gt;&lt;year&gt;2018&lt;/year&gt;&lt;/dates&gt;&lt;accession-num&gt;29872284&lt;/accession-num&gt;&lt;urls&gt;&lt;related-urls&gt;&lt;url&gt;https://uhn.idm.oclc.org/login?url=http://ovidsp.ovid.com/ovidweb.cgi?T=JS&amp;amp;CSC=Y&amp;amp;NEWS=N&amp;amp;PAGE=fulltext&amp;amp;D=med15&amp;amp;AN=29872284http://nt2yt7px7u.search.serialssolutions.com/?sid=OVID:Ovid+MEDLINE%28R%29+%3C2018%3E&amp;amp;genre=article&amp;amp;id=pmid:29872284&amp;amp;id=doi:10.2147%2&lt;/url&gt;&lt;/related-urls&gt;&lt;/urls&gt;&lt;electronic-resource-num&gt;https://dx.doi.org/10.2147/COPD.S163250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BE43A6">
              <w:rPr>
                <w:rFonts w:ascii="Times New Roman" w:hAnsi="Times New Roman" w:cs="Times New Roman"/>
                <w:noProof/>
                <w:vertAlign w:val="superscript"/>
              </w:rPr>
              <w:t>34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410" w:type="dxa"/>
          </w:tcPr>
          <w:p w14:paraId="215902FE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</w:p>
        </w:tc>
      </w:tr>
      <w:tr w:rsidR="00047395" w14:paraId="2E890D90" w14:textId="77777777" w:rsidTr="00A8053F">
        <w:tc>
          <w:tcPr>
            <w:tcW w:w="2263" w:type="dxa"/>
            <w:vMerge/>
          </w:tcPr>
          <w:p w14:paraId="69FCF401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702" w:type="dxa"/>
          </w:tcPr>
          <w:p w14:paraId="2829BE47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968" w:type="dxa"/>
          </w:tcPr>
          <w:p w14:paraId="6475838E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3544" w:type="dxa"/>
          </w:tcPr>
          <w:p w14:paraId="0B44CFA8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2410" w:type="dxa"/>
          </w:tcPr>
          <w:p w14:paraId="69DF172D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</w:p>
        </w:tc>
      </w:tr>
      <w:tr w:rsidR="00047395" w14:paraId="5144DE2C" w14:textId="77777777" w:rsidTr="00A8053F">
        <w:tc>
          <w:tcPr>
            <w:tcW w:w="2263" w:type="dxa"/>
            <w:vMerge w:val="restart"/>
          </w:tcPr>
          <w:p w14:paraId="5ADA1C96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</w:rPr>
              <w:t>Community-Acquired Pneumonia</w:t>
            </w:r>
          </w:p>
        </w:tc>
        <w:tc>
          <w:tcPr>
            <w:tcW w:w="1702" w:type="dxa"/>
          </w:tcPr>
          <w:p w14:paraId="7C878712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968" w:type="dxa"/>
          </w:tcPr>
          <w:p w14:paraId="7655C2E9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3544" w:type="dxa"/>
          </w:tcPr>
          <w:p w14:paraId="53234AC5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2410" w:type="dxa"/>
          </w:tcPr>
          <w:p w14:paraId="0BF85796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</w:p>
        </w:tc>
      </w:tr>
      <w:tr w:rsidR="00047395" w14:paraId="179C942E" w14:textId="77777777" w:rsidTr="00A8053F">
        <w:tc>
          <w:tcPr>
            <w:tcW w:w="2263" w:type="dxa"/>
            <w:vMerge/>
          </w:tcPr>
          <w:p w14:paraId="5A0C1F2A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702" w:type="dxa"/>
          </w:tcPr>
          <w:p w14:paraId="1E147EA7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968" w:type="dxa"/>
          </w:tcPr>
          <w:p w14:paraId="134B91D4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  <w:r w:rsidRPr="00DA3F81">
              <w:rPr>
                <w:rFonts w:ascii="Times New Roman" w:hAnsi="Times New Roman" w:cs="Times New Roman"/>
              </w:rPr>
              <w:t>Correlated</w:t>
            </w:r>
            <w:r w:rsidRPr="00DA3F81"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Candrilli&lt;/Author&gt;&lt;Year&gt;2015&lt;/Year&gt;&lt;RecNum&gt;40&lt;/RecNum&gt;&lt;DisplayText&gt;&lt;style face="superscript"&gt;50&lt;/style&gt;&lt;/DisplayText&gt;&lt;record&gt;&lt;rec-number&gt;40&lt;/rec-number&gt;&lt;foreign-keys&gt;&lt;key app="EN" db-id="fvtv9d5pi5a55ae92z5v95drzxardspfsrvr" timestamp="1660738162"&gt;40&lt;/key&gt;&lt;/foreign-keys&gt;&lt;ref-type name="Journal Article"&gt;17&lt;/ref-type&gt;&lt;contributors&gt;&lt;authors&gt;&lt;author&gt;Candrilli, S. D.&lt;/author&gt;&lt;author&gt;Dhamane, A. D.&lt;/author&gt;&lt;author&gt;Meyers, J. L.&lt;/author&gt;&lt;author&gt;Kaila, S.&lt;/author&gt;&lt;/authors&gt;&lt;/contributors&gt;&lt;titles&gt;&lt;title&gt;Factors associated with inpatient readmission among managed care enrollees with COPD&lt;/title&gt;&lt;secondary-title&gt;Hospital practice (1995)&lt;/secondary-title&gt;&lt;/titles&gt;&lt;periodical&gt;&lt;full-title&gt;Hospital practice (1995)&lt;/full-title&gt;&lt;/periodical&gt;&lt;pages&gt;199-207&lt;/pages&gt;&lt;volume&gt;43(4)&lt;/volume&gt;&lt;dates&gt;&lt;year&gt;2015&lt;/year&gt;&lt;/dates&gt;&lt;accession-num&gt;607635909&lt;/accession-num&gt;&lt;urls&gt;&lt;related-urls&gt;&lt;url&gt;https://uhn.idm.oclc.org/login?url=http://ovidsp.ovid.com/ovidweb.cgi?T=JS&amp;amp;CSC=Y&amp;amp;NEWS=N&amp;amp;PAGE=fulltext&amp;amp;D=emed16&amp;amp;AN=607635909http://nt2yt7px7u.search.serialssolutions.com/?sid=OVID:Embase&amp;amp;genre=article&amp;amp;id=pmid:26357878&amp;amp;id=doi:10.1080%2F21548331.2015.1085797&lt;/url&gt;&lt;/related-urls&gt;&lt;/urls&gt;&lt;electronic-resource-num&gt;http://dx.doi.org/10.1080/21548331.2015.1085797&lt;/electronic-resource-num&gt;&lt;/record&gt;&lt;/Cite&gt;&lt;/EndNote&gt;</w:instrText>
            </w:r>
            <w:r w:rsidRPr="00DA3F81"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50</w:t>
            </w:r>
            <w:r w:rsidRPr="00DA3F81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55263E97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  <w:r w:rsidRPr="00DA3F81">
              <w:rPr>
                <w:rFonts w:ascii="Times New Roman" w:hAnsi="Times New Roman" w:cs="Times New Roman"/>
              </w:rPr>
              <w:t>Correlated</w:t>
            </w:r>
            <w:r w:rsidRPr="00DA3F81"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Candrilli&lt;/Author&gt;&lt;Year&gt;2015&lt;/Year&gt;&lt;RecNum&gt;40&lt;/RecNum&gt;&lt;DisplayText&gt;&lt;style face="superscript"&gt;50&lt;/style&gt;&lt;/DisplayText&gt;&lt;record&gt;&lt;rec-number&gt;40&lt;/rec-number&gt;&lt;foreign-keys&gt;&lt;key app="EN" db-id="fvtv9d5pi5a55ae92z5v95drzxardspfsrvr" timestamp="1660738162"&gt;40&lt;/key&gt;&lt;/foreign-keys&gt;&lt;ref-type name="Journal Article"&gt;17&lt;/ref-type&gt;&lt;contributors&gt;&lt;authors&gt;&lt;author&gt;Candrilli, S. D.&lt;/author&gt;&lt;author&gt;Dhamane, A. D.&lt;/author&gt;&lt;author&gt;Meyers, J. L.&lt;/author&gt;&lt;author&gt;Kaila, S.&lt;/author&gt;&lt;/authors&gt;&lt;/contributors&gt;&lt;titles&gt;&lt;title&gt;Factors associated with inpatient readmission among managed care enrollees with COPD&lt;/title&gt;&lt;secondary-title&gt;Hospital practice (1995)&lt;/secondary-title&gt;&lt;/titles&gt;&lt;periodical&gt;&lt;full-title&gt;Hospital practice (1995)&lt;/full-title&gt;&lt;/periodical&gt;&lt;pages&gt;199-207&lt;/pages&gt;&lt;volume&gt;43(4)&lt;/volume&gt;&lt;dates&gt;&lt;year&gt;2015&lt;/year&gt;&lt;/dates&gt;&lt;accession-num&gt;607635909&lt;/accession-num&gt;&lt;urls&gt;&lt;related-urls&gt;&lt;url&gt;https://uhn.idm.oclc.org/login?url=http://ovidsp.ovid.com/ovidweb.cgi?T=JS&amp;amp;CSC=Y&amp;amp;NEWS=N&amp;amp;PAGE=fulltext&amp;amp;D=emed16&amp;amp;AN=607635909http://nt2yt7px7u.search.serialssolutions.com/?sid=OVID:Embase&amp;amp;genre=article&amp;amp;id=pmid:26357878&amp;amp;id=doi:10.1080%2F21548331.2015.1085797&lt;/url&gt;&lt;/related-urls&gt;&lt;/urls&gt;&lt;electronic-resource-num&gt;http://dx.doi.org/10.1080/21548331.2015.1085797&lt;/electronic-resource-num&gt;&lt;/record&gt;&lt;/Cite&gt;&lt;/EndNote&gt;</w:instrText>
            </w:r>
            <w:r w:rsidRPr="00DA3F81"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50</w:t>
            </w:r>
            <w:r w:rsidRPr="00DA3F81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410" w:type="dxa"/>
          </w:tcPr>
          <w:p w14:paraId="373C191F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</w:p>
        </w:tc>
      </w:tr>
      <w:tr w:rsidR="00047395" w14:paraId="5DA7BF29" w14:textId="77777777" w:rsidTr="00A8053F">
        <w:tc>
          <w:tcPr>
            <w:tcW w:w="2263" w:type="dxa"/>
            <w:vMerge/>
          </w:tcPr>
          <w:p w14:paraId="6CED5AFC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702" w:type="dxa"/>
          </w:tcPr>
          <w:p w14:paraId="68C8712D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968" w:type="dxa"/>
          </w:tcPr>
          <w:p w14:paraId="6CAAC075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3544" w:type="dxa"/>
          </w:tcPr>
          <w:p w14:paraId="6DA64508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2410" w:type="dxa"/>
          </w:tcPr>
          <w:p w14:paraId="1EB33FEA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</w:p>
        </w:tc>
      </w:tr>
      <w:tr w:rsidR="00047395" w14:paraId="4A50542A" w14:textId="77777777" w:rsidTr="00A8053F">
        <w:tc>
          <w:tcPr>
            <w:tcW w:w="2263" w:type="dxa"/>
            <w:vMerge w:val="restart"/>
          </w:tcPr>
          <w:p w14:paraId="075D68DB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</w:rPr>
              <w:t>COPD Severity, Assessed by Scales</w:t>
            </w:r>
          </w:p>
        </w:tc>
        <w:tc>
          <w:tcPr>
            <w:tcW w:w="1702" w:type="dxa"/>
          </w:tcPr>
          <w:p w14:paraId="258C4EAF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968" w:type="dxa"/>
          </w:tcPr>
          <w:p w14:paraId="12B36119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3544" w:type="dxa"/>
          </w:tcPr>
          <w:p w14:paraId="06A0C78A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2410" w:type="dxa"/>
          </w:tcPr>
          <w:p w14:paraId="6113A93C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QZW5nPC9BdXRob3I+PFllYXI+MjAyMTwvWWVhcj48UmVj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QZW5nPC9BdXRob3I+PFllYXI+MjAyMTwvWWVhcj48UmVj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21,187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047395" w14:paraId="7B1014A9" w14:textId="77777777" w:rsidTr="00A8053F">
        <w:tc>
          <w:tcPr>
            <w:tcW w:w="2263" w:type="dxa"/>
            <w:vMerge/>
          </w:tcPr>
          <w:p w14:paraId="06B9A248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702" w:type="dxa"/>
          </w:tcPr>
          <w:p w14:paraId="1A936186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968" w:type="dxa"/>
          </w:tcPr>
          <w:p w14:paraId="23112274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  <w:r w:rsidRPr="00DA3F81">
              <w:rPr>
                <w:rFonts w:ascii="Times New Roman" w:hAnsi="Times New Roman" w:cs="Times New Roman"/>
              </w:rPr>
              <w:t>Correlated</w:t>
            </w:r>
            <w:r w:rsidRPr="00DA3F81"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Candrilli&lt;/Author&gt;&lt;Year&gt;2015&lt;/Year&gt;&lt;RecNum&gt;40&lt;/RecNum&gt;&lt;DisplayText&gt;&lt;style face="superscript"&gt;50&lt;/style&gt;&lt;/DisplayText&gt;&lt;record&gt;&lt;rec-number&gt;40&lt;/rec-number&gt;&lt;foreign-keys&gt;&lt;key app="EN" db-id="fvtv9d5pi5a55ae92z5v95drzxardspfsrvr" timestamp="1660738162"&gt;40&lt;/key&gt;&lt;/foreign-keys&gt;&lt;ref-type name="Journal Article"&gt;17&lt;/ref-type&gt;&lt;contributors&gt;&lt;authors&gt;&lt;author&gt;Candrilli, S. D.&lt;/author&gt;&lt;author&gt;Dhamane, A. D.&lt;/author&gt;&lt;author&gt;Meyers, J. L.&lt;/author&gt;&lt;author&gt;Kaila, S.&lt;/author&gt;&lt;/authors&gt;&lt;/contributors&gt;&lt;titles&gt;&lt;title&gt;Factors associated with inpatient readmission among managed care enrollees with COPD&lt;/title&gt;&lt;secondary-title&gt;Hospital practice (1995)&lt;/secondary-title&gt;&lt;/titles&gt;&lt;periodical&gt;&lt;full-title&gt;Hospital practice (1995)&lt;/full-title&gt;&lt;/periodical&gt;&lt;pages&gt;199-207&lt;/pages&gt;&lt;volume&gt;43(4)&lt;/volume&gt;&lt;dates&gt;&lt;year&gt;2015&lt;/year&gt;&lt;/dates&gt;&lt;accession-num&gt;607635909&lt;/accession-num&gt;&lt;urls&gt;&lt;related-urls&gt;&lt;url&gt;https://uhn.idm.oclc.org/login?url=http://ovidsp.ovid.com/ovidweb.cgi?T=JS&amp;amp;CSC=Y&amp;amp;NEWS=N&amp;amp;PAGE=fulltext&amp;amp;D=emed16&amp;amp;AN=607635909http://nt2yt7px7u.search.serialssolutions.com/?sid=OVID:Embase&amp;amp;genre=article&amp;amp;id=pmid:26357878&amp;amp;id=doi:10.1080%2F21548331.2015.1085797&lt;/url&gt;&lt;/related-urls&gt;&lt;/urls&gt;&lt;electronic-resource-num&gt;http://dx.doi.org/10.1080/21548331.2015.1085797&lt;/electronic-resource-num&gt;&lt;/record&gt;&lt;/Cite&gt;&lt;/EndNote&gt;</w:instrText>
            </w:r>
            <w:r w:rsidRPr="00DA3F81"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50</w:t>
            </w:r>
            <w:r w:rsidRPr="00DA3F81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63638EA3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  <w:r w:rsidRPr="00DA3F81">
              <w:rPr>
                <w:rFonts w:ascii="Times New Roman" w:hAnsi="Times New Roman" w:cs="Times New Roman"/>
              </w:rPr>
              <w:t>Correlated</w:t>
            </w:r>
            <w:r w:rsidRPr="00DA3F81"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Candrilli&lt;/Author&gt;&lt;Year&gt;2015&lt;/Year&gt;&lt;RecNum&gt;40&lt;/RecNum&gt;&lt;DisplayText&gt;&lt;style face="superscript"&gt;50&lt;/style&gt;&lt;/DisplayText&gt;&lt;record&gt;&lt;rec-number&gt;40&lt;/rec-number&gt;&lt;foreign-keys&gt;&lt;key app="EN" db-id="fvtv9d5pi5a55ae92z5v95drzxardspfsrvr" timestamp="1660738162"&gt;40&lt;/key&gt;&lt;/foreign-keys&gt;&lt;ref-type name="Journal Article"&gt;17&lt;/ref-type&gt;&lt;contributors&gt;&lt;authors&gt;&lt;author&gt;Candrilli, S. D.&lt;/author&gt;&lt;author&gt;Dhamane, A. D.&lt;/author&gt;&lt;author&gt;Meyers, J. L.&lt;/author&gt;&lt;author&gt;Kaila, S.&lt;/author&gt;&lt;/authors&gt;&lt;/contributors&gt;&lt;titles&gt;&lt;title&gt;Factors associated with inpatient readmission among managed care enrollees with COPD&lt;/title&gt;&lt;secondary-title&gt;Hospital practice (1995)&lt;/secondary-title&gt;&lt;/titles&gt;&lt;periodical&gt;&lt;full-title&gt;Hospital practice (1995)&lt;/full-title&gt;&lt;/periodical&gt;&lt;pages&gt;199-207&lt;/pages&gt;&lt;volume&gt;43(4)&lt;/volume&gt;&lt;dates&gt;&lt;year&gt;2015&lt;/year&gt;&lt;/dates&gt;&lt;accession-num&gt;607635909&lt;/accession-num&gt;&lt;urls&gt;&lt;related-urls&gt;&lt;url&gt;https://uhn.idm.oclc.org/login?url=http://ovidsp.ovid.com/ovidweb.cgi?T=JS&amp;amp;CSC=Y&amp;amp;NEWS=N&amp;amp;PAGE=fulltext&amp;amp;D=emed16&amp;amp;AN=607635909http://nt2yt7px7u.search.serialssolutions.com/?sid=OVID:Embase&amp;amp;genre=article&amp;amp;id=pmid:26357878&amp;amp;id=doi:10.1080%2F21548331.2015.1085797&lt;/url&gt;&lt;/related-urls&gt;&lt;/urls&gt;&lt;electronic-resource-num&gt;http://dx.doi.org/10.1080/21548331.2015.1085797&lt;/electronic-resource-num&gt;&lt;/record&gt;&lt;/Cite&gt;&lt;/EndNote&gt;</w:instrText>
            </w:r>
            <w:r w:rsidRPr="00DA3F81"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50</w:t>
            </w:r>
            <w:r w:rsidRPr="00DA3F81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410" w:type="dxa"/>
          </w:tcPr>
          <w:p w14:paraId="7D63DC87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</w:p>
        </w:tc>
      </w:tr>
      <w:tr w:rsidR="00047395" w14:paraId="7AF2015D" w14:textId="77777777" w:rsidTr="00A8053F">
        <w:tc>
          <w:tcPr>
            <w:tcW w:w="2263" w:type="dxa"/>
            <w:vMerge/>
          </w:tcPr>
          <w:p w14:paraId="32F58DB5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702" w:type="dxa"/>
          </w:tcPr>
          <w:p w14:paraId="114A2B67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968" w:type="dxa"/>
          </w:tcPr>
          <w:p w14:paraId="656FCF4E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3544" w:type="dxa"/>
          </w:tcPr>
          <w:p w14:paraId="0D70C8B8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2410" w:type="dxa"/>
          </w:tcPr>
          <w:p w14:paraId="3AD0E51B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</w:p>
        </w:tc>
      </w:tr>
      <w:tr w:rsidR="00047395" w14:paraId="6E58A154" w14:textId="77777777" w:rsidTr="00A8053F">
        <w:tc>
          <w:tcPr>
            <w:tcW w:w="2263" w:type="dxa"/>
            <w:vMerge w:val="restart"/>
          </w:tcPr>
          <w:p w14:paraId="312B54B5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</w:rPr>
              <w:t>Dyspnea</w:t>
            </w:r>
          </w:p>
        </w:tc>
        <w:tc>
          <w:tcPr>
            <w:tcW w:w="1702" w:type="dxa"/>
          </w:tcPr>
          <w:p w14:paraId="665D6A69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968" w:type="dxa"/>
          </w:tcPr>
          <w:p w14:paraId="28C82300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Huertas&lt;/Author&gt;&lt;Year&gt;2017&lt;/Year&gt;&lt;RecNum&gt;106&lt;/RecNum&gt;&lt;DisplayText&gt;&lt;style face="superscript"&gt;116&lt;/style&gt;&lt;/DisplayText&gt;&lt;record&gt;&lt;rec-number&gt;106&lt;/rec-number&gt;&lt;foreign-keys&gt;&lt;key app="EN" db-id="fvtv9d5pi5a55ae92z5v95drzxardspfsrvr" timestamp="1660738162"&gt;106&lt;/key&gt;&lt;/foreign-keys&gt;&lt;ref-type name="Journal Article"&gt;17&lt;/ref-type&gt;&lt;contributors&gt;&lt;authors&gt;&lt;author&gt;Huertas, D.&lt;/author&gt;&lt;author&gt;Monton, C.&lt;/author&gt;&lt;author&gt;Marin, A.&lt;/author&gt;&lt;author&gt;Solanes, I.&lt;/author&gt;&lt;author&gt;Lopez-Sanchez, M.&lt;/author&gt;&lt;author&gt;Pomares, X.&lt;/author&gt;&lt;author&gt;Munoz-Esquerre, M.&lt;/author&gt;&lt;author&gt;Dorca, J.&lt;/author&gt;&lt;author&gt;Santos, S.&lt;/author&gt;&lt;/authors&gt;&lt;/contributors&gt;&lt;titles&gt;&lt;title&gt;Effectiveness of a Respiratory Day Hospital Program to Reduce Admissions for Exacerbation in Patients with Severe COPD: A Prospective, Multicenter Study&lt;/title&gt;&lt;secondary-title&gt;COPD: Journal of Chronic Obstructive Pulmonary Disease&lt;/secondary-title&gt;&lt;/titles&gt;&lt;periodical&gt;&lt;full-title&gt;COPD: Journal of Chronic Obstructive Pulmonary Disease&lt;/full-title&gt;&lt;/periodical&gt;&lt;pages&gt;304-310&lt;/pages&gt;&lt;volume&gt;14(3)&lt;/volume&gt;&lt;dates&gt;&lt;year&gt;2017&lt;/year&gt;&lt;/dates&gt;&lt;accession-num&gt;614398832&lt;/accession-num&gt;&lt;urls&gt;&lt;related-urls&gt;&lt;url&gt;https://uhn.idm.oclc.org/login?url=http://ovidsp.ovid.com/ovidweb.cgi?T=JS&amp;amp;CSC=Y&amp;amp;NEWS=N&amp;amp;PAGE=fulltext&amp;amp;D=emed18&amp;amp;AN=614398832http://nt2yt7px7u.search.serialssolutions.com/?sid=OVID:Embase&amp;amp;genre=article&amp;amp;id=pmid:28548631&amp;amp;id=doi:10.1080%2F15412555.2017.1279598&lt;/url&gt;&lt;/related-urls&gt;&lt;/urls&gt;&lt;electronic-resource-num&gt;http://dx.doi.org/10.1080/15412555.2017.1279598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7A199F">
              <w:rPr>
                <w:rFonts w:ascii="Times New Roman" w:hAnsi="Times New Roman" w:cs="Times New Roman"/>
                <w:noProof/>
                <w:vertAlign w:val="superscript"/>
              </w:rPr>
              <w:t>116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20F37D36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2410" w:type="dxa"/>
          </w:tcPr>
          <w:p w14:paraId="38173BA9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Almagro&lt;/Author&gt;&lt;Year&gt;2006&lt;/Year&gt;&lt;RecNum&gt;11&lt;/RecNum&gt;&lt;DisplayText&gt;&lt;style face="superscript"&gt;21&lt;/style&gt;&lt;/DisplayText&gt;&lt;record&gt;&lt;rec-number&gt;11&lt;/rec-number&gt;&lt;foreign-keys&gt;&lt;key app="EN" db-id="fvtv9d5pi5a55ae92z5v95drzxardspfsrvr" timestamp="1660738162"&gt;11&lt;/key&gt;&lt;/foreign-keys&gt;&lt;ref-type name="Journal Article"&gt;17&lt;/ref-type&gt;&lt;contributors&gt;&lt;authors&gt;&lt;author&gt;Almagro, P.&lt;/author&gt;&lt;author&gt;Barreiro, B.&lt;/author&gt;&lt;author&gt;De Echaguen, A. O.&lt;/author&gt;&lt;author&gt;Quintana, S.&lt;/author&gt;&lt;author&gt;Carballeira, M. R.&lt;/author&gt;&lt;author&gt;Heredia, J. L.&lt;/author&gt;&lt;author&gt;Garau, J.&lt;/author&gt;&lt;/authors&gt;&lt;/contributors&gt;&lt;titles&gt;&lt;title&gt;Risk factors for hospital readmission in patients with chronic obstructive pulmonary disease&lt;/title&gt;&lt;secondary-title&gt;Respiration&lt;/secondary-title&gt;&lt;/titles&gt;&lt;periodical&gt;&lt;full-title&gt;Respiration&lt;/full-title&gt;&lt;/periodical&gt;&lt;pages&gt;311-317&lt;/pages&gt;&lt;volume&gt;73(3)&lt;/volume&gt;&lt;dates&gt;&lt;year&gt;2006&lt;/year&gt;&lt;/dates&gt;&lt;accession-num&gt;43725788&lt;/accession-num&gt;&lt;urls&gt;&lt;related-urls&gt;&lt;url&gt;https://uhn.idm.oclc.org/login?url=http://ovidsp.ovid.com/ovidweb.cgi?T=JS&amp;amp;CSC=Y&amp;amp;NEWS=N&amp;amp;PAGE=fulltext&amp;amp;D=emed9&amp;amp;AN=43725788http://nt2yt7px7u.search.serialssolutions.com/?sid=OVID:Embase&amp;amp;genre=article&amp;amp;id=pmid:16155352&amp;amp;id=doi:10.1159%2F000088092&amp;amp;issn=0025-793&lt;/url&gt;&lt;/related-urls&gt;&lt;/urls&gt;&lt;electronic-resource-num&gt;http://dx.doi.org/10.1159/000088092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21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047395" w14:paraId="07E89722" w14:textId="77777777" w:rsidTr="00A8053F">
        <w:tc>
          <w:tcPr>
            <w:tcW w:w="2263" w:type="dxa"/>
            <w:vMerge/>
          </w:tcPr>
          <w:p w14:paraId="5931F2AC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702" w:type="dxa"/>
          </w:tcPr>
          <w:p w14:paraId="6C37A4B2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968" w:type="dxa"/>
          </w:tcPr>
          <w:p w14:paraId="2DB6364E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Roberts&lt;/Author&gt;&lt;Year&gt;2016&lt;/Year&gt;&lt;RecNum&gt;196&lt;/RecNum&gt;&lt;DisplayText&gt;&lt;style face="superscript"&gt;206&lt;/style&gt;&lt;/DisplayText&gt;&lt;record&gt;&lt;rec-number&gt;196&lt;/rec-number&gt;&lt;foreign-keys&gt;&lt;key app="EN" db-id="fvtv9d5pi5a55ae92z5v95drzxardspfsrvr" timestamp="1660738162"&gt;196&lt;/key&gt;&lt;/foreign-keys&gt;&lt;ref-type name="Journal Article"&gt;17&lt;/ref-type&gt;&lt;contributors&gt;&lt;authors&gt;&lt;author&gt;Roberts, M. H.&lt;/author&gt;&lt;author&gt;Clerisme-Beaty, E.&lt;/author&gt;&lt;author&gt;Kozma, C. M.&lt;/author&gt;&lt;author&gt;Paris, A.&lt;/author&gt;&lt;author&gt;Slaton, T.&lt;/author&gt;&lt;author&gt;Mapel, D. W.&lt;/author&gt;&lt;/authors&gt;&lt;/contributors&gt;&lt;titles&gt;&lt;title&gt;A retrospective analysis to identify predictors of COPD-related rehospitalization&lt;/title&gt;&lt;secondary-title&gt;BMC Pulmonary Medicine&lt;/secondary-title&gt;&lt;/titles&gt;&lt;periodical&gt;&lt;full-title&gt;BMC Pulmonary Medicine&lt;/full-title&gt;&lt;/periodical&gt;&lt;volume&gt;16(1) (no pagination)&lt;/volume&gt;&lt;dates&gt;&lt;year&gt;2016&lt;/year&gt;&lt;/dates&gt;&lt;accession-num&gt;613897171&lt;/accession-num&gt;&lt;urls&gt;&lt;related-urls&gt;&lt;url&gt;http://www.biomedcentral.com/bmcpulmmed/https://uhn.idm.oclc.org/login?url=http://ovidsp.ovid.com/ovidweb.cgi?T=JS&amp;amp;CSC=Y&amp;amp;NEWS=N&amp;amp;PAGE=fulltext&amp;amp;D=emed17&amp;amp;AN=613897171http://nt2yt7px7u.search.serialssolutions.com/?sid=OVID:Embase&amp;amp;genre=article&amp;amp;id=pmid:2713045&lt;/url&gt;&lt;/related-urls&gt;&lt;/urls&gt;&lt;electronic-resource-num&gt;http://dx.doi.org/10.1186/s12890-016-0231-3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7A199F">
              <w:rPr>
                <w:rFonts w:ascii="Times New Roman" w:hAnsi="Times New Roman" w:cs="Times New Roman"/>
                <w:noProof/>
                <w:vertAlign w:val="superscript"/>
              </w:rPr>
              <w:t>206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424E08B5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2410" w:type="dxa"/>
          </w:tcPr>
          <w:p w14:paraId="46B0CE56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Roberts&lt;/Author&gt;&lt;Year&gt;2016&lt;/Year&gt;&lt;RecNum&gt;196&lt;/RecNum&gt;&lt;DisplayText&gt;&lt;style face="superscript"&gt;206&lt;/style&gt;&lt;/DisplayText&gt;&lt;record&gt;&lt;rec-number&gt;196&lt;/rec-number&gt;&lt;foreign-keys&gt;&lt;key app="EN" db-id="fvtv9d5pi5a55ae92z5v95drzxardspfsrvr" timestamp="1660738162"&gt;196&lt;/key&gt;&lt;/foreign-keys&gt;&lt;ref-type name="Journal Article"&gt;17&lt;/ref-type&gt;&lt;contributors&gt;&lt;authors&gt;&lt;author&gt;Roberts, M. H.&lt;/author&gt;&lt;author&gt;Clerisme-Beaty, E.&lt;/author&gt;&lt;author&gt;Kozma, C. M.&lt;/author&gt;&lt;author&gt;Paris, A.&lt;/author&gt;&lt;author&gt;Slaton, T.&lt;/author&gt;&lt;author&gt;Mapel, D. W.&lt;/author&gt;&lt;/authors&gt;&lt;/contributors&gt;&lt;titles&gt;&lt;title&gt;A retrospective analysis to identify predictors of COPD-related rehospitalization&lt;/title&gt;&lt;secondary-title&gt;BMC Pulmonary Medicine&lt;/secondary-title&gt;&lt;/titles&gt;&lt;periodical&gt;&lt;full-title&gt;BMC Pulmonary Medicine&lt;/full-title&gt;&lt;/periodical&gt;&lt;volume&gt;16(1) (no pagination)&lt;/volume&gt;&lt;dates&gt;&lt;year&gt;2016&lt;/year&gt;&lt;/dates&gt;&lt;accession-num&gt;613897171&lt;/accession-num&gt;&lt;urls&gt;&lt;related-urls&gt;&lt;url&gt;http://www.biomedcentral.com/bmcpulmmed/https://uhn.idm.oclc.org/login?url=http://ovidsp.ovid.com/ovidweb.cgi?T=JS&amp;amp;CSC=Y&amp;amp;NEWS=N&amp;amp;PAGE=fulltext&amp;amp;D=emed17&amp;amp;AN=613897171http://nt2yt7px7u.search.serialssolutions.com/?sid=OVID:Embase&amp;amp;genre=article&amp;amp;id=pmid:2713045&lt;/url&gt;&lt;/related-urls&gt;&lt;/urls&gt;&lt;electronic-resource-num&gt;http://dx.doi.org/10.1186/s12890-016-0231-3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206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047395" w14:paraId="248C7BE5" w14:textId="77777777" w:rsidTr="00A8053F">
        <w:tc>
          <w:tcPr>
            <w:tcW w:w="2263" w:type="dxa"/>
            <w:vMerge/>
          </w:tcPr>
          <w:p w14:paraId="00FA9752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702" w:type="dxa"/>
          </w:tcPr>
          <w:p w14:paraId="288BDF76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968" w:type="dxa"/>
          </w:tcPr>
          <w:p w14:paraId="19086DF7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3544" w:type="dxa"/>
          </w:tcPr>
          <w:p w14:paraId="736F4F44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2410" w:type="dxa"/>
          </w:tcPr>
          <w:p w14:paraId="1040E48C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</w:p>
        </w:tc>
      </w:tr>
      <w:tr w:rsidR="00047395" w14:paraId="4D27155C" w14:textId="77777777" w:rsidTr="00A8053F">
        <w:tc>
          <w:tcPr>
            <w:tcW w:w="2263" w:type="dxa"/>
            <w:vMerge w:val="restart"/>
          </w:tcPr>
          <w:p w14:paraId="3C79BA09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</w:rPr>
              <w:t>Income</w:t>
            </w:r>
          </w:p>
        </w:tc>
        <w:tc>
          <w:tcPr>
            <w:tcW w:w="1702" w:type="dxa"/>
          </w:tcPr>
          <w:p w14:paraId="24E2CDCD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968" w:type="dxa"/>
          </w:tcPr>
          <w:p w14:paraId="2BFE05D8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</w:rPr>
              <w:t>Inversely 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Buhr&lt;/Author&gt;&lt;Year&gt;2020&lt;/Year&gt;&lt;RecNum&gt;38&lt;/RecNum&gt;&lt;DisplayText&gt;&lt;style face="superscript"&gt;48&lt;/style&gt;&lt;/DisplayText&gt;&lt;record&gt;&lt;rec-number&gt;38&lt;/rec-number&gt;&lt;foreign-keys&gt;&lt;key app="EN" db-id="fvtv9d5pi5a55ae92z5v95drzxardspfsrvr" timestamp="1660738162"&gt;38&lt;/key&gt;&lt;/foreign-keys&gt;&lt;ref-type name="Journal Article"&gt;17&lt;/ref-type&gt;&lt;contributors&gt;&lt;authors&gt;&lt;author&gt;Buhr, R. G.&lt;/author&gt;&lt;author&gt;Jackson, N. J.&lt;/author&gt;&lt;author&gt;Dubinett, S. M.&lt;/author&gt;&lt;author&gt;Kominski, G. F.&lt;/author&gt;&lt;author&gt;Mangione, C. M.&lt;/author&gt;&lt;author&gt;Ong, M. K.&lt;/author&gt;&lt;/authors&gt;&lt;/contributors&gt;&lt;titles&gt;&lt;title&gt;Factors associated with differential readmission diagnoses following acute exacerbations of chronic obstructive pulmonary disease&lt;/title&gt;&lt;secondary-title&gt;Journal of Hospital Medicine&lt;/secondary-title&gt;&lt;/titles&gt;&lt;periodical&gt;&lt;full-title&gt;Journal of Hospital Medicine&lt;/full-title&gt;&lt;/periodical&gt;&lt;pages&gt;219-227&lt;/pages&gt;&lt;volume&gt;15(4)&lt;/volume&gt;&lt;dates&gt;&lt;year&gt;2020&lt;/year&gt;&lt;/dates&gt;&lt;accession-num&gt;2006114143&lt;/accession-num&gt;&lt;urls&gt;&lt;related-urls&gt;&lt;url&gt;https://mdedge-files-live.s3.us-east-2.amazonaws.com/files/s3fs-public/issues/articles/jhm01503219.pdfhttps://uhn.idm.oclc.org/login?url=http://ovidsp.ovid.com/ovidweb.cgi?T=JS&amp;amp;CSC=Y&amp;amp;NEWS=N&amp;amp;PAGE=fulltext&amp;amp;D=emed21&amp;amp;AN=2006114143http://nt2yt7px7u.search.seri&lt;/url&gt;&lt;/related-urls&gt;&lt;/urls&gt;&lt;electronic-resource-num&gt;http://dx.doi.org/10.12788/jhm.3367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48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4B32F72D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2410" w:type="dxa"/>
          </w:tcPr>
          <w:p w14:paraId="7D414CAA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</w:p>
        </w:tc>
      </w:tr>
      <w:tr w:rsidR="00047395" w14:paraId="611567A4" w14:textId="77777777" w:rsidTr="00A8053F">
        <w:tc>
          <w:tcPr>
            <w:tcW w:w="2263" w:type="dxa"/>
            <w:vMerge/>
          </w:tcPr>
          <w:p w14:paraId="6F6B5125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702" w:type="dxa"/>
          </w:tcPr>
          <w:p w14:paraId="0314F9C6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968" w:type="dxa"/>
          </w:tcPr>
          <w:p w14:paraId="56BEC1D2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3544" w:type="dxa"/>
          </w:tcPr>
          <w:p w14:paraId="6F1E8B87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2410" w:type="dxa"/>
          </w:tcPr>
          <w:p w14:paraId="01DB9CA7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</w:p>
        </w:tc>
      </w:tr>
      <w:tr w:rsidR="00047395" w14:paraId="27A25B3B" w14:textId="77777777" w:rsidTr="00A8053F">
        <w:tc>
          <w:tcPr>
            <w:tcW w:w="2263" w:type="dxa"/>
            <w:vMerge/>
          </w:tcPr>
          <w:p w14:paraId="0D35E888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702" w:type="dxa"/>
          </w:tcPr>
          <w:p w14:paraId="68266DBD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968" w:type="dxa"/>
          </w:tcPr>
          <w:p w14:paraId="254CDEAD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3544" w:type="dxa"/>
          </w:tcPr>
          <w:p w14:paraId="110765B9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2410" w:type="dxa"/>
          </w:tcPr>
          <w:p w14:paraId="63D619A3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</w:p>
        </w:tc>
      </w:tr>
      <w:tr w:rsidR="00047395" w14:paraId="26DB23EA" w14:textId="77777777" w:rsidTr="00A8053F">
        <w:tc>
          <w:tcPr>
            <w:tcW w:w="2263" w:type="dxa"/>
            <w:vMerge w:val="restart"/>
          </w:tcPr>
          <w:p w14:paraId="1A92B82F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</w:rPr>
              <w:t>Insurance: Public Insurance vs Private Insurance</w:t>
            </w:r>
          </w:p>
        </w:tc>
        <w:tc>
          <w:tcPr>
            <w:tcW w:w="1702" w:type="dxa"/>
          </w:tcPr>
          <w:p w14:paraId="09B09D13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968" w:type="dxa"/>
          </w:tcPr>
          <w:p w14:paraId="578685A4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3544" w:type="dxa"/>
          </w:tcPr>
          <w:p w14:paraId="5EC1D711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2410" w:type="dxa"/>
          </w:tcPr>
          <w:p w14:paraId="4D6495FF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</w:p>
        </w:tc>
      </w:tr>
      <w:tr w:rsidR="00047395" w14:paraId="646AA218" w14:textId="77777777" w:rsidTr="00A8053F">
        <w:tc>
          <w:tcPr>
            <w:tcW w:w="2263" w:type="dxa"/>
            <w:vMerge/>
          </w:tcPr>
          <w:p w14:paraId="3FFD9E67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702" w:type="dxa"/>
          </w:tcPr>
          <w:p w14:paraId="7FB29973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968" w:type="dxa"/>
          </w:tcPr>
          <w:p w14:paraId="01B5CE49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Buhr&lt;/Author&gt;&lt;Year&gt;2020&lt;/Year&gt;&lt;RecNum&gt;38&lt;/RecNum&gt;&lt;DisplayText&gt;&lt;style face="superscript"&gt;48&lt;/style&gt;&lt;/DisplayText&gt;&lt;record&gt;&lt;rec-number&gt;38&lt;/rec-number&gt;&lt;foreign-keys&gt;&lt;key app="EN" db-id="fvtv9d5pi5a55ae92z5v95drzxardspfsrvr" timestamp="1660738162"&gt;38&lt;/key&gt;&lt;/foreign-keys&gt;&lt;ref-type name="Journal Article"&gt;17&lt;/ref-type&gt;&lt;contributors&gt;&lt;authors&gt;&lt;author&gt;Buhr, R. G.&lt;/author&gt;&lt;author&gt;Jackson, N. J.&lt;/author&gt;&lt;author&gt;Dubinett, S. M.&lt;/author&gt;&lt;author&gt;Kominski, G. F.&lt;/author&gt;&lt;author&gt;Mangione, C. M.&lt;/author&gt;&lt;author&gt;Ong, M. K.&lt;/author&gt;&lt;/authors&gt;&lt;/contributors&gt;&lt;titles&gt;&lt;title&gt;Factors associated with differential readmission diagnoses following acute exacerbations of chronic obstructive pulmonary disease&lt;/title&gt;&lt;secondary-title&gt;Journal of Hospital Medicine&lt;/secondary-title&gt;&lt;/titles&gt;&lt;periodical&gt;&lt;full-title&gt;Journal of Hospital Medicine&lt;/full-title&gt;&lt;/periodical&gt;&lt;pages&gt;219-227&lt;/pages&gt;&lt;volume&gt;15(4)&lt;/volume&gt;&lt;dates&gt;&lt;year&gt;2020&lt;/year&gt;&lt;/dates&gt;&lt;accession-num&gt;2006114143&lt;/accession-num&gt;&lt;urls&gt;&lt;related-urls&gt;&lt;url&gt;https://mdedge-files-live.s3.us-east-2.amazonaws.com/files/s3fs-public/issues/articles/jhm01503219.pdfhttps://uhn.idm.oclc.org/login?url=http://ovidsp.ovid.com/ovidweb.cgi?T=JS&amp;amp;CSC=Y&amp;amp;NEWS=N&amp;amp;PAGE=fulltext&amp;amp;D=emed21&amp;amp;AN=2006114143http://nt2yt7px7u.search.seri&lt;/url&gt;&lt;/related-urls&gt;&lt;/urls&gt;&lt;electronic-resource-num&gt;http://dx.doi.org/10.12788/jhm.3367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48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36B78396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2410" w:type="dxa"/>
          </w:tcPr>
          <w:p w14:paraId="393FECC2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</w:p>
        </w:tc>
      </w:tr>
      <w:tr w:rsidR="00047395" w14:paraId="3959FB56" w14:textId="77777777" w:rsidTr="00A8053F">
        <w:tc>
          <w:tcPr>
            <w:tcW w:w="2263" w:type="dxa"/>
            <w:vMerge/>
          </w:tcPr>
          <w:p w14:paraId="69D967D4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702" w:type="dxa"/>
          </w:tcPr>
          <w:p w14:paraId="54712C8C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968" w:type="dxa"/>
          </w:tcPr>
          <w:p w14:paraId="14C6CC5B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3544" w:type="dxa"/>
          </w:tcPr>
          <w:p w14:paraId="299A7C34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2410" w:type="dxa"/>
          </w:tcPr>
          <w:p w14:paraId="269B92C3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</w:p>
        </w:tc>
      </w:tr>
      <w:tr w:rsidR="00047395" w14:paraId="1A6917C0" w14:textId="77777777" w:rsidTr="00A8053F">
        <w:tc>
          <w:tcPr>
            <w:tcW w:w="2263" w:type="dxa"/>
            <w:vMerge w:val="restart"/>
          </w:tcPr>
          <w:p w14:paraId="4C0BEA6F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</w:rPr>
              <w:t>Hypoxemia</w:t>
            </w:r>
          </w:p>
        </w:tc>
        <w:tc>
          <w:tcPr>
            <w:tcW w:w="1702" w:type="dxa"/>
          </w:tcPr>
          <w:p w14:paraId="002D7626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968" w:type="dxa"/>
          </w:tcPr>
          <w:p w14:paraId="6B1A50C4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Roberts&lt;/Author&gt;&lt;Year&gt;2016&lt;/Year&gt;&lt;RecNum&gt;196&lt;/RecNum&gt;&lt;DisplayText&gt;&lt;style face="superscript"&gt;206&lt;/style&gt;&lt;/DisplayText&gt;&lt;record&gt;&lt;rec-number&gt;196&lt;/rec-number&gt;&lt;foreign-keys&gt;&lt;key app="EN" db-id="fvtv9d5pi5a55ae92z5v95drzxardspfsrvr" timestamp="1660738162"&gt;196&lt;/key&gt;&lt;/foreign-keys&gt;&lt;ref-type name="Journal Article"&gt;17&lt;/ref-type&gt;&lt;contributors&gt;&lt;authors&gt;&lt;author&gt;Roberts, M. H.&lt;/author&gt;&lt;author&gt;Clerisme-Beaty, E.&lt;/author&gt;&lt;author&gt;Kozma, C. M.&lt;/author&gt;&lt;author&gt;Paris, A.&lt;/author&gt;&lt;author&gt;Slaton, T.&lt;/author&gt;&lt;author&gt;Mapel, D. W.&lt;/author&gt;&lt;/authors&gt;&lt;/contributors&gt;&lt;titles&gt;&lt;title&gt;A retrospective analysis to identify predictors of COPD-related rehospitalization&lt;/title&gt;&lt;secondary-title&gt;BMC Pulmonary Medicine&lt;/secondary-title&gt;&lt;/titles&gt;&lt;periodical&gt;&lt;full-title&gt;BMC Pulmonary Medicine&lt;/full-title&gt;&lt;/periodical&gt;&lt;volume&gt;16(1) (no pagination)&lt;/volume&gt;&lt;dates&gt;&lt;year&gt;2016&lt;/year&gt;&lt;/dates&gt;&lt;accession-num&gt;613897171&lt;/accession-num&gt;&lt;urls&gt;&lt;related-urls&gt;&lt;url&gt;http://www.biomedcentral.com/bmcpulmmed/https://uhn.idm.oclc.org/login?url=http://ovidsp.ovid.com/ovidweb.cgi?T=JS&amp;amp;CSC=Y&amp;amp;NEWS=N&amp;amp;PAGE=fulltext&amp;amp;D=emed17&amp;amp;AN=613897171http://nt2yt7px7u.search.serialssolutions.com/?sid=OVID:Embase&amp;amp;genre=article&amp;amp;id=pmid:2713045&lt;/url&gt;&lt;/related-urls&gt;&lt;/urls&gt;&lt;electronic-resource-num&gt;http://dx.doi.org/10.1186/s12890-016-0231-3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206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6B995B8C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2410" w:type="dxa"/>
          </w:tcPr>
          <w:p w14:paraId="755A0B1C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</w:p>
        </w:tc>
      </w:tr>
      <w:tr w:rsidR="00047395" w14:paraId="39C468B4" w14:textId="77777777" w:rsidTr="00A8053F">
        <w:tc>
          <w:tcPr>
            <w:tcW w:w="2263" w:type="dxa"/>
            <w:vMerge/>
          </w:tcPr>
          <w:p w14:paraId="4CC0EDDA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702" w:type="dxa"/>
          </w:tcPr>
          <w:p w14:paraId="20719A84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968" w:type="dxa"/>
          </w:tcPr>
          <w:p w14:paraId="41417705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3544" w:type="dxa"/>
          </w:tcPr>
          <w:p w14:paraId="077FD615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2410" w:type="dxa"/>
          </w:tcPr>
          <w:p w14:paraId="4E44A03F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Roberts&lt;/Author&gt;&lt;Year&gt;2016&lt;/Year&gt;&lt;RecNum&gt;196&lt;/RecNum&gt;&lt;DisplayText&gt;&lt;style face="superscript"&gt;206&lt;/style&gt;&lt;/DisplayText&gt;&lt;record&gt;&lt;rec-number&gt;196&lt;/rec-number&gt;&lt;foreign-keys&gt;&lt;key app="EN" db-id="fvtv9d5pi5a55ae92z5v95drzxardspfsrvr" timestamp="1660738162"&gt;196&lt;/key&gt;&lt;/foreign-keys&gt;&lt;ref-type name="Journal Article"&gt;17&lt;/ref-type&gt;&lt;contributors&gt;&lt;authors&gt;&lt;author&gt;Roberts, M. H.&lt;/author&gt;&lt;author&gt;Clerisme-Beaty, E.&lt;/author&gt;&lt;author&gt;Kozma, C. M.&lt;/author&gt;&lt;author&gt;Paris, A.&lt;/author&gt;&lt;author&gt;Slaton, T.&lt;/author&gt;&lt;author&gt;Mapel, D. W.&lt;/author&gt;&lt;/authors&gt;&lt;/contributors&gt;&lt;titles&gt;&lt;title&gt;A retrospective analysis to identify predictors of COPD-related rehospitalization&lt;/title&gt;&lt;secondary-title&gt;BMC Pulmonary Medicine&lt;/secondary-title&gt;&lt;/titles&gt;&lt;periodical&gt;&lt;full-title&gt;BMC Pulmonary Medicine&lt;/full-title&gt;&lt;/periodical&gt;&lt;volume&gt;16(1) (no pagination)&lt;/volume&gt;&lt;dates&gt;&lt;year&gt;2016&lt;/year&gt;&lt;/dates&gt;&lt;accession-num&gt;613897171&lt;/accession-num&gt;&lt;urls&gt;&lt;related-urls&gt;&lt;url&gt;http://www.biomedcentral.com/bmcpulmmed/https://uhn.idm.oclc.org/login?url=http://ovidsp.ovid.com/ovidweb.cgi?T=JS&amp;amp;CSC=Y&amp;amp;NEWS=N&amp;amp;PAGE=fulltext&amp;amp;D=emed17&amp;amp;AN=613897171http://nt2yt7px7u.search.serialssolutions.com/?sid=OVID:Embase&amp;amp;genre=article&amp;amp;id=pmid:2713045&lt;/url&gt;&lt;/related-urls&gt;&lt;/urls&gt;&lt;electronic-resource-num&gt;http://dx.doi.org/10.1186/s12890-016-0231-3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206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047395" w14:paraId="162A503E" w14:textId="77777777" w:rsidTr="00A8053F">
        <w:tc>
          <w:tcPr>
            <w:tcW w:w="2263" w:type="dxa"/>
            <w:vMerge/>
          </w:tcPr>
          <w:p w14:paraId="3EF196BC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702" w:type="dxa"/>
          </w:tcPr>
          <w:p w14:paraId="55307FDD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968" w:type="dxa"/>
          </w:tcPr>
          <w:p w14:paraId="40A62BC2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3544" w:type="dxa"/>
          </w:tcPr>
          <w:p w14:paraId="41E98F96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2410" w:type="dxa"/>
          </w:tcPr>
          <w:p w14:paraId="38364CBA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</w:p>
        </w:tc>
      </w:tr>
      <w:tr w:rsidR="00047395" w14:paraId="1A4FE4D8" w14:textId="77777777" w:rsidTr="00A8053F">
        <w:tc>
          <w:tcPr>
            <w:tcW w:w="2263" w:type="dxa"/>
            <w:vMerge w:val="restart"/>
          </w:tcPr>
          <w:p w14:paraId="705517BD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</w:rPr>
              <w:t>Male</w:t>
            </w:r>
          </w:p>
        </w:tc>
        <w:tc>
          <w:tcPr>
            <w:tcW w:w="1702" w:type="dxa"/>
          </w:tcPr>
          <w:p w14:paraId="0B7C96DD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968" w:type="dxa"/>
          </w:tcPr>
          <w:p w14:paraId="45B450A9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3544" w:type="dxa"/>
          </w:tcPr>
          <w:p w14:paraId="31873BF6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2410" w:type="dxa"/>
          </w:tcPr>
          <w:p w14:paraId="2C141AAB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Johannesdottir&lt;/Author&gt;&lt;Year&gt;2013&lt;/Year&gt;&lt;RecNum&gt;119&lt;/RecNum&gt;&lt;DisplayText&gt;&lt;style face="superscript"&gt;129&lt;/style&gt;&lt;/DisplayText&gt;&lt;record&gt;&lt;rec-number&gt;119&lt;/rec-number&gt;&lt;foreign-keys&gt;&lt;key app="EN" db-id="fvtv9d5pi5a55ae92z5v95drzxardspfsrvr" timestamp="1660738162"&gt;119&lt;/key&gt;&lt;/foreign-keys&gt;&lt;ref-type name="Journal Article"&gt;17&lt;/ref-type&gt;&lt;contributors&gt;&lt;authors&gt;&lt;author&gt;Johannesdottir, S. A.&lt;/author&gt;&lt;author&gt;Christiansen, C. F.&lt;/author&gt;&lt;author&gt;Johansen, M. B.&lt;/author&gt;&lt;author&gt;Olsen, M.&lt;/author&gt;&lt;author&gt;Xu, X.&lt;/author&gt;&lt;author&gt;Parker, J. M.&lt;/author&gt;&lt;author&gt;Molfino, N. A.&lt;/author&gt;&lt;author&gt;Lash, T. L.&lt;/author&gt;&lt;author&gt;Fryzek, J. P.&lt;/author&gt;&lt;/authors&gt;&lt;/contributors&gt;&lt;titles&gt;&lt;title&gt;Hospitalization with acute exacerbation of chronic obstructive pulmonary disease and associated health resource utilization: A population-based Danish cohort study&lt;/title&gt;&lt;secondary-title&gt;Journal of Medical Economics&lt;/secondary-title&gt;&lt;/titles&gt;&lt;periodical&gt;&lt;full-title&gt;Journal of Medical Economics&lt;/full-title&gt;&lt;/periodical&gt;&lt;pages&gt;897-906&lt;/pages&gt;&lt;volume&gt;16(7)&lt;/volume&gt;&lt;dates&gt;&lt;year&gt;2013&lt;/year&gt;&lt;/dates&gt;&lt;accession-num&gt;369249785&lt;/accession-num&gt;&lt;urls&gt;&lt;related-urls&gt;&lt;url&gt;https://uhn.idm.oclc.org/login?url=http://ovidsp.ovid.com/ovidweb.cgi?T=JS&amp;amp;CSC=Y&amp;amp;NEWS=N&amp;amp;PAGE=fulltext&amp;amp;D=emed14&amp;amp;AN=369249785http://nt2yt7px7u.search.serialssolutions.com/?sid=OVID:Embase&amp;amp;genre=article&amp;amp;id=pmid:23621504&amp;amp;id=doi:10.3111%2F13696998.2013.800525&amp;amp;&lt;/url&gt;&lt;/related-urls&gt;&lt;/urls&gt;&lt;electronic-resource-num&gt;http://dx.doi.org/10.3111/13696998.2013.800525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129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047395" w14:paraId="0DBA0E7D" w14:textId="77777777" w:rsidTr="00A8053F">
        <w:tc>
          <w:tcPr>
            <w:tcW w:w="2263" w:type="dxa"/>
            <w:vMerge/>
          </w:tcPr>
          <w:p w14:paraId="060AFA54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702" w:type="dxa"/>
          </w:tcPr>
          <w:p w14:paraId="6E322368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968" w:type="dxa"/>
          </w:tcPr>
          <w:p w14:paraId="14854425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Buhr&lt;/Author&gt;&lt;Year&gt;2020&lt;/Year&gt;&lt;RecNum&gt;38&lt;/RecNum&gt;&lt;DisplayText&gt;&lt;style face="superscript"&gt;48&lt;/style&gt;&lt;/DisplayText&gt;&lt;record&gt;&lt;rec-number&gt;38&lt;/rec-number&gt;&lt;foreign-keys&gt;&lt;key app="EN" db-id="fvtv9d5pi5a55ae92z5v95drzxardspfsrvr" timestamp="1660738162"&gt;38&lt;/key&gt;&lt;/foreign-keys&gt;&lt;ref-type name="Journal Article"&gt;17&lt;/ref-type&gt;&lt;contributors&gt;&lt;authors&gt;&lt;author&gt;Buhr, R. G.&lt;/author&gt;&lt;author&gt;Jackson, N. J.&lt;/author&gt;&lt;author&gt;Dubinett, S. M.&lt;/author&gt;&lt;author&gt;Kominski, G. F.&lt;/author&gt;&lt;author&gt;Mangione, C. M.&lt;/author&gt;&lt;author&gt;Ong, M. K.&lt;/author&gt;&lt;/authors&gt;&lt;/contributors&gt;&lt;titles&gt;&lt;title&gt;Factors associated with differential readmission diagnoses following acute exacerbations of chronic obstructive pulmonary disease&lt;/title&gt;&lt;secondary-title&gt;Journal of Hospital Medicine&lt;/secondary-title&gt;&lt;/titles&gt;&lt;periodical&gt;&lt;full-title&gt;Journal of Hospital Medicine&lt;/full-title&gt;&lt;/periodical&gt;&lt;pages&gt;219-227&lt;/pages&gt;&lt;volume&gt;15(4)&lt;/volume&gt;&lt;dates&gt;&lt;year&gt;2020&lt;/year&gt;&lt;/dates&gt;&lt;accession-num&gt;2006114143&lt;/accession-num&gt;&lt;urls&gt;&lt;related-urls&gt;&lt;url&gt;https://mdedge-files-live.s3.us-east-2.amazonaws.com/files/s3fs-public/issues/articles/jhm01503219.pdfhttps://uhn.idm.oclc.org/login?url=http://ovidsp.ovid.com/ovidweb.cgi?T=JS&amp;amp;CSC=Y&amp;amp;NEWS=N&amp;amp;PAGE=fulltext&amp;amp;D=emed21&amp;amp;AN=2006114143http://nt2yt7px7u.search.seri&lt;/url&gt;&lt;/related-urls&gt;&lt;/urls&gt;&lt;electronic-resource-num&gt;http://dx.doi.org/10.12788/jhm.3367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48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5794008E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2410" w:type="dxa"/>
          </w:tcPr>
          <w:p w14:paraId="63E61B81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</w:p>
        </w:tc>
      </w:tr>
      <w:tr w:rsidR="00047395" w14:paraId="11CB316D" w14:textId="77777777" w:rsidTr="00A8053F">
        <w:tc>
          <w:tcPr>
            <w:tcW w:w="2263" w:type="dxa"/>
            <w:vMerge/>
          </w:tcPr>
          <w:p w14:paraId="35CA9718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702" w:type="dxa"/>
          </w:tcPr>
          <w:p w14:paraId="38134AB6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968" w:type="dxa"/>
          </w:tcPr>
          <w:p w14:paraId="5725FD89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Rinne&lt;/Author&gt;&lt;Year&gt;2017&lt;/Year&gt;&lt;RecNum&gt;191&lt;/RecNum&gt;&lt;DisplayText&gt;&lt;style face="superscript"&gt;201&lt;/style&gt;&lt;/DisplayText&gt;&lt;record&gt;&lt;rec-number&gt;191&lt;/rec-number&gt;&lt;foreign-keys&gt;&lt;key app="EN" db-id="fvtv9d5pi5a55ae92z5v95drzxardspfsrvr" timestamp="1660738162"&gt;191&lt;/key&gt;&lt;/foreign-keys&gt;&lt;ref-type name="Journal Article"&gt;17&lt;/ref-type&gt;&lt;contributors&gt;&lt;authors&gt;&lt;author&gt;Rinne, S. T.&lt;/author&gt;&lt;author&gt;Elwy, A. R.&lt;/author&gt;&lt;author&gt;Liu, C. F.&lt;/author&gt;&lt;author&gt;Wiener, R. S.&lt;/author&gt;&lt;author&gt;Thayer, L.&lt;/author&gt;&lt;author&gt;Gerity, A.&lt;/author&gt;&lt;author&gt;Bastian, L. A.&lt;/author&gt;&lt;/authors&gt;&lt;/contributors&gt;&lt;titles&gt;&lt;title&gt;Implementation of guideline-based therapy for chronic obstructive pulmonary disease: Differences between men and women veterans&lt;/title&gt;&lt;secondary-title&gt;Chronic Respiratory Disease&lt;/secondary-title&gt;&lt;/titles&gt;&lt;periodical&gt;&lt;full-title&gt;Chronic Respiratory Disease&lt;/full-title&gt;&lt;/periodical&gt;&lt;pages&gt;385-391&lt;/pages&gt;&lt;volume&gt;14(4)&lt;/volume&gt;&lt;dates&gt;&lt;year&gt;2017&lt;/year&gt;&lt;/dates&gt;&lt;accession-num&gt;619071637&lt;/accession-num&gt;&lt;urls&gt;&lt;related-urls&gt;&lt;url&gt;http://www.sagepub.com/journalsProdDesc.nav?prodId=Journal201805https://uhn.idm.oclc.org/login?url=http://ovidsp.ovid.com/ovidweb.cgi?T=JS&amp;amp;CSC=Y&amp;amp;NEWS=N&amp;amp;PAGE=fulltext&amp;amp;D=emed18&amp;amp;AN=619071637http://nt2yt7px7u.search.serialssolutions.com/?sid=OVID:Embase&amp;amp;genre&lt;/url&gt;&lt;/related-urls&gt;&lt;/urls&gt;&lt;electronic-resource-num&gt;http://dx.doi.org/10.1177/1479972317702141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201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677C4D4E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2410" w:type="dxa"/>
          </w:tcPr>
          <w:p w14:paraId="26AE8FB1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</w:p>
        </w:tc>
      </w:tr>
      <w:tr w:rsidR="00047395" w14:paraId="23788121" w14:textId="77777777" w:rsidTr="00A8053F">
        <w:tc>
          <w:tcPr>
            <w:tcW w:w="2263" w:type="dxa"/>
            <w:vMerge w:val="restart"/>
          </w:tcPr>
          <w:p w14:paraId="3B33D7F2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</w:rPr>
              <w:t>Prior Hospitalization</w:t>
            </w:r>
          </w:p>
        </w:tc>
        <w:tc>
          <w:tcPr>
            <w:tcW w:w="1702" w:type="dxa"/>
          </w:tcPr>
          <w:p w14:paraId="4EF04557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968" w:type="dxa"/>
          </w:tcPr>
          <w:p w14:paraId="72A1000E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258C170B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2410" w:type="dxa"/>
          </w:tcPr>
          <w:p w14:paraId="0A5CC183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Johannesdottir&lt;/Author&gt;&lt;Year&gt;2013&lt;/Year&gt;&lt;RecNum&gt;119&lt;/RecNum&gt;&lt;DisplayText&gt;&lt;style face="superscript"&gt;129&lt;/style&gt;&lt;/DisplayText&gt;&lt;record&gt;&lt;rec-number&gt;119&lt;/rec-number&gt;&lt;foreign-keys&gt;&lt;key app="EN" db-id="fvtv9d5pi5a55ae92z5v95drzxardspfsrvr" timestamp="1660738162"&gt;119&lt;/key&gt;&lt;/foreign-keys&gt;&lt;ref-type name="Journal Article"&gt;17&lt;/ref-type&gt;&lt;contributors&gt;&lt;authors&gt;&lt;author&gt;Johannesdottir, S. A.&lt;/author&gt;&lt;author&gt;Christiansen, C. F.&lt;/author&gt;&lt;author&gt;Johansen, M. B.&lt;/author&gt;&lt;author&gt;Olsen, M.&lt;/author&gt;&lt;author&gt;Xu, X.&lt;/author&gt;&lt;author&gt;Parker, J. M.&lt;/author&gt;&lt;author&gt;Molfino, N. A.&lt;/author&gt;&lt;author&gt;Lash, T. L.&lt;/author&gt;&lt;author&gt;Fryzek, J. P.&lt;/author&gt;&lt;/authors&gt;&lt;/contributors&gt;&lt;titles&gt;&lt;title&gt;Hospitalization with acute exacerbation of chronic obstructive pulmonary disease and associated health resource utilization: A population-based Danish cohort study&lt;/title&gt;&lt;secondary-title&gt;Journal of Medical Economics&lt;/secondary-title&gt;&lt;/titles&gt;&lt;periodical&gt;&lt;full-title&gt;Journal of Medical Economics&lt;/full-title&gt;&lt;/periodical&gt;&lt;pages&gt;897-906&lt;/pages&gt;&lt;volume&gt;16(7)&lt;/volume&gt;&lt;dates&gt;&lt;year&gt;2013&lt;/year&gt;&lt;/dates&gt;&lt;accession-num&gt;369249785&lt;/accession-num&gt;&lt;urls&gt;&lt;related-urls&gt;&lt;url&gt;https://uhn.idm.oclc.org/login?url=http://ovidsp.ovid.com/ovidweb.cgi?T=JS&amp;amp;CSC=Y&amp;amp;NEWS=N&amp;amp;PAGE=fulltext&amp;amp;D=emed14&amp;amp;AN=369249785http://nt2yt7px7u.search.serialssolutions.com/?sid=OVID:Embase&amp;amp;genre=article&amp;amp;id=pmid:23621504&amp;amp;id=doi:10.3111%2F13696998.2013.800525&amp;amp;&lt;/url&gt;&lt;/related-urls&gt;&lt;/urls&gt;&lt;electronic-resource-num&gt;http://dx.doi.org/10.3111/13696998.2013.800525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129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047395" w14:paraId="7163DAF3" w14:textId="77777777" w:rsidTr="00A8053F">
        <w:tc>
          <w:tcPr>
            <w:tcW w:w="2263" w:type="dxa"/>
            <w:vMerge/>
          </w:tcPr>
          <w:p w14:paraId="60FE8DDA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702" w:type="dxa"/>
          </w:tcPr>
          <w:p w14:paraId="2094CD3F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968" w:type="dxa"/>
          </w:tcPr>
          <w:p w14:paraId="0792B6B1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 w:rsidRPr="00C37101">
              <w:rPr>
                <w:rFonts w:ascii="Times New Roman" w:hAnsi="Times New Roman" w:cs="Times New Roman"/>
              </w:rPr>
              <w:t>Correlated</w:t>
            </w:r>
            <w:r w:rsidRPr="00C37101">
              <w:rPr>
                <w:rFonts w:ascii="Times New Roman" w:hAnsi="Times New Roman" w:cs="Times New Roman"/>
              </w:rPr>
              <w:fldChar w:fldCharType="begin">
                <w:fldData xml:space="preserve">PEVuZE5vdGU+PENpdGU+PEF1dGhvcj5CYWtlcjwvQXV0aG9yPjxZZWFyPjIwMTM8L1llYXI+PFJl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CYWtlcjwvQXV0aG9yPjxZZWFyPjIwMTM8L1llYXI+PFJl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 w:rsidRPr="00C37101">
              <w:rPr>
                <w:rFonts w:ascii="Times New Roman" w:hAnsi="Times New Roman" w:cs="Times New Roman"/>
              </w:rPr>
            </w:r>
            <w:r w:rsidRPr="00C37101">
              <w:rPr>
                <w:rFonts w:ascii="Times New Roman" w:hAnsi="Times New Roman" w:cs="Times New Roman"/>
              </w:rPr>
              <w:fldChar w:fldCharType="separate"/>
            </w:r>
            <w:r w:rsidRPr="00654F93">
              <w:rPr>
                <w:rFonts w:ascii="Times New Roman" w:hAnsi="Times New Roman" w:cs="Times New Roman"/>
                <w:noProof/>
                <w:vertAlign w:val="superscript"/>
              </w:rPr>
              <w:t>31,70</w:t>
            </w:r>
            <w:r w:rsidRPr="00C37101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22775EBF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  <w:r w:rsidRPr="00C37101">
              <w:rPr>
                <w:rFonts w:ascii="Times New Roman" w:hAnsi="Times New Roman" w:cs="Times New Roman"/>
              </w:rPr>
              <w:t>Correlated</w:t>
            </w:r>
            <w:r w:rsidRPr="00C37101">
              <w:rPr>
                <w:rFonts w:ascii="Times New Roman" w:hAnsi="Times New Roman" w:cs="Times New Roman"/>
              </w:rPr>
              <w:fldChar w:fldCharType="begin">
                <w:fldData xml:space="preserve">PEVuZE5vdGU+PENpdGU+PEF1dGhvcj5BbG1hZ3JvPC9BdXRob3I+PFllYXI+MjAxMjwvWWVhcj48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BbG1hZ3JvPC9BdXRob3I+PFllYXI+MjAxMjwvWWVhcj48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 w:rsidRPr="00C37101">
              <w:rPr>
                <w:rFonts w:ascii="Times New Roman" w:hAnsi="Times New Roman" w:cs="Times New Roman"/>
              </w:rPr>
            </w:r>
            <w:r w:rsidRPr="00C37101">
              <w:rPr>
                <w:rFonts w:ascii="Times New Roman" w:hAnsi="Times New Roman" w:cs="Times New Roman"/>
              </w:rPr>
              <w:fldChar w:fldCharType="separate"/>
            </w:r>
            <w:r w:rsidRPr="00654F93">
              <w:rPr>
                <w:rFonts w:ascii="Times New Roman" w:hAnsi="Times New Roman" w:cs="Times New Roman"/>
                <w:noProof/>
                <w:vertAlign w:val="superscript"/>
              </w:rPr>
              <w:t>22,31</w:t>
            </w:r>
            <w:r w:rsidRPr="00C37101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410" w:type="dxa"/>
          </w:tcPr>
          <w:p w14:paraId="587A92F0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  <w:r w:rsidRPr="00C37101">
              <w:rPr>
                <w:rFonts w:ascii="Times New Roman" w:hAnsi="Times New Roman" w:cs="Times New Roman"/>
              </w:rPr>
              <w:t>Correlated</w:t>
            </w:r>
            <w:r w:rsidRPr="00C37101">
              <w:rPr>
                <w:rFonts w:ascii="Times New Roman" w:hAnsi="Times New Roman" w:cs="Times New Roman"/>
              </w:rPr>
              <w:fldChar w:fldCharType="begin">
                <w:fldData xml:space="preserve">PEVuZE5vdGU+PENpdGU+PEF1dGhvcj5CYWtlcjwvQXV0aG9yPjxZZWFyPjIwMTM8L1llYXI+PFJl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CYWtlcjwvQXV0aG9yPjxZZWFyPjIwMTM8L1llYXI+PFJl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 w:rsidRPr="00C37101">
              <w:rPr>
                <w:rFonts w:ascii="Times New Roman" w:hAnsi="Times New Roman" w:cs="Times New Roman"/>
              </w:rPr>
            </w:r>
            <w:r w:rsidRPr="00C37101">
              <w:rPr>
                <w:rFonts w:ascii="Times New Roman" w:hAnsi="Times New Roman" w:cs="Times New Roman"/>
              </w:rPr>
              <w:fldChar w:fldCharType="separate"/>
            </w:r>
            <w:r w:rsidRPr="00654F93">
              <w:rPr>
                <w:rFonts w:ascii="Times New Roman" w:hAnsi="Times New Roman" w:cs="Times New Roman"/>
                <w:noProof/>
                <w:vertAlign w:val="superscript"/>
              </w:rPr>
              <w:t>21,31</w:t>
            </w:r>
            <w:r w:rsidRPr="00C37101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047395" w14:paraId="4AB83325" w14:textId="77777777" w:rsidTr="00A8053F">
        <w:tc>
          <w:tcPr>
            <w:tcW w:w="2263" w:type="dxa"/>
            <w:vMerge/>
          </w:tcPr>
          <w:p w14:paraId="1ED38D59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702" w:type="dxa"/>
          </w:tcPr>
          <w:p w14:paraId="34E2468E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968" w:type="dxa"/>
          </w:tcPr>
          <w:p w14:paraId="67B98A67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53FF82EF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2410" w:type="dxa"/>
          </w:tcPr>
          <w:p w14:paraId="0C4EEBC9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</w:p>
        </w:tc>
      </w:tr>
      <w:tr w:rsidR="00047395" w14:paraId="1ECA910C" w14:textId="77777777" w:rsidTr="00A8053F">
        <w:tc>
          <w:tcPr>
            <w:tcW w:w="2263" w:type="dxa"/>
            <w:vMerge w:val="restart"/>
          </w:tcPr>
          <w:p w14:paraId="178EE3F7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</w:rPr>
              <w:t>Relapses</w:t>
            </w:r>
          </w:p>
        </w:tc>
        <w:tc>
          <w:tcPr>
            <w:tcW w:w="1702" w:type="dxa"/>
          </w:tcPr>
          <w:p w14:paraId="5FCC462F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968" w:type="dxa"/>
          </w:tcPr>
          <w:p w14:paraId="3AAD4F8B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25D15280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2410" w:type="dxa"/>
          </w:tcPr>
          <w:p w14:paraId="6A56CB85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</w:p>
        </w:tc>
      </w:tr>
      <w:tr w:rsidR="00047395" w14:paraId="49E5CF8A" w14:textId="77777777" w:rsidTr="00A8053F">
        <w:tc>
          <w:tcPr>
            <w:tcW w:w="2263" w:type="dxa"/>
            <w:vMerge/>
          </w:tcPr>
          <w:p w14:paraId="5C2B4A21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702" w:type="dxa"/>
          </w:tcPr>
          <w:p w14:paraId="03C7CCDA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968" w:type="dxa"/>
          </w:tcPr>
          <w:p w14:paraId="230A7A26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Huertas&lt;/Author&gt;&lt;Year&gt;2017&lt;/Year&gt;&lt;RecNum&gt;106&lt;/RecNum&gt;&lt;DisplayText&gt;&lt;style face="superscript"&gt;116&lt;/style&gt;&lt;/DisplayText&gt;&lt;record&gt;&lt;rec-number&gt;106&lt;/rec-number&gt;&lt;foreign-keys&gt;&lt;key app="EN" db-id="fvtv9d5pi5a55ae92z5v95drzxardspfsrvr" timestamp="1660738162"&gt;106&lt;/key&gt;&lt;/foreign-keys&gt;&lt;ref-type name="Journal Article"&gt;17&lt;/ref-type&gt;&lt;contributors&gt;&lt;authors&gt;&lt;author&gt;Huertas, D.&lt;/author&gt;&lt;author&gt;Monton, C.&lt;/author&gt;&lt;author&gt;Marin, A.&lt;/author&gt;&lt;author&gt;Solanes, I.&lt;/author&gt;&lt;author&gt;Lopez-Sanchez, M.&lt;/author&gt;&lt;author&gt;Pomares, X.&lt;/author&gt;&lt;author&gt;Munoz-Esquerre, M.&lt;/author&gt;&lt;author&gt;Dorca, J.&lt;/author&gt;&lt;author&gt;Santos, S.&lt;/author&gt;&lt;/authors&gt;&lt;/contributors&gt;&lt;titles&gt;&lt;title&gt;Effectiveness of a Respiratory Day Hospital Program to Reduce Admissions for Exacerbation in Patients with Severe COPD: A Prospective, Multicenter Study&lt;/title&gt;&lt;secondary-title&gt;COPD: Journal of Chronic Obstructive Pulmonary Disease&lt;/secondary-title&gt;&lt;/titles&gt;&lt;periodical&gt;&lt;full-title&gt;COPD: Journal of Chronic Obstructive Pulmonary Disease&lt;/full-title&gt;&lt;/periodical&gt;&lt;pages&gt;304-310&lt;/pages&gt;&lt;volume&gt;14(3)&lt;/volume&gt;&lt;dates&gt;&lt;year&gt;2017&lt;/year&gt;&lt;/dates&gt;&lt;accession-num&gt;614398832&lt;/accession-num&gt;&lt;urls&gt;&lt;related-urls&gt;&lt;url&gt;https://uhn.idm.oclc.org/login?url=http://ovidsp.ovid.com/ovidweb.cgi?T=JS&amp;amp;CSC=Y&amp;amp;NEWS=N&amp;amp;PAGE=fulltext&amp;amp;D=emed18&amp;amp;AN=614398832http://nt2yt7px7u.search.serialssolutions.com/?sid=OVID:Embase&amp;amp;genre=article&amp;amp;id=pmid:28548631&amp;amp;id=doi:10.1080%2F15412555.2017.1279598&lt;/url&gt;&lt;/related-urls&gt;&lt;/urls&gt;&lt;electronic-resource-num&gt;http://dx.doi.org/10.1080/15412555.2017.1279598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116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63FCCB0F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2410" w:type="dxa"/>
          </w:tcPr>
          <w:p w14:paraId="7406F4AF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</w:p>
        </w:tc>
      </w:tr>
      <w:tr w:rsidR="00047395" w14:paraId="62DFC5FA" w14:textId="77777777" w:rsidTr="00A8053F">
        <w:tc>
          <w:tcPr>
            <w:tcW w:w="2263" w:type="dxa"/>
            <w:vMerge/>
          </w:tcPr>
          <w:p w14:paraId="1057C59D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702" w:type="dxa"/>
          </w:tcPr>
          <w:p w14:paraId="1244E1C5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968" w:type="dxa"/>
          </w:tcPr>
          <w:p w14:paraId="7795EBD9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4D85E741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2410" w:type="dxa"/>
          </w:tcPr>
          <w:p w14:paraId="25059988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</w:p>
        </w:tc>
      </w:tr>
      <w:tr w:rsidR="00047395" w14:paraId="338778FB" w14:textId="77777777" w:rsidTr="00A8053F">
        <w:tc>
          <w:tcPr>
            <w:tcW w:w="2263" w:type="dxa"/>
            <w:vMerge w:val="restart"/>
          </w:tcPr>
          <w:p w14:paraId="3DBB0447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</w:rPr>
              <w:t>Tobacco Smoking</w:t>
            </w:r>
          </w:p>
        </w:tc>
        <w:tc>
          <w:tcPr>
            <w:tcW w:w="1702" w:type="dxa"/>
          </w:tcPr>
          <w:p w14:paraId="4A9FE65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968" w:type="dxa"/>
          </w:tcPr>
          <w:p w14:paraId="7353990C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69236994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2410" w:type="dxa"/>
          </w:tcPr>
          <w:p w14:paraId="0E96354D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</w:p>
        </w:tc>
      </w:tr>
      <w:tr w:rsidR="00047395" w14:paraId="75E67017" w14:textId="77777777" w:rsidTr="00A8053F">
        <w:tc>
          <w:tcPr>
            <w:tcW w:w="2263" w:type="dxa"/>
            <w:vMerge/>
          </w:tcPr>
          <w:p w14:paraId="6F38FCE3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702" w:type="dxa"/>
          </w:tcPr>
          <w:p w14:paraId="784A8A25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968" w:type="dxa"/>
          </w:tcPr>
          <w:p w14:paraId="5EA2AD0B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21D565BA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Bartels&lt;/Author&gt;&lt;Year&gt;2018&lt;/Year&gt;&lt;RecNum&gt;24&lt;/RecNum&gt;&lt;DisplayText&gt;&lt;style face="superscript"&gt;34&lt;/style&gt;&lt;/DisplayText&gt;&lt;record&gt;&lt;rec-number&gt;24&lt;/rec-number&gt;&lt;foreign-keys&gt;&lt;key app="EN" db-id="fvtv9d5pi5a55ae92z5v95drzxardspfsrvr" timestamp="1660738162"&gt;24&lt;/key&gt;&lt;/foreign-keys&gt;&lt;ref-type name="Journal Article"&gt;17&lt;/ref-type&gt;&lt;contributors&gt;&lt;authors&gt;&lt;author&gt;Bartels, W.&lt;/author&gt;&lt;author&gt;Adamson, S.&lt;/author&gt;&lt;author&gt;Leung, L.&lt;/author&gt;&lt;author&gt;Sin, D. D.&lt;/author&gt;&lt;author&gt;van Eeden, S. F.&lt;/author&gt;&lt;/authors&gt;&lt;/contributors&gt;&lt;titles&gt;&lt;title&gt;Emergency department management of acute exacerbations of chronic obstructive pulmonary disease: factors predicting readmission&lt;/title&gt;&lt;secondary-title&gt;Int J Chron Obstruct Pulmon Dis&lt;/secondary-title&gt;&lt;/titles&gt;&lt;periodical&gt;&lt;full-title&gt;Int J Chron Obstruct Pulmon Dis&lt;/full-title&gt;&lt;/periodical&gt;&lt;pages&gt;1647-1654&lt;/pages&gt;&lt;volume&gt;13&lt;/volume&gt;&lt;dates&gt;&lt;year&gt;2018&lt;/year&gt;&lt;/dates&gt;&lt;accession-num&gt;29872284&lt;/accession-num&gt;&lt;urls&gt;&lt;related-urls&gt;&lt;url&gt;https://uhn.idm.oclc.org/login?url=http://ovidsp.ovid.com/ovidweb.cgi?T=JS&amp;amp;CSC=Y&amp;amp;NEWS=N&amp;amp;PAGE=fulltext&amp;amp;D=med15&amp;amp;AN=29872284http://nt2yt7px7u.search.serialssolutions.com/?sid=OVID:Ovid+MEDLINE%28R%29+%3C2018%3E&amp;amp;genre=article&amp;amp;id=pmid:29872284&amp;amp;id=doi:10.2147%2&lt;/url&gt;&lt;/related-urls&gt;&lt;/urls&gt;&lt;electronic-resource-num&gt;https://dx.doi.org/10.2147/COPD.S163250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34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410" w:type="dxa"/>
          </w:tcPr>
          <w:p w14:paraId="12AC452C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Roberts&lt;/Author&gt;&lt;Year&gt;2016&lt;/Year&gt;&lt;RecNum&gt;196&lt;/RecNum&gt;&lt;DisplayText&gt;&lt;style face="superscript"&gt;206&lt;/style&gt;&lt;/DisplayText&gt;&lt;record&gt;&lt;rec-number&gt;196&lt;/rec-number&gt;&lt;foreign-keys&gt;&lt;key app="EN" db-id="fvtv9d5pi5a55ae92z5v95drzxardspfsrvr" timestamp="1660738162"&gt;196&lt;/key&gt;&lt;/foreign-keys&gt;&lt;ref-type name="Journal Article"&gt;17&lt;/ref-type&gt;&lt;contributors&gt;&lt;authors&gt;&lt;author&gt;Roberts, M. H.&lt;/author&gt;&lt;author&gt;Clerisme-Beaty, E.&lt;/author&gt;&lt;author&gt;Kozma, C. M.&lt;/author&gt;&lt;author&gt;Paris, A.&lt;/author&gt;&lt;author&gt;Slaton, T.&lt;/author&gt;&lt;author&gt;Mapel, D. W.&lt;/author&gt;&lt;/authors&gt;&lt;/contributors&gt;&lt;titles&gt;&lt;title&gt;A retrospective analysis to identify predictors of COPD-related rehospitalization&lt;/title&gt;&lt;secondary-title&gt;BMC Pulmonary Medicine&lt;/secondary-title&gt;&lt;/titles&gt;&lt;periodical&gt;&lt;full-title&gt;BMC Pulmonary Medicine&lt;/full-title&gt;&lt;/periodical&gt;&lt;volume&gt;16(1) (no pagination)&lt;/volume&gt;&lt;dates&gt;&lt;year&gt;2016&lt;/year&gt;&lt;/dates&gt;&lt;accession-num&gt;613897171&lt;/accession-num&gt;&lt;urls&gt;&lt;related-urls&gt;&lt;url&gt;http://www.biomedcentral.com/bmcpulmmed/https://uhn.idm.oclc.org/login?url=http://ovidsp.ovid.com/ovidweb.cgi?T=JS&amp;amp;CSC=Y&amp;amp;NEWS=N&amp;amp;PAGE=fulltext&amp;amp;D=emed17&amp;amp;AN=613897171http://nt2yt7px7u.search.serialssolutions.com/?sid=OVID:Embase&amp;amp;genre=article&amp;amp;id=pmid:2713045&lt;/url&gt;&lt;/related-urls&gt;&lt;/urls&gt;&lt;electronic-resource-num&gt;http://dx.doi.org/10.1186/s12890-016-0231-3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206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047395" w14:paraId="62FC983C" w14:textId="77777777" w:rsidTr="00A8053F">
        <w:tc>
          <w:tcPr>
            <w:tcW w:w="2263" w:type="dxa"/>
            <w:vMerge/>
          </w:tcPr>
          <w:p w14:paraId="24670AA8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702" w:type="dxa"/>
          </w:tcPr>
          <w:p w14:paraId="2010A2E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968" w:type="dxa"/>
          </w:tcPr>
          <w:p w14:paraId="39454F08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32F5AFB6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2410" w:type="dxa"/>
          </w:tcPr>
          <w:p w14:paraId="1662AFBD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</w:p>
        </w:tc>
      </w:tr>
      <w:tr w:rsidR="00047395" w14:paraId="5007A9AA" w14:textId="77777777" w:rsidTr="00A8053F">
        <w:tc>
          <w:tcPr>
            <w:tcW w:w="13887" w:type="dxa"/>
            <w:gridSpan w:val="5"/>
            <w:shd w:val="clear" w:color="auto" w:fill="E7E6E6" w:themeFill="background2"/>
          </w:tcPr>
          <w:p w14:paraId="0F6926F1" w14:textId="77777777" w:rsidR="00047395" w:rsidRPr="000F7D68" w:rsidRDefault="00047395" w:rsidP="00A8053F">
            <w:pPr>
              <w:jc w:val="center"/>
              <w:rPr>
                <w:rFonts w:ascii="Times New Roman" w:hAnsi="Times New Roman" w:cs="Times New Roman"/>
              </w:rPr>
            </w:pPr>
            <w:r w:rsidRPr="000F7D68">
              <w:rPr>
                <w:rFonts w:ascii="Times New Roman" w:hAnsi="Times New Roman" w:cs="Times New Roman"/>
              </w:rPr>
              <w:t>Comorbidities</w:t>
            </w:r>
          </w:p>
        </w:tc>
      </w:tr>
      <w:tr w:rsidR="00047395" w14:paraId="25ECD5DD" w14:textId="77777777" w:rsidTr="00A8053F">
        <w:tc>
          <w:tcPr>
            <w:tcW w:w="2263" w:type="dxa"/>
            <w:vMerge w:val="restart"/>
          </w:tcPr>
          <w:p w14:paraId="5104CEDA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# of </w:t>
            </w:r>
            <w:proofErr w:type="gramStart"/>
            <w:r>
              <w:rPr>
                <w:rFonts w:ascii="Times New Roman" w:hAnsi="Times New Roman" w:cs="Times New Roman"/>
              </w:rPr>
              <w:t>Comorbidities</w:t>
            </w:r>
            <w:proofErr w:type="gramEnd"/>
          </w:p>
        </w:tc>
        <w:tc>
          <w:tcPr>
            <w:tcW w:w="1702" w:type="dxa"/>
          </w:tcPr>
          <w:p w14:paraId="408050D8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968" w:type="dxa"/>
          </w:tcPr>
          <w:p w14:paraId="15AA4B88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3544" w:type="dxa"/>
          </w:tcPr>
          <w:p w14:paraId="41206ACF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2410" w:type="dxa"/>
          </w:tcPr>
          <w:p w14:paraId="13AE6F34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</w:p>
        </w:tc>
      </w:tr>
      <w:tr w:rsidR="00047395" w14:paraId="50C2E3B1" w14:textId="77777777" w:rsidTr="00A8053F">
        <w:tc>
          <w:tcPr>
            <w:tcW w:w="2263" w:type="dxa"/>
            <w:vMerge/>
          </w:tcPr>
          <w:p w14:paraId="09D54D10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702" w:type="dxa"/>
          </w:tcPr>
          <w:p w14:paraId="56FA271E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968" w:type="dxa"/>
          </w:tcPr>
          <w:p w14:paraId="55BB8E9A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Shi&lt;/Author&gt;&lt;Year&gt;2018&lt;/Year&gt;&lt;RecNum&gt;209&lt;/RecNum&gt;&lt;DisplayText&gt;&lt;style face="superscript"&gt;219&lt;/style&gt;&lt;/DisplayText&gt;&lt;record&gt;&lt;rec-number&gt;209&lt;/rec-number&gt;&lt;foreign-keys&gt;&lt;key app="EN" db-id="fvtv9d5pi5a55ae92z5v95drzxardspfsrvr" timestamp="1660738162"&gt;209&lt;/key&gt;&lt;/foreign-keys&gt;&lt;ref-type name="Journal Article"&gt;17&lt;/ref-type&gt;&lt;contributors&gt;&lt;authors&gt;&lt;author&gt;Shi, M.&lt;/author&gt;&lt;author&gt;Wang, J.&lt;/author&gt;&lt;author&gt;Zhang, L.&lt;/author&gt;&lt;author&gt;Yan, Y.&lt;/author&gt;&lt;author&gt;Miao, Y. D.&lt;/author&gt;&lt;author&gt;Zhang, X.&lt;/author&gt;&lt;/authors&gt;&lt;/contributors&gt;&lt;titles&gt;&lt;title&gt;Effects of Integrated Case Payment on Medical Expenditure and Readmission of Inpatients with Chronic Obstructive Pulmonary Disease: A Nonrandomized, Comparative Study in Xi County, China&lt;/title&gt;&lt;secondary-title&gt;Current medical science&lt;/secondary-title&gt;&lt;/titles&gt;&lt;periodical&gt;&lt;full-title&gt;Current medical science&lt;/full-title&gt;&lt;/periodical&gt;&lt;pages&gt;558-566&lt;/pages&gt;&lt;volume&gt;38(3)&lt;/volume&gt;&lt;dates&gt;&lt;year&gt;2018&lt;/year&gt;&lt;/dates&gt;&lt;accession-num&gt;624804384&lt;/accession-num&gt;&lt;urls&gt;&lt;related-urls&gt;&lt;url&gt;https://uhn.idm.oclc.org/login?url=http://ovidsp.ovid.com/ovidweb.cgi?T=JS&amp;amp;CSC=Y&amp;amp;NEWS=N&amp;amp;PAGE=fulltext&amp;amp;D=emed19&amp;amp;AN=624804384http://nt2yt7px7u.search.serialssolutions.com/?sid=OVID:Embase&amp;amp;genre=article&amp;amp;id=pmid:30074226&amp;amp;id=doi:10.1007%2Fs11596-018-1914-1&amp;amp;iss&lt;/url&gt;&lt;/related-urls&gt;&lt;/urls&gt;&lt;electronic-resource-num&gt;http://dx.doi.org/10.1007/s11596-018-1914-1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219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175A8895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  <w:r w:rsidRPr="00D356EA"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Bartels&lt;/Author&gt;&lt;Year&gt;2018&lt;/Year&gt;&lt;RecNum&gt;24&lt;/RecNum&gt;&lt;DisplayText&gt;&lt;style face="superscript"&gt;34&lt;/style&gt;&lt;/DisplayText&gt;&lt;record&gt;&lt;rec-number&gt;24&lt;/rec-number&gt;&lt;foreign-keys&gt;&lt;key app="EN" db-id="fvtv9d5pi5a55ae92z5v95drzxardspfsrvr" timestamp="1660738162"&gt;24&lt;/key&gt;&lt;/foreign-keys&gt;&lt;ref-type name="Journal Article"&gt;17&lt;/ref-type&gt;&lt;contributors&gt;&lt;authors&gt;&lt;author&gt;Bartels, W.&lt;/author&gt;&lt;author&gt;Adamson, S.&lt;/author&gt;&lt;author&gt;Leung, L.&lt;/author&gt;&lt;author&gt;Sin, D. D.&lt;/author&gt;&lt;author&gt;van Eeden, S. F.&lt;/author&gt;&lt;/authors&gt;&lt;/contributors&gt;&lt;titles&gt;&lt;title&gt;Emergency department management of acute exacerbations of chronic obstructive pulmonary disease: factors predicting readmission&lt;/title&gt;&lt;secondary-title&gt;Int J Chron Obstruct Pulmon Dis&lt;/secondary-title&gt;&lt;/titles&gt;&lt;periodical&gt;&lt;full-title&gt;Int J Chron Obstruct Pulmon Dis&lt;/full-title&gt;&lt;/periodical&gt;&lt;pages&gt;1647-1654&lt;/pages&gt;&lt;volume&gt;13&lt;/volume&gt;&lt;dates&gt;&lt;year&gt;2018&lt;/year&gt;&lt;/dates&gt;&lt;accession-num&gt;29872284&lt;/accession-num&gt;&lt;urls&gt;&lt;related-urls&gt;&lt;url&gt;https://uhn.idm.oclc.org/login?url=http://ovidsp.ovid.com/ovidweb.cgi?T=JS&amp;amp;CSC=Y&amp;amp;NEWS=N&amp;amp;PAGE=fulltext&amp;amp;D=med15&amp;amp;AN=29872284http://nt2yt7px7u.search.serialssolutions.com/?sid=OVID:Ovid+MEDLINE%28R%29+%3C2018%3E&amp;amp;genre=article&amp;amp;id=pmid:29872284&amp;amp;id=doi:10.2147%2&lt;/url&gt;&lt;/related-urls&gt;&lt;/urls&gt;&lt;electronic-resource-num&gt;https://dx.doi.org/10.2147/COPD.S163250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34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410" w:type="dxa"/>
          </w:tcPr>
          <w:p w14:paraId="07367F6B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</w:p>
        </w:tc>
      </w:tr>
      <w:tr w:rsidR="00047395" w14:paraId="18D084AE" w14:textId="77777777" w:rsidTr="00A8053F">
        <w:tc>
          <w:tcPr>
            <w:tcW w:w="2263" w:type="dxa"/>
            <w:vMerge/>
          </w:tcPr>
          <w:p w14:paraId="5FA5E380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702" w:type="dxa"/>
          </w:tcPr>
          <w:p w14:paraId="7A159C68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968" w:type="dxa"/>
          </w:tcPr>
          <w:p w14:paraId="2A1E4C1A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3544" w:type="dxa"/>
          </w:tcPr>
          <w:p w14:paraId="675A40E8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2410" w:type="dxa"/>
          </w:tcPr>
          <w:p w14:paraId="0C78FEB8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</w:p>
        </w:tc>
      </w:tr>
      <w:tr w:rsidR="00047395" w14:paraId="3E8BAC5F" w14:textId="77777777" w:rsidTr="00A8053F">
        <w:tc>
          <w:tcPr>
            <w:tcW w:w="2263" w:type="dxa"/>
            <w:vMerge w:val="restart"/>
          </w:tcPr>
          <w:p w14:paraId="127EC4A8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</w:rPr>
              <w:t>Anxiety</w:t>
            </w:r>
          </w:p>
        </w:tc>
        <w:tc>
          <w:tcPr>
            <w:tcW w:w="1702" w:type="dxa"/>
          </w:tcPr>
          <w:p w14:paraId="244B1269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968" w:type="dxa"/>
          </w:tcPr>
          <w:p w14:paraId="6F0E1484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3544" w:type="dxa"/>
          </w:tcPr>
          <w:p w14:paraId="0A360C02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2410" w:type="dxa"/>
          </w:tcPr>
          <w:p w14:paraId="56776C89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</w:p>
        </w:tc>
      </w:tr>
      <w:tr w:rsidR="00047395" w14:paraId="20880AE9" w14:textId="77777777" w:rsidTr="00A8053F">
        <w:tc>
          <w:tcPr>
            <w:tcW w:w="2263" w:type="dxa"/>
            <w:vMerge/>
          </w:tcPr>
          <w:p w14:paraId="0F6081DF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702" w:type="dxa"/>
          </w:tcPr>
          <w:p w14:paraId="0462F4D3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968" w:type="dxa"/>
          </w:tcPr>
          <w:p w14:paraId="6356E797" w14:textId="77777777" w:rsidR="00047395" w:rsidRPr="00341A30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Roberts&lt;/Author&gt;&lt;Year&gt;2016&lt;/Year&gt;&lt;RecNum&gt;196&lt;/RecNum&gt;&lt;DisplayText&gt;&lt;style face="superscript"&gt;206&lt;/style&gt;&lt;/DisplayText&gt;&lt;record&gt;&lt;rec-number&gt;196&lt;/rec-number&gt;&lt;foreign-keys&gt;&lt;key app="EN" db-id="fvtv9d5pi5a55ae92z5v95drzxardspfsrvr" timestamp="1660738162"&gt;196&lt;/key&gt;&lt;/foreign-keys&gt;&lt;ref-type name="Journal Article"&gt;17&lt;/ref-type&gt;&lt;contributors&gt;&lt;authors&gt;&lt;author&gt;Roberts, M. H.&lt;/author&gt;&lt;author&gt;Clerisme-Beaty, E.&lt;/author&gt;&lt;author&gt;Kozma, C. M.&lt;/author&gt;&lt;author&gt;Paris, A.&lt;/author&gt;&lt;author&gt;Slaton, T.&lt;/author&gt;&lt;author&gt;Mapel, D. W.&lt;/author&gt;&lt;/authors&gt;&lt;/contributors&gt;&lt;titles&gt;&lt;title&gt;A retrospective analysis to identify predictors of COPD-related rehospitalization&lt;/title&gt;&lt;secondary-title&gt;BMC Pulmonary Medicine&lt;/secondary-title&gt;&lt;/titles&gt;&lt;periodical&gt;&lt;full-title&gt;BMC Pulmonary Medicine&lt;/full-title&gt;&lt;/periodical&gt;&lt;volume&gt;16(1) (no pagination)&lt;/volume&gt;&lt;dates&gt;&lt;year&gt;2016&lt;/year&gt;&lt;/dates&gt;&lt;accession-num&gt;613897171&lt;/accession-num&gt;&lt;urls&gt;&lt;related-urls&gt;&lt;url&gt;http://www.biomedcentral.com/bmcpulmmed/https://uhn.idm.oclc.org/login?url=http://ovidsp.ovid.com/ovidweb.cgi?T=JS&amp;amp;CSC=Y&amp;amp;NEWS=N&amp;amp;PAGE=fulltext&amp;amp;D=emed17&amp;amp;AN=613897171http://nt2yt7px7u.search.serialssolutions.com/?sid=OVID:Embase&amp;amp;genre=article&amp;amp;id=pmid:2713045&lt;/url&gt;&lt;/related-urls&gt;&lt;/urls&gt;&lt;electronic-resource-num&gt;http://dx.doi.org/10.1186/s12890-016-0231-3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206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17FF7AC1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2410" w:type="dxa"/>
          </w:tcPr>
          <w:p w14:paraId="3F14EAFF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JeWVyPC9BdXRob3I+PFllYXI+MjAxNjwvWWVhcj48UmVj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JeWVyPC9BdXRob3I+PFllYXI+MjAxNjwvWWVhcj48UmVj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121,206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047395" w14:paraId="189B7053" w14:textId="77777777" w:rsidTr="00A8053F">
        <w:tc>
          <w:tcPr>
            <w:tcW w:w="2263" w:type="dxa"/>
            <w:vMerge/>
          </w:tcPr>
          <w:p w14:paraId="1E17510E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702" w:type="dxa"/>
          </w:tcPr>
          <w:p w14:paraId="7F8D59B4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968" w:type="dxa"/>
          </w:tcPr>
          <w:p w14:paraId="6CB74380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3544" w:type="dxa"/>
          </w:tcPr>
          <w:p w14:paraId="4DA5821B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2410" w:type="dxa"/>
          </w:tcPr>
          <w:p w14:paraId="617D2258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</w:p>
        </w:tc>
      </w:tr>
      <w:tr w:rsidR="00047395" w14:paraId="6D2C5141" w14:textId="77777777" w:rsidTr="00A8053F">
        <w:tc>
          <w:tcPr>
            <w:tcW w:w="2263" w:type="dxa"/>
            <w:vMerge w:val="restart"/>
          </w:tcPr>
          <w:p w14:paraId="1E30D847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</w:rPr>
              <w:t>Asthma</w:t>
            </w:r>
          </w:p>
        </w:tc>
        <w:tc>
          <w:tcPr>
            <w:tcW w:w="1702" w:type="dxa"/>
          </w:tcPr>
          <w:p w14:paraId="52E5D124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968" w:type="dxa"/>
          </w:tcPr>
          <w:p w14:paraId="55953881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3544" w:type="dxa"/>
          </w:tcPr>
          <w:p w14:paraId="58A59251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2410" w:type="dxa"/>
          </w:tcPr>
          <w:p w14:paraId="62EB0504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Johannesdottir&lt;/Author&gt;&lt;Year&gt;2013&lt;/Year&gt;&lt;RecNum&gt;119&lt;/RecNum&gt;&lt;DisplayText&gt;&lt;style face="superscript"&gt;129&lt;/style&gt;&lt;/DisplayText&gt;&lt;record&gt;&lt;rec-number&gt;119&lt;/rec-number&gt;&lt;foreign-keys&gt;&lt;key app="EN" db-id="fvtv9d5pi5a55ae92z5v95drzxardspfsrvr" timestamp="1660738162"&gt;119&lt;/key&gt;&lt;/foreign-keys&gt;&lt;ref-type name="Journal Article"&gt;17&lt;/ref-type&gt;&lt;contributors&gt;&lt;authors&gt;&lt;author&gt;Johannesdottir, S. A.&lt;/author&gt;&lt;author&gt;Christiansen, C. F.&lt;/author&gt;&lt;author&gt;Johansen, M. B.&lt;/author&gt;&lt;author&gt;Olsen, M.&lt;/author&gt;&lt;author&gt;Xu, X.&lt;/author&gt;&lt;author&gt;Parker, J. M.&lt;/author&gt;&lt;author&gt;Molfino, N. A.&lt;/author&gt;&lt;author&gt;Lash, T. L.&lt;/author&gt;&lt;author&gt;Fryzek, J. P.&lt;/author&gt;&lt;/authors&gt;&lt;/contributors&gt;&lt;titles&gt;&lt;title&gt;Hospitalization with acute exacerbation of chronic obstructive pulmonary disease and associated health resource utilization: A population-based Danish cohort study&lt;/title&gt;&lt;secondary-title&gt;Journal of Medical Economics&lt;/secondary-title&gt;&lt;/titles&gt;&lt;periodical&gt;&lt;full-title&gt;Journal of Medical Economics&lt;/full-title&gt;&lt;/periodical&gt;&lt;pages&gt;897-906&lt;/pages&gt;&lt;volume&gt;16(7)&lt;/volume&gt;&lt;dates&gt;&lt;year&gt;2013&lt;/year&gt;&lt;/dates&gt;&lt;accession-num&gt;369249785&lt;/accession-num&gt;&lt;urls&gt;&lt;related-urls&gt;&lt;url&gt;https://uhn.idm.oclc.org/login?url=http://ovidsp.ovid.com/ovidweb.cgi?T=JS&amp;amp;CSC=Y&amp;amp;NEWS=N&amp;amp;PAGE=fulltext&amp;amp;D=emed14&amp;amp;AN=369249785http://nt2yt7px7u.search.serialssolutions.com/?sid=OVID:Embase&amp;amp;genre=article&amp;amp;id=pmid:23621504&amp;amp;id=doi:10.3111%2F13696998.2013.800525&amp;amp;&lt;/url&gt;&lt;/related-urls&gt;&lt;/urls&gt;&lt;electronic-resource-num&gt;http://dx.doi.org/10.3111/13696998.2013.800525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129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047395" w14:paraId="3F4055A9" w14:textId="77777777" w:rsidTr="00A8053F">
        <w:tc>
          <w:tcPr>
            <w:tcW w:w="2263" w:type="dxa"/>
            <w:vMerge/>
          </w:tcPr>
          <w:p w14:paraId="58360C8B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702" w:type="dxa"/>
          </w:tcPr>
          <w:p w14:paraId="2C8C19EC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968" w:type="dxa"/>
          </w:tcPr>
          <w:p w14:paraId="15CB3C04" w14:textId="77777777" w:rsidR="00047395" w:rsidRPr="00533A0D" w:rsidRDefault="00047395" w:rsidP="00A8053F">
            <w:pPr>
              <w:rPr>
                <w:rFonts w:ascii="Times New Roman" w:hAnsi="Times New Roman" w:cs="Times New Roman"/>
              </w:rPr>
            </w:pPr>
            <w:r w:rsidRPr="00533A0D"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Roberts&lt;/Author&gt;&lt;Year&gt;2016&lt;/Year&gt;&lt;RecNum&gt;196&lt;/RecNum&gt;&lt;DisplayText&gt;&lt;style face="superscript"&gt;206&lt;/style&gt;&lt;/DisplayText&gt;&lt;record&gt;&lt;rec-number&gt;196&lt;/rec-number&gt;&lt;foreign-keys&gt;&lt;key app="EN" db-id="fvtv9d5pi5a55ae92z5v95drzxardspfsrvr" timestamp="1660738162"&gt;196&lt;/key&gt;&lt;/foreign-keys&gt;&lt;ref-type name="Journal Article"&gt;17&lt;/ref-type&gt;&lt;contributors&gt;&lt;authors&gt;&lt;author&gt;Roberts, M. H.&lt;/author&gt;&lt;author&gt;Clerisme-Beaty, E.&lt;/author&gt;&lt;author&gt;Kozma, C. M.&lt;/author&gt;&lt;author&gt;Paris, A.&lt;/author&gt;&lt;author&gt;Slaton, T.&lt;/author&gt;&lt;author&gt;Mapel, D. W.&lt;/author&gt;&lt;/authors&gt;&lt;/contributors&gt;&lt;titles&gt;&lt;title&gt;A retrospective analysis to identify predictors of COPD-related rehospitalization&lt;/title&gt;&lt;secondary-title&gt;BMC Pulmonary Medicine&lt;/secondary-title&gt;&lt;/titles&gt;&lt;periodical&gt;&lt;full-title&gt;BMC Pulmonary Medicine&lt;/full-title&gt;&lt;/periodical&gt;&lt;volume&gt;16(1) (no pagination)&lt;/volume&gt;&lt;dates&gt;&lt;year&gt;2016&lt;/year&gt;&lt;/dates&gt;&lt;accession-num&gt;613897171&lt;/accession-num&gt;&lt;urls&gt;&lt;related-urls&gt;&lt;url&gt;http://www.biomedcentral.com/bmcpulmmed/https://uhn.idm.oclc.org/login?url=http://ovidsp.ovid.com/ovidweb.cgi?T=JS&amp;amp;CSC=Y&amp;amp;NEWS=N&amp;amp;PAGE=fulltext&amp;amp;D=emed17&amp;amp;AN=613897171http://nt2yt7px7u.search.serialssolutions.com/?sid=OVID:Embase&amp;amp;genre=article&amp;amp;id=pmid:2713045&lt;/url&gt;&lt;/related-urls&gt;&lt;/urls&gt;&lt;electronic-resource-num&gt;http://dx.doi.org/10.1186/s12890-016-0231-3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206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30CA31A8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  <w:r w:rsidRPr="00DA3F81">
              <w:rPr>
                <w:rFonts w:ascii="Times New Roman" w:hAnsi="Times New Roman" w:cs="Times New Roman"/>
              </w:rPr>
              <w:t>Correlated</w:t>
            </w:r>
            <w:r w:rsidRPr="00DA3F81"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Candrilli&lt;/Author&gt;&lt;Year&gt;2015&lt;/Year&gt;&lt;RecNum&gt;40&lt;/RecNum&gt;&lt;DisplayText&gt;&lt;style face="superscript"&gt;50&lt;/style&gt;&lt;/DisplayText&gt;&lt;record&gt;&lt;rec-number&gt;40&lt;/rec-number&gt;&lt;foreign-keys&gt;&lt;key app="EN" db-id="fvtv9d5pi5a55ae92z5v95drzxardspfsrvr" timestamp="1660738162"&gt;40&lt;/key&gt;&lt;/foreign-keys&gt;&lt;ref-type name="Journal Article"&gt;17&lt;/ref-type&gt;&lt;contributors&gt;&lt;authors&gt;&lt;author&gt;Candrilli, S. D.&lt;/author&gt;&lt;author&gt;Dhamane, A. D.&lt;/author&gt;&lt;author&gt;Meyers, J. L.&lt;/author&gt;&lt;author&gt;Kaila, S.&lt;/author&gt;&lt;/authors&gt;&lt;/contributors&gt;&lt;titles&gt;&lt;title&gt;Factors associated with inpatient readmission among managed care enrollees with COPD&lt;/title&gt;&lt;secondary-title&gt;Hospital practice (1995)&lt;/secondary-title&gt;&lt;/titles&gt;&lt;periodical&gt;&lt;full-title&gt;Hospital practice (1995)&lt;/full-title&gt;&lt;/periodical&gt;&lt;pages&gt;199-207&lt;/pages&gt;&lt;volume&gt;43(4)&lt;/volume&gt;&lt;dates&gt;&lt;year&gt;2015&lt;/year&gt;&lt;/dates&gt;&lt;accession-num&gt;607635909&lt;/accession-num&gt;&lt;urls&gt;&lt;related-urls&gt;&lt;url&gt;https://uhn.idm.oclc.org/login?url=http://ovidsp.ovid.com/ovidweb.cgi?T=JS&amp;amp;CSC=Y&amp;amp;NEWS=N&amp;amp;PAGE=fulltext&amp;amp;D=emed16&amp;amp;AN=607635909http://nt2yt7px7u.search.serialssolutions.com/?sid=OVID:Embase&amp;amp;genre=article&amp;amp;id=pmid:26357878&amp;amp;id=doi:10.1080%2F21548331.2015.1085797&lt;/url&gt;&lt;/related-urls&gt;&lt;/urls&gt;&lt;electronic-resource-num&gt;http://dx.doi.org/10.1080/21548331.2015.1085797&lt;/electronic-resource-num&gt;&lt;/record&gt;&lt;/Cite&gt;&lt;/EndNote&gt;</w:instrText>
            </w:r>
            <w:r w:rsidRPr="00DA3F81"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50</w:t>
            </w:r>
            <w:r w:rsidRPr="00DA3F81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410" w:type="dxa"/>
          </w:tcPr>
          <w:p w14:paraId="57DFC974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  <w:r w:rsidRPr="00533A0D"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Roberts&lt;/Author&gt;&lt;Year&gt;2016&lt;/Year&gt;&lt;RecNum&gt;196&lt;/RecNum&gt;&lt;DisplayText&gt;&lt;style face="superscript"&gt;206&lt;/style&gt;&lt;/DisplayText&gt;&lt;record&gt;&lt;rec-number&gt;196&lt;/rec-number&gt;&lt;foreign-keys&gt;&lt;key app="EN" db-id="fvtv9d5pi5a55ae92z5v95drzxardspfsrvr" timestamp="1660738162"&gt;196&lt;/key&gt;&lt;/foreign-keys&gt;&lt;ref-type name="Journal Article"&gt;17&lt;/ref-type&gt;&lt;contributors&gt;&lt;authors&gt;&lt;author&gt;Roberts, M. H.&lt;/author&gt;&lt;author&gt;Clerisme-Beaty, E.&lt;/author&gt;&lt;author&gt;Kozma, C. M.&lt;/author&gt;&lt;author&gt;Paris, A.&lt;/author&gt;&lt;author&gt;Slaton, T.&lt;/author&gt;&lt;author&gt;Mapel, D. W.&lt;/author&gt;&lt;/authors&gt;&lt;/contributors&gt;&lt;titles&gt;&lt;title&gt;A retrospective analysis to identify predictors of COPD-related rehospitalization&lt;/title&gt;&lt;secondary-title&gt;BMC Pulmonary Medicine&lt;/secondary-title&gt;&lt;/titles&gt;&lt;periodical&gt;&lt;full-title&gt;BMC Pulmonary Medicine&lt;/full-title&gt;&lt;/periodical&gt;&lt;volume&gt;16(1) (no pagination)&lt;/volume&gt;&lt;dates&gt;&lt;year&gt;2016&lt;/year&gt;&lt;/dates&gt;&lt;accession-num&gt;613897171&lt;/accession-num&gt;&lt;urls&gt;&lt;related-urls&gt;&lt;url&gt;http://www.biomedcentral.com/bmcpulmmed/https://uhn.idm.oclc.org/login?url=http://ovidsp.ovid.com/ovidweb.cgi?T=JS&amp;amp;CSC=Y&amp;amp;NEWS=N&amp;amp;PAGE=fulltext&amp;amp;D=emed17&amp;amp;AN=613897171http://nt2yt7px7u.search.serialssolutions.com/?sid=OVID:Embase&amp;amp;genre=article&amp;amp;id=pmid:2713045&lt;/url&gt;&lt;/related-urls&gt;&lt;/urls&gt;&lt;electronic-resource-num&gt;http://dx.doi.org/10.1186/s12890-016-0231-3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206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047395" w14:paraId="06AB7B64" w14:textId="77777777" w:rsidTr="00A8053F">
        <w:tc>
          <w:tcPr>
            <w:tcW w:w="2263" w:type="dxa"/>
            <w:vMerge/>
          </w:tcPr>
          <w:p w14:paraId="22230B2A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702" w:type="dxa"/>
          </w:tcPr>
          <w:p w14:paraId="35700AC6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968" w:type="dxa"/>
          </w:tcPr>
          <w:p w14:paraId="265A1078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3544" w:type="dxa"/>
          </w:tcPr>
          <w:p w14:paraId="68368A75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2410" w:type="dxa"/>
          </w:tcPr>
          <w:p w14:paraId="0F6A938F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</w:p>
        </w:tc>
      </w:tr>
      <w:tr w:rsidR="00047395" w14:paraId="493EA038" w14:textId="77777777" w:rsidTr="00A8053F">
        <w:tc>
          <w:tcPr>
            <w:tcW w:w="2263" w:type="dxa"/>
            <w:vMerge w:val="restart"/>
          </w:tcPr>
          <w:p w14:paraId="7BA965C5" w14:textId="77777777" w:rsidR="00047395" w:rsidRPr="000076F8" w:rsidRDefault="00047395" w:rsidP="00A8053F">
            <w:pPr>
              <w:rPr>
                <w:rFonts w:ascii="Times New Roman" w:hAnsi="Times New Roman" w:cs="Times New Roman"/>
              </w:rPr>
            </w:pPr>
            <w:r w:rsidRPr="000076F8">
              <w:rPr>
                <w:rFonts w:ascii="Times New Roman" w:hAnsi="Times New Roman" w:cs="Times New Roman"/>
              </w:rPr>
              <w:t>Cancer</w:t>
            </w:r>
          </w:p>
        </w:tc>
        <w:tc>
          <w:tcPr>
            <w:tcW w:w="1702" w:type="dxa"/>
          </w:tcPr>
          <w:p w14:paraId="2CB22A7B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968" w:type="dxa"/>
          </w:tcPr>
          <w:p w14:paraId="4A148A86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CYWtlcjwvQXV0aG9yPjxZZWFyPjIwMTM8L1llYXI+PFJl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CYWtlcjwvQXV0aG9yPjxZZWFyPjIwMTM8L1llYXI+PFJl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B27395">
              <w:rPr>
                <w:rFonts w:ascii="Times New Roman" w:hAnsi="Times New Roman" w:cs="Times New Roman"/>
                <w:noProof/>
                <w:vertAlign w:val="superscript"/>
              </w:rPr>
              <w:t>31,50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1113085B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CYWtlcjwvQXV0aG9yPjxZZWFyPjIwMTM8L1llYXI+PFJl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CYWtlcjwvQXV0aG9yPjxZZWFyPjIwMTM8L1llYXI+PFJl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B27395">
              <w:rPr>
                <w:rFonts w:ascii="Times New Roman" w:hAnsi="Times New Roman" w:cs="Times New Roman"/>
                <w:noProof/>
                <w:vertAlign w:val="superscript"/>
              </w:rPr>
              <w:t>31,50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410" w:type="dxa"/>
          </w:tcPr>
          <w:p w14:paraId="22343E16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</w:p>
        </w:tc>
      </w:tr>
      <w:tr w:rsidR="00047395" w14:paraId="791884B0" w14:textId="77777777" w:rsidTr="00A8053F">
        <w:tc>
          <w:tcPr>
            <w:tcW w:w="2263" w:type="dxa"/>
            <w:vMerge/>
          </w:tcPr>
          <w:p w14:paraId="0295501A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702" w:type="dxa"/>
          </w:tcPr>
          <w:p w14:paraId="352E9B0F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968" w:type="dxa"/>
          </w:tcPr>
          <w:p w14:paraId="57FF6F55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3544" w:type="dxa"/>
          </w:tcPr>
          <w:p w14:paraId="7D5EFB66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2410" w:type="dxa"/>
          </w:tcPr>
          <w:p w14:paraId="3FDF6AFF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Baker&lt;/Author&gt;&lt;Year&gt;2013&lt;/Year&gt;&lt;RecNum&gt;21&lt;/RecNum&gt;&lt;DisplayText&gt;&lt;style face="superscript"&gt;31&lt;/style&gt;&lt;/DisplayText&gt;&lt;record&gt;&lt;rec-number&gt;21&lt;/rec-number&gt;&lt;foreign-keys&gt;&lt;key app="EN" db-id="fvtv9d5pi5a55ae92z5v95drzxardspfsrvr" timestamp="1660738162"&gt;21&lt;/key&gt;&lt;/foreign-keys&gt;&lt;ref-type name="Journal Article"&gt;17&lt;/ref-type&gt;&lt;contributors&gt;&lt;authors&gt;&lt;author&gt;Baker, C. L.&lt;/author&gt;&lt;author&gt;Zou, K. H.&lt;/author&gt;&lt;author&gt;Su, J.&lt;/author&gt;&lt;/authors&gt;&lt;/contributors&gt;&lt;titles&gt;&lt;title&gt;Risk assessment of readmissions following an initial COPD-related hospitalization&lt;/title&gt;&lt;secondary-title&gt;Int J Chron Obstruct Pulmon Dis&lt;/secondary-title&gt;&lt;/titles&gt;&lt;periodical&gt;&lt;full-title&gt;Int J Chron Obstruct Pulmon Dis&lt;/full-title&gt;&lt;/periodical&gt;&lt;pages&gt;551-9&lt;/pages&gt;&lt;volume&gt;8&lt;/volume&gt;&lt;dates&gt;&lt;year&gt;2013&lt;/year&gt;&lt;/dates&gt;&lt;accession-num&gt;24348031&lt;/accession-num&gt;&lt;urls&gt;&lt;related-urls&gt;&lt;url&gt;https://uhn.idm.oclc.org/login?url=http://ovidsp.ovid.com/ovidweb.cgi?T=JS&amp;amp;CSC=Y&amp;amp;NEWS=N&amp;amp;PAGE=fulltext&amp;amp;D=med10&amp;amp;AN=24348031http://nt2yt7px7u.search.serialssolutions.com/?sid=OVID:Ovid+MEDLINE%28R%29+%3C2013%3E&amp;amp;genre=article&amp;amp;id=pmid:24348031&amp;amp;id=doi:10.2147%2&lt;/url&gt;&lt;/related-urls&gt;&lt;/urls&gt;&lt;electronic-resource-num&gt;https://dx.doi.org/10.2147/COPD.S51507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31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047395" w14:paraId="3A85BC35" w14:textId="77777777" w:rsidTr="00A8053F">
        <w:tc>
          <w:tcPr>
            <w:tcW w:w="2263" w:type="dxa"/>
            <w:vMerge/>
          </w:tcPr>
          <w:p w14:paraId="3CA73BCA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702" w:type="dxa"/>
          </w:tcPr>
          <w:p w14:paraId="76AD84ED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968" w:type="dxa"/>
          </w:tcPr>
          <w:p w14:paraId="79D18269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3544" w:type="dxa"/>
          </w:tcPr>
          <w:p w14:paraId="75850255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2410" w:type="dxa"/>
          </w:tcPr>
          <w:p w14:paraId="0AB77164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</w:p>
        </w:tc>
      </w:tr>
      <w:tr w:rsidR="00047395" w14:paraId="72A9D720" w14:textId="77777777" w:rsidTr="00A8053F">
        <w:tc>
          <w:tcPr>
            <w:tcW w:w="2263" w:type="dxa"/>
            <w:vMerge w:val="restart"/>
          </w:tcPr>
          <w:p w14:paraId="3791FD8B" w14:textId="77777777" w:rsidR="00047395" w:rsidRPr="009652A0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ardiovascular Disease</w:t>
            </w:r>
          </w:p>
        </w:tc>
        <w:tc>
          <w:tcPr>
            <w:tcW w:w="1702" w:type="dxa"/>
          </w:tcPr>
          <w:p w14:paraId="76B8917D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968" w:type="dxa"/>
          </w:tcPr>
          <w:p w14:paraId="21B25A01" w14:textId="77777777" w:rsidR="00047395" w:rsidRPr="00E33647" w:rsidRDefault="00047395" w:rsidP="00A8053F">
            <w:pPr>
              <w:rPr>
                <w:rFonts w:ascii="Times New Roman" w:hAnsi="Times New Roman" w:cs="Times New Roman"/>
              </w:rPr>
            </w:pPr>
            <w:r w:rsidRPr="00E33647"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Bartels&lt;/Author&gt;&lt;Year&gt;2018&lt;/Year&gt;&lt;RecNum&gt;24&lt;/RecNum&gt;&lt;DisplayText&gt;&lt;style face="superscript"&gt;34&lt;/style&gt;&lt;/DisplayText&gt;&lt;record&gt;&lt;rec-number&gt;24&lt;/rec-number&gt;&lt;foreign-keys&gt;&lt;key app="EN" db-id="fvtv9d5pi5a55ae92z5v95drzxardspfsrvr" timestamp="1660738162"&gt;24&lt;/key&gt;&lt;/foreign-keys&gt;&lt;ref-type name="Journal Article"&gt;17&lt;/ref-type&gt;&lt;contributors&gt;&lt;authors&gt;&lt;author&gt;Bartels, W.&lt;/author&gt;&lt;author&gt;Adamson, S.&lt;/author&gt;&lt;author&gt;Leung, L.&lt;/author&gt;&lt;author&gt;Sin, D. D.&lt;/author&gt;&lt;author&gt;van Eeden, S. F.&lt;/author&gt;&lt;/authors&gt;&lt;/contributors&gt;&lt;titles&gt;&lt;title&gt;Emergency department management of acute exacerbations of chronic obstructive pulmonary disease: factors predicting readmission&lt;/title&gt;&lt;secondary-title&gt;Int J Chron Obstruct Pulmon Dis&lt;/secondary-title&gt;&lt;/titles&gt;&lt;periodical&gt;&lt;full-title&gt;Int J Chron Obstruct Pulmon Dis&lt;/full-title&gt;&lt;/periodical&gt;&lt;pages&gt;1647-1654&lt;/pages&gt;&lt;volume&gt;13&lt;/volume&gt;&lt;dates&gt;&lt;year&gt;2018&lt;/year&gt;&lt;/dates&gt;&lt;accession-num&gt;29872284&lt;/accession-num&gt;&lt;urls&gt;&lt;related-urls&gt;&lt;url&gt;https://uhn.idm.oclc.org/login?url=http://ovidsp.ovid.com/ovidweb.cgi?T=JS&amp;amp;CSC=Y&amp;amp;NEWS=N&amp;amp;PAGE=fulltext&amp;amp;D=med15&amp;amp;AN=29872284http://nt2yt7px7u.search.serialssolutions.com/?sid=OVID:Ovid+MEDLINE%28R%29+%3C2018%3E&amp;amp;genre=article&amp;amp;id=pmid:29872284&amp;amp;id=doi:10.2147%2&lt;/url&gt;&lt;/related-urls&gt;&lt;/urls&gt;&lt;electronic-resource-num&gt;https://dx.doi.org/10.2147/COPD.S163250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34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523399ED" w14:textId="77777777" w:rsidR="00047395" w:rsidRPr="00D356EA" w:rsidRDefault="00047395" w:rsidP="00A8053F">
            <w:pPr>
              <w:rPr>
                <w:rFonts w:ascii="Times New Roman" w:hAnsi="Times New Roman" w:cs="Times New Roman"/>
              </w:rPr>
            </w:pPr>
            <w:r w:rsidRPr="00D356EA"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Bartels&lt;/Author&gt;&lt;Year&gt;2018&lt;/Year&gt;&lt;RecNum&gt;24&lt;/RecNum&gt;&lt;DisplayText&gt;&lt;style face="superscript"&gt;34&lt;/style&gt;&lt;/DisplayText&gt;&lt;record&gt;&lt;rec-number&gt;24&lt;/rec-number&gt;&lt;foreign-keys&gt;&lt;key app="EN" db-id="fvtv9d5pi5a55ae92z5v95drzxardspfsrvr" timestamp="1660738162"&gt;24&lt;/key&gt;&lt;/foreign-keys&gt;&lt;ref-type name="Journal Article"&gt;17&lt;/ref-type&gt;&lt;contributors&gt;&lt;authors&gt;&lt;author&gt;Bartels, W.&lt;/author&gt;&lt;author&gt;Adamson, S.&lt;/author&gt;&lt;author&gt;Leung, L.&lt;/author&gt;&lt;author&gt;Sin, D. D.&lt;/author&gt;&lt;author&gt;van Eeden, S. F.&lt;/author&gt;&lt;/authors&gt;&lt;/contributors&gt;&lt;titles&gt;&lt;title&gt;Emergency department management of acute exacerbations of chronic obstructive pulmonary disease: factors predicting readmission&lt;/title&gt;&lt;secondary-title&gt;Int J Chron Obstruct Pulmon Dis&lt;/secondary-title&gt;&lt;/titles&gt;&lt;periodical&gt;&lt;full-title&gt;Int J Chron Obstruct Pulmon Dis&lt;/full-title&gt;&lt;/periodical&gt;&lt;pages&gt;1647-1654&lt;/pages&gt;&lt;volume&gt;13&lt;/volume&gt;&lt;dates&gt;&lt;year&gt;2018&lt;/year&gt;&lt;/dates&gt;&lt;accession-num&gt;29872284&lt;/accession-num&gt;&lt;urls&gt;&lt;related-urls&gt;&lt;url&gt;https://uhn.idm.oclc.org/login?url=http://ovidsp.ovid.com/ovidweb.cgi?T=JS&amp;amp;CSC=Y&amp;amp;NEWS=N&amp;amp;PAGE=fulltext&amp;amp;D=med15&amp;amp;AN=29872284http://nt2yt7px7u.search.serialssolutions.com/?sid=OVID:Ovid+MEDLINE%28R%29+%3C2018%3E&amp;amp;genre=article&amp;amp;id=pmid:29872284&amp;amp;id=doi:10.2147%2&lt;/url&gt;&lt;/related-urls&gt;&lt;/urls&gt;&lt;electronic-resource-num&gt;https://dx.doi.org/10.2147/COPD.S163250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34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410" w:type="dxa"/>
          </w:tcPr>
          <w:p w14:paraId="20A4F077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</w:p>
        </w:tc>
      </w:tr>
      <w:tr w:rsidR="00047395" w14:paraId="2CB730E9" w14:textId="77777777" w:rsidTr="00A8053F">
        <w:tc>
          <w:tcPr>
            <w:tcW w:w="2263" w:type="dxa"/>
            <w:vMerge/>
          </w:tcPr>
          <w:p w14:paraId="78AED4EB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702" w:type="dxa"/>
          </w:tcPr>
          <w:p w14:paraId="662B2398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968" w:type="dxa"/>
          </w:tcPr>
          <w:p w14:paraId="20017189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3544" w:type="dxa"/>
          </w:tcPr>
          <w:p w14:paraId="726D5D26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Kerkhof&lt;/Author&gt;&lt;Year&gt;2020&lt;/Year&gt;&lt;RecNum&gt;125&lt;/RecNum&gt;&lt;DisplayText&gt;&lt;style face="superscript"&gt;135&lt;/style&gt;&lt;/DisplayText&gt;&lt;record&gt;&lt;rec-number&gt;125&lt;/rec-number&gt;&lt;foreign-keys&gt;&lt;key app="EN" db-id="fvtv9d5pi5a55ae92z5v95drzxardspfsrvr" timestamp="1660738162"&gt;125&lt;/key&gt;&lt;/foreign-keys&gt;&lt;ref-type name="Journal Article"&gt;17&lt;/ref-type&gt;&lt;contributors&gt;&lt;authors&gt;&lt;author&gt;Kerkhof, M.&lt;/author&gt;&lt;author&gt;Chaudhry, I.&lt;/author&gt;&lt;author&gt;Pavord, I. D.&lt;/author&gt;&lt;author&gt;Miravitlles, M.&lt;/author&gt;&lt;author&gt;Rhee, C. K.&lt;/author&gt;&lt;author&gt;Halpin, D. M. G.&lt;/author&gt;&lt;author&gt;Usmani, O. S.&lt;/author&gt;&lt;author&gt;Jones, R.&lt;/author&gt;&lt;author&gt;Kocks, J.&lt;/author&gt;&lt;author&gt;Alacqua, M.&lt;/author&gt;&lt;author&gt;Morris, T.&lt;/author&gt;&lt;author&gt;Kaplan, A.&lt;/author&gt;&lt;author&gt;Price, D. B.&lt;/author&gt;&lt;/authors&gt;&lt;/contributors&gt;&lt;titles&gt;&lt;title&gt;Blood eosinophil count predicts treatment failure and hospital readmission for copd&lt;/title&gt;&lt;secondary-title&gt;ERJ Open Research&lt;/secondary-title&gt;&lt;/titles&gt;&lt;periodical&gt;&lt;full-title&gt;ERJ Open Research&lt;/full-title&gt;&lt;/periodical&gt;&lt;pages&gt;1-12&lt;/pages&gt;&lt;volume&gt;6(4)&lt;/volume&gt;&lt;dates&gt;&lt;year&gt;2020&lt;/year&gt;&lt;/dates&gt;&lt;accession-num&gt;2005604379&lt;/accession-num&gt;&lt;urls&gt;&lt;related-urls&gt;&lt;url&gt;https://openres.ersjournals.com/content/erjor/6/4/00188-2020.full.pdfhttps://uhn.idm.oclc.org/login?url=http://ovidsp.ovid.com/ovidweb.cgi?T=JS&amp;amp;CSC=Y&amp;amp;NEWS=N&amp;amp;PAGE=fulltext&amp;amp;D=emexa&amp;amp;AN=2005604379http://nt2yt7px7u.search.serialssolutions.com/?sid=OVID:Embase&amp;amp;&lt;/url&gt;&lt;/related-urls&gt;&lt;/urls&gt;&lt;electronic-resource-num&gt;http://dx.doi.org/10.1183/23120541.00188-2020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135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410" w:type="dxa"/>
          </w:tcPr>
          <w:p w14:paraId="689B6679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</w:p>
        </w:tc>
      </w:tr>
      <w:tr w:rsidR="00047395" w14:paraId="60F48DCB" w14:textId="77777777" w:rsidTr="00A8053F">
        <w:tc>
          <w:tcPr>
            <w:tcW w:w="2263" w:type="dxa"/>
            <w:vMerge/>
          </w:tcPr>
          <w:p w14:paraId="0ADC2547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702" w:type="dxa"/>
          </w:tcPr>
          <w:p w14:paraId="3A8EC4F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968" w:type="dxa"/>
          </w:tcPr>
          <w:p w14:paraId="1227566F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3544" w:type="dxa"/>
          </w:tcPr>
          <w:p w14:paraId="0A2B88DD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2410" w:type="dxa"/>
          </w:tcPr>
          <w:p w14:paraId="432E4407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</w:p>
        </w:tc>
      </w:tr>
      <w:tr w:rsidR="00047395" w14:paraId="6871B03D" w14:textId="77777777" w:rsidTr="00A8053F">
        <w:tc>
          <w:tcPr>
            <w:tcW w:w="2263" w:type="dxa"/>
            <w:vMerge w:val="restart"/>
          </w:tcPr>
          <w:p w14:paraId="20F08901" w14:textId="77777777" w:rsidR="00047395" w:rsidRPr="003E62CA" w:rsidRDefault="00047395" w:rsidP="00A8053F">
            <w:pPr>
              <w:rPr>
                <w:rFonts w:ascii="Times New Roman" w:hAnsi="Times New Roman" w:cs="Times New Roman"/>
              </w:rPr>
            </w:pPr>
            <w:r w:rsidRPr="003E62CA">
              <w:rPr>
                <w:rFonts w:ascii="Times New Roman" w:hAnsi="Times New Roman" w:cs="Times New Roman"/>
              </w:rPr>
              <w:t>Cerebrovascular Disease</w:t>
            </w:r>
          </w:p>
        </w:tc>
        <w:tc>
          <w:tcPr>
            <w:tcW w:w="1702" w:type="dxa"/>
          </w:tcPr>
          <w:p w14:paraId="46C4A030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968" w:type="dxa"/>
          </w:tcPr>
          <w:p w14:paraId="00422D74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3544" w:type="dxa"/>
          </w:tcPr>
          <w:p w14:paraId="05D670B8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2410" w:type="dxa"/>
          </w:tcPr>
          <w:p w14:paraId="0EAEF174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</w:p>
        </w:tc>
      </w:tr>
      <w:tr w:rsidR="00047395" w14:paraId="3DDF7327" w14:textId="77777777" w:rsidTr="00A8053F">
        <w:tc>
          <w:tcPr>
            <w:tcW w:w="2263" w:type="dxa"/>
            <w:vMerge/>
          </w:tcPr>
          <w:p w14:paraId="6C82F78D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702" w:type="dxa"/>
          </w:tcPr>
          <w:p w14:paraId="775FC738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968" w:type="dxa"/>
          </w:tcPr>
          <w:p w14:paraId="306A97DF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3544" w:type="dxa"/>
          </w:tcPr>
          <w:p w14:paraId="0451087A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2410" w:type="dxa"/>
          </w:tcPr>
          <w:p w14:paraId="33BEE838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Baker&lt;/Author&gt;&lt;Year&gt;2013&lt;/Year&gt;&lt;RecNum&gt;21&lt;/RecNum&gt;&lt;DisplayText&gt;&lt;style face="superscript"&gt;31&lt;/style&gt;&lt;/DisplayText&gt;&lt;record&gt;&lt;rec-number&gt;21&lt;/rec-number&gt;&lt;foreign-keys&gt;&lt;key app="EN" db-id="fvtv9d5pi5a55ae92z5v95drzxardspfsrvr" timestamp="1660738162"&gt;21&lt;/key&gt;&lt;/foreign-keys&gt;&lt;ref-type name="Journal Article"&gt;17&lt;/ref-type&gt;&lt;contributors&gt;&lt;authors&gt;&lt;author&gt;Baker, C. L.&lt;/author&gt;&lt;author&gt;Zou, K. H.&lt;/author&gt;&lt;author&gt;Su, J.&lt;/author&gt;&lt;/authors&gt;&lt;/contributors&gt;&lt;titles&gt;&lt;title&gt;Risk assessment of readmissions following an initial COPD-related hospitalization&lt;/title&gt;&lt;secondary-title&gt;Int J Chron Obstruct Pulmon Dis&lt;/secondary-title&gt;&lt;/titles&gt;&lt;periodical&gt;&lt;full-title&gt;Int J Chron Obstruct Pulmon Dis&lt;/full-title&gt;&lt;/periodical&gt;&lt;pages&gt;551-9&lt;/pages&gt;&lt;volume&gt;8&lt;/volume&gt;&lt;dates&gt;&lt;year&gt;2013&lt;/year&gt;&lt;/dates&gt;&lt;accession-num&gt;24348031&lt;/accession-num&gt;&lt;urls&gt;&lt;related-urls&gt;&lt;url&gt;https://uhn.idm.oclc.org/login?url=http://ovidsp.ovid.com/ovidweb.cgi?T=JS&amp;amp;CSC=Y&amp;amp;NEWS=N&amp;amp;PAGE=fulltext&amp;amp;D=med10&amp;amp;AN=24348031http://nt2yt7px7u.search.serialssolutions.com/?sid=OVID:Ovid+MEDLINE%28R%29+%3C2013%3E&amp;amp;genre=article&amp;amp;id=pmid:24348031&amp;amp;id=doi:10.2147%2&lt;/url&gt;&lt;/related-urls&gt;&lt;/urls&gt;&lt;electronic-resource-num&gt;https://dx.doi.org/10.2147/COPD.S51507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31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047395" w14:paraId="5F81AB9A" w14:textId="77777777" w:rsidTr="00A8053F">
        <w:tc>
          <w:tcPr>
            <w:tcW w:w="2263" w:type="dxa"/>
            <w:vMerge/>
          </w:tcPr>
          <w:p w14:paraId="40516B98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702" w:type="dxa"/>
          </w:tcPr>
          <w:p w14:paraId="0E998A8D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968" w:type="dxa"/>
          </w:tcPr>
          <w:p w14:paraId="3364FF04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3544" w:type="dxa"/>
          </w:tcPr>
          <w:p w14:paraId="44981458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2410" w:type="dxa"/>
          </w:tcPr>
          <w:p w14:paraId="19515048" w14:textId="77777777" w:rsidR="00047395" w:rsidRPr="00ED35BD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</w:p>
        </w:tc>
      </w:tr>
      <w:tr w:rsidR="00047395" w14:paraId="4023BAD9" w14:textId="77777777" w:rsidTr="00A8053F">
        <w:tc>
          <w:tcPr>
            <w:tcW w:w="2263" w:type="dxa"/>
            <w:vMerge w:val="restart"/>
          </w:tcPr>
          <w:p w14:paraId="0CA11DCC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Charlson</w:t>
            </w:r>
            <w:proofErr w:type="spellEnd"/>
            <w:r>
              <w:rPr>
                <w:rFonts w:ascii="Times New Roman" w:hAnsi="Times New Roman" w:cs="Times New Roman"/>
              </w:rPr>
              <w:t xml:space="preserve"> Comorbidity Index</w:t>
            </w:r>
          </w:p>
        </w:tc>
        <w:tc>
          <w:tcPr>
            <w:tcW w:w="1702" w:type="dxa"/>
          </w:tcPr>
          <w:p w14:paraId="1C00CF56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968" w:type="dxa"/>
          </w:tcPr>
          <w:p w14:paraId="661EE0DE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49A5A18E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Almagro&lt;/Author&gt;&lt;Year&gt;2012&lt;/Year&gt;&lt;RecNum&gt;12&lt;/RecNum&gt;&lt;DisplayText&gt;&lt;style face="superscript"&gt;22&lt;/style&gt;&lt;/DisplayText&gt;&lt;record&gt;&lt;rec-number&gt;12&lt;/rec-number&gt;&lt;foreign-keys&gt;&lt;key app="EN" db-id="fvtv9d5pi5a55ae92z5v95drzxardspfsrvr" timestamp="1660738162"&gt;12&lt;/key&gt;&lt;/foreign-keys&gt;&lt;ref-type name="Journal Article"&gt;17&lt;/ref-type&gt;&lt;contributors&gt;&lt;authors&gt;&lt;author&gt;Almagro, P.&lt;/author&gt;&lt;author&gt;Cabrera, F. J.&lt;/author&gt;&lt;author&gt;Diez, J.&lt;/author&gt;&lt;author&gt;Boixeda, R.&lt;/author&gt;&lt;author&gt;Alonso Ortiz, M. B.&lt;/author&gt;&lt;author&gt;Murio, C.&lt;/author&gt;&lt;author&gt;Soriano, J. B.&lt;/author&gt;&lt;/authors&gt;&lt;/contributors&gt;&lt;titles&gt;&lt;title&gt;Comorbidities and short-term prognosis in patients hospitalized for acute exacerbation of COPD: The EPOC en servicios de medicina interna (ESMI) study&lt;/title&gt;&lt;secondary-title&gt;Chest&lt;/secondary-title&gt;&lt;/titles&gt;&lt;periodical&gt;&lt;full-title&gt;Chest&lt;/full-title&gt;&lt;/periodical&gt;&lt;pages&gt;1126-1133&lt;/pages&gt;&lt;volume&gt;142(5)&lt;/volume&gt;&lt;dates&gt;&lt;year&gt;2012&lt;/year&gt;&lt;/dates&gt;&lt;accession-num&gt;366010475&lt;/accession-num&gt;&lt;urls&gt;&lt;related-urls&gt;&lt;url&gt;http://journal.publications.chestnet.org/data/Journals/CHEST/25436/chest_142_5_1126.pdfhttps://uhn.idm.oclc.org/login?url=http://ovidsp.ovid.com/ovidweb.cgi?T=JS&amp;amp;CSC=Y&amp;amp;NEWS=N&amp;amp;PAGE=fulltext&amp;amp;D=emed13&amp;amp;AN=366010475http://nt2yt7px7u.search.serialssolutions.com&lt;/url&gt;&lt;/related-urls&gt;&lt;/urls&gt;&lt;electronic-resource-num&gt;http://dx.doi.org/10.1378/chest.11-2413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22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410" w:type="dxa"/>
          </w:tcPr>
          <w:p w14:paraId="7233968E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14:paraId="50882554" w14:textId="77777777" w:rsidTr="00A8053F">
        <w:tc>
          <w:tcPr>
            <w:tcW w:w="2263" w:type="dxa"/>
            <w:vMerge/>
          </w:tcPr>
          <w:p w14:paraId="35C3FB03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702" w:type="dxa"/>
          </w:tcPr>
          <w:p w14:paraId="3A81764F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968" w:type="dxa"/>
          </w:tcPr>
          <w:p w14:paraId="13A494D6" w14:textId="77777777" w:rsidR="00047395" w:rsidRPr="00DA3F81" w:rsidRDefault="00047395" w:rsidP="00A8053F">
            <w:pPr>
              <w:rPr>
                <w:rFonts w:ascii="Times New Roman" w:hAnsi="Times New Roman" w:cs="Times New Roman"/>
              </w:rPr>
            </w:pPr>
            <w:r w:rsidRPr="00DA3F81">
              <w:rPr>
                <w:rFonts w:ascii="Times New Roman" w:hAnsi="Times New Roman" w:cs="Times New Roman"/>
              </w:rPr>
              <w:t>Correlated</w:t>
            </w:r>
            <w:r w:rsidRPr="00DA3F81"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Candrilli&lt;/Author&gt;&lt;Year&gt;2015&lt;/Year&gt;&lt;RecNum&gt;40&lt;/RecNum&gt;&lt;DisplayText&gt;&lt;style face="superscript"&gt;50&lt;/style&gt;&lt;/DisplayText&gt;&lt;record&gt;&lt;rec-number&gt;40&lt;/rec-number&gt;&lt;foreign-keys&gt;&lt;key app="EN" db-id="fvtv9d5pi5a55ae92z5v95drzxardspfsrvr" timestamp="1660738162"&gt;40&lt;/key&gt;&lt;/foreign-keys&gt;&lt;ref-type name="Journal Article"&gt;17&lt;/ref-type&gt;&lt;contributors&gt;&lt;authors&gt;&lt;author&gt;Candrilli, S. D.&lt;/author&gt;&lt;author&gt;Dhamane, A. D.&lt;/author&gt;&lt;author&gt;Meyers, J. L.&lt;/author&gt;&lt;author&gt;Kaila, S.&lt;/author&gt;&lt;/authors&gt;&lt;/contributors&gt;&lt;titles&gt;&lt;title&gt;Factors associated with inpatient readmission among managed care enrollees with COPD&lt;/title&gt;&lt;secondary-title&gt;Hospital practice (1995)&lt;/secondary-title&gt;&lt;/titles&gt;&lt;periodical&gt;&lt;full-title&gt;Hospital practice (1995)&lt;/full-title&gt;&lt;/periodical&gt;&lt;pages&gt;199-207&lt;/pages&gt;&lt;volume&gt;43(4)&lt;/volume&gt;&lt;dates&gt;&lt;year&gt;2015&lt;/year&gt;&lt;/dates&gt;&lt;accession-num&gt;607635909&lt;/accession-num&gt;&lt;urls&gt;&lt;related-urls&gt;&lt;url&gt;https://uhn.idm.oclc.org/login?url=http://ovidsp.ovid.com/ovidweb.cgi?T=JS&amp;amp;CSC=Y&amp;amp;NEWS=N&amp;amp;PAGE=fulltext&amp;amp;D=emed16&amp;amp;AN=607635909http://nt2yt7px7u.search.serialssolutions.com/?sid=OVID:Embase&amp;amp;genre=article&amp;amp;id=pmid:26357878&amp;amp;id=doi:10.1080%2F21548331.2015.1085797&lt;/url&gt;&lt;/related-urls&gt;&lt;/urls&gt;&lt;electronic-resource-num&gt;http://dx.doi.org/10.1080/21548331.2015.1085797&lt;/electronic-resource-num&gt;&lt;/record&gt;&lt;/Cite&gt;&lt;/EndNote&gt;</w:instrText>
            </w:r>
            <w:r w:rsidRPr="00DA3F81"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50</w:t>
            </w:r>
            <w:r w:rsidRPr="00DA3F81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2BEE8AF1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 w:rsidRPr="00DA3F81">
              <w:rPr>
                <w:rFonts w:ascii="Times New Roman" w:hAnsi="Times New Roman" w:cs="Times New Roman"/>
              </w:rPr>
              <w:t>Correlated</w:t>
            </w:r>
            <w:r w:rsidRPr="00DA3F81"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Candrilli&lt;/Author&gt;&lt;Year&gt;2015&lt;/Year&gt;&lt;RecNum&gt;40&lt;/RecNum&gt;&lt;DisplayText&gt;&lt;style face="superscript"&gt;50&lt;/style&gt;&lt;/DisplayText&gt;&lt;record&gt;&lt;rec-number&gt;40&lt;/rec-number&gt;&lt;foreign-keys&gt;&lt;key app="EN" db-id="fvtv9d5pi5a55ae92z5v95drzxardspfsrvr" timestamp="1660738162"&gt;40&lt;/key&gt;&lt;/foreign-keys&gt;&lt;ref-type name="Journal Article"&gt;17&lt;/ref-type&gt;&lt;contributors&gt;&lt;authors&gt;&lt;author&gt;Candrilli, S. D.&lt;/author&gt;&lt;author&gt;Dhamane, A. D.&lt;/author&gt;&lt;author&gt;Meyers, J. L.&lt;/author&gt;&lt;author&gt;Kaila, S.&lt;/author&gt;&lt;/authors&gt;&lt;/contributors&gt;&lt;titles&gt;&lt;title&gt;Factors associated with inpatient readmission among managed care enrollees with COPD&lt;/title&gt;&lt;secondary-title&gt;Hospital practice (1995)&lt;/secondary-title&gt;&lt;/titles&gt;&lt;periodical&gt;&lt;full-title&gt;Hospital practice (1995)&lt;/full-title&gt;&lt;/periodical&gt;&lt;pages&gt;199-207&lt;/pages&gt;&lt;volume&gt;43(4)&lt;/volume&gt;&lt;dates&gt;&lt;year&gt;2015&lt;/year&gt;&lt;/dates&gt;&lt;accession-num&gt;607635909&lt;/accession-num&gt;&lt;urls&gt;&lt;related-urls&gt;&lt;url&gt;https://uhn.idm.oclc.org/login?url=http://ovidsp.ovid.com/ovidweb.cgi?T=JS&amp;amp;CSC=Y&amp;amp;NEWS=N&amp;amp;PAGE=fulltext&amp;amp;D=emed16&amp;amp;AN=607635909http://nt2yt7px7u.search.serialssolutions.com/?sid=OVID:Embase&amp;amp;genre=article&amp;amp;id=pmid:26357878&amp;amp;id=doi:10.1080%2F21548331.2015.1085797&lt;/url&gt;&lt;/related-urls&gt;&lt;/urls&gt;&lt;electronic-resource-num&gt;http://dx.doi.org/10.1080/21548331.2015.1085797&lt;/electronic-resource-num&gt;&lt;/record&gt;&lt;/Cite&gt;&lt;/EndNote&gt;</w:instrText>
            </w:r>
            <w:r w:rsidRPr="00DA3F81"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50</w:t>
            </w:r>
            <w:r w:rsidRPr="00DA3F81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410" w:type="dxa"/>
          </w:tcPr>
          <w:p w14:paraId="7955180A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14:paraId="7FA6F5FD" w14:textId="77777777" w:rsidTr="00A8053F">
        <w:tc>
          <w:tcPr>
            <w:tcW w:w="2263" w:type="dxa"/>
            <w:vMerge/>
          </w:tcPr>
          <w:p w14:paraId="120CDE5C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702" w:type="dxa"/>
          </w:tcPr>
          <w:p w14:paraId="12BB36E8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968" w:type="dxa"/>
          </w:tcPr>
          <w:p w14:paraId="333620B3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3E913244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410" w:type="dxa"/>
          </w:tcPr>
          <w:p w14:paraId="6342403B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14:paraId="39439955" w14:textId="77777777" w:rsidTr="00A8053F">
        <w:tc>
          <w:tcPr>
            <w:tcW w:w="2263" w:type="dxa"/>
            <w:vMerge w:val="restart"/>
          </w:tcPr>
          <w:p w14:paraId="4337F3F4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hronic Kidney Disease</w:t>
            </w:r>
          </w:p>
        </w:tc>
        <w:tc>
          <w:tcPr>
            <w:tcW w:w="1702" w:type="dxa"/>
          </w:tcPr>
          <w:p w14:paraId="5496BA05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968" w:type="dxa"/>
          </w:tcPr>
          <w:p w14:paraId="356B3E9D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6E4DDCFB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410" w:type="dxa"/>
          </w:tcPr>
          <w:p w14:paraId="3C23821E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14:paraId="55454A7F" w14:textId="77777777" w:rsidTr="00A8053F">
        <w:tc>
          <w:tcPr>
            <w:tcW w:w="2263" w:type="dxa"/>
            <w:vMerge/>
          </w:tcPr>
          <w:p w14:paraId="715E22F3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702" w:type="dxa"/>
          </w:tcPr>
          <w:p w14:paraId="436FB2A6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968" w:type="dxa"/>
          </w:tcPr>
          <w:p w14:paraId="2F255336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 w:rsidRPr="00DA3F81">
              <w:rPr>
                <w:rFonts w:ascii="Times New Roman" w:hAnsi="Times New Roman" w:cs="Times New Roman"/>
              </w:rPr>
              <w:t>Correlated</w:t>
            </w:r>
            <w:r w:rsidRPr="00DA3F81"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Candrilli&lt;/Author&gt;&lt;Year&gt;2015&lt;/Year&gt;&lt;RecNum&gt;40&lt;/RecNum&gt;&lt;DisplayText&gt;&lt;style face="superscript"&gt;50&lt;/style&gt;&lt;/DisplayText&gt;&lt;record&gt;&lt;rec-number&gt;40&lt;/rec-number&gt;&lt;foreign-keys&gt;&lt;key app="EN" db-id="fvtv9d5pi5a55ae92z5v95drzxardspfsrvr" timestamp="1660738162"&gt;40&lt;/key&gt;&lt;/foreign-keys&gt;&lt;ref-type name="Journal Article"&gt;17&lt;/ref-type&gt;&lt;contributors&gt;&lt;authors&gt;&lt;author&gt;Candrilli, S. D.&lt;/author&gt;&lt;author&gt;Dhamane, A. D.&lt;/author&gt;&lt;author&gt;Meyers, J. L.&lt;/author&gt;&lt;author&gt;Kaila, S.&lt;/author&gt;&lt;/authors&gt;&lt;/contributors&gt;&lt;titles&gt;&lt;title&gt;Factors associated with inpatient readmission among managed care enrollees with COPD&lt;/title&gt;&lt;secondary-title&gt;Hospital practice (1995)&lt;/secondary-title&gt;&lt;/titles&gt;&lt;periodical&gt;&lt;full-title&gt;Hospital practice (1995)&lt;/full-title&gt;&lt;/periodical&gt;&lt;pages&gt;199-207&lt;/pages&gt;&lt;volume&gt;43(4)&lt;/volume&gt;&lt;dates&gt;&lt;year&gt;2015&lt;/year&gt;&lt;/dates&gt;&lt;accession-num&gt;607635909&lt;/accession-num&gt;&lt;urls&gt;&lt;related-urls&gt;&lt;url&gt;https://uhn.idm.oclc.org/login?url=http://ovidsp.ovid.com/ovidweb.cgi?T=JS&amp;amp;CSC=Y&amp;amp;NEWS=N&amp;amp;PAGE=fulltext&amp;amp;D=emed16&amp;amp;AN=607635909http://nt2yt7px7u.search.serialssolutions.com/?sid=OVID:Embase&amp;amp;genre=article&amp;amp;id=pmid:26357878&amp;amp;id=doi:10.1080%2F21548331.2015.1085797&lt;/url&gt;&lt;/related-urls&gt;&lt;/urls&gt;&lt;electronic-resource-num&gt;http://dx.doi.org/10.1080/21548331.2015.1085797&lt;/electronic-resource-num&gt;&lt;/record&gt;&lt;/Cite&gt;&lt;/EndNote&gt;</w:instrText>
            </w:r>
            <w:r w:rsidRPr="00DA3F81"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50</w:t>
            </w:r>
            <w:r w:rsidRPr="00DA3F81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45F60E57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 w:rsidRPr="00DA3F81">
              <w:rPr>
                <w:rFonts w:ascii="Times New Roman" w:hAnsi="Times New Roman" w:cs="Times New Roman"/>
              </w:rPr>
              <w:t>Correlated</w:t>
            </w:r>
            <w:r w:rsidRPr="00DA3F81"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Candrilli&lt;/Author&gt;&lt;Year&gt;2015&lt;/Year&gt;&lt;RecNum&gt;40&lt;/RecNum&gt;&lt;DisplayText&gt;&lt;style face="superscript"&gt;50&lt;/style&gt;&lt;/DisplayText&gt;&lt;record&gt;&lt;rec-number&gt;40&lt;/rec-number&gt;&lt;foreign-keys&gt;&lt;key app="EN" db-id="fvtv9d5pi5a55ae92z5v95drzxardspfsrvr" timestamp="1660738162"&gt;40&lt;/key&gt;&lt;/foreign-keys&gt;&lt;ref-type name="Journal Article"&gt;17&lt;/ref-type&gt;&lt;contributors&gt;&lt;authors&gt;&lt;author&gt;Candrilli, S. D.&lt;/author&gt;&lt;author&gt;Dhamane, A. D.&lt;/author&gt;&lt;author&gt;Meyers, J. L.&lt;/author&gt;&lt;author&gt;Kaila, S.&lt;/author&gt;&lt;/authors&gt;&lt;/contributors&gt;&lt;titles&gt;&lt;title&gt;Factors associated with inpatient readmission among managed care enrollees with COPD&lt;/title&gt;&lt;secondary-title&gt;Hospital practice (1995)&lt;/secondary-title&gt;&lt;/titles&gt;&lt;periodical&gt;&lt;full-title&gt;Hospital practice (1995)&lt;/full-title&gt;&lt;/periodical&gt;&lt;pages&gt;199-207&lt;/pages&gt;&lt;volume&gt;43(4)&lt;/volume&gt;&lt;dates&gt;&lt;year&gt;2015&lt;/year&gt;&lt;/dates&gt;&lt;accession-num&gt;607635909&lt;/accession-num&gt;&lt;urls&gt;&lt;related-urls&gt;&lt;url&gt;https://uhn.idm.oclc.org/login?url=http://ovidsp.ovid.com/ovidweb.cgi?T=JS&amp;amp;CSC=Y&amp;amp;NEWS=N&amp;amp;PAGE=fulltext&amp;amp;D=emed16&amp;amp;AN=607635909http://nt2yt7px7u.search.serialssolutions.com/?sid=OVID:Embase&amp;amp;genre=article&amp;amp;id=pmid:26357878&amp;amp;id=doi:10.1080%2F21548331.2015.1085797&lt;/url&gt;&lt;/related-urls&gt;&lt;/urls&gt;&lt;electronic-resource-num&gt;http://dx.doi.org/10.1080/21548331.2015.1085797&lt;/electronic-resource-num&gt;&lt;/record&gt;&lt;/Cite&gt;&lt;/EndNote&gt;</w:instrText>
            </w:r>
            <w:r w:rsidRPr="00DA3F81"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50</w:t>
            </w:r>
            <w:r w:rsidRPr="00DA3F81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410" w:type="dxa"/>
          </w:tcPr>
          <w:p w14:paraId="0B9103A3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Baker&lt;/Author&gt;&lt;Year&gt;2013&lt;/Year&gt;&lt;RecNum&gt;21&lt;/RecNum&gt;&lt;DisplayText&gt;&lt;style face="superscript"&gt;31&lt;/style&gt;&lt;/DisplayText&gt;&lt;record&gt;&lt;rec-number&gt;21&lt;/rec-number&gt;&lt;foreign-keys&gt;&lt;key app="EN" db-id="fvtv9d5pi5a55ae92z5v95drzxardspfsrvr" timestamp="1660738162"&gt;21&lt;/key&gt;&lt;/foreign-keys&gt;&lt;ref-type name="Journal Article"&gt;17&lt;/ref-type&gt;&lt;contributors&gt;&lt;authors&gt;&lt;author&gt;Baker, C. L.&lt;/author&gt;&lt;author&gt;Zou, K. H.&lt;/author&gt;&lt;author&gt;Su, J.&lt;/author&gt;&lt;/authors&gt;&lt;/contributors&gt;&lt;titles&gt;&lt;title&gt;Risk assessment of readmissions following an initial COPD-related hospitalization&lt;/title&gt;&lt;secondary-title&gt;Int J Chron Obstruct Pulmon Dis&lt;/secondary-title&gt;&lt;/titles&gt;&lt;periodical&gt;&lt;full-title&gt;Int J Chron Obstruct Pulmon Dis&lt;/full-title&gt;&lt;/periodical&gt;&lt;pages&gt;551-9&lt;/pages&gt;&lt;volume&gt;8&lt;/volume&gt;&lt;dates&gt;&lt;year&gt;2013&lt;/year&gt;&lt;/dates&gt;&lt;accession-num&gt;24348031&lt;/accession-num&gt;&lt;urls&gt;&lt;related-urls&gt;&lt;url&gt;https://uhn.idm.oclc.org/login?url=http://ovidsp.ovid.com/ovidweb.cgi?T=JS&amp;amp;CSC=Y&amp;amp;NEWS=N&amp;amp;PAGE=fulltext&amp;amp;D=med10&amp;amp;AN=24348031http://nt2yt7px7u.search.serialssolutions.com/?sid=OVID:Ovid+MEDLINE%28R%29+%3C2013%3E&amp;amp;genre=article&amp;amp;id=pmid:24348031&amp;amp;id=doi:10.2147%2&lt;/url&gt;&lt;/related-urls&gt;&lt;/urls&gt;&lt;electronic-resource-num&gt;https://dx.doi.org/10.2147/COPD.S51507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31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047395" w14:paraId="6522C64D" w14:textId="77777777" w:rsidTr="00A8053F">
        <w:tc>
          <w:tcPr>
            <w:tcW w:w="2263" w:type="dxa"/>
            <w:vMerge/>
          </w:tcPr>
          <w:p w14:paraId="5E47D283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702" w:type="dxa"/>
          </w:tcPr>
          <w:p w14:paraId="0463C668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968" w:type="dxa"/>
          </w:tcPr>
          <w:p w14:paraId="02BF3CF5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7D9226D1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410" w:type="dxa"/>
          </w:tcPr>
          <w:p w14:paraId="6AE81962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14:paraId="579BE2CA" w14:textId="77777777" w:rsidTr="00A8053F">
        <w:tc>
          <w:tcPr>
            <w:tcW w:w="2263" w:type="dxa"/>
            <w:vMerge w:val="restart"/>
          </w:tcPr>
          <w:p w14:paraId="021E6200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Depression</w:t>
            </w:r>
          </w:p>
        </w:tc>
        <w:tc>
          <w:tcPr>
            <w:tcW w:w="1702" w:type="dxa"/>
          </w:tcPr>
          <w:p w14:paraId="62A24E4C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968" w:type="dxa"/>
          </w:tcPr>
          <w:p w14:paraId="07A2B193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07831778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410" w:type="dxa"/>
          </w:tcPr>
          <w:p w14:paraId="4B27F983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Kb2hhbm5lc2RvdHRpcjwvQXV0aG9yPjxZZWFyPjIwMTM8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Kb2hhbm5lc2RvdHRpcjwvQXV0aG9yPjxZZWFyPjIwMTM8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21,129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047395" w14:paraId="7DCC46E0" w14:textId="77777777" w:rsidTr="00A8053F">
        <w:tc>
          <w:tcPr>
            <w:tcW w:w="2263" w:type="dxa"/>
            <w:vMerge/>
          </w:tcPr>
          <w:p w14:paraId="1258552C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702" w:type="dxa"/>
          </w:tcPr>
          <w:p w14:paraId="61C84123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968" w:type="dxa"/>
          </w:tcPr>
          <w:p w14:paraId="5A77D8D8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Iyer&lt;/Author&gt;&lt;Year&gt;2016&lt;/Year&gt;&lt;RecNum&gt;111&lt;/RecNum&gt;&lt;DisplayText&gt;&lt;style face="superscript"&gt;121&lt;/style&gt;&lt;/DisplayText&gt;&lt;record&gt;&lt;rec-number&gt;111&lt;/rec-number&gt;&lt;foreign-keys&gt;&lt;key app="EN" db-id="fvtv9d5pi5a55ae92z5v95drzxardspfsrvr" timestamp="1660738162"&gt;111&lt;/key&gt;&lt;/foreign-keys&gt;&lt;ref-type name="Journal Article"&gt;17&lt;/ref-type&gt;&lt;contributors&gt;&lt;authors&gt;&lt;author&gt;Iyer, A. S.&lt;/author&gt;&lt;author&gt;Bhatt, S. P.&lt;/author&gt;&lt;author&gt;Garner, J. J.&lt;/author&gt;&lt;author&gt;Wells, J. M.&lt;/author&gt;&lt;author&gt;Trevor, J. L.&lt;/author&gt;&lt;author&gt;Patel, N. M.&lt;/author&gt;&lt;author&gt;Kirkpatrick, D.&lt;/author&gt;&lt;author&gt;Williams, J. C.&lt;/author&gt;&lt;author&gt;Dransfield, M. T.&lt;/author&gt;&lt;/authors&gt;&lt;/contributors&gt;&lt;titles&gt;&lt;title&gt;Depression is associated with readmission for acute exacerbation of chronic obstructive pulmonary disease&lt;/title&gt;&lt;secondary-title&gt;Annals of the American Thoracic Society&lt;/secondary-title&gt;&lt;/titles&gt;&lt;periodical&gt;&lt;full-title&gt;Annals of the American Thoracic Society&lt;/full-title&gt;&lt;/periodical&gt;&lt;pages&gt;197-203&lt;/pages&gt;&lt;volume&gt;13(2)&lt;/volume&gt;&lt;dates&gt;&lt;year&gt;2016&lt;/year&gt;&lt;/dates&gt;&lt;accession-num&gt;612434283&lt;/accession-num&gt;&lt;urls&gt;&lt;related-urls&gt;&lt;url&gt;http://www.atsjournals.org/doi/pdf/10.1513/AnnalsATS.201507-439OChttps://uhn.idm.oclc.org/login?url=http://ovidsp.ovid.com/ovidweb.cgi?T=JS&amp;amp;CSC=Y&amp;amp;NEWS=N&amp;amp;PAGE=fulltext&amp;amp;D=emed17&amp;amp;AN=612434283http://nt2yt7px7u.search.serialssolutions.com/?sid=OVID:Embase&amp;amp;genr&lt;/url&gt;&lt;/related-urls&gt;&lt;/urls&gt;&lt;electronic-resource-num&gt;http://dx.doi.org/10.1513/AnnalsATS.201507-439OC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121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42C6BD58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Iyer&lt;/Author&gt;&lt;Year&gt;2016&lt;/Year&gt;&lt;RecNum&gt;111&lt;/RecNum&gt;&lt;DisplayText&gt;&lt;style face="superscript"&gt;121&lt;/style&gt;&lt;/DisplayText&gt;&lt;record&gt;&lt;rec-number&gt;111&lt;/rec-number&gt;&lt;foreign-keys&gt;&lt;key app="EN" db-id="fvtv9d5pi5a55ae92z5v95drzxardspfsrvr" timestamp="1660738162"&gt;111&lt;/key&gt;&lt;/foreign-keys&gt;&lt;ref-type name="Journal Article"&gt;17&lt;/ref-type&gt;&lt;contributors&gt;&lt;authors&gt;&lt;author&gt;Iyer, A. S.&lt;/author&gt;&lt;author&gt;Bhatt, S. P.&lt;/author&gt;&lt;author&gt;Garner, J. J.&lt;/author&gt;&lt;author&gt;Wells, J. M.&lt;/author&gt;&lt;author&gt;Trevor, J. L.&lt;/author&gt;&lt;author&gt;Patel, N. M.&lt;/author&gt;&lt;author&gt;Kirkpatrick, D.&lt;/author&gt;&lt;author&gt;Williams, J. C.&lt;/author&gt;&lt;author&gt;Dransfield, M. T.&lt;/author&gt;&lt;/authors&gt;&lt;/contributors&gt;&lt;titles&gt;&lt;title&gt;Depression is associated with readmission for acute exacerbation of chronic obstructive pulmonary disease&lt;/title&gt;&lt;secondary-title&gt;Annals of the American Thoracic Society&lt;/secondary-title&gt;&lt;/titles&gt;&lt;periodical&gt;&lt;full-title&gt;Annals of the American Thoracic Society&lt;/full-title&gt;&lt;/periodical&gt;&lt;pages&gt;197-203&lt;/pages&gt;&lt;volume&gt;13(2)&lt;/volume&gt;&lt;dates&gt;&lt;year&gt;2016&lt;/year&gt;&lt;/dates&gt;&lt;accession-num&gt;612434283&lt;/accession-num&gt;&lt;urls&gt;&lt;related-urls&gt;&lt;url&gt;http://www.atsjournals.org/doi/pdf/10.1513/AnnalsATS.201507-439OChttps://uhn.idm.oclc.org/login?url=http://ovidsp.ovid.com/ovidweb.cgi?T=JS&amp;amp;CSC=Y&amp;amp;NEWS=N&amp;amp;PAGE=fulltext&amp;amp;D=emed17&amp;amp;AN=612434283http://nt2yt7px7u.search.serialssolutions.com/?sid=OVID:Embase&amp;amp;genr&lt;/url&gt;&lt;/related-urls&gt;&lt;/urls&gt;&lt;electronic-resource-num&gt;http://dx.doi.org/10.1513/AnnalsATS.201507-439OC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121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410" w:type="dxa"/>
          </w:tcPr>
          <w:p w14:paraId="5D5AC1DE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JeWVyPC9BdXRob3I+PFllYXI+MjAxNjwvWWVhcj48UmVj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JeWVyPC9BdXRob3I+PFllYXI+MjAxNjwvWWVhcj48UmVj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121,206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047395" w14:paraId="0A9F2DAC" w14:textId="77777777" w:rsidTr="00A8053F">
        <w:tc>
          <w:tcPr>
            <w:tcW w:w="2263" w:type="dxa"/>
            <w:vMerge/>
          </w:tcPr>
          <w:p w14:paraId="20C7E86D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702" w:type="dxa"/>
          </w:tcPr>
          <w:p w14:paraId="302C6A8D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968" w:type="dxa"/>
          </w:tcPr>
          <w:p w14:paraId="33006B9B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322CDE9E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410" w:type="dxa"/>
          </w:tcPr>
          <w:p w14:paraId="7E652DE9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14:paraId="40A60DB3" w14:textId="77777777" w:rsidTr="00A8053F">
        <w:tc>
          <w:tcPr>
            <w:tcW w:w="2263" w:type="dxa"/>
            <w:vMerge w:val="restart"/>
          </w:tcPr>
          <w:p w14:paraId="17A7D3DD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Diabetes</w:t>
            </w:r>
          </w:p>
        </w:tc>
        <w:tc>
          <w:tcPr>
            <w:tcW w:w="1702" w:type="dxa"/>
          </w:tcPr>
          <w:p w14:paraId="1C77777D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968" w:type="dxa"/>
          </w:tcPr>
          <w:p w14:paraId="2E2FC4B6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Roberts&lt;/Author&gt;&lt;Year&gt;2016&lt;/Year&gt;&lt;RecNum&gt;196&lt;/RecNum&gt;&lt;DisplayText&gt;&lt;style face="superscript"&gt;206&lt;/style&gt;&lt;/DisplayText&gt;&lt;record&gt;&lt;rec-number&gt;196&lt;/rec-number&gt;&lt;foreign-keys&gt;&lt;key app="EN" db-id="fvtv9d5pi5a55ae92z5v95drzxardspfsrvr" timestamp="1660738162"&gt;196&lt;/key&gt;&lt;/foreign-keys&gt;&lt;ref-type name="Journal Article"&gt;17&lt;/ref-type&gt;&lt;contributors&gt;&lt;authors&gt;&lt;author&gt;Roberts, M. H.&lt;/author&gt;&lt;author&gt;Clerisme-Beaty, E.&lt;/author&gt;&lt;author&gt;Kozma, C. M.&lt;/author&gt;&lt;author&gt;Paris, A.&lt;/author&gt;&lt;author&gt;Slaton, T.&lt;/author&gt;&lt;author&gt;Mapel, D. W.&lt;/author&gt;&lt;/authors&gt;&lt;/contributors&gt;&lt;titles&gt;&lt;title&gt;A retrospective analysis to identify predictors of COPD-related rehospitalization&lt;/title&gt;&lt;secondary-title&gt;BMC Pulmonary Medicine&lt;/secondary-title&gt;&lt;/titles&gt;&lt;periodical&gt;&lt;full-title&gt;BMC Pulmonary Medicine&lt;/full-title&gt;&lt;/periodical&gt;&lt;volume&gt;16(1) (no pagination)&lt;/volume&gt;&lt;dates&gt;&lt;year&gt;2016&lt;/year&gt;&lt;/dates&gt;&lt;accession-num&gt;613897171&lt;/accession-num&gt;&lt;urls&gt;&lt;related-urls&gt;&lt;url&gt;http://www.biomedcentral.com/bmcpulmmed/https://uhn.idm.oclc.org/login?url=http://ovidsp.ovid.com/ovidweb.cgi?T=JS&amp;amp;CSC=Y&amp;amp;NEWS=N&amp;amp;PAGE=fulltext&amp;amp;D=emed17&amp;amp;AN=613897171http://nt2yt7px7u.search.serialssolutions.com/?sid=OVID:Embase&amp;amp;genre=article&amp;amp;id=pmid:2713045&lt;/url&gt;&lt;/related-urls&gt;&lt;/urls&gt;&lt;electronic-resource-num&gt;http://dx.doi.org/10.1186/s12890-016-0231-3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206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799A4CD6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410" w:type="dxa"/>
          </w:tcPr>
          <w:p w14:paraId="2F829BF7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14:paraId="6AB8C2DD" w14:textId="77777777" w:rsidTr="00A8053F">
        <w:tc>
          <w:tcPr>
            <w:tcW w:w="2263" w:type="dxa"/>
            <w:vMerge/>
          </w:tcPr>
          <w:p w14:paraId="3D6863FE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702" w:type="dxa"/>
          </w:tcPr>
          <w:p w14:paraId="68D0EA8D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968" w:type="dxa"/>
          </w:tcPr>
          <w:p w14:paraId="31C316EA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Crisafulli&lt;/Author&gt;&lt;Year&gt;2015&lt;/Year&gt;&lt;RecNum&gt;60&lt;/RecNum&gt;&lt;DisplayText&gt;&lt;style face="superscript"&gt;70&lt;/style&gt;&lt;/DisplayText&gt;&lt;record&gt;&lt;rec-number&gt;60&lt;/rec-number&gt;&lt;foreign-keys&gt;&lt;key app="EN" db-id="fvtv9d5pi5a55ae92z5v95drzxardspfsrvr" timestamp="1660738162"&gt;60&lt;/key&gt;&lt;/foreign-keys&gt;&lt;ref-type name="Journal Article"&gt;17&lt;/ref-type&gt;&lt;contributors&gt;&lt;authors&gt;&lt;author&gt;Crisafulli, E.&lt;/author&gt;&lt;author&gt;Torres, A.&lt;/author&gt;&lt;author&gt;Huerta, A.&lt;/author&gt;&lt;author&gt;Mendez, R.&lt;/author&gt;&lt;author&gt;Guerrero, M.&lt;/author&gt;&lt;author&gt;Martinez, R.&lt;/author&gt;&lt;author&gt;Liapikou, A.&lt;/author&gt;&lt;author&gt;Soler, N.&lt;/author&gt;&lt;author&gt;Sethi, S.&lt;/author&gt;&lt;author&gt;Menendez, R.&lt;/author&gt;&lt;/authors&gt;&lt;/contributors&gt;&lt;titles&gt;&lt;title&gt;C-reactive protein at discharge, diabetes mellitus and &amp;gt;=1 hospitalization during previous year predict early readmission in patients with acute exacerbation of chronic obstructive pulmonary disease&lt;/title&gt;&lt;secondary-title&gt;COPD: Journal of Chronic Obstructive Pulmonary Disease&lt;/secondary-title&gt;&lt;/titles&gt;&lt;periodical&gt;&lt;full-title&gt;COPD: Journal of Chronic Obstructive Pulmonary Disease&lt;/full-title&gt;&lt;/periodical&gt;&lt;pages&gt;311-320&lt;/pages&gt;&lt;volume&gt;12(3)&lt;/volume&gt;&lt;dates&gt;&lt;year&gt;2015&lt;/year&gt;&lt;/dates&gt;&lt;accession-num&gt;605029493&lt;/accession-num&gt;&lt;urls&gt;&lt;related-urls&gt;&lt;url&gt;http://www.tandfonline.com/loi/icop20https://uhn.idm.oclc.org/login?url=http://ovidsp.ovid.com/ovidweb.cgi?T=JS&amp;amp;CSC=Y&amp;amp;NEWS=N&amp;amp;PAGE=fulltext&amp;amp;D=emed16&amp;amp;AN=605029493http://nt2yt7px7u.search.serialssolutions.com/?sid=OVID:Embase&amp;amp;genre=article&amp;amp;id=pmid:25279441&amp;amp;i&lt;/url&gt;&lt;/related-urls&gt;&lt;/urls&gt;&lt;electronic-resource-num&gt;http://dx.doi.org/10.3109/15412555.2014.933954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70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2452D3DE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410" w:type="dxa"/>
          </w:tcPr>
          <w:p w14:paraId="1896C2B8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CYWtlcjwvQXV0aG9yPjxZZWFyPjIwMTM8L1llYXI+PFJl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CYWtlcjwvQXV0aG9yPjxZZWFyPjIwMTM8L1llYXI+PFJl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31,206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047395" w14:paraId="4F7BF581" w14:textId="77777777" w:rsidTr="00A8053F">
        <w:tc>
          <w:tcPr>
            <w:tcW w:w="2263" w:type="dxa"/>
            <w:vMerge/>
          </w:tcPr>
          <w:p w14:paraId="4D189710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702" w:type="dxa"/>
          </w:tcPr>
          <w:p w14:paraId="4368278A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968" w:type="dxa"/>
          </w:tcPr>
          <w:p w14:paraId="0DC1B419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5B26EA30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410" w:type="dxa"/>
          </w:tcPr>
          <w:p w14:paraId="7EF31BBC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14:paraId="14FA180F" w14:textId="77777777" w:rsidTr="00A8053F">
        <w:tc>
          <w:tcPr>
            <w:tcW w:w="2263" w:type="dxa"/>
            <w:vMerge w:val="restart"/>
          </w:tcPr>
          <w:p w14:paraId="61863997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Elixhauser</w:t>
            </w:r>
            <w:proofErr w:type="spellEnd"/>
            <w:r>
              <w:rPr>
                <w:rFonts w:ascii="Times New Roman" w:hAnsi="Times New Roman" w:cs="Times New Roman"/>
              </w:rPr>
              <w:t xml:space="preserve"> Comorbidity Index</w:t>
            </w:r>
          </w:p>
        </w:tc>
        <w:tc>
          <w:tcPr>
            <w:tcW w:w="1702" w:type="dxa"/>
          </w:tcPr>
          <w:p w14:paraId="755C4CFD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968" w:type="dxa"/>
          </w:tcPr>
          <w:p w14:paraId="71027EC4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07C624F6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410" w:type="dxa"/>
          </w:tcPr>
          <w:p w14:paraId="5784994E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14:paraId="534254F7" w14:textId="77777777" w:rsidTr="00A8053F">
        <w:tc>
          <w:tcPr>
            <w:tcW w:w="2263" w:type="dxa"/>
            <w:vMerge/>
          </w:tcPr>
          <w:p w14:paraId="5979BF4E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702" w:type="dxa"/>
          </w:tcPr>
          <w:p w14:paraId="2EACF498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968" w:type="dxa"/>
          </w:tcPr>
          <w:p w14:paraId="3C303C37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Buhr&lt;/Author&gt;&lt;Year&gt;2020&lt;/Year&gt;&lt;RecNum&gt;38&lt;/RecNum&gt;&lt;DisplayText&gt;&lt;style face="superscript"&gt;48&lt;/style&gt;&lt;/DisplayText&gt;&lt;record&gt;&lt;rec-number&gt;38&lt;/rec-number&gt;&lt;foreign-keys&gt;&lt;key app="EN" db-id="fvtv9d5pi5a55ae92z5v95drzxardspfsrvr" timestamp="1660738162"&gt;38&lt;/key&gt;&lt;/foreign-keys&gt;&lt;ref-type name="Journal Article"&gt;17&lt;/ref-type&gt;&lt;contributors&gt;&lt;authors&gt;&lt;author&gt;Buhr, R. G.&lt;/author&gt;&lt;author&gt;Jackson, N. J.&lt;/author&gt;&lt;author&gt;Dubinett, S. M.&lt;/author&gt;&lt;author&gt;Kominski, G. F.&lt;/author&gt;&lt;author&gt;Mangione, C. M.&lt;/author&gt;&lt;author&gt;Ong, M. K.&lt;/author&gt;&lt;/authors&gt;&lt;/contributors&gt;&lt;titles&gt;&lt;title&gt;Factors associated with differential readmission diagnoses following acute exacerbations of chronic obstructive pulmonary disease&lt;/title&gt;&lt;secondary-title&gt;Journal of Hospital Medicine&lt;/secondary-title&gt;&lt;/titles&gt;&lt;periodical&gt;&lt;full-title&gt;Journal of Hospital Medicine&lt;/full-title&gt;&lt;/periodical&gt;&lt;pages&gt;219-227&lt;/pages&gt;&lt;volume&gt;15(4)&lt;/volume&gt;&lt;dates&gt;&lt;year&gt;2020&lt;/year&gt;&lt;/dates&gt;&lt;accession-num&gt;2006114143&lt;/accession-num&gt;&lt;urls&gt;&lt;related-urls&gt;&lt;url&gt;https://mdedge-files-live.s3.us-east-2.amazonaws.com/files/s3fs-public/issues/articles/jhm01503219.pdfhttps://uhn.idm.oclc.org/login?url=http://ovidsp.ovid.com/ovidweb.cgi?T=JS&amp;amp;CSC=Y&amp;amp;NEWS=N&amp;amp;PAGE=fulltext&amp;amp;D=emed21&amp;amp;AN=2006114143http://nt2yt7px7u.search.seri&lt;/url&gt;&lt;/related-urls&gt;&lt;/urls&gt;&lt;electronic-resource-num&gt;http://dx.doi.org/10.12788/jhm.3367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48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2182F162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410" w:type="dxa"/>
          </w:tcPr>
          <w:p w14:paraId="3773098E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14:paraId="4D45B4E7" w14:textId="77777777" w:rsidTr="00A8053F">
        <w:tc>
          <w:tcPr>
            <w:tcW w:w="2263" w:type="dxa"/>
            <w:vMerge/>
          </w:tcPr>
          <w:p w14:paraId="32C27367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702" w:type="dxa"/>
          </w:tcPr>
          <w:p w14:paraId="68D210EE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968" w:type="dxa"/>
          </w:tcPr>
          <w:p w14:paraId="5DE0647C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047BC3B7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410" w:type="dxa"/>
          </w:tcPr>
          <w:p w14:paraId="1B0FEEB7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14:paraId="647F26DA" w14:textId="77777777" w:rsidTr="00A8053F">
        <w:tc>
          <w:tcPr>
            <w:tcW w:w="2263" w:type="dxa"/>
            <w:vMerge w:val="restart"/>
          </w:tcPr>
          <w:p w14:paraId="0639D445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Gastro-Esophageal Reflux Disease</w:t>
            </w:r>
          </w:p>
        </w:tc>
        <w:tc>
          <w:tcPr>
            <w:tcW w:w="1702" w:type="dxa"/>
          </w:tcPr>
          <w:p w14:paraId="73910014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968" w:type="dxa"/>
          </w:tcPr>
          <w:p w14:paraId="1CBCF521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1814C231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410" w:type="dxa"/>
          </w:tcPr>
          <w:p w14:paraId="6F6A850D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Iyer&lt;/Author&gt;&lt;Year&gt;2016&lt;/Year&gt;&lt;RecNum&gt;111&lt;/RecNum&gt;&lt;DisplayText&gt;&lt;style face="superscript"&gt;121&lt;/style&gt;&lt;/DisplayText&gt;&lt;record&gt;&lt;rec-number&gt;111&lt;/rec-number&gt;&lt;foreign-keys&gt;&lt;key app="EN" db-id="fvtv9d5pi5a55ae92z5v95drzxardspfsrvr" timestamp="1660738162"&gt;111&lt;/key&gt;&lt;/foreign-keys&gt;&lt;ref-type name="Journal Article"&gt;17&lt;/ref-type&gt;&lt;contributors&gt;&lt;authors&gt;&lt;author&gt;Iyer, A. S.&lt;/author&gt;&lt;author&gt;Bhatt, S. P.&lt;/author&gt;&lt;author&gt;Garner, J. J.&lt;/author&gt;&lt;author&gt;Wells, J. M.&lt;/author&gt;&lt;author&gt;Trevor, J. L.&lt;/author&gt;&lt;author&gt;Patel, N. M.&lt;/author&gt;&lt;author&gt;Kirkpatrick, D.&lt;/author&gt;&lt;author&gt;Williams, J. C.&lt;/author&gt;&lt;author&gt;Dransfield, M. T.&lt;/author&gt;&lt;/authors&gt;&lt;/contributors&gt;&lt;titles&gt;&lt;title&gt;Depression is associated with readmission for acute exacerbation of chronic obstructive pulmonary disease&lt;/title&gt;&lt;secondary-title&gt;Annals of the American Thoracic Society&lt;/secondary-title&gt;&lt;/titles&gt;&lt;periodical&gt;&lt;full-title&gt;Annals of the American Thoracic Society&lt;/full-title&gt;&lt;/periodical&gt;&lt;pages&gt;197-203&lt;/pages&gt;&lt;volume&gt;13(2)&lt;/volume&gt;&lt;dates&gt;&lt;year&gt;2016&lt;/year&gt;&lt;/dates&gt;&lt;accession-num&gt;612434283&lt;/accession-num&gt;&lt;urls&gt;&lt;related-urls&gt;&lt;url&gt;http://www.atsjournals.org/doi/pdf/10.1513/AnnalsATS.201507-439OChttps://uhn.idm.oclc.org/login?url=http://ovidsp.ovid.com/ovidweb.cgi?T=JS&amp;amp;CSC=Y&amp;amp;NEWS=N&amp;amp;PAGE=fulltext&amp;amp;D=emed17&amp;amp;AN=612434283http://nt2yt7px7u.search.serialssolutions.com/?sid=OVID:Embase&amp;amp;genr&lt;/url&gt;&lt;/related-urls&gt;&lt;/urls&gt;&lt;electronic-resource-num&gt;http://dx.doi.org/10.1513/AnnalsATS.201507-439OC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121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047395" w14:paraId="4D1DE1C6" w14:textId="77777777" w:rsidTr="00A8053F">
        <w:tc>
          <w:tcPr>
            <w:tcW w:w="2263" w:type="dxa"/>
            <w:vMerge/>
          </w:tcPr>
          <w:p w14:paraId="7D025F05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702" w:type="dxa"/>
          </w:tcPr>
          <w:p w14:paraId="5F043D3F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968" w:type="dxa"/>
          </w:tcPr>
          <w:p w14:paraId="40AE9299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043AC2F7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410" w:type="dxa"/>
          </w:tcPr>
          <w:p w14:paraId="5D5626DD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14:paraId="3C3E5A71" w14:textId="77777777" w:rsidTr="00A8053F">
        <w:tc>
          <w:tcPr>
            <w:tcW w:w="2263" w:type="dxa"/>
            <w:vMerge/>
          </w:tcPr>
          <w:p w14:paraId="0E6B3B94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702" w:type="dxa"/>
          </w:tcPr>
          <w:p w14:paraId="42D95DA7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968" w:type="dxa"/>
          </w:tcPr>
          <w:p w14:paraId="27EAB50C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72305DFB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410" w:type="dxa"/>
          </w:tcPr>
          <w:p w14:paraId="4492511B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14:paraId="69BEEA63" w14:textId="77777777" w:rsidTr="00A8053F">
        <w:tc>
          <w:tcPr>
            <w:tcW w:w="2263" w:type="dxa"/>
            <w:vMerge w:val="restart"/>
          </w:tcPr>
          <w:p w14:paraId="3F206E87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Heart Failure</w:t>
            </w:r>
          </w:p>
        </w:tc>
        <w:tc>
          <w:tcPr>
            <w:tcW w:w="1702" w:type="dxa"/>
          </w:tcPr>
          <w:p w14:paraId="5A3D03D6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968" w:type="dxa"/>
          </w:tcPr>
          <w:p w14:paraId="71C91DED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4B8E1099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410" w:type="dxa"/>
          </w:tcPr>
          <w:p w14:paraId="241F8F08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14:paraId="3B6645E1" w14:textId="77777777" w:rsidTr="00A8053F">
        <w:tc>
          <w:tcPr>
            <w:tcW w:w="2263" w:type="dxa"/>
            <w:vMerge/>
          </w:tcPr>
          <w:p w14:paraId="5C32D8EA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702" w:type="dxa"/>
          </w:tcPr>
          <w:p w14:paraId="25B87A00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968" w:type="dxa"/>
          </w:tcPr>
          <w:p w14:paraId="312D288B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2C792E78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410" w:type="dxa"/>
          </w:tcPr>
          <w:p w14:paraId="3FF8807E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CYWtlcjwvQXV0aG9yPjxZZWFyPjIwMTM8L1llYXI+PFJl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CYWtlcjwvQXV0aG9yPjxZZWFyPjIwMTM8L1llYXI+PFJl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31,206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047395" w14:paraId="7F5CB808" w14:textId="77777777" w:rsidTr="00A8053F">
        <w:tc>
          <w:tcPr>
            <w:tcW w:w="2263" w:type="dxa"/>
            <w:vMerge/>
          </w:tcPr>
          <w:p w14:paraId="5D9395FD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702" w:type="dxa"/>
          </w:tcPr>
          <w:p w14:paraId="01EDEF2B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968" w:type="dxa"/>
          </w:tcPr>
          <w:p w14:paraId="1FFCF973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46FA666E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410" w:type="dxa"/>
          </w:tcPr>
          <w:p w14:paraId="0F38568A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14:paraId="560610D5" w14:textId="77777777" w:rsidTr="00A8053F">
        <w:tc>
          <w:tcPr>
            <w:tcW w:w="2263" w:type="dxa"/>
            <w:vMerge w:val="restart"/>
          </w:tcPr>
          <w:p w14:paraId="230D0B30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ight Sided Heart Failure/Cor Pulmonale</w:t>
            </w:r>
          </w:p>
        </w:tc>
        <w:tc>
          <w:tcPr>
            <w:tcW w:w="1702" w:type="dxa"/>
          </w:tcPr>
          <w:p w14:paraId="4672E2B7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968" w:type="dxa"/>
          </w:tcPr>
          <w:p w14:paraId="40705BC0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317CA35A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410" w:type="dxa"/>
          </w:tcPr>
          <w:p w14:paraId="15937BEE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Almagro&lt;/Author&gt;&lt;Year&gt;2006&lt;/Year&gt;&lt;RecNum&gt;11&lt;/RecNum&gt;&lt;DisplayText&gt;&lt;style face="superscript"&gt;21&lt;/style&gt;&lt;/DisplayText&gt;&lt;record&gt;&lt;rec-number&gt;11&lt;/rec-number&gt;&lt;foreign-keys&gt;&lt;key app="EN" db-id="fvtv9d5pi5a55ae92z5v95drzxardspfsrvr" timestamp="1660738162"&gt;11&lt;/key&gt;&lt;/foreign-keys&gt;&lt;ref-type name="Journal Article"&gt;17&lt;/ref-type&gt;&lt;contributors&gt;&lt;authors&gt;&lt;author&gt;Almagro, P.&lt;/author&gt;&lt;author&gt;Barreiro, B.&lt;/author&gt;&lt;author&gt;De Echaguen, A. O.&lt;/author&gt;&lt;author&gt;Quintana, S.&lt;/author&gt;&lt;author&gt;Carballeira, M. R.&lt;/author&gt;&lt;author&gt;Heredia, J. L.&lt;/author&gt;&lt;author&gt;Garau, J.&lt;/author&gt;&lt;/authors&gt;&lt;/contributors&gt;&lt;titles&gt;&lt;title&gt;Risk factors for hospital readmission in patients with chronic obstructive pulmonary disease&lt;/title&gt;&lt;secondary-title&gt;Respiration&lt;/secondary-title&gt;&lt;/titles&gt;&lt;periodical&gt;&lt;full-title&gt;Respiration&lt;/full-title&gt;&lt;/periodical&gt;&lt;pages&gt;311-317&lt;/pages&gt;&lt;volume&gt;73(3)&lt;/volume&gt;&lt;dates&gt;&lt;year&gt;2006&lt;/year&gt;&lt;/dates&gt;&lt;accession-num&gt;43725788&lt;/accession-num&gt;&lt;urls&gt;&lt;related-urls&gt;&lt;url&gt;https://uhn.idm.oclc.org/login?url=http://ovidsp.ovid.com/ovidweb.cgi?T=JS&amp;amp;CSC=Y&amp;amp;NEWS=N&amp;amp;PAGE=fulltext&amp;amp;D=emed9&amp;amp;AN=43725788http://nt2yt7px7u.search.serialssolutions.com/?sid=OVID:Embase&amp;amp;genre=article&amp;amp;id=pmid:16155352&amp;amp;id=doi:10.1159%2F000088092&amp;amp;issn=0025-793&lt;/url&gt;&lt;/related-urls&gt;&lt;/urls&gt;&lt;electronic-resource-num&gt;http://dx.doi.org/10.1159/000088092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21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047395" w14:paraId="75D453B6" w14:textId="77777777" w:rsidTr="00A8053F">
        <w:tc>
          <w:tcPr>
            <w:tcW w:w="2263" w:type="dxa"/>
            <w:vMerge/>
          </w:tcPr>
          <w:p w14:paraId="41C09E22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702" w:type="dxa"/>
          </w:tcPr>
          <w:p w14:paraId="157F67A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968" w:type="dxa"/>
          </w:tcPr>
          <w:p w14:paraId="53B746D5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39252DD3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Almagro&lt;/Author&gt;&lt;Year&gt;2012&lt;/Year&gt;&lt;RecNum&gt;12&lt;/RecNum&gt;&lt;DisplayText&gt;&lt;style face="superscript"&gt;22&lt;/style&gt;&lt;/DisplayText&gt;&lt;record&gt;&lt;rec-number&gt;12&lt;/rec-number&gt;&lt;foreign-keys&gt;&lt;key app="EN" db-id="fvtv9d5pi5a55ae92z5v95drzxardspfsrvr" timestamp="1660738162"&gt;12&lt;/key&gt;&lt;/foreign-keys&gt;&lt;ref-type name="Journal Article"&gt;17&lt;/ref-type&gt;&lt;contributors&gt;&lt;authors&gt;&lt;author&gt;Almagro, P.&lt;/author&gt;&lt;author&gt;Cabrera, F. J.&lt;/author&gt;&lt;author&gt;Diez, J.&lt;/author&gt;&lt;author&gt;Boixeda, R.&lt;/author&gt;&lt;author&gt;Alonso Ortiz, M. B.&lt;/author&gt;&lt;author&gt;Murio, C.&lt;/author&gt;&lt;author&gt;Soriano, J. B.&lt;/author&gt;&lt;/authors&gt;&lt;/contributors&gt;&lt;titles&gt;&lt;title&gt;Comorbidities and short-term prognosis in patients hospitalized for acute exacerbation of COPD: The EPOC en servicios de medicina interna (ESMI) study&lt;/title&gt;&lt;secondary-title&gt;Chest&lt;/secondary-title&gt;&lt;/titles&gt;&lt;periodical&gt;&lt;full-title&gt;Chest&lt;/full-title&gt;&lt;/periodical&gt;&lt;pages&gt;1126-1133&lt;/pages&gt;&lt;volume&gt;142(5)&lt;/volume&gt;&lt;dates&gt;&lt;year&gt;2012&lt;/year&gt;&lt;/dates&gt;&lt;accession-num&gt;366010475&lt;/accession-num&gt;&lt;urls&gt;&lt;related-urls&gt;&lt;url&gt;http://journal.publications.chestnet.org/data/Journals/CHEST/25436/chest_142_5_1126.pdfhttps://uhn.idm.oclc.org/login?url=http://ovidsp.ovid.com/ovidweb.cgi?T=JS&amp;amp;CSC=Y&amp;amp;NEWS=N&amp;amp;PAGE=fulltext&amp;amp;D=emed13&amp;amp;AN=366010475http://nt2yt7px7u.search.serialssolutions.com&lt;/url&gt;&lt;/related-urls&gt;&lt;/urls&gt;&lt;electronic-resource-num&gt;http://dx.doi.org/10.1378/chest.11-2413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22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410" w:type="dxa"/>
          </w:tcPr>
          <w:p w14:paraId="625BC653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14:paraId="014AE968" w14:textId="77777777" w:rsidTr="00A8053F">
        <w:tc>
          <w:tcPr>
            <w:tcW w:w="2263" w:type="dxa"/>
            <w:vMerge/>
          </w:tcPr>
          <w:p w14:paraId="6D9C6D18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702" w:type="dxa"/>
          </w:tcPr>
          <w:p w14:paraId="251214DA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968" w:type="dxa"/>
          </w:tcPr>
          <w:p w14:paraId="41B6AEA9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18575D78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410" w:type="dxa"/>
          </w:tcPr>
          <w:p w14:paraId="6AA9706D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14:paraId="5A0AFACB" w14:textId="77777777" w:rsidTr="00A8053F">
        <w:tc>
          <w:tcPr>
            <w:tcW w:w="2263" w:type="dxa"/>
            <w:vMerge w:val="restart"/>
          </w:tcPr>
          <w:p w14:paraId="31E8EC29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Hypertension</w:t>
            </w:r>
          </w:p>
        </w:tc>
        <w:tc>
          <w:tcPr>
            <w:tcW w:w="1702" w:type="dxa"/>
          </w:tcPr>
          <w:p w14:paraId="4FB8AF45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968" w:type="dxa"/>
          </w:tcPr>
          <w:p w14:paraId="7B28CF41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67A3E965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410" w:type="dxa"/>
          </w:tcPr>
          <w:p w14:paraId="163DC067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14:paraId="0B1771A0" w14:textId="77777777" w:rsidTr="00A8053F">
        <w:tc>
          <w:tcPr>
            <w:tcW w:w="2263" w:type="dxa"/>
            <w:vMerge/>
          </w:tcPr>
          <w:p w14:paraId="7244339B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702" w:type="dxa"/>
          </w:tcPr>
          <w:p w14:paraId="3D7CB6CC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968" w:type="dxa"/>
          </w:tcPr>
          <w:p w14:paraId="747D82C1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0E0E0D5E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410" w:type="dxa"/>
          </w:tcPr>
          <w:p w14:paraId="4C238E50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Roberts&lt;/Author&gt;&lt;Year&gt;2016&lt;/Year&gt;&lt;RecNum&gt;196&lt;/RecNum&gt;&lt;DisplayText&gt;&lt;style face="superscript"&gt;206&lt;/style&gt;&lt;/DisplayText&gt;&lt;record&gt;&lt;rec-number&gt;196&lt;/rec-number&gt;&lt;foreign-keys&gt;&lt;key app="EN" db-id="fvtv9d5pi5a55ae92z5v95drzxardspfsrvr" timestamp="1660738162"&gt;196&lt;/key&gt;&lt;/foreign-keys&gt;&lt;ref-type name="Journal Article"&gt;17&lt;/ref-type&gt;&lt;contributors&gt;&lt;authors&gt;&lt;author&gt;Roberts, M. H.&lt;/author&gt;&lt;author&gt;Clerisme-Beaty, E.&lt;/author&gt;&lt;author&gt;Kozma, C. M.&lt;/author&gt;&lt;author&gt;Paris, A.&lt;/author&gt;&lt;author&gt;Slaton, T.&lt;/author&gt;&lt;author&gt;Mapel, D. W.&lt;/author&gt;&lt;/authors&gt;&lt;/contributors&gt;&lt;titles&gt;&lt;title&gt;A retrospective analysis to identify predictors of COPD-related rehospitalization&lt;/title&gt;&lt;secondary-title&gt;BMC Pulmonary Medicine&lt;/secondary-title&gt;&lt;/titles&gt;&lt;periodical&gt;&lt;full-title&gt;BMC Pulmonary Medicine&lt;/full-title&gt;&lt;/periodical&gt;&lt;volume&gt;16(1) (no pagination)&lt;/volume&gt;&lt;dates&gt;&lt;year&gt;2016&lt;/year&gt;&lt;/dates&gt;&lt;accession-num&gt;613897171&lt;/accession-num&gt;&lt;urls&gt;&lt;related-urls&gt;&lt;url&gt;http://www.biomedcentral.com/bmcpulmmed/https://uhn.idm.oclc.org/login?url=http://ovidsp.ovid.com/ovidweb.cgi?T=JS&amp;amp;CSC=Y&amp;amp;NEWS=N&amp;amp;PAGE=fulltext&amp;amp;D=emed17&amp;amp;AN=613897171http://nt2yt7px7u.search.serialssolutions.com/?sid=OVID:Embase&amp;amp;genre=article&amp;amp;id=pmid:2713045&lt;/url&gt;&lt;/related-urls&gt;&lt;/urls&gt;&lt;electronic-resource-num&gt;http://dx.doi.org/10.1186/s12890-016-0231-3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206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047395" w14:paraId="3BB6A49C" w14:textId="77777777" w:rsidTr="00A8053F">
        <w:tc>
          <w:tcPr>
            <w:tcW w:w="2263" w:type="dxa"/>
            <w:vMerge/>
          </w:tcPr>
          <w:p w14:paraId="1D6EC372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702" w:type="dxa"/>
          </w:tcPr>
          <w:p w14:paraId="3D4CA85B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968" w:type="dxa"/>
          </w:tcPr>
          <w:p w14:paraId="40E390E3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753A2888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410" w:type="dxa"/>
          </w:tcPr>
          <w:p w14:paraId="5331E1F7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14:paraId="4D8228FB" w14:textId="77777777" w:rsidTr="00A8053F">
        <w:tc>
          <w:tcPr>
            <w:tcW w:w="2263" w:type="dxa"/>
            <w:vMerge w:val="restart"/>
          </w:tcPr>
          <w:p w14:paraId="68D5D361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schemic Heart Disease</w:t>
            </w:r>
          </w:p>
        </w:tc>
        <w:tc>
          <w:tcPr>
            <w:tcW w:w="1702" w:type="dxa"/>
          </w:tcPr>
          <w:p w14:paraId="6E1B20DA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968" w:type="dxa"/>
          </w:tcPr>
          <w:p w14:paraId="21C84BA0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1C09F97E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410" w:type="dxa"/>
          </w:tcPr>
          <w:p w14:paraId="45B50B60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14:paraId="35DEE681" w14:textId="77777777" w:rsidTr="00A8053F">
        <w:tc>
          <w:tcPr>
            <w:tcW w:w="2263" w:type="dxa"/>
            <w:vMerge/>
          </w:tcPr>
          <w:p w14:paraId="156B0D7D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702" w:type="dxa"/>
          </w:tcPr>
          <w:p w14:paraId="46F121E4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968" w:type="dxa"/>
          </w:tcPr>
          <w:p w14:paraId="2BAE0B7C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Roberts&lt;/Author&gt;&lt;Year&gt;2016&lt;/Year&gt;&lt;RecNum&gt;196&lt;/RecNum&gt;&lt;DisplayText&gt;&lt;style face="superscript"&gt;206&lt;/style&gt;&lt;/DisplayText&gt;&lt;record&gt;&lt;rec-number&gt;196&lt;/rec-number&gt;&lt;foreign-keys&gt;&lt;key app="EN" db-id="fvtv9d5pi5a55ae92z5v95drzxardspfsrvr" timestamp="1660738162"&gt;196&lt;/key&gt;&lt;/foreign-keys&gt;&lt;ref-type name="Journal Article"&gt;17&lt;/ref-type&gt;&lt;contributors&gt;&lt;authors&gt;&lt;author&gt;Roberts, M. H.&lt;/author&gt;&lt;author&gt;Clerisme-Beaty, E.&lt;/author&gt;&lt;author&gt;Kozma, C. M.&lt;/author&gt;&lt;author&gt;Paris, A.&lt;/author&gt;&lt;author&gt;Slaton, T.&lt;/author&gt;&lt;author&gt;Mapel, D. W.&lt;/author&gt;&lt;/authors&gt;&lt;/contributors&gt;&lt;titles&gt;&lt;title&gt;A retrospective analysis to identify predictors of COPD-related rehospitalization&lt;/title&gt;&lt;secondary-title&gt;BMC Pulmonary Medicine&lt;/secondary-title&gt;&lt;/titles&gt;&lt;periodical&gt;&lt;full-title&gt;BMC Pulmonary Medicine&lt;/full-title&gt;&lt;/periodical&gt;&lt;volume&gt;16(1) (no pagination)&lt;/volume&gt;&lt;dates&gt;&lt;year&gt;2016&lt;/year&gt;&lt;/dates&gt;&lt;accession-num&gt;613897171&lt;/accession-num&gt;&lt;urls&gt;&lt;related-urls&gt;&lt;url&gt;http://www.biomedcentral.com/bmcpulmmed/https://uhn.idm.oclc.org/login?url=http://ovidsp.ovid.com/ovidweb.cgi?T=JS&amp;amp;CSC=Y&amp;amp;NEWS=N&amp;amp;PAGE=fulltext&amp;amp;D=emed17&amp;amp;AN=613897171http://nt2yt7px7u.search.serialssolutions.com/?sid=OVID:Embase&amp;amp;genre=article&amp;amp;id=pmid:2713045&lt;/url&gt;&lt;/related-urls&gt;&lt;/urls&gt;&lt;electronic-resource-num&gt;http://dx.doi.org/10.1186/s12890-016-0231-3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206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4EFB5DDA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410" w:type="dxa"/>
          </w:tcPr>
          <w:p w14:paraId="1C4C4AD1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Roberts&lt;/Author&gt;&lt;Year&gt;2016&lt;/Year&gt;&lt;RecNum&gt;196&lt;/RecNum&gt;&lt;DisplayText&gt;&lt;style face="superscript"&gt;206&lt;/style&gt;&lt;/DisplayText&gt;&lt;record&gt;&lt;rec-number&gt;196&lt;/rec-number&gt;&lt;foreign-keys&gt;&lt;key app="EN" db-id="fvtv9d5pi5a55ae92z5v95drzxardspfsrvr" timestamp="1660738162"&gt;196&lt;/key&gt;&lt;/foreign-keys&gt;&lt;ref-type name="Journal Article"&gt;17&lt;/ref-type&gt;&lt;contributors&gt;&lt;authors&gt;&lt;author&gt;Roberts, M. H.&lt;/author&gt;&lt;author&gt;Clerisme-Beaty, E.&lt;/author&gt;&lt;author&gt;Kozma, C. M.&lt;/author&gt;&lt;author&gt;Paris, A.&lt;/author&gt;&lt;author&gt;Slaton, T.&lt;/author&gt;&lt;author&gt;Mapel, D. W.&lt;/author&gt;&lt;/authors&gt;&lt;/contributors&gt;&lt;titles&gt;&lt;title&gt;A retrospective analysis to identify predictors of COPD-related rehospitalization&lt;/title&gt;&lt;secondary-title&gt;BMC Pulmonary Medicine&lt;/secondary-title&gt;&lt;/titles&gt;&lt;periodical&gt;&lt;full-title&gt;BMC Pulmonary Medicine&lt;/full-title&gt;&lt;/periodical&gt;&lt;volume&gt;16(1) (no pagination)&lt;/volume&gt;&lt;dates&gt;&lt;year&gt;2016&lt;/year&gt;&lt;/dates&gt;&lt;accession-num&gt;613897171&lt;/accession-num&gt;&lt;urls&gt;&lt;related-urls&gt;&lt;url&gt;http://www.biomedcentral.com/bmcpulmmed/https://uhn.idm.oclc.org/login?url=http://ovidsp.ovid.com/ovidweb.cgi?T=JS&amp;amp;CSC=Y&amp;amp;NEWS=N&amp;amp;PAGE=fulltext&amp;amp;D=emed17&amp;amp;AN=613897171http://nt2yt7px7u.search.serialssolutions.com/?sid=OVID:Embase&amp;amp;genre=article&amp;amp;id=pmid:2713045&lt;/url&gt;&lt;/related-urls&gt;&lt;/urls&gt;&lt;electronic-resource-num&gt;http://dx.doi.org/10.1186/s12890-016-0231-3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206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047395" w14:paraId="12282F53" w14:textId="77777777" w:rsidTr="00A8053F">
        <w:tc>
          <w:tcPr>
            <w:tcW w:w="2263" w:type="dxa"/>
            <w:vMerge/>
          </w:tcPr>
          <w:p w14:paraId="433DADA4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702" w:type="dxa"/>
          </w:tcPr>
          <w:p w14:paraId="303B510F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968" w:type="dxa"/>
          </w:tcPr>
          <w:p w14:paraId="6EA1762D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433F925C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410" w:type="dxa"/>
          </w:tcPr>
          <w:p w14:paraId="78DEB08E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14:paraId="4FAA4F55" w14:textId="77777777" w:rsidTr="00A8053F">
        <w:tc>
          <w:tcPr>
            <w:tcW w:w="2263" w:type="dxa"/>
            <w:vMerge w:val="restart"/>
          </w:tcPr>
          <w:p w14:paraId="2AAC40D2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Liver Disease</w:t>
            </w:r>
          </w:p>
        </w:tc>
        <w:tc>
          <w:tcPr>
            <w:tcW w:w="1702" w:type="dxa"/>
          </w:tcPr>
          <w:p w14:paraId="2D3F7E93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968" w:type="dxa"/>
          </w:tcPr>
          <w:p w14:paraId="77E78F69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0975B053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Baker&lt;/Author&gt;&lt;Year&gt;2013&lt;/Year&gt;&lt;RecNum&gt;21&lt;/RecNum&gt;&lt;DisplayText&gt;&lt;style face="superscript"&gt;31&lt;/style&gt;&lt;/DisplayText&gt;&lt;record&gt;&lt;rec-number&gt;21&lt;/rec-number&gt;&lt;foreign-keys&gt;&lt;key app="EN" db-id="fvtv9d5pi5a55ae92z5v95drzxardspfsrvr" timestamp="1660738162"&gt;21&lt;/key&gt;&lt;/foreign-keys&gt;&lt;ref-type name="Journal Article"&gt;17&lt;/ref-type&gt;&lt;contributors&gt;&lt;authors&gt;&lt;author&gt;Baker, C. L.&lt;/author&gt;&lt;author&gt;Zou, K. H.&lt;/author&gt;&lt;author&gt;Su, J.&lt;/author&gt;&lt;/authors&gt;&lt;/contributors&gt;&lt;titles&gt;&lt;title&gt;Risk assessment of readmissions following an initial COPD-related hospitalization&lt;/title&gt;&lt;secondary-title&gt;Int J Chron Obstruct Pulmon Dis&lt;/secondary-title&gt;&lt;/titles&gt;&lt;periodical&gt;&lt;full-title&gt;Int J Chron Obstruct Pulmon Dis&lt;/full-title&gt;&lt;/periodical&gt;&lt;pages&gt;551-9&lt;/pages&gt;&lt;volume&gt;8&lt;/volume&gt;&lt;dates&gt;&lt;year&gt;2013&lt;/year&gt;&lt;/dates&gt;&lt;accession-num&gt;24348031&lt;/accession-num&gt;&lt;urls&gt;&lt;related-urls&gt;&lt;url&gt;https://uhn.idm.oclc.org/login?url=http://ovidsp.ovid.com/ovidweb.cgi?T=JS&amp;amp;CSC=Y&amp;amp;NEWS=N&amp;amp;PAGE=fulltext&amp;amp;D=med10&amp;amp;AN=24348031http://nt2yt7px7u.search.serialssolutions.com/?sid=OVID:Ovid+MEDLINE%28R%29+%3C2013%3E&amp;amp;genre=article&amp;amp;id=pmid:24348031&amp;amp;id=doi:10.2147%2&lt;/url&gt;&lt;/related-urls&gt;&lt;/urls&gt;&lt;electronic-resource-num&gt;https://dx.doi.org/10.2147/COPD.S51507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31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410" w:type="dxa"/>
          </w:tcPr>
          <w:p w14:paraId="02FA1954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Baker&lt;/Author&gt;&lt;Year&gt;2013&lt;/Year&gt;&lt;RecNum&gt;21&lt;/RecNum&gt;&lt;DisplayText&gt;&lt;style face="superscript"&gt;31&lt;/style&gt;&lt;/DisplayText&gt;&lt;record&gt;&lt;rec-number&gt;21&lt;/rec-number&gt;&lt;foreign-keys&gt;&lt;key app="EN" db-id="fvtv9d5pi5a55ae92z5v95drzxardspfsrvr" timestamp="1660738162"&gt;21&lt;/key&gt;&lt;/foreign-keys&gt;&lt;ref-type name="Journal Article"&gt;17&lt;/ref-type&gt;&lt;contributors&gt;&lt;authors&gt;&lt;author&gt;Baker, C. L.&lt;/author&gt;&lt;author&gt;Zou, K. H.&lt;/author&gt;&lt;author&gt;Su, J.&lt;/author&gt;&lt;/authors&gt;&lt;/contributors&gt;&lt;titles&gt;&lt;title&gt;Risk assessment of readmissions following an initial COPD-related hospitalization&lt;/title&gt;&lt;secondary-title&gt;Int J Chron Obstruct Pulmon Dis&lt;/secondary-title&gt;&lt;/titles&gt;&lt;periodical&gt;&lt;full-title&gt;Int J Chron Obstruct Pulmon Dis&lt;/full-title&gt;&lt;/periodical&gt;&lt;pages&gt;551-9&lt;/pages&gt;&lt;volume&gt;8&lt;/volume&gt;&lt;dates&gt;&lt;year&gt;2013&lt;/year&gt;&lt;/dates&gt;&lt;accession-num&gt;24348031&lt;/accession-num&gt;&lt;urls&gt;&lt;related-urls&gt;&lt;url&gt;https://uhn.idm.oclc.org/login?url=http://ovidsp.ovid.com/ovidweb.cgi?T=JS&amp;amp;CSC=Y&amp;amp;NEWS=N&amp;amp;PAGE=fulltext&amp;amp;D=med10&amp;amp;AN=24348031http://nt2yt7px7u.search.serialssolutions.com/?sid=OVID:Ovid+MEDLINE%28R%29+%3C2013%3E&amp;amp;genre=article&amp;amp;id=pmid:24348031&amp;amp;id=doi:10.2147%2&lt;/url&gt;&lt;/related-urls&gt;&lt;/urls&gt;&lt;electronic-resource-num&gt;https://dx.doi.org/10.2147/COPD.S51507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31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047395" w14:paraId="7618E8D4" w14:textId="77777777" w:rsidTr="00A8053F">
        <w:tc>
          <w:tcPr>
            <w:tcW w:w="2263" w:type="dxa"/>
            <w:vMerge/>
          </w:tcPr>
          <w:p w14:paraId="53B242FA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702" w:type="dxa"/>
          </w:tcPr>
          <w:p w14:paraId="78C04C28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968" w:type="dxa"/>
          </w:tcPr>
          <w:p w14:paraId="0436847C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3A853687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410" w:type="dxa"/>
          </w:tcPr>
          <w:p w14:paraId="2389BCB3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14:paraId="4E77F4BE" w14:textId="77777777" w:rsidTr="00A8053F">
        <w:tc>
          <w:tcPr>
            <w:tcW w:w="2263" w:type="dxa"/>
            <w:vMerge/>
          </w:tcPr>
          <w:p w14:paraId="34A909FF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702" w:type="dxa"/>
          </w:tcPr>
          <w:p w14:paraId="53F15493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968" w:type="dxa"/>
          </w:tcPr>
          <w:p w14:paraId="6C467C8B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6724C4F9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410" w:type="dxa"/>
          </w:tcPr>
          <w:p w14:paraId="08A574A1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14:paraId="507808F2" w14:textId="77777777" w:rsidTr="00A8053F">
        <w:tc>
          <w:tcPr>
            <w:tcW w:w="2263" w:type="dxa"/>
            <w:vMerge w:val="restart"/>
          </w:tcPr>
          <w:p w14:paraId="6AF4F5F6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yocardial Infarction</w:t>
            </w:r>
          </w:p>
        </w:tc>
        <w:tc>
          <w:tcPr>
            <w:tcW w:w="1702" w:type="dxa"/>
          </w:tcPr>
          <w:p w14:paraId="528CCF8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968" w:type="dxa"/>
          </w:tcPr>
          <w:p w14:paraId="7F0192DA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7A6BB339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410" w:type="dxa"/>
          </w:tcPr>
          <w:p w14:paraId="10C77FA1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Johannesdottir&lt;/Author&gt;&lt;Year&gt;2013&lt;/Year&gt;&lt;RecNum&gt;119&lt;/RecNum&gt;&lt;DisplayText&gt;&lt;style face="superscript"&gt;129&lt;/style&gt;&lt;/DisplayText&gt;&lt;record&gt;&lt;rec-number&gt;119&lt;/rec-number&gt;&lt;foreign-keys&gt;&lt;key app="EN" db-id="fvtv9d5pi5a55ae92z5v95drzxardspfsrvr" timestamp="1660738162"&gt;119&lt;/key&gt;&lt;/foreign-keys&gt;&lt;ref-type name="Journal Article"&gt;17&lt;/ref-type&gt;&lt;contributors&gt;&lt;authors&gt;&lt;author&gt;Johannesdottir, S. A.&lt;/author&gt;&lt;author&gt;Christiansen, C. F.&lt;/author&gt;&lt;author&gt;Johansen, M. B.&lt;/author&gt;&lt;author&gt;Olsen, M.&lt;/author&gt;&lt;author&gt;Xu, X.&lt;/author&gt;&lt;author&gt;Parker, J. M.&lt;/author&gt;&lt;author&gt;Molfino, N. A.&lt;/author&gt;&lt;author&gt;Lash, T. L.&lt;/author&gt;&lt;author&gt;Fryzek, J. P.&lt;/author&gt;&lt;/authors&gt;&lt;/contributors&gt;&lt;titles&gt;&lt;title&gt;Hospitalization with acute exacerbation of chronic obstructive pulmonary disease and associated health resource utilization: A population-based Danish cohort study&lt;/title&gt;&lt;secondary-title&gt;Journal of Medical Economics&lt;/secondary-title&gt;&lt;/titles&gt;&lt;periodical&gt;&lt;full-title&gt;Journal of Medical Economics&lt;/full-title&gt;&lt;/periodical&gt;&lt;pages&gt;897-906&lt;/pages&gt;&lt;volume&gt;16(7)&lt;/volume&gt;&lt;dates&gt;&lt;year&gt;2013&lt;/year&gt;&lt;/dates&gt;&lt;accession-num&gt;369249785&lt;/accession-num&gt;&lt;urls&gt;&lt;related-urls&gt;&lt;url&gt;https://uhn.idm.oclc.org/login?url=http://ovidsp.ovid.com/ovidweb.cgi?T=JS&amp;amp;CSC=Y&amp;amp;NEWS=N&amp;amp;PAGE=fulltext&amp;amp;D=emed14&amp;amp;AN=369249785http://nt2yt7px7u.search.serialssolutions.com/?sid=OVID:Embase&amp;amp;genre=article&amp;amp;id=pmid:23621504&amp;amp;id=doi:10.3111%2F13696998.2013.800525&amp;amp;&lt;/url&gt;&lt;/related-urls&gt;&lt;/urls&gt;&lt;electronic-resource-num&gt;http://dx.doi.org/10.3111/13696998.2013.800525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129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047395" w14:paraId="05F9FB71" w14:textId="77777777" w:rsidTr="00A8053F">
        <w:tc>
          <w:tcPr>
            <w:tcW w:w="2263" w:type="dxa"/>
            <w:vMerge/>
          </w:tcPr>
          <w:p w14:paraId="27FC145E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702" w:type="dxa"/>
          </w:tcPr>
          <w:p w14:paraId="0CA6159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968" w:type="dxa"/>
          </w:tcPr>
          <w:p w14:paraId="5A963716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4FCC37E9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410" w:type="dxa"/>
          </w:tcPr>
          <w:p w14:paraId="6889B537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Baker&lt;/Author&gt;&lt;Year&gt;2013&lt;/Year&gt;&lt;RecNum&gt;21&lt;/RecNum&gt;&lt;DisplayText&gt;&lt;style face="superscript"&gt;31&lt;/style&gt;&lt;/DisplayText&gt;&lt;record&gt;&lt;rec-number&gt;21&lt;/rec-number&gt;&lt;foreign-keys&gt;&lt;key app="EN" db-id="fvtv9d5pi5a55ae92z5v95drzxardspfsrvr" timestamp="1660738162"&gt;21&lt;/key&gt;&lt;/foreign-keys&gt;&lt;ref-type name="Journal Article"&gt;17&lt;/ref-type&gt;&lt;contributors&gt;&lt;authors&gt;&lt;author&gt;Baker, C. L.&lt;/author&gt;&lt;author&gt;Zou, K. H.&lt;/author&gt;&lt;author&gt;Su, J.&lt;/author&gt;&lt;/authors&gt;&lt;/contributors&gt;&lt;titles&gt;&lt;title&gt;Risk assessment of readmissions following an initial COPD-related hospitalization&lt;/title&gt;&lt;secondary-title&gt;Int J Chron Obstruct Pulmon Dis&lt;/secondary-title&gt;&lt;/titles&gt;&lt;periodical&gt;&lt;full-title&gt;Int J Chron Obstruct Pulmon Dis&lt;/full-title&gt;&lt;/periodical&gt;&lt;pages&gt;551-9&lt;/pages&gt;&lt;volume&gt;8&lt;/volume&gt;&lt;dates&gt;&lt;year&gt;2013&lt;/year&gt;&lt;/dates&gt;&lt;accession-num&gt;24348031&lt;/accession-num&gt;&lt;urls&gt;&lt;related-urls&gt;&lt;url&gt;https://uhn.idm.oclc.org/login?url=http://ovidsp.ovid.com/ovidweb.cgi?T=JS&amp;amp;CSC=Y&amp;amp;NEWS=N&amp;amp;PAGE=fulltext&amp;amp;D=med10&amp;amp;AN=24348031http://nt2yt7px7u.search.serialssolutions.com/?sid=OVID:Ovid+MEDLINE%28R%29+%3C2013%3E&amp;amp;genre=article&amp;amp;id=pmid:24348031&amp;amp;id=doi:10.2147%2&lt;/url&gt;&lt;/related-urls&gt;&lt;/urls&gt;&lt;electronic-resource-num&gt;https://dx.doi.org/10.2147/COPD.S51507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31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047395" w14:paraId="5DF09C1C" w14:textId="77777777" w:rsidTr="00A8053F">
        <w:tc>
          <w:tcPr>
            <w:tcW w:w="2263" w:type="dxa"/>
            <w:vMerge/>
          </w:tcPr>
          <w:p w14:paraId="622FC636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702" w:type="dxa"/>
          </w:tcPr>
          <w:p w14:paraId="5DD3ED3E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968" w:type="dxa"/>
          </w:tcPr>
          <w:p w14:paraId="26414562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310F7C9F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410" w:type="dxa"/>
          </w:tcPr>
          <w:p w14:paraId="3A2CA632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14:paraId="76524A28" w14:textId="77777777" w:rsidTr="00A8053F">
        <w:tc>
          <w:tcPr>
            <w:tcW w:w="2263" w:type="dxa"/>
            <w:vMerge w:val="restart"/>
          </w:tcPr>
          <w:p w14:paraId="72A1D71A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Osteoporosis</w:t>
            </w:r>
          </w:p>
        </w:tc>
        <w:tc>
          <w:tcPr>
            <w:tcW w:w="1702" w:type="dxa"/>
          </w:tcPr>
          <w:p w14:paraId="45C60717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968" w:type="dxa"/>
          </w:tcPr>
          <w:p w14:paraId="590AE6EE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124A0FAE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410" w:type="dxa"/>
          </w:tcPr>
          <w:p w14:paraId="3E484A2C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Johannesdottir&lt;/Author&gt;&lt;Year&gt;2013&lt;/Year&gt;&lt;RecNum&gt;119&lt;/RecNum&gt;&lt;DisplayText&gt;&lt;style face="superscript"&gt;129&lt;/style&gt;&lt;/DisplayText&gt;&lt;record&gt;&lt;rec-number&gt;119&lt;/rec-number&gt;&lt;foreign-keys&gt;&lt;key app="EN" db-id="fvtv9d5pi5a55ae92z5v95drzxardspfsrvr" timestamp="1660738162"&gt;119&lt;/key&gt;&lt;/foreign-keys&gt;&lt;ref-type name="Journal Article"&gt;17&lt;/ref-type&gt;&lt;contributors&gt;&lt;authors&gt;&lt;author&gt;Johannesdottir, S. A.&lt;/author&gt;&lt;author&gt;Christiansen, C. F.&lt;/author&gt;&lt;author&gt;Johansen, M. B.&lt;/author&gt;&lt;author&gt;Olsen, M.&lt;/author&gt;&lt;author&gt;Xu, X.&lt;/author&gt;&lt;author&gt;Parker, J. M.&lt;/author&gt;&lt;author&gt;Molfino, N. A.&lt;/author&gt;&lt;author&gt;Lash, T. L.&lt;/author&gt;&lt;author&gt;Fryzek, J. P.&lt;/author&gt;&lt;/authors&gt;&lt;/contributors&gt;&lt;titles&gt;&lt;title&gt;Hospitalization with acute exacerbation of chronic obstructive pulmonary disease and associated health resource utilization: A population-based Danish cohort study&lt;/title&gt;&lt;secondary-title&gt;Journal of Medical Economics&lt;/secondary-title&gt;&lt;/titles&gt;&lt;periodical&gt;&lt;full-title&gt;Journal of Medical Economics&lt;/full-title&gt;&lt;/periodical&gt;&lt;pages&gt;897-906&lt;/pages&gt;&lt;volume&gt;16(7)&lt;/volume&gt;&lt;dates&gt;&lt;year&gt;2013&lt;/year&gt;&lt;/dates&gt;&lt;accession-num&gt;369249785&lt;/accession-num&gt;&lt;urls&gt;&lt;related-urls&gt;&lt;url&gt;https://uhn.idm.oclc.org/login?url=http://ovidsp.ovid.com/ovidweb.cgi?T=JS&amp;amp;CSC=Y&amp;amp;NEWS=N&amp;amp;PAGE=fulltext&amp;amp;D=emed14&amp;amp;AN=369249785http://nt2yt7px7u.search.serialssolutions.com/?sid=OVID:Embase&amp;amp;genre=article&amp;amp;id=pmid:23621504&amp;amp;id=doi:10.3111%2F13696998.2013.800525&amp;amp;&lt;/url&gt;&lt;/related-urls&gt;&lt;/urls&gt;&lt;electronic-resource-num&gt;http://dx.doi.org/10.3111/13696998.2013.800525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129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047395" w14:paraId="4FC3AB4B" w14:textId="77777777" w:rsidTr="00A8053F">
        <w:tc>
          <w:tcPr>
            <w:tcW w:w="2263" w:type="dxa"/>
            <w:vMerge/>
          </w:tcPr>
          <w:p w14:paraId="4DF3C802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702" w:type="dxa"/>
          </w:tcPr>
          <w:p w14:paraId="1C4CC8B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968" w:type="dxa"/>
          </w:tcPr>
          <w:p w14:paraId="48BD2C6F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1C5E8641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410" w:type="dxa"/>
          </w:tcPr>
          <w:p w14:paraId="71511C9D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Roberts&lt;/Author&gt;&lt;Year&gt;2016&lt;/Year&gt;&lt;RecNum&gt;196&lt;/RecNum&gt;&lt;DisplayText&gt;&lt;style face="superscript"&gt;206&lt;/style&gt;&lt;/DisplayText&gt;&lt;record&gt;&lt;rec-number&gt;196&lt;/rec-number&gt;&lt;foreign-keys&gt;&lt;key app="EN" db-id="fvtv9d5pi5a55ae92z5v95drzxardspfsrvr" timestamp="1660738162"&gt;196&lt;/key&gt;&lt;/foreign-keys&gt;&lt;ref-type name="Journal Article"&gt;17&lt;/ref-type&gt;&lt;contributors&gt;&lt;authors&gt;&lt;author&gt;Roberts, M. H.&lt;/author&gt;&lt;author&gt;Clerisme-Beaty, E.&lt;/author&gt;&lt;author&gt;Kozma, C. M.&lt;/author&gt;&lt;author&gt;Paris, A.&lt;/author&gt;&lt;author&gt;Slaton, T.&lt;/author&gt;&lt;author&gt;Mapel, D. W.&lt;/author&gt;&lt;/authors&gt;&lt;/contributors&gt;&lt;titles&gt;&lt;title&gt;A retrospective analysis to identify predictors of COPD-related rehospitalization&lt;/title&gt;&lt;secondary-title&gt;BMC Pulmonary Medicine&lt;/secondary-title&gt;&lt;/titles&gt;&lt;periodical&gt;&lt;full-title&gt;BMC Pulmonary Medicine&lt;/full-title&gt;&lt;/periodical&gt;&lt;volume&gt;16(1) (no pagination)&lt;/volume&gt;&lt;dates&gt;&lt;year&gt;2016&lt;/year&gt;&lt;/dates&gt;&lt;accession-num&gt;613897171&lt;/accession-num&gt;&lt;urls&gt;&lt;related-urls&gt;&lt;url&gt;http://www.biomedcentral.com/bmcpulmmed/https://uhn.idm.oclc.org/login?url=http://ovidsp.ovid.com/ovidweb.cgi?T=JS&amp;amp;CSC=Y&amp;amp;NEWS=N&amp;amp;PAGE=fulltext&amp;amp;D=emed17&amp;amp;AN=613897171http://nt2yt7px7u.search.serialssolutions.com/?sid=OVID:Embase&amp;amp;genre=article&amp;amp;id=pmid:2713045&lt;/url&gt;&lt;/related-urls&gt;&lt;/urls&gt;&lt;electronic-resource-num&gt;http://dx.doi.org/10.1186/s12890-016-0231-3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206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047395" w14:paraId="04168B8F" w14:textId="77777777" w:rsidTr="00A8053F">
        <w:tc>
          <w:tcPr>
            <w:tcW w:w="2263" w:type="dxa"/>
            <w:vMerge/>
          </w:tcPr>
          <w:p w14:paraId="208F4A9E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702" w:type="dxa"/>
          </w:tcPr>
          <w:p w14:paraId="342E583B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968" w:type="dxa"/>
          </w:tcPr>
          <w:p w14:paraId="70FB9830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7F0A5196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410" w:type="dxa"/>
          </w:tcPr>
          <w:p w14:paraId="49E8D3EA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14:paraId="3AC1D9AA" w14:textId="77777777" w:rsidTr="00A8053F">
        <w:tc>
          <w:tcPr>
            <w:tcW w:w="2263" w:type="dxa"/>
            <w:vMerge w:val="restart"/>
          </w:tcPr>
          <w:p w14:paraId="6FF48E5D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eripheral Vascular Disease</w:t>
            </w:r>
          </w:p>
        </w:tc>
        <w:tc>
          <w:tcPr>
            <w:tcW w:w="1702" w:type="dxa"/>
          </w:tcPr>
          <w:p w14:paraId="1406867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968" w:type="dxa"/>
          </w:tcPr>
          <w:p w14:paraId="59604BE1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5E4BE4BB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410" w:type="dxa"/>
          </w:tcPr>
          <w:p w14:paraId="2092CCA7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Baker&lt;/Author&gt;&lt;Year&gt;2013&lt;/Year&gt;&lt;RecNum&gt;21&lt;/RecNum&gt;&lt;DisplayText&gt;&lt;style face="superscript"&gt;31&lt;/style&gt;&lt;/DisplayText&gt;&lt;record&gt;&lt;rec-number&gt;21&lt;/rec-number&gt;&lt;foreign-keys&gt;&lt;key app="EN" db-id="fvtv9d5pi5a55ae92z5v95drzxardspfsrvr" timestamp="1660738162"&gt;21&lt;/key&gt;&lt;/foreign-keys&gt;&lt;ref-type name="Journal Article"&gt;17&lt;/ref-type&gt;&lt;contributors&gt;&lt;authors&gt;&lt;author&gt;Baker, C. L.&lt;/author&gt;&lt;author&gt;Zou, K. H.&lt;/author&gt;&lt;author&gt;Su, J.&lt;/author&gt;&lt;/authors&gt;&lt;/contributors&gt;&lt;titles&gt;&lt;title&gt;Risk assessment of readmissions following an initial COPD-related hospitalization&lt;/title&gt;&lt;secondary-title&gt;Int J Chron Obstruct Pulmon Dis&lt;/secondary-title&gt;&lt;/titles&gt;&lt;periodical&gt;&lt;full-title&gt;Int J Chron Obstruct Pulmon Dis&lt;/full-title&gt;&lt;/periodical&gt;&lt;pages&gt;551-9&lt;/pages&gt;&lt;volume&gt;8&lt;/volume&gt;&lt;dates&gt;&lt;year&gt;2013&lt;/year&gt;&lt;/dates&gt;&lt;accession-num&gt;24348031&lt;/accession-num&gt;&lt;urls&gt;&lt;related-urls&gt;&lt;url&gt;https://uhn.idm.oclc.org/login?url=http://ovidsp.ovid.com/ovidweb.cgi?T=JS&amp;amp;CSC=Y&amp;amp;NEWS=N&amp;amp;PAGE=fulltext&amp;amp;D=med10&amp;amp;AN=24348031http://nt2yt7px7u.search.serialssolutions.com/?sid=OVID:Ovid+MEDLINE%28R%29+%3C2013%3E&amp;amp;genre=article&amp;amp;id=pmid:24348031&amp;amp;id=doi:10.2147%2&lt;/url&gt;&lt;/related-urls&gt;&lt;/urls&gt;&lt;electronic-resource-num&gt;https://dx.doi.org/10.2147/COPD.S51507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31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047395" w14:paraId="3CC7491E" w14:textId="77777777" w:rsidTr="00A8053F">
        <w:tc>
          <w:tcPr>
            <w:tcW w:w="2263" w:type="dxa"/>
            <w:vMerge/>
          </w:tcPr>
          <w:p w14:paraId="39C83509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702" w:type="dxa"/>
          </w:tcPr>
          <w:p w14:paraId="50A771C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968" w:type="dxa"/>
          </w:tcPr>
          <w:p w14:paraId="42C50BDA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1C649040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410" w:type="dxa"/>
          </w:tcPr>
          <w:p w14:paraId="58FEA9DC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14:paraId="19F0B722" w14:textId="77777777" w:rsidTr="00A8053F">
        <w:tc>
          <w:tcPr>
            <w:tcW w:w="2263" w:type="dxa"/>
            <w:vMerge/>
          </w:tcPr>
          <w:p w14:paraId="444CE8D4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702" w:type="dxa"/>
          </w:tcPr>
          <w:p w14:paraId="558CDA3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968" w:type="dxa"/>
          </w:tcPr>
          <w:p w14:paraId="179B6717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3FCE964D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410" w:type="dxa"/>
          </w:tcPr>
          <w:p w14:paraId="7368E39B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14:paraId="017E9F71" w14:textId="77777777" w:rsidTr="00A8053F">
        <w:tc>
          <w:tcPr>
            <w:tcW w:w="2263" w:type="dxa"/>
            <w:vMerge w:val="restart"/>
          </w:tcPr>
          <w:p w14:paraId="42AE56B6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ulmonary Vascular Disease</w:t>
            </w:r>
          </w:p>
        </w:tc>
        <w:tc>
          <w:tcPr>
            <w:tcW w:w="1702" w:type="dxa"/>
          </w:tcPr>
          <w:p w14:paraId="35416945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968" w:type="dxa"/>
          </w:tcPr>
          <w:p w14:paraId="29705E26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56D8A8BA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410" w:type="dxa"/>
          </w:tcPr>
          <w:p w14:paraId="50CDC801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14:paraId="484C227A" w14:textId="77777777" w:rsidTr="00A8053F">
        <w:tc>
          <w:tcPr>
            <w:tcW w:w="2263" w:type="dxa"/>
            <w:vMerge/>
          </w:tcPr>
          <w:p w14:paraId="71B753B1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702" w:type="dxa"/>
          </w:tcPr>
          <w:p w14:paraId="21129C7F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968" w:type="dxa"/>
          </w:tcPr>
          <w:p w14:paraId="620A886E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4920CB10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410" w:type="dxa"/>
          </w:tcPr>
          <w:p w14:paraId="0A1AFC42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Roberts&lt;/Author&gt;&lt;Year&gt;2016&lt;/Year&gt;&lt;RecNum&gt;196&lt;/RecNum&gt;&lt;DisplayText&gt;&lt;style face="superscript"&gt;206&lt;/style&gt;&lt;/DisplayText&gt;&lt;record&gt;&lt;rec-number&gt;196&lt;/rec-number&gt;&lt;foreign-keys&gt;&lt;key app="EN" db-id="fvtv9d5pi5a55ae92z5v95drzxardspfsrvr" timestamp="1660738162"&gt;196&lt;/key&gt;&lt;/foreign-keys&gt;&lt;ref-type name="Journal Article"&gt;17&lt;/ref-type&gt;&lt;contributors&gt;&lt;authors&gt;&lt;author&gt;Roberts, M. H.&lt;/author&gt;&lt;author&gt;Clerisme-Beaty, E.&lt;/author&gt;&lt;author&gt;Kozma, C. M.&lt;/author&gt;&lt;author&gt;Paris, A.&lt;/author&gt;&lt;author&gt;Slaton, T.&lt;/author&gt;&lt;author&gt;Mapel, D. W.&lt;/author&gt;&lt;/authors&gt;&lt;/contributors&gt;&lt;titles&gt;&lt;title&gt;A retrospective analysis to identify predictors of COPD-related rehospitalization&lt;/title&gt;&lt;secondary-title&gt;BMC Pulmonary Medicine&lt;/secondary-title&gt;&lt;/titles&gt;&lt;periodical&gt;&lt;full-title&gt;BMC Pulmonary Medicine&lt;/full-title&gt;&lt;/periodical&gt;&lt;volume&gt;16(1) (no pagination)&lt;/volume&gt;&lt;dates&gt;&lt;year&gt;2016&lt;/year&gt;&lt;/dates&gt;&lt;accession-num&gt;613897171&lt;/accession-num&gt;&lt;urls&gt;&lt;related-urls&gt;&lt;url&gt;http://www.biomedcentral.com/bmcpulmmed/https://uhn.idm.oclc.org/login?url=http://ovidsp.ovid.com/ovidweb.cgi?T=JS&amp;amp;CSC=Y&amp;amp;NEWS=N&amp;amp;PAGE=fulltext&amp;amp;D=emed17&amp;amp;AN=613897171http://nt2yt7px7u.search.serialssolutions.com/?sid=OVID:Embase&amp;amp;genre=article&amp;amp;id=pmid:2713045&lt;/url&gt;&lt;/related-urls&gt;&lt;/urls&gt;&lt;electronic-resource-num&gt;http://dx.doi.org/10.1186/s12890-016-0231-3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206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047395" w14:paraId="218D669C" w14:textId="77777777" w:rsidTr="00A8053F">
        <w:tc>
          <w:tcPr>
            <w:tcW w:w="2263" w:type="dxa"/>
            <w:vMerge/>
          </w:tcPr>
          <w:p w14:paraId="2BD38C7F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702" w:type="dxa"/>
          </w:tcPr>
          <w:p w14:paraId="6DC1A65F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968" w:type="dxa"/>
          </w:tcPr>
          <w:p w14:paraId="39187A3B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7B15FCAD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410" w:type="dxa"/>
          </w:tcPr>
          <w:p w14:paraId="158B717C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14:paraId="1D36658D" w14:textId="77777777" w:rsidTr="00A8053F">
        <w:tc>
          <w:tcPr>
            <w:tcW w:w="2263" w:type="dxa"/>
            <w:vMerge w:val="restart"/>
          </w:tcPr>
          <w:p w14:paraId="48A629DD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leep Apnea</w:t>
            </w:r>
          </w:p>
        </w:tc>
        <w:tc>
          <w:tcPr>
            <w:tcW w:w="1702" w:type="dxa"/>
          </w:tcPr>
          <w:p w14:paraId="29A0F028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968" w:type="dxa"/>
          </w:tcPr>
          <w:p w14:paraId="1E2A0573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4D1FDB3A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410" w:type="dxa"/>
          </w:tcPr>
          <w:p w14:paraId="5A2A20BA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14:paraId="0E02804E" w14:textId="77777777" w:rsidTr="00A8053F">
        <w:tc>
          <w:tcPr>
            <w:tcW w:w="2263" w:type="dxa"/>
            <w:vMerge/>
          </w:tcPr>
          <w:p w14:paraId="4AE28DDE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702" w:type="dxa"/>
          </w:tcPr>
          <w:p w14:paraId="7069479A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968" w:type="dxa"/>
          </w:tcPr>
          <w:p w14:paraId="11ECC381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4314D659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410" w:type="dxa"/>
          </w:tcPr>
          <w:p w14:paraId="116FEDCD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14:paraId="59DCBE2E" w14:textId="77777777" w:rsidTr="00A8053F">
        <w:tc>
          <w:tcPr>
            <w:tcW w:w="2263" w:type="dxa"/>
            <w:vMerge/>
          </w:tcPr>
          <w:p w14:paraId="1100F7F8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702" w:type="dxa"/>
          </w:tcPr>
          <w:p w14:paraId="6D35B17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968" w:type="dxa"/>
          </w:tcPr>
          <w:p w14:paraId="3FE53FC6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Glaser&lt;/Author&gt;&lt;Year&gt;2015&lt;/Year&gt;&lt;RecNum&gt;89&lt;/RecNum&gt;&lt;DisplayText&gt;&lt;style face="superscript"&gt;99&lt;/style&gt;&lt;/DisplayText&gt;&lt;record&gt;&lt;rec-number&gt;89&lt;/rec-number&gt;&lt;foreign-keys&gt;&lt;key app="EN" db-id="fvtv9d5pi5a55ae92z5v95drzxardspfsrvr" timestamp="1660738162"&gt;89&lt;/key&gt;&lt;/foreign-keys&gt;&lt;ref-type name="Journal Article"&gt;17&lt;/ref-type&gt;&lt;contributors&gt;&lt;authors&gt;&lt;author&gt;Glaser, J. B.&lt;/author&gt;&lt;author&gt;El-Haddad, H.&lt;/author&gt;&lt;/authors&gt;&lt;/contributors&gt;&lt;titles&gt;&lt;title&gt;Exploring Novel Medicare Readmission Risk Variables in Chronic Obstructive Pulmonary Disease Patients at High Risk of Readmission within 30 Days of Hospital Discharge&lt;/title&gt;&lt;secondary-title&gt;Ann Am Thorac Soc&lt;/secondary-title&gt;&lt;/titles&gt;&lt;periodical&gt;&lt;full-title&gt;Ann Am Thorac Soc&lt;/full-title&gt;&lt;/periodical&gt;&lt;pages&gt;1288-93&lt;/pages&gt;&lt;volume&gt;12&lt;/volume&gt;&lt;number&gt;9&lt;/number&gt;&lt;dates&gt;&lt;year&gt;2015&lt;/year&gt;&lt;/dates&gt;&lt;accession-num&gt;26348091&lt;/accession-num&gt;&lt;urls&gt;&lt;related-urls&gt;&lt;url&gt;https://uhn.idm.oclc.org/login?url=http://ovidsp.ovid.com/ovidweb.cgi?T=JS&amp;amp;CSC=Y&amp;amp;NEWS=N&amp;amp;PAGE=fulltext&amp;amp;D=med12&amp;amp;AN=26348091http://nt2yt7px7u.search.serialssolutions.com/?sid=OVID:Ovid+MEDLINE%28R%29+%3C2015%3E&amp;amp;genre=article&amp;amp;id=pmid:26348091&amp;amp;id=doi:10.1513%2&lt;/url&gt;&lt;/related-urls&gt;&lt;/urls&gt;&lt;electronic-resource-num&gt;https://dx.doi.org/10.1513/AnnalsATS.201504-228OC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99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58CC755B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410" w:type="dxa"/>
          </w:tcPr>
          <w:p w14:paraId="36BF0983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14:paraId="03758E3B" w14:textId="77777777" w:rsidTr="00A8053F">
        <w:tc>
          <w:tcPr>
            <w:tcW w:w="2263" w:type="dxa"/>
            <w:vMerge w:val="restart"/>
          </w:tcPr>
          <w:p w14:paraId="0478D184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Vertebral Fracture</w:t>
            </w:r>
          </w:p>
        </w:tc>
        <w:tc>
          <w:tcPr>
            <w:tcW w:w="1702" w:type="dxa"/>
          </w:tcPr>
          <w:p w14:paraId="2A0A7086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968" w:type="dxa"/>
          </w:tcPr>
          <w:p w14:paraId="6D8B87AA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1CE06D6F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410" w:type="dxa"/>
          </w:tcPr>
          <w:p w14:paraId="68D30BB8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14:paraId="7411C38A" w14:textId="77777777" w:rsidTr="00A8053F">
        <w:tc>
          <w:tcPr>
            <w:tcW w:w="2263" w:type="dxa"/>
            <w:vMerge/>
          </w:tcPr>
          <w:p w14:paraId="4FDE0EA0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702" w:type="dxa"/>
          </w:tcPr>
          <w:p w14:paraId="14E3FBE0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968" w:type="dxa"/>
          </w:tcPr>
          <w:p w14:paraId="09427B7F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568876AD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410" w:type="dxa"/>
          </w:tcPr>
          <w:p w14:paraId="4C3DA5E3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14:paraId="606CA5FB" w14:textId="77777777" w:rsidTr="00A8053F">
        <w:tc>
          <w:tcPr>
            <w:tcW w:w="2263" w:type="dxa"/>
            <w:vMerge/>
          </w:tcPr>
          <w:p w14:paraId="6887694F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702" w:type="dxa"/>
          </w:tcPr>
          <w:p w14:paraId="2DDFF65C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968" w:type="dxa"/>
          </w:tcPr>
          <w:p w14:paraId="03FAE82A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Glaser&lt;/Author&gt;&lt;Year&gt;2015&lt;/Year&gt;&lt;RecNum&gt;89&lt;/RecNum&gt;&lt;DisplayText&gt;&lt;style face="superscript"&gt;99&lt;/style&gt;&lt;/DisplayText&gt;&lt;record&gt;&lt;rec-number&gt;89&lt;/rec-number&gt;&lt;foreign-keys&gt;&lt;key app="EN" db-id="fvtv9d5pi5a55ae92z5v95drzxardspfsrvr" timestamp="1660738162"&gt;89&lt;/key&gt;&lt;/foreign-keys&gt;&lt;ref-type name="Journal Article"&gt;17&lt;/ref-type&gt;&lt;contributors&gt;&lt;authors&gt;&lt;author&gt;Glaser, J. B.&lt;/author&gt;&lt;author&gt;El-Haddad, H.&lt;/author&gt;&lt;/authors&gt;&lt;/contributors&gt;&lt;titles&gt;&lt;title&gt;Exploring Novel Medicare Readmission Risk Variables in Chronic Obstructive Pulmonary Disease Patients at High Risk of Readmission within 30 Days of Hospital Discharge&lt;/title&gt;&lt;secondary-title&gt;Ann Am Thorac Soc&lt;/secondary-title&gt;&lt;/titles&gt;&lt;periodical&gt;&lt;full-title&gt;Ann Am Thorac Soc&lt;/full-title&gt;&lt;/periodical&gt;&lt;pages&gt;1288-93&lt;/pages&gt;&lt;volume&gt;12&lt;/volume&gt;&lt;number&gt;9&lt;/number&gt;&lt;dates&gt;&lt;year&gt;2015&lt;/year&gt;&lt;/dates&gt;&lt;accession-num&gt;26348091&lt;/accession-num&gt;&lt;urls&gt;&lt;related-urls&gt;&lt;url&gt;https://uhn.idm.oclc.org/login?url=http://ovidsp.ovid.com/ovidweb.cgi?T=JS&amp;amp;CSC=Y&amp;amp;NEWS=N&amp;amp;PAGE=fulltext&amp;amp;D=med12&amp;amp;AN=26348091http://nt2yt7px7u.search.serialssolutions.com/?sid=OVID:Ovid+MEDLINE%28R%29+%3C2015%3E&amp;amp;genre=article&amp;amp;id=pmid:26348091&amp;amp;id=doi:10.1513%2&lt;/url&gt;&lt;/related-urls&gt;&lt;/urls&gt;&lt;electronic-resource-num&gt;https://dx.doi.org/10.1513/AnnalsATS.201504-228OC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99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4BA94456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410" w:type="dxa"/>
          </w:tcPr>
          <w:p w14:paraId="37AF701C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14:paraId="0261C661" w14:textId="77777777" w:rsidTr="00A8053F">
        <w:tc>
          <w:tcPr>
            <w:tcW w:w="13887" w:type="dxa"/>
            <w:gridSpan w:val="5"/>
            <w:shd w:val="clear" w:color="auto" w:fill="E7E6E6" w:themeFill="background2"/>
          </w:tcPr>
          <w:p w14:paraId="432876C9" w14:textId="77777777" w:rsidR="00047395" w:rsidRDefault="00047395" w:rsidP="00A8053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Hospital Care</w:t>
            </w:r>
          </w:p>
        </w:tc>
      </w:tr>
      <w:tr w:rsidR="00047395" w14:paraId="04EED001" w14:textId="77777777" w:rsidTr="00A8053F">
        <w:tc>
          <w:tcPr>
            <w:tcW w:w="2263" w:type="dxa"/>
            <w:vMerge w:val="restart"/>
          </w:tcPr>
          <w:p w14:paraId="7C04240B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Hospital Length of Stay</w:t>
            </w:r>
          </w:p>
        </w:tc>
        <w:tc>
          <w:tcPr>
            <w:tcW w:w="1702" w:type="dxa"/>
          </w:tcPr>
          <w:p w14:paraId="45E7ABAA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968" w:type="dxa"/>
          </w:tcPr>
          <w:p w14:paraId="63B1784A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nversely 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Harries&lt;/Author&gt;&lt;Year&gt;2017&lt;/Year&gt;&lt;RecNum&gt;100&lt;/RecNum&gt;&lt;DisplayText&gt;&lt;style face="superscript"&gt;110&lt;/style&gt;&lt;/DisplayText&gt;&lt;record&gt;&lt;rec-number&gt;100&lt;/rec-number&gt;&lt;foreign-keys&gt;&lt;key app="EN" db-id="fvtv9d5pi5a55ae92z5v95drzxardspfsrvr" timestamp="1660738162"&gt;100&lt;/key&gt;&lt;/foreign-keys&gt;&lt;ref-type name="Journal Article"&gt;17&lt;/ref-type&gt;&lt;contributors&gt;&lt;authors&gt;&lt;author&gt;Harries, T. H.&lt;/author&gt;&lt;author&gt;Thornton, H.&lt;/author&gt;&lt;author&gt;Crichton, S.&lt;/author&gt;&lt;author&gt;Schofield, P.&lt;/author&gt;&lt;author&gt;Gilkes, A.&lt;/author&gt;&lt;author&gt;White, P. T.&lt;/author&gt;&lt;/authors&gt;&lt;/contributors&gt;&lt;titles&gt;&lt;title&gt;Hospital readmissions for COPD: A retrospective longitudinal study&lt;/title&gt;&lt;secondary-title&gt;npj Primary Care Respiratory Medicine&lt;/secondary-title&gt;&lt;/titles&gt;&lt;periodical&gt;&lt;full-title&gt;npj Primary Care Respiratory Medicine&lt;/full-title&gt;&lt;/periodical&gt;&lt;volume&gt;27(1) (no pagination)&lt;/volume&gt;&lt;dates&gt;&lt;year&gt;2017&lt;/year&gt;&lt;/dates&gt;&lt;accession-num&gt;615727042&lt;/accession-num&gt;&lt;urls&gt;&lt;related-urls&gt;&lt;url&gt;http://www.nature.com/npjpcrm/https://uhn.idm.oclc.org/login?url=http://ovidsp.ovid.com/ovidweb.cgi?T=JS&amp;amp;CSC=Y&amp;amp;NEWS=N&amp;amp;PAGE=fulltext&amp;amp;D=emed18&amp;amp;AN=615727042http://nt2yt7px7u.search.serialssolutions.com/?sid=OVID:Embase&amp;amp;genre=article&amp;amp;id=pmid:28450741&amp;amp;id=doi:1&lt;/url&gt;&lt;/related-urls&gt;&lt;/urls&gt;&lt;electronic-resource-num&gt;http://dx.doi.org/10.1038/s41533-017-0028-8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110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2A609F6D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410" w:type="dxa"/>
          </w:tcPr>
          <w:p w14:paraId="57D0EBB1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Peng&lt;/Author&gt;&lt;Year&gt;2021&lt;/Year&gt;&lt;RecNum&gt;177&lt;/RecNum&gt;&lt;DisplayText&gt;&lt;style face="superscript"&gt;187&lt;/style&gt;&lt;/DisplayText&gt;&lt;record&gt;&lt;rec-number&gt;177&lt;/rec-number&gt;&lt;foreign-keys&gt;&lt;key app="EN" db-id="fvtv9d5pi5a55ae92z5v95drzxardspfsrvr" timestamp="1660738162"&gt;177&lt;/key&gt;&lt;/foreign-keys&gt;&lt;ref-type name="Journal Article"&gt;17&lt;/ref-type&gt;&lt;contributors&gt;&lt;authors&gt;&lt;author&gt;Peng, J.&lt;/author&gt;&lt;author&gt;Yu, Q.&lt;/author&gt;&lt;author&gt;Fan, S.&lt;/author&gt;&lt;author&gt;Chen, X.&lt;/author&gt;&lt;author&gt;Tang, R.&lt;/author&gt;&lt;author&gt;Wang, D.&lt;/author&gt;&lt;author&gt;Qi, D.&lt;/author&gt;&lt;/authors&gt;&lt;/contributors&gt;&lt;titles&gt;&lt;title&gt;High Blood Eosinophil and YKL-40 Levels, as Well as Low CXCL9 Levels, are Associated with Increased Readmission in Patients with Acute Exacerbation of Chronic Obstructive Pulmonary Disease&lt;/title&gt;&lt;secondary-title&gt;Int J Chron Obstruct Pulmon Dis&lt;/secondary-title&gt;&lt;/titles&gt;&lt;periodical&gt;&lt;full-title&gt;Int J Chron Obstruct Pulmon Dis&lt;/full-title&gt;&lt;/periodical&gt;&lt;pages&gt;795-806&lt;/pages&gt;&lt;volume&gt;16&lt;/volume&gt;&lt;dates&gt;&lt;year&gt;2021&lt;/year&gt;&lt;/dates&gt;&lt;accession-num&gt;33814903&lt;/accession-num&gt;&lt;urls&gt;&lt;related-urls&gt;&lt;url&gt;https://uhn.idm.oclc.org/login?url=http://ovidsp.ovid.com/ovidweb.cgi?T=JS&amp;amp;CSC=Y&amp;amp;NEWS=N&amp;amp;PAGE=fulltext&amp;amp;D=med19&amp;amp;AN=33814903http://nt2yt7px7u.search.serialssolutions.com/?sid=OVID:Ovid+MEDLINE%28R%29+%3C2021+to+2022%3E&amp;amp;genre=article&amp;amp;id=pmid:33814903&amp;amp;id=doi:1&lt;/url&gt;&lt;/related-urls&gt;&lt;/urls&gt;&lt;electronic-resource-num&gt;https://dx.doi.org/10.2147/COPD.S294968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187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047395" w14:paraId="4D61D583" w14:textId="77777777" w:rsidTr="00A8053F">
        <w:tc>
          <w:tcPr>
            <w:tcW w:w="2263" w:type="dxa"/>
            <w:vMerge/>
          </w:tcPr>
          <w:p w14:paraId="58AE5CA7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702" w:type="dxa"/>
          </w:tcPr>
          <w:p w14:paraId="3425458A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968" w:type="dxa"/>
          </w:tcPr>
          <w:p w14:paraId="14E994EE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Candrilli&lt;/Author&gt;&lt;Year&gt;2015&lt;/Year&gt;&lt;RecNum&gt;40&lt;/RecNum&gt;&lt;DisplayText&gt;&lt;style face="superscript"&gt;50&lt;/style&gt;&lt;/DisplayText&gt;&lt;record&gt;&lt;rec-number&gt;40&lt;/rec-number&gt;&lt;foreign-keys&gt;&lt;key app="EN" db-id="fvtv9d5pi5a55ae92z5v95drzxardspfsrvr" timestamp="1660738162"&gt;40&lt;/key&gt;&lt;/foreign-keys&gt;&lt;ref-type name="Journal Article"&gt;17&lt;/ref-type&gt;&lt;contributors&gt;&lt;authors&gt;&lt;author&gt;Candrilli, S. D.&lt;/author&gt;&lt;author&gt;Dhamane, A. D.&lt;/author&gt;&lt;author&gt;Meyers, J. L.&lt;/author&gt;&lt;author&gt;Kaila, S.&lt;/author&gt;&lt;/authors&gt;&lt;/contributors&gt;&lt;titles&gt;&lt;title&gt;Factors associated with inpatient readmission among managed care enrollees with COPD&lt;/title&gt;&lt;secondary-title&gt;Hospital practice (1995)&lt;/secondary-title&gt;&lt;/titles&gt;&lt;periodical&gt;&lt;full-title&gt;Hospital practice (1995)&lt;/full-title&gt;&lt;/periodical&gt;&lt;pages&gt;199-207&lt;/pages&gt;&lt;volume&gt;43(4)&lt;/volume&gt;&lt;dates&gt;&lt;year&gt;2015&lt;/year&gt;&lt;/dates&gt;&lt;accession-num&gt;607635909&lt;/accession-num&gt;&lt;urls&gt;&lt;related-urls&gt;&lt;url&gt;https://uhn.idm.oclc.org/login?url=http://ovidsp.ovid.com/ovidweb.cgi?T=JS&amp;amp;CSC=Y&amp;amp;NEWS=N&amp;amp;PAGE=fulltext&amp;amp;D=emed16&amp;amp;AN=607635909http://nt2yt7px7u.search.serialssolutions.com/?sid=OVID:Embase&amp;amp;genre=article&amp;amp;id=pmid:26357878&amp;amp;id=doi:10.1080%2F21548331.2015.1085797&lt;/url&gt;&lt;/related-urls&gt;&lt;/urls&gt;&lt;electronic-resource-num&gt;http://dx.doi.org/10.1080/21548331.2015.1085797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50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6003211C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 w:rsidRPr="00DA3F81">
              <w:rPr>
                <w:rFonts w:ascii="Times New Roman" w:hAnsi="Times New Roman" w:cs="Times New Roman"/>
              </w:rPr>
              <w:t>Correlated</w:t>
            </w:r>
            <w:r w:rsidRPr="00DA3F81">
              <w:rPr>
                <w:rFonts w:ascii="Times New Roman" w:hAnsi="Times New Roman" w:cs="Times New Roman"/>
              </w:rPr>
              <w:fldChar w:fldCharType="begin">
                <w:fldData xml:space="preserve">PEVuZE5vdGU+PENpdGU+PEF1dGhvcj5DYW5kcmlsbGk8L0F1dGhvcj48WWVhcj4yMDE1PC9ZZWFy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DYW5kcmlsbGk8L0F1dGhvcj48WWVhcj4yMDE1PC9ZZWFy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 w:rsidRPr="00DA3F81">
              <w:rPr>
                <w:rFonts w:ascii="Times New Roman" w:hAnsi="Times New Roman" w:cs="Times New Roman"/>
              </w:rPr>
            </w:r>
            <w:r w:rsidRPr="00DA3F81"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50,110</w:t>
            </w:r>
            <w:r w:rsidRPr="00DA3F81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410" w:type="dxa"/>
          </w:tcPr>
          <w:p w14:paraId="731A2747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14:paraId="55E44266" w14:textId="77777777" w:rsidTr="00A8053F">
        <w:tc>
          <w:tcPr>
            <w:tcW w:w="2263" w:type="dxa"/>
            <w:vMerge/>
          </w:tcPr>
          <w:p w14:paraId="3D48F335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702" w:type="dxa"/>
          </w:tcPr>
          <w:p w14:paraId="32A7125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968" w:type="dxa"/>
          </w:tcPr>
          <w:p w14:paraId="4E769401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3618B764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410" w:type="dxa"/>
          </w:tcPr>
          <w:p w14:paraId="6D4046AD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14:paraId="25FD0F83" w14:textId="77777777" w:rsidTr="00A8053F">
        <w:tc>
          <w:tcPr>
            <w:tcW w:w="2263" w:type="dxa"/>
            <w:vMerge w:val="restart"/>
          </w:tcPr>
          <w:p w14:paraId="30D41E18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ntubation</w:t>
            </w:r>
          </w:p>
        </w:tc>
        <w:tc>
          <w:tcPr>
            <w:tcW w:w="1702" w:type="dxa"/>
          </w:tcPr>
          <w:p w14:paraId="54934CCB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968" w:type="dxa"/>
          </w:tcPr>
          <w:p w14:paraId="31F5EBED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nversely 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Buhr&lt;/Author&gt;&lt;Year&gt;2020&lt;/Year&gt;&lt;RecNum&gt;38&lt;/RecNum&gt;&lt;DisplayText&gt;&lt;style face="superscript"&gt;48&lt;/style&gt;&lt;/DisplayText&gt;&lt;record&gt;&lt;rec-number&gt;38&lt;/rec-number&gt;&lt;foreign-keys&gt;&lt;key app="EN" db-id="fvtv9d5pi5a55ae92z5v95drzxardspfsrvr" timestamp="1660738162"&gt;38&lt;/key&gt;&lt;/foreign-keys&gt;&lt;ref-type name="Journal Article"&gt;17&lt;/ref-type&gt;&lt;contributors&gt;&lt;authors&gt;&lt;author&gt;Buhr, R. G.&lt;/author&gt;&lt;author&gt;Jackson, N. J.&lt;/author&gt;&lt;author&gt;Dubinett, S. M.&lt;/author&gt;&lt;author&gt;Kominski, G. F.&lt;/author&gt;&lt;author&gt;Mangione, C. M.&lt;/author&gt;&lt;author&gt;Ong, M. K.&lt;/author&gt;&lt;/authors&gt;&lt;/contributors&gt;&lt;titles&gt;&lt;title&gt;Factors associated with differential readmission diagnoses following acute exacerbations of chronic obstructive pulmonary disease&lt;/title&gt;&lt;secondary-title&gt;Journal of Hospital Medicine&lt;/secondary-title&gt;&lt;/titles&gt;&lt;periodical&gt;&lt;full-title&gt;Journal of Hospital Medicine&lt;/full-title&gt;&lt;/periodical&gt;&lt;pages&gt;219-227&lt;/pages&gt;&lt;volume&gt;15(4)&lt;/volume&gt;&lt;dates&gt;&lt;year&gt;2020&lt;/year&gt;&lt;/dates&gt;&lt;accession-num&gt;2006114143&lt;/accession-num&gt;&lt;urls&gt;&lt;related-urls&gt;&lt;url&gt;https://mdedge-files-live.s3.us-east-2.amazonaws.com/files/s3fs-public/issues/articles/jhm01503219.pdfhttps://uhn.idm.oclc.org/login?url=http://ovidsp.ovid.com/ovidweb.cgi?T=JS&amp;amp;CSC=Y&amp;amp;NEWS=N&amp;amp;PAGE=fulltext&amp;amp;D=emed21&amp;amp;AN=2006114143http://nt2yt7px7u.search.seri&lt;/url&gt;&lt;/related-urls&gt;&lt;/urls&gt;&lt;electronic-resource-num&gt;http://dx.doi.org/10.12788/jhm.3367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48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4268B751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410" w:type="dxa"/>
          </w:tcPr>
          <w:p w14:paraId="464D7E8F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14:paraId="2D8CC487" w14:textId="77777777" w:rsidTr="00A8053F">
        <w:tc>
          <w:tcPr>
            <w:tcW w:w="2263" w:type="dxa"/>
            <w:vMerge/>
          </w:tcPr>
          <w:p w14:paraId="7848ED14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702" w:type="dxa"/>
          </w:tcPr>
          <w:p w14:paraId="20BC05F6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968" w:type="dxa"/>
          </w:tcPr>
          <w:p w14:paraId="683D8535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1B2C301A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410" w:type="dxa"/>
          </w:tcPr>
          <w:p w14:paraId="093E13DD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14:paraId="51B85B8A" w14:textId="77777777" w:rsidTr="00A8053F">
        <w:tc>
          <w:tcPr>
            <w:tcW w:w="2263" w:type="dxa"/>
            <w:vMerge/>
          </w:tcPr>
          <w:p w14:paraId="0C5C2E36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702" w:type="dxa"/>
          </w:tcPr>
          <w:p w14:paraId="476585D0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968" w:type="dxa"/>
          </w:tcPr>
          <w:p w14:paraId="1CCB5F3F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4111AFD4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410" w:type="dxa"/>
          </w:tcPr>
          <w:p w14:paraId="5E933DD7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14:paraId="72B1ED10" w14:textId="77777777" w:rsidTr="00A8053F">
        <w:tc>
          <w:tcPr>
            <w:tcW w:w="2263" w:type="dxa"/>
            <w:vMerge w:val="restart"/>
          </w:tcPr>
          <w:p w14:paraId="289C8F55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on-Invasive Ventilation</w:t>
            </w:r>
          </w:p>
        </w:tc>
        <w:tc>
          <w:tcPr>
            <w:tcW w:w="1702" w:type="dxa"/>
          </w:tcPr>
          <w:p w14:paraId="19336D53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968" w:type="dxa"/>
          </w:tcPr>
          <w:p w14:paraId="64F5BA87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4201C1C8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410" w:type="dxa"/>
          </w:tcPr>
          <w:p w14:paraId="5873EF58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14:paraId="45E95521" w14:textId="77777777" w:rsidTr="00A8053F">
        <w:tc>
          <w:tcPr>
            <w:tcW w:w="2263" w:type="dxa"/>
            <w:vMerge/>
          </w:tcPr>
          <w:p w14:paraId="2EE086CF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702" w:type="dxa"/>
          </w:tcPr>
          <w:p w14:paraId="76A080BF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968" w:type="dxa"/>
          </w:tcPr>
          <w:p w14:paraId="06781F85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Buhr&lt;/Author&gt;&lt;Year&gt;2020&lt;/Year&gt;&lt;RecNum&gt;38&lt;/RecNum&gt;&lt;DisplayText&gt;&lt;style face="superscript"&gt;48&lt;/style&gt;&lt;/DisplayText&gt;&lt;record&gt;&lt;rec-number&gt;38&lt;/rec-number&gt;&lt;foreign-keys&gt;&lt;key app="EN" db-id="fvtv9d5pi5a55ae92z5v95drzxardspfsrvr" timestamp="1660738162"&gt;38&lt;/key&gt;&lt;/foreign-keys&gt;&lt;ref-type name="Journal Article"&gt;17&lt;/ref-type&gt;&lt;contributors&gt;&lt;authors&gt;&lt;author&gt;Buhr, R. G.&lt;/author&gt;&lt;author&gt;Jackson, N. J.&lt;/author&gt;&lt;author&gt;Dubinett, S. M.&lt;/author&gt;&lt;author&gt;Kominski, G. F.&lt;/author&gt;&lt;author&gt;Mangione, C. M.&lt;/author&gt;&lt;author&gt;Ong, M. K.&lt;/author&gt;&lt;/authors&gt;&lt;/contributors&gt;&lt;titles&gt;&lt;title&gt;Factors associated with differential readmission diagnoses following acute exacerbations of chronic obstructive pulmonary disease&lt;/title&gt;&lt;secondary-title&gt;Journal of Hospital Medicine&lt;/secondary-title&gt;&lt;/titles&gt;&lt;periodical&gt;&lt;full-title&gt;Journal of Hospital Medicine&lt;/full-title&gt;&lt;/periodical&gt;&lt;pages&gt;219-227&lt;/pages&gt;&lt;volume&gt;15(4)&lt;/volume&gt;&lt;dates&gt;&lt;year&gt;2020&lt;/year&gt;&lt;/dates&gt;&lt;accession-num&gt;2006114143&lt;/accession-num&gt;&lt;urls&gt;&lt;related-urls&gt;&lt;url&gt;https://mdedge-files-live.s3.us-east-2.amazonaws.com/files/s3fs-public/issues/articles/jhm01503219.pdfhttps://uhn.idm.oclc.org/login?url=http://ovidsp.ovid.com/ovidweb.cgi?T=JS&amp;amp;CSC=Y&amp;amp;NEWS=N&amp;amp;PAGE=fulltext&amp;amp;D=emed21&amp;amp;AN=2006114143http://nt2yt7px7u.search.seri&lt;/url&gt;&lt;/related-urls&gt;&lt;/urls&gt;&lt;electronic-resource-num&gt;http://dx.doi.org/10.12788/jhm.3367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48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495DD5CE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410" w:type="dxa"/>
          </w:tcPr>
          <w:p w14:paraId="2FE02B49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14:paraId="62226886" w14:textId="77777777" w:rsidTr="00A8053F">
        <w:tc>
          <w:tcPr>
            <w:tcW w:w="2263" w:type="dxa"/>
            <w:vMerge/>
          </w:tcPr>
          <w:p w14:paraId="2373A304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702" w:type="dxa"/>
          </w:tcPr>
          <w:p w14:paraId="264183A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968" w:type="dxa"/>
          </w:tcPr>
          <w:p w14:paraId="3A6393A7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1924312E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410" w:type="dxa"/>
          </w:tcPr>
          <w:p w14:paraId="1C7F7E71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14:paraId="69BD49DE" w14:textId="77777777" w:rsidTr="00A8053F">
        <w:tc>
          <w:tcPr>
            <w:tcW w:w="13887" w:type="dxa"/>
            <w:gridSpan w:val="5"/>
            <w:shd w:val="clear" w:color="auto" w:fill="E7E6E6" w:themeFill="background2"/>
          </w:tcPr>
          <w:p w14:paraId="5D10D4B7" w14:textId="77777777" w:rsidR="00047395" w:rsidRDefault="00047395" w:rsidP="00A8053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nvestigations</w:t>
            </w:r>
          </w:p>
        </w:tc>
      </w:tr>
      <w:tr w:rsidR="00047395" w14:paraId="5DCF6953" w14:textId="77777777" w:rsidTr="00A8053F">
        <w:tc>
          <w:tcPr>
            <w:tcW w:w="2263" w:type="dxa"/>
            <w:vMerge w:val="restart"/>
          </w:tcPr>
          <w:p w14:paraId="1DC7BE3D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-Reactive Protein at Discharge &gt;= 7.6 mg/L</w:t>
            </w:r>
          </w:p>
        </w:tc>
        <w:tc>
          <w:tcPr>
            <w:tcW w:w="1702" w:type="dxa"/>
          </w:tcPr>
          <w:p w14:paraId="12D9F5EA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968" w:type="dxa"/>
          </w:tcPr>
          <w:p w14:paraId="4EBBDDFC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Crisafulli&lt;/Author&gt;&lt;Year&gt;2015&lt;/Year&gt;&lt;RecNum&gt;60&lt;/RecNum&gt;&lt;DisplayText&gt;&lt;style face="superscript"&gt;70&lt;/style&gt;&lt;/DisplayText&gt;&lt;record&gt;&lt;rec-number&gt;60&lt;/rec-number&gt;&lt;foreign-keys&gt;&lt;key app="EN" db-id="fvtv9d5pi5a55ae92z5v95drzxardspfsrvr" timestamp="1660738162"&gt;60&lt;/key&gt;&lt;/foreign-keys&gt;&lt;ref-type name="Journal Article"&gt;17&lt;/ref-type&gt;&lt;contributors&gt;&lt;authors&gt;&lt;author&gt;Crisafulli, E.&lt;/author&gt;&lt;author&gt;Torres, A.&lt;/author&gt;&lt;author&gt;Huerta, A.&lt;/author&gt;&lt;author&gt;Mendez, R.&lt;/author&gt;&lt;author&gt;Guerrero, M.&lt;/author&gt;&lt;author&gt;Martinez, R.&lt;/author&gt;&lt;author&gt;Liapikou, A.&lt;/author&gt;&lt;author&gt;Soler, N.&lt;/author&gt;&lt;author&gt;Sethi, S.&lt;/author&gt;&lt;author&gt;Menendez, R.&lt;/author&gt;&lt;/authors&gt;&lt;/contributors&gt;&lt;titles&gt;&lt;title&gt;C-reactive protein at discharge, diabetes mellitus and &amp;gt;=1 hospitalization during previous year predict early readmission in patients with acute exacerbation of chronic obstructive pulmonary disease&lt;/title&gt;&lt;secondary-title&gt;COPD: Journal of Chronic Obstructive Pulmonary Disease&lt;/secondary-title&gt;&lt;/titles&gt;&lt;periodical&gt;&lt;full-title&gt;COPD: Journal of Chronic Obstructive Pulmonary Disease&lt;/full-title&gt;&lt;/periodical&gt;&lt;pages&gt;311-320&lt;/pages&gt;&lt;volume&gt;12(3)&lt;/volume&gt;&lt;dates&gt;&lt;year&gt;2015&lt;/year&gt;&lt;/dates&gt;&lt;accession-num&gt;605029493&lt;/accession-num&gt;&lt;urls&gt;&lt;related-urls&gt;&lt;url&gt;http://www.tandfonline.com/loi/icop20https://uhn.idm.oclc.org/login?url=http://ovidsp.ovid.com/ovidweb.cgi?T=JS&amp;amp;CSC=Y&amp;amp;NEWS=N&amp;amp;PAGE=fulltext&amp;amp;D=emed16&amp;amp;AN=605029493http://nt2yt7px7u.search.serialssolutions.com/?sid=OVID:Embase&amp;amp;genre=article&amp;amp;id=pmid:25279441&amp;amp;i&lt;/url&gt;&lt;/related-urls&gt;&lt;/urls&gt;&lt;electronic-resource-num&gt;http://dx.doi.org/10.3109/15412555.2014.933954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70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183FED6F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410" w:type="dxa"/>
          </w:tcPr>
          <w:p w14:paraId="6784697A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14:paraId="2371E1E3" w14:textId="77777777" w:rsidTr="00A8053F">
        <w:tc>
          <w:tcPr>
            <w:tcW w:w="2263" w:type="dxa"/>
            <w:vMerge/>
          </w:tcPr>
          <w:p w14:paraId="79088697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702" w:type="dxa"/>
          </w:tcPr>
          <w:p w14:paraId="57204F35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968" w:type="dxa"/>
          </w:tcPr>
          <w:p w14:paraId="0D8B83F1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3C51664E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410" w:type="dxa"/>
          </w:tcPr>
          <w:p w14:paraId="19CE8931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14:paraId="601F3337" w14:textId="77777777" w:rsidTr="00A8053F">
        <w:tc>
          <w:tcPr>
            <w:tcW w:w="2263" w:type="dxa"/>
            <w:vMerge/>
          </w:tcPr>
          <w:p w14:paraId="62F38712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702" w:type="dxa"/>
          </w:tcPr>
          <w:p w14:paraId="3391B3ED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968" w:type="dxa"/>
          </w:tcPr>
          <w:p w14:paraId="77B064A2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45119D60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410" w:type="dxa"/>
          </w:tcPr>
          <w:p w14:paraId="4FCF55E6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14:paraId="52C5BCA0" w14:textId="77777777" w:rsidTr="00A8053F">
        <w:tc>
          <w:tcPr>
            <w:tcW w:w="2263" w:type="dxa"/>
            <w:vMerge w:val="restart"/>
          </w:tcPr>
          <w:p w14:paraId="27FCBCF1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Eosinophil Count</w:t>
            </w:r>
          </w:p>
        </w:tc>
        <w:tc>
          <w:tcPr>
            <w:tcW w:w="1702" w:type="dxa"/>
          </w:tcPr>
          <w:p w14:paraId="25E93BF9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968" w:type="dxa"/>
          </w:tcPr>
          <w:p w14:paraId="7FAE91CD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Hegewald&lt;/Author&gt;&lt;Year&gt;2020&lt;/Year&gt;&lt;RecNum&gt;104&lt;/RecNum&gt;&lt;DisplayText&gt;&lt;style face="superscript"&gt;114&lt;/style&gt;&lt;/DisplayText&gt;&lt;record&gt;&lt;rec-number&gt;104&lt;/rec-number&gt;&lt;foreign-keys&gt;&lt;key app="EN" db-id="fvtv9d5pi5a55ae92z5v95drzxardspfsrvr" timestamp="1660738162"&gt;104&lt;/key&gt;&lt;/foreign-keys&gt;&lt;ref-type name="Journal Article"&gt;17&lt;/ref-type&gt;&lt;contributors&gt;&lt;authors&gt;&lt;author&gt;Hegewald, M. J.&lt;/author&gt;&lt;author&gt;Horne, B. D.&lt;/author&gt;&lt;author&gt;Trudo, F.&lt;/author&gt;&lt;author&gt;Kreindler, J. L.&lt;/author&gt;&lt;author&gt;Chung, Y.&lt;/author&gt;&lt;author&gt;Rea, S.&lt;/author&gt;&lt;author&gt;Blagev, D. P.&lt;/author&gt;&lt;/authors&gt;&lt;/contributors&gt;&lt;titles&gt;&lt;title&gt;Blood Eosinophil Count and Hospital Readmission in Patients with Acute Exacerbation of Chronic Obstructive Pulmonary Disease&lt;/title&gt;&lt;secondary-title&gt;Int J Chron Obstruct Pulmon Dis&lt;/secondary-title&gt;&lt;/titles&gt;&lt;periodical&gt;&lt;full-title&gt;Int J Chron Obstruct Pulmon Dis&lt;/full-title&gt;&lt;/periodical&gt;&lt;pages&gt;2629-2641&lt;/pages&gt;&lt;volume&gt;15&lt;/volume&gt;&lt;dates&gt;&lt;year&gt;2020&lt;/year&gt;&lt;/dates&gt;&lt;accession-num&gt;33122901&lt;/accession-num&gt;&lt;urls&gt;&lt;related-urls&gt;&lt;url&gt;https://uhn.idm.oclc.org/login?url=http://ovidsp.ovid.com/ovidweb.cgi?T=JS&amp;amp;CSC=Y&amp;amp;NEWS=N&amp;amp;PAGE=fulltext&amp;amp;D=med18&amp;amp;AN=33122901http://nt2yt7px7u.search.serialssolutions.com/?sid=OVID:Ovid+MEDLINE%28R%29+%3C2020+to+2021%3E&amp;amp;genre=article&amp;amp;id=pmid:33122901&amp;amp;id=doi:1&lt;/url&gt;&lt;/related-urls&gt;&lt;/urls&gt;&lt;electronic-resource-num&gt;https://dx.doi.org/10.2147/COPD.S251115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114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671C5736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410" w:type="dxa"/>
          </w:tcPr>
          <w:p w14:paraId="454AA8A1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Hasegawa&lt;/Author&gt;&lt;Year&gt;2016&lt;/Year&gt;&lt;RecNum&gt;102&lt;/RecNum&gt;&lt;DisplayText&gt;&lt;style face="superscript"&gt;112&lt;/style&gt;&lt;/DisplayText&gt;&lt;record&gt;&lt;rec-number&gt;102&lt;/rec-number&gt;&lt;foreign-keys&gt;&lt;key app="EN" db-id="fvtv9d5pi5a55ae92z5v95drzxardspfsrvr" timestamp="1660738162"&gt;102&lt;/key&gt;&lt;/foreign-keys&gt;&lt;ref-type name="Journal Article"&gt;17&lt;/ref-type&gt;&lt;contributors&gt;&lt;authors&gt;&lt;author&gt;Hasegawa, K.&lt;/author&gt;&lt;author&gt;Camargo, C. A.&lt;/author&gt;&lt;/authors&gt;&lt;/contributors&gt;&lt;titles&gt;&lt;title&gt;Prevalence of blood eosinophilia in hospitalized patients with acute exacerbation of COPD&lt;/title&gt;&lt;secondary-title&gt;Respirology&lt;/secondary-title&gt;&lt;/titles&gt;&lt;periodical&gt;&lt;full-title&gt;Respirology&lt;/full-title&gt;&lt;/periodical&gt;&lt;pages&gt;761-764&lt;/pages&gt;&lt;volume&gt;21(4)&lt;/volume&gt;&lt;dates&gt;&lt;year&gt;2016&lt;/year&gt;&lt;/dates&gt;&lt;accession-num&gt;607481908&lt;/accession-num&gt;&lt;urls&gt;&lt;related-urls&gt;&lt;url&gt;http://www.blackwell-science.com/reshttps://uhn.idm.oclc.org/login?url=http://ovidsp.ovid.com/ovidweb.cgi?T=JS&amp;amp;CSC=Y&amp;amp;NEWS=N&amp;amp;PAGE=fulltext&amp;amp;D=emed17&amp;amp;AN=607481908http://nt2yt7px7u.search.serialssolutions.com/?sid=OVID:Embase&amp;amp;genre=article&amp;amp;id=pmid:&amp;amp;id=doi:10.&lt;/url&gt;&lt;/related-urls&gt;&lt;/urls&gt;&lt;electronic-resource-num&gt;http://dx.doi.org/10.1111/resp.12724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112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  <w:p w14:paraId="5C34058C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nversely 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Li&lt;/Author&gt;&lt;Year&gt;2020&lt;/Year&gt;&lt;RecNum&gt;146&lt;/RecNum&gt;&lt;DisplayText&gt;&lt;style face="superscript"&gt;156&lt;/style&gt;&lt;/DisplayText&gt;&lt;record&gt;&lt;rec-number&gt;146&lt;/rec-number&gt;&lt;foreign-keys&gt;&lt;key app="EN" db-id="fvtv9d5pi5a55ae92z5v95drzxardspfsrvr" timestamp="1660738162"&gt;146&lt;/key&gt;&lt;/foreign-keys&gt;&lt;ref-type name="Journal Article"&gt;17&lt;/ref-type&gt;&lt;contributors&gt;&lt;authors&gt;&lt;author&gt;Li, T.&lt;/author&gt;&lt;author&gt;Gao, L.&lt;/author&gt;&lt;author&gt;Ma, H. X.&lt;/author&gt;&lt;author&gt;Wei, Y. Y.&lt;/author&gt;&lt;author&gt;Liu, Y. H.&lt;/author&gt;&lt;author&gt;Qin, K. R.&lt;/author&gt;&lt;author&gt;Wang, W. T.&lt;/author&gt;&lt;author&gt;Wang, H. L.&lt;/author&gt;&lt;author&gt;Pang, M.&lt;/author&gt;&lt;/authors&gt;&lt;/contributors&gt;&lt;titles&gt;&lt;title&gt;Clinical value of IL-13 and ECP in the serum and sputum of eosinophilic AECOPD patients&lt;/title&gt;&lt;secondary-title&gt;Experimental Biology and Medicine&lt;/secondary-title&gt;&lt;/titles&gt;&lt;periodical&gt;&lt;full-title&gt;Experimental Biology and Medicine&lt;/full-title&gt;&lt;/periodical&gt;&lt;pages&gt;1290-1298&lt;/pages&gt;&lt;volume&gt;245(14)&lt;/volume&gt;&lt;dates&gt;&lt;year&gt;2020&lt;/year&gt;&lt;/dates&gt;&lt;accession-num&gt;2005154574&lt;/accession-num&gt;&lt;urls&gt;&lt;related-urls&gt;&lt;url&gt;http://www.uk.sagepub.com/journals/Journal202180https://uhn.idm.oclc.org/login?url=http://ovidsp.ovid.com/ovidweb.cgi?T=JS&amp;amp;CSC=Y&amp;amp;NEWS=N&amp;amp;PAGE=fulltext&amp;amp;D=emed22&amp;amp;AN=2005154574http://nt2yt7px7u.search.serialssolutions.com/?sid=OVID:Embase&amp;amp;genre=article&amp;amp;id=pmi&lt;/url&gt;&lt;/related-urls&gt;&lt;/urls&gt;&lt;electronic-resource-num&gt;https://dx.doi.org/10.1177/1535370220931765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156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047395" w14:paraId="5F85B48F" w14:textId="77777777" w:rsidTr="00A8053F">
        <w:tc>
          <w:tcPr>
            <w:tcW w:w="2263" w:type="dxa"/>
            <w:vMerge/>
          </w:tcPr>
          <w:p w14:paraId="06E22E21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702" w:type="dxa"/>
          </w:tcPr>
          <w:p w14:paraId="2E105FF6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968" w:type="dxa"/>
          </w:tcPr>
          <w:p w14:paraId="453E2E25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XdTwvQXV0aG9yPjxZZWFyPjIwMjA8L1llYXI+PFJlY051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XdTwvQXV0aG9yPjxZZWFyPjIwMjA8L1llYXI+PFJlY051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820B9D">
              <w:rPr>
                <w:rFonts w:ascii="Times New Roman" w:hAnsi="Times New Roman" w:cs="Times New Roman"/>
                <w:noProof/>
                <w:vertAlign w:val="superscript"/>
              </w:rPr>
              <w:t>114,245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7D7D09BE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Hegewald&lt;/Author&gt;&lt;Year&gt;2020&lt;/Year&gt;&lt;RecNum&gt;104&lt;/RecNum&gt;&lt;DisplayText&gt;&lt;style face="superscript"&gt;114&lt;/style&gt;&lt;/DisplayText&gt;&lt;record&gt;&lt;rec-number&gt;104&lt;/rec-number&gt;&lt;foreign-keys&gt;&lt;key app="EN" db-id="fvtv9d5pi5a55ae92z5v95drzxardspfsrvr" timestamp="1660738162"&gt;104&lt;/key&gt;&lt;/foreign-keys&gt;&lt;ref-type name="Journal Article"&gt;17&lt;/ref-type&gt;&lt;contributors&gt;&lt;authors&gt;&lt;author&gt;Hegewald, M. J.&lt;/author&gt;&lt;author&gt;Horne, B. D.&lt;/author&gt;&lt;author&gt;Trudo, F.&lt;/author&gt;&lt;author&gt;Kreindler, J. L.&lt;/author&gt;&lt;author&gt;Chung, Y.&lt;/author&gt;&lt;author&gt;Rea, S.&lt;/author&gt;&lt;author&gt;Blagev, D. P.&lt;/author&gt;&lt;/authors&gt;&lt;/contributors&gt;&lt;titles&gt;&lt;title&gt;Blood Eosinophil Count and Hospital Readmission in Patients with Acute Exacerbation of Chronic Obstructive Pulmonary Disease&lt;/title&gt;&lt;secondary-title&gt;Int J Chron Obstruct Pulmon Dis&lt;/secondary-title&gt;&lt;/titles&gt;&lt;periodical&gt;&lt;full-title&gt;Int J Chron Obstruct Pulmon Dis&lt;/full-title&gt;&lt;/periodical&gt;&lt;pages&gt;2629-2641&lt;/pages&gt;&lt;volume&gt;15&lt;/volume&gt;&lt;dates&gt;&lt;year&gt;2020&lt;/year&gt;&lt;/dates&gt;&lt;accession-num&gt;33122901&lt;/accession-num&gt;&lt;urls&gt;&lt;related-urls&gt;&lt;url&gt;https://uhn.idm.oclc.org/login?url=http://ovidsp.ovid.com/ovidweb.cgi?T=JS&amp;amp;CSC=Y&amp;amp;NEWS=N&amp;amp;PAGE=fulltext&amp;amp;D=med18&amp;amp;AN=33122901http://nt2yt7px7u.search.serialssolutions.com/?sid=OVID:Ovid+MEDLINE%28R%29+%3C2020+to+2021%3E&amp;amp;genre=article&amp;amp;id=pmid:33122901&amp;amp;id=doi:1&lt;/url&gt;&lt;/related-urls&gt;&lt;/urls&gt;&lt;electronic-resource-num&gt;https://dx.doi.org/10.2147/COPD.S251115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820B9D">
              <w:rPr>
                <w:rFonts w:ascii="Times New Roman" w:hAnsi="Times New Roman" w:cs="Times New Roman"/>
                <w:noProof/>
                <w:vertAlign w:val="superscript"/>
              </w:rPr>
              <w:t>114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  <w:p w14:paraId="40EBC917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lastRenderedPageBreak/>
              <w:t>Inversely 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Kerkhof&lt;/Author&gt;&lt;Year&gt;2020&lt;/Year&gt;&lt;RecNum&gt;125&lt;/RecNum&gt;&lt;DisplayText&gt;&lt;style face="superscript"&gt;135&lt;/style&gt;&lt;/DisplayText&gt;&lt;record&gt;&lt;rec-number&gt;125&lt;/rec-number&gt;&lt;foreign-keys&gt;&lt;key app="EN" db-id="fvtv9d5pi5a55ae92z5v95drzxardspfsrvr" timestamp="1660738162"&gt;125&lt;/key&gt;&lt;/foreign-keys&gt;&lt;ref-type name="Journal Article"&gt;17&lt;/ref-type&gt;&lt;contributors&gt;&lt;authors&gt;&lt;author&gt;Kerkhof, M.&lt;/author&gt;&lt;author&gt;Chaudhry, I.&lt;/author&gt;&lt;author&gt;Pavord, I. D.&lt;/author&gt;&lt;author&gt;Miravitlles, M.&lt;/author&gt;&lt;author&gt;Rhee, C. K.&lt;/author&gt;&lt;author&gt;Halpin, D. M. G.&lt;/author&gt;&lt;author&gt;Usmani, O. S.&lt;/author&gt;&lt;author&gt;Jones, R.&lt;/author&gt;&lt;author&gt;Kocks, J.&lt;/author&gt;&lt;author&gt;Alacqua, M.&lt;/author&gt;&lt;author&gt;Morris, T.&lt;/author&gt;&lt;author&gt;Kaplan, A.&lt;/author&gt;&lt;author&gt;Price, D. B.&lt;/author&gt;&lt;/authors&gt;&lt;/contributors&gt;&lt;titles&gt;&lt;title&gt;Blood eosinophil count predicts treatment failure and hospital readmission for copd&lt;/title&gt;&lt;secondary-title&gt;ERJ Open Research&lt;/secondary-title&gt;&lt;/titles&gt;&lt;periodical&gt;&lt;full-title&gt;ERJ Open Research&lt;/full-title&gt;&lt;/periodical&gt;&lt;pages&gt;1-12&lt;/pages&gt;&lt;volume&gt;6(4)&lt;/volume&gt;&lt;dates&gt;&lt;year&gt;2020&lt;/year&gt;&lt;/dates&gt;&lt;accession-num&gt;2005604379&lt;/accession-num&gt;&lt;urls&gt;&lt;related-urls&gt;&lt;url&gt;https://openres.ersjournals.com/content/erjor/6/4/00188-2020.full.pdfhttps://uhn.idm.oclc.org/login?url=http://ovidsp.ovid.com/ovidweb.cgi?T=JS&amp;amp;CSC=Y&amp;amp;NEWS=N&amp;amp;PAGE=fulltext&amp;amp;D=emexa&amp;amp;AN=2005604379http://nt2yt7px7u.search.serialssolutions.com/?sid=OVID:Embase&amp;amp;&lt;/url&gt;&lt;/related-urls&gt;&lt;/urls&gt;&lt;electronic-resource-num&gt;http://dx.doi.org/10.1183/23120541.00188-2020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820B9D">
              <w:rPr>
                <w:rFonts w:ascii="Times New Roman" w:hAnsi="Times New Roman" w:cs="Times New Roman"/>
                <w:noProof/>
                <w:vertAlign w:val="superscript"/>
              </w:rPr>
              <w:t>135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410" w:type="dxa"/>
          </w:tcPr>
          <w:p w14:paraId="308E55FE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lastRenderedPageBreak/>
              <w:t>Correlated</w: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Db3VpbGxhcmQ8L0F1dGhvcj48WWVhcj4yMDE3PC9ZZWFy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Db3VpbGxhcmQ8L0F1dGhvcj48WWVhcj4yMDE3PC9ZZWFy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36,65,114,187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047395" w14:paraId="1F967F97" w14:textId="77777777" w:rsidTr="00A8053F">
        <w:tc>
          <w:tcPr>
            <w:tcW w:w="2263" w:type="dxa"/>
            <w:vMerge/>
          </w:tcPr>
          <w:p w14:paraId="276CB023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702" w:type="dxa"/>
          </w:tcPr>
          <w:p w14:paraId="0FADEE8F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968" w:type="dxa"/>
          </w:tcPr>
          <w:p w14:paraId="1EA58E23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504A924E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410" w:type="dxa"/>
          </w:tcPr>
          <w:p w14:paraId="57DBA003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14:paraId="7772925A" w14:textId="77777777" w:rsidTr="00A8053F">
        <w:tc>
          <w:tcPr>
            <w:tcW w:w="2263" w:type="dxa"/>
            <w:vMerge w:val="restart"/>
          </w:tcPr>
          <w:p w14:paraId="6BA977EE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FEV1</w:t>
            </w:r>
          </w:p>
        </w:tc>
        <w:tc>
          <w:tcPr>
            <w:tcW w:w="1702" w:type="dxa"/>
          </w:tcPr>
          <w:p w14:paraId="5F6AC884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968" w:type="dxa"/>
          </w:tcPr>
          <w:p w14:paraId="1E9B4EE4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472E39A0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410" w:type="dxa"/>
          </w:tcPr>
          <w:p w14:paraId="53657CD3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14:paraId="36F68AB6" w14:textId="77777777" w:rsidTr="00A8053F">
        <w:tc>
          <w:tcPr>
            <w:tcW w:w="2263" w:type="dxa"/>
            <w:vMerge/>
          </w:tcPr>
          <w:p w14:paraId="01656F86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702" w:type="dxa"/>
          </w:tcPr>
          <w:p w14:paraId="2B741FA7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968" w:type="dxa"/>
          </w:tcPr>
          <w:p w14:paraId="20EF1772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nversely 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Bartels&lt;/Author&gt;&lt;Year&gt;2018&lt;/Year&gt;&lt;RecNum&gt;24&lt;/RecNum&gt;&lt;DisplayText&gt;&lt;style face="superscript"&gt;34&lt;/style&gt;&lt;/DisplayText&gt;&lt;record&gt;&lt;rec-number&gt;24&lt;/rec-number&gt;&lt;foreign-keys&gt;&lt;key app="EN" db-id="fvtv9d5pi5a55ae92z5v95drzxardspfsrvr" timestamp="1660738162"&gt;24&lt;/key&gt;&lt;/foreign-keys&gt;&lt;ref-type name="Journal Article"&gt;17&lt;/ref-type&gt;&lt;contributors&gt;&lt;authors&gt;&lt;author&gt;Bartels, W.&lt;/author&gt;&lt;author&gt;Adamson, S.&lt;/author&gt;&lt;author&gt;Leung, L.&lt;/author&gt;&lt;author&gt;Sin, D. D.&lt;/author&gt;&lt;author&gt;van Eeden, S. F.&lt;/author&gt;&lt;/authors&gt;&lt;/contributors&gt;&lt;titles&gt;&lt;title&gt;Emergency department management of acute exacerbations of chronic obstructive pulmonary disease: factors predicting readmission&lt;/title&gt;&lt;secondary-title&gt;Int J Chron Obstruct Pulmon Dis&lt;/secondary-title&gt;&lt;/titles&gt;&lt;periodical&gt;&lt;full-title&gt;Int J Chron Obstruct Pulmon Dis&lt;/full-title&gt;&lt;/periodical&gt;&lt;pages&gt;1647-1654&lt;/pages&gt;&lt;volume&gt;13&lt;/volume&gt;&lt;dates&gt;&lt;year&gt;2018&lt;/year&gt;&lt;/dates&gt;&lt;accession-num&gt;29872284&lt;/accession-num&gt;&lt;urls&gt;&lt;related-urls&gt;&lt;url&gt;https://uhn.idm.oclc.org/login?url=http://ovidsp.ovid.com/ovidweb.cgi?T=JS&amp;amp;CSC=Y&amp;amp;NEWS=N&amp;amp;PAGE=fulltext&amp;amp;D=med15&amp;amp;AN=29872284http://nt2yt7px7u.search.serialssolutions.com/?sid=OVID:Ovid+MEDLINE%28R%29+%3C2018%3E&amp;amp;genre=article&amp;amp;id=pmid:29872284&amp;amp;id=doi:10.2147%2&lt;/url&gt;&lt;/related-urls&gt;&lt;/urls&gt;&lt;electronic-resource-num&gt;https://dx.doi.org/10.2147/COPD.S163250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34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0F63443A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nversely Correlated</w: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LZXJraG9mPC9BdXRob3I+PFllYXI+MjAyMDwvWWVhcj48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LZXJraG9mPC9BdXRob3I+PFllYXI+MjAyMDwvWWVhcj48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820B9D">
              <w:rPr>
                <w:rFonts w:ascii="Times New Roman" w:hAnsi="Times New Roman" w:cs="Times New Roman"/>
                <w:noProof/>
                <w:vertAlign w:val="superscript"/>
              </w:rPr>
              <w:t>34,135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410" w:type="dxa"/>
          </w:tcPr>
          <w:p w14:paraId="6E3D0BB1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nversely 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Wu&lt;/Author&gt;&lt;Year&gt;2020&lt;/Year&gt;&lt;RecNum&gt;235&lt;/RecNum&gt;&lt;DisplayText&gt;&lt;style face="superscript"&gt;245&lt;/style&gt;&lt;/DisplayText&gt;&lt;record&gt;&lt;rec-number&gt;235&lt;/rec-number&gt;&lt;foreign-keys&gt;&lt;key app="EN" db-id="fvtv9d5pi5a55ae92z5v95drzxardspfsrvr" timestamp="1660738162"&gt;235&lt;/key&gt;&lt;/foreign-keys&gt;&lt;ref-type name="Journal Article"&gt;17&lt;/ref-type&gt;&lt;contributors&gt;&lt;authors&gt;&lt;author&gt;Wu, C. W.&lt;/author&gt;&lt;author&gt;Lan, C. C.&lt;/author&gt;&lt;author&gt;Hsieh, P. C.&lt;/author&gt;&lt;author&gt;Tzeng, I. S.&lt;/author&gt;&lt;author&gt;Wu, Y. K.&lt;/author&gt;&lt;/authors&gt;&lt;/contributors&gt;&lt;titles&gt;&lt;title&gt;Role of peripheral eosinophilia in acute exacerbation of chronic obstructive pulmonary disease&lt;/title&gt;&lt;secondary-title&gt;World j&lt;/secondary-title&gt;&lt;/titles&gt;&lt;periodical&gt;&lt;full-title&gt;World j&lt;/full-title&gt;&lt;/periodical&gt;&lt;pages&gt;2727-2737&lt;/pages&gt;&lt;volume&gt;8&lt;/volume&gt;&lt;number&gt;13&lt;/number&gt;&lt;dates&gt;&lt;year&gt;2020&lt;/year&gt;&lt;/dates&gt;&lt;accession-num&gt;32742983&lt;/accession-num&gt;&lt;urls&gt;&lt;related-urls&gt;&lt;url&gt;https://uhn.idm.oclc.org/login?url=http://ovidsp.ovid.com/ovidweb.cgi?T=JS&amp;amp;CSC=Y&amp;amp;NEWS=N&amp;amp;PAGE=fulltext&amp;amp;D=pmnm5&amp;amp;AN=32742983http://nt2yt7px7u.search.serialssolutions.com/?sid=OVID:Ovid+MEDLINE%28R%29+PubMed-not-MEDLINE+%3C2020+to+2021%3E&amp;amp;genre=article&amp;amp;id=pmi&lt;/url&gt;&lt;/related-urls&gt;&lt;/urls&gt;&lt;electronic-resource-num&gt;https://dx.doi.org/10.12998/wjcc.v8.i13.2727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245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047395" w14:paraId="551F70F0" w14:textId="77777777" w:rsidTr="00A8053F">
        <w:tc>
          <w:tcPr>
            <w:tcW w:w="2263" w:type="dxa"/>
            <w:vMerge/>
          </w:tcPr>
          <w:p w14:paraId="2B343EA9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702" w:type="dxa"/>
          </w:tcPr>
          <w:p w14:paraId="0E54AB5F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968" w:type="dxa"/>
          </w:tcPr>
          <w:p w14:paraId="613F040C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498B2477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410" w:type="dxa"/>
          </w:tcPr>
          <w:p w14:paraId="7A02B67A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14:paraId="6FDFC69C" w14:textId="77777777" w:rsidTr="00A8053F">
        <w:tc>
          <w:tcPr>
            <w:tcW w:w="2263" w:type="dxa"/>
            <w:vMerge w:val="restart"/>
          </w:tcPr>
          <w:p w14:paraId="323C8287" w14:textId="77777777" w:rsidR="00047395" w:rsidRPr="00BB6CA1" w:rsidRDefault="00047395" w:rsidP="00A8053F">
            <w:pPr>
              <w:rPr>
                <w:rFonts w:ascii="Times New Roman" w:hAnsi="Times New Roman" w:cs="Times New Roman"/>
                <w:vertAlign w:val="subscript"/>
              </w:rPr>
            </w:pPr>
            <w:r>
              <w:rPr>
                <w:rFonts w:ascii="Times New Roman" w:hAnsi="Times New Roman" w:cs="Times New Roman"/>
              </w:rPr>
              <w:t>PaCO</w:t>
            </w:r>
            <w:r>
              <w:rPr>
                <w:rFonts w:ascii="Times New Roman" w:hAnsi="Times New Roman" w:cs="Times New Roman"/>
                <w:vertAlign w:val="subscript"/>
              </w:rPr>
              <w:t>2</w:t>
            </w:r>
          </w:p>
        </w:tc>
        <w:tc>
          <w:tcPr>
            <w:tcW w:w="1702" w:type="dxa"/>
          </w:tcPr>
          <w:p w14:paraId="566838A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968" w:type="dxa"/>
          </w:tcPr>
          <w:p w14:paraId="77514C2E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04E47CCC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410" w:type="dxa"/>
          </w:tcPr>
          <w:p w14:paraId="4C9449CB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14:paraId="43D71048" w14:textId="77777777" w:rsidTr="00A8053F">
        <w:tc>
          <w:tcPr>
            <w:tcW w:w="2263" w:type="dxa"/>
            <w:vMerge/>
          </w:tcPr>
          <w:p w14:paraId="76D35504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702" w:type="dxa"/>
          </w:tcPr>
          <w:p w14:paraId="24716E85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968" w:type="dxa"/>
          </w:tcPr>
          <w:p w14:paraId="2EA9A5BB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3D47C05D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410" w:type="dxa"/>
          </w:tcPr>
          <w:p w14:paraId="04AB89EE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Almagro&lt;/Author&gt;&lt;Year&gt;2006&lt;/Year&gt;&lt;RecNum&gt;11&lt;/RecNum&gt;&lt;DisplayText&gt;&lt;style face="superscript"&gt;21&lt;/style&gt;&lt;/DisplayText&gt;&lt;record&gt;&lt;rec-number&gt;11&lt;/rec-number&gt;&lt;foreign-keys&gt;&lt;key app="EN" db-id="fvtv9d5pi5a55ae92z5v95drzxardspfsrvr" timestamp="1660738162"&gt;11&lt;/key&gt;&lt;/foreign-keys&gt;&lt;ref-type name="Journal Article"&gt;17&lt;/ref-type&gt;&lt;contributors&gt;&lt;authors&gt;&lt;author&gt;Almagro, P.&lt;/author&gt;&lt;author&gt;Barreiro, B.&lt;/author&gt;&lt;author&gt;De Echaguen, A. O.&lt;/author&gt;&lt;author&gt;Quintana, S.&lt;/author&gt;&lt;author&gt;Carballeira, M. R.&lt;/author&gt;&lt;author&gt;Heredia, J. L.&lt;/author&gt;&lt;author&gt;Garau, J.&lt;/author&gt;&lt;/authors&gt;&lt;/contributors&gt;&lt;titles&gt;&lt;title&gt;Risk factors for hospital readmission in patients with chronic obstructive pulmonary disease&lt;/title&gt;&lt;secondary-title&gt;Respiration&lt;/secondary-title&gt;&lt;/titles&gt;&lt;periodical&gt;&lt;full-title&gt;Respiration&lt;/full-title&gt;&lt;/periodical&gt;&lt;pages&gt;311-317&lt;/pages&gt;&lt;volume&gt;73(3)&lt;/volume&gt;&lt;dates&gt;&lt;year&gt;2006&lt;/year&gt;&lt;/dates&gt;&lt;accession-num&gt;43725788&lt;/accession-num&gt;&lt;urls&gt;&lt;related-urls&gt;&lt;url&gt;https://uhn.idm.oclc.org/login?url=http://ovidsp.ovid.com/ovidweb.cgi?T=JS&amp;amp;CSC=Y&amp;amp;NEWS=N&amp;amp;PAGE=fulltext&amp;amp;D=emed9&amp;amp;AN=43725788http://nt2yt7px7u.search.serialssolutions.com/?sid=OVID:Embase&amp;amp;genre=article&amp;amp;id=pmid:16155352&amp;amp;id=doi:10.1159%2F000088092&amp;amp;issn=0025-793&lt;/url&gt;&lt;/related-urls&gt;&lt;/urls&gt;&lt;electronic-resource-num&gt;http://dx.doi.org/10.1159/000088092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21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047395" w14:paraId="35FFF544" w14:textId="77777777" w:rsidTr="00A8053F">
        <w:tc>
          <w:tcPr>
            <w:tcW w:w="2263" w:type="dxa"/>
            <w:vMerge/>
          </w:tcPr>
          <w:p w14:paraId="2C986310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702" w:type="dxa"/>
          </w:tcPr>
          <w:p w14:paraId="6D1D2C8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968" w:type="dxa"/>
          </w:tcPr>
          <w:p w14:paraId="134267CD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7594E9D4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410" w:type="dxa"/>
          </w:tcPr>
          <w:p w14:paraId="6CDB595B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14:paraId="577FF384" w14:textId="77777777" w:rsidTr="00A8053F">
        <w:tc>
          <w:tcPr>
            <w:tcW w:w="2263" w:type="dxa"/>
            <w:vMerge w:val="restart"/>
          </w:tcPr>
          <w:p w14:paraId="3770F943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erum CXCL9 &lt;= 30.1 ng/mL</w:t>
            </w:r>
          </w:p>
        </w:tc>
        <w:tc>
          <w:tcPr>
            <w:tcW w:w="1702" w:type="dxa"/>
          </w:tcPr>
          <w:p w14:paraId="041744BA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968" w:type="dxa"/>
          </w:tcPr>
          <w:p w14:paraId="0BB44EB1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1F3B9BD8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410" w:type="dxa"/>
          </w:tcPr>
          <w:p w14:paraId="4CD66225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Peng&lt;/Author&gt;&lt;Year&gt;2021&lt;/Year&gt;&lt;RecNum&gt;177&lt;/RecNum&gt;&lt;DisplayText&gt;&lt;style face="superscript"&gt;187&lt;/style&gt;&lt;/DisplayText&gt;&lt;record&gt;&lt;rec-number&gt;177&lt;/rec-number&gt;&lt;foreign-keys&gt;&lt;key app="EN" db-id="fvtv9d5pi5a55ae92z5v95drzxardspfsrvr" timestamp="1660738162"&gt;177&lt;/key&gt;&lt;/foreign-keys&gt;&lt;ref-type name="Journal Article"&gt;17&lt;/ref-type&gt;&lt;contributors&gt;&lt;authors&gt;&lt;author&gt;Peng, J.&lt;/author&gt;&lt;author&gt;Yu, Q.&lt;/author&gt;&lt;author&gt;Fan, S.&lt;/author&gt;&lt;author&gt;Chen, X.&lt;/author&gt;&lt;author&gt;Tang, R.&lt;/author&gt;&lt;author&gt;Wang, D.&lt;/author&gt;&lt;author&gt;Qi, D.&lt;/author&gt;&lt;/authors&gt;&lt;/contributors&gt;&lt;titles&gt;&lt;title&gt;High Blood Eosinophil and YKL-40 Levels, as Well as Low CXCL9 Levels, are Associated with Increased Readmission in Patients with Acute Exacerbation of Chronic Obstructive Pulmonary Disease&lt;/title&gt;&lt;secondary-title&gt;Int J Chron Obstruct Pulmon Dis&lt;/secondary-title&gt;&lt;/titles&gt;&lt;periodical&gt;&lt;full-title&gt;Int J Chron Obstruct Pulmon Dis&lt;/full-title&gt;&lt;/periodical&gt;&lt;pages&gt;795-806&lt;/pages&gt;&lt;volume&gt;16&lt;/volume&gt;&lt;dates&gt;&lt;year&gt;2021&lt;/year&gt;&lt;/dates&gt;&lt;accession-num&gt;33814903&lt;/accession-num&gt;&lt;urls&gt;&lt;related-urls&gt;&lt;url&gt;https://uhn.idm.oclc.org/login?url=http://ovidsp.ovid.com/ovidweb.cgi?T=JS&amp;amp;CSC=Y&amp;amp;NEWS=N&amp;amp;PAGE=fulltext&amp;amp;D=med19&amp;amp;AN=33814903http://nt2yt7px7u.search.serialssolutions.com/?sid=OVID:Ovid+MEDLINE%28R%29+%3C2021+to+2022%3E&amp;amp;genre=article&amp;amp;id=pmid:33814903&amp;amp;id=doi:1&lt;/url&gt;&lt;/related-urls&gt;&lt;/urls&gt;&lt;electronic-resource-num&gt;https://dx.doi.org/10.2147/COPD.S294968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187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047395" w14:paraId="3B6B9E07" w14:textId="77777777" w:rsidTr="00A8053F">
        <w:tc>
          <w:tcPr>
            <w:tcW w:w="2263" w:type="dxa"/>
            <w:vMerge/>
          </w:tcPr>
          <w:p w14:paraId="62ADF321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702" w:type="dxa"/>
          </w:tcPr>
          <w:p w14:paraId="4655339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968" w:type="dxa"/>
          </w:tcPr>
          <w:p w14:paraId="4DA8482C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4BE59B8C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410" w:type="dxa"/>
          </w:tcPr>
          <w:p w14:paraId="428D225A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14:paraId="0934995E" w14:textId="77777777" w:rsidTr="00A8053F">
        <w:tc>
          <w:tcPr>
            <w:tcW w:w="2263" w:type="dxa"/>
            <w:vMerge/>
          </w:tcPr>
          <w:p w14:paraId="2A9A4963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702" w:type="dxa"/>
          </w:tcPr>
          <w:p w14:paraId="7BFE227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968" w:type="dxa"/>
          </w:tcPr>
          <w:p w14:paraId="5F7C5431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3FB6C17B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410" w:type="dxa"/>
          </w:tcPr>
          <w:p w14:paraId="612951D1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14:paraId="348F349F" w14:textId="77777777" w:rsidTr="00A8053F">
        <w:tc>
          <w:tcPr>
            <w:tcW w:w="2263" w:type="dxa"/>
            <w:vMerge w:val="restart"/>
          </w:tcPr>
          <w:p w14:paraId="41EC67D7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erum YKL-40 Levels &gt;= 14.5 ng/mL</w:t>
            </w:r>
          </w:p>
        </w:tc>
        <w:tc>
          <w:tcPr>
            <w:tcW w:w="1702" w:type="dxa"/>
          </w:tcPr>
          <w:p w14:paraId="255881E4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968" w:type="dxa"/>
          </w:tcPr>
          <w:p w14:paraId="4F7BD90D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5D429DAA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410" w:type="dxa"/>
          </w:tcPr>
          <w:p w14:paraId="5FA769B5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Peng&lt;/Author&gt;&lt;Year&gt;2021&lt;/Year&gt;&lt;RecNum&gt;177&lt;/RecNum&gt;&lt;DisplayText&gt;&lt;style face="superscript"&gt;187&lt;/style&gt;&lt;/DisplayText&gt;&lt;record&gt;&lt;rec-number&gt;177&lt;/rec-number&gt;&lt;foreign-keys&gt;&lt;key app="EN" db-id="fvtv9d5pi5a55ae92z5v95drzxardspfsrvr" timestamp="1660738162"&gt;177&lt;/key&gt;&lt;/foreign-keys&gt;&lt;ref-type name="Journal Article"&gt;17&lt;/ref-type&gt;&lt;contributors&gt;&lt;authors&gt;&lt;author&gt;Peng, J.&lt;/author&gt;&lt;author&gt;Yu, Q.&lt;/author&gt;&lt;author&gt;Fan, S.&lt;/author&gt;&lt;author&gt;Chen, X.&lt;/author&gt;&lt;author&gt;Tang, R.&lt;/author&gt;&lt;author&gt;Wang, D.&lt;/author&gt;&lt;author&gt;Qi, D.&lt;/author&gt;&lt;/authors&gt;&lt;/contributors&gt;&lt;titles&gt;&lt;title&gt;High Blood Eosinophil and YKL-40 Levels, as Well as Low CXCL9 Levels, are Associated with Increased Readmission in Patients with Acute Exacerbation of Chronic Obstructive Pulmonary Disease&lt;/title&gt;&lt;secondary-title&gt;Int J Chron Obstruct Pulmon Dis&lt;/secondary-title&gt;&lt;/titles&gt;&lt;periodical&gt;&lt;full-title&gt;Int J Chron Obstruct Pulmon Dis&lt;/full-title&gt;&lt;/periodical&gt;&lt;pages&gt;795-806&lt;/pages&gt;&lt;volume&gt;16&lt;/volume&gt;&lt;dates&gt;&lt;year&gt;2021&lt;/year&gt;&lt;/dates&gt;&lt;accession-num&gt;33814903&lt;/accession-num&gt;&lt;urls&gt;&lt;related-urls&gt;&lt;url&gt;https://uhn.idm.oclc.org/login?url=http://ovidsp.ovid.com/ovidweb.cgi?T=JS&amp;amp;CSC=Y&amp;amp;NEWS=N&amp;amp;PAGE=fulltext&amp;amp;D=med19&amp;amp;AN=33814903http://nt2yt7px7u.search.serialssolutions.com/?sid=OVID:Ovid+MEDLINE%28R%29+%3C2021+to+2022%3E&amp;amp;genre=article&amp;amp;id=pmid:33814903&amp;amp;id=doi:1&lt;/url&gt;&lt;/related-urls&gt;&lt;/urls&gt;&lt;electronic-resource-num&gt;https://dx.doi.org/10.2147/COPD.S294968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187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047395" w14:paraId="78C182B3" w14:textId="77777777" w:rsidTr="00A8053F">
        <w:tc>
          <w:tcPr>
            <w:tcW w:w="2263" w:type="dxa"/>
            <w:vMerge/>
          </w:tcPr>
          <w:p w14:paraId="74E298DE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702" w:type="dxa"/>
          </w:tcPr>
          <w:p w14:paraId="340F6613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968" w:type="dxa"/>
          </w:tcPr>
          <w:p w14:paraId="4DCBB042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1A35A726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410" w:type="dxa"/>
          </w:tcPr>
          <w:p w14:paraId="175A281C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14:paraId="7F736039" w14:textId="77777777" w:rsidTr="00A8053F">
        <w:tc>
          <w:tcPr>
            <w:tcW w:w="2263" w:type="dxa"/>
            <w:vMerge/>
          </w:tcPr>
          <w:p w14:paraId="32C006A3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702" w:type="dxa"/>
          </w:tcPr>
          <w:p w14:paraId="0BCB6D9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968" w:type="dxa"/>
          </w:tcPr>
          <w:p w14:paraId="1636F8B1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55EF6DCC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410" w:type="dxa"/>
          </w:tcPr>
          <w:p w14:paraId="5D542098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14:paraId="12B581B5" w14:textId="77777777" w:rsidTr="00A8053F">
        <w:tc>
          <w:tcPr>
            <w:tcW w:w="2263" w:type="dxa"/>
            <w:vMerge w:val="restart"/>
          </w:tcPr>
          <w:p w14:paraId="083F7853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uboptimal Peak Inspiratory Flow</w:t>
            </w:r>
          </w:p>
        </w:tc>
        <w:tc>
          <w:tcPr>
            <w:tcW w:w="1702" w:type="dxa"/>
          </w:tcPr>
          <w:p w14:paraId="05F7C75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968" w:type="dxa"/>
          </w:tcPr>
          <w:p w14:paraId="0DA64CFD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Myers&lt;/Author&gt;&lt;Year&gt;2021&lt;/Year&gt;&lt;RecNum&gt;158&lt;/RecNum&gt;&lt;DisplayText&gt;&lt;style face="superscript"&gt;168&lt;/style&gt;&lt;/DisplayText&gt;&lt;record&gt;&lt;rec-number&gt;158&lt;/rec-number&gt;&lt;foreign-keys&gt;&lt;key app="EN" db-id="fvtv9d5pi5a55ae92z5v95drzxardspfsrvr" timestamp="1660738162"&gt;158&lt;/key&gt;&lt;/foreign-keys&gt;&lt;ref-type name="Journal Article"&gt;17&lt;/ref-type&gt;&lt;contributors&gt;&lt;authors&gt;&lt;author&gt;Myers, L. C.&lt;/author&gt;&lt;author&gt;Faridi, M. K.&lt;/author&gt;&lt;author&gt;Hasegawa, K.&lt;/author&gt;&lt;author&gt;Camargo, C. A.&lt;/author&gt;&lt;/authors&gt;&lt;/contributors&gt;&lt;titles&gt;&lt;title&gt;Pulmonary rehabilitation and readmission rates for medicare beneficiaries with acute exacerbation of chronic obstructive pulmonary disease&lt;/title&gt;&lt;secondary-title&gt;Chronic Obstructive Pulmonary Diseases&lt;/secondary-title&gt;&lt;/titles&gt;&lt;periodical&gt;&lt;full-title&gt;Chronic Obstructive Pulmonary Diseases&lt;/full-title&gt;&lt;/periodical&gt;&lt;pages&gt;427-440&lt;/pages&gt;&lt;volume&gt;8(4)&lt;/volume&gt;&lt;dates&gt;&lt;year&gt;2021&lt;/year&gt;&lt;/dates&gt;&lt;accession-num&gt;2015623705&lt;/accession-num&gt;&lt;urls&gt;&lt;related-urls&gt;&lt;url&gt;https://journal.copdfoundation.org/jcopdf/id/1349/Pulmonary-Rehabilitation-and-Readmission-Rates-for-Medicare-Beneficiaries-with-Acute-Exacerbation-of-Chronic-Obstructive-Pulmonary-Diseasehttps://uhn.idm.oclc.org/login?url=http://ovidsp.ovid.com/ovidweb.c&lt;/url&gt;&lt;/related-urls&gt;&lt;/urls&gt;&lt;electronic-resource-num&gt;https://dx.doi.org/10.15326/JCOPDF.2020.0193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168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3FE4423A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410" w:type="dxa"/>
          </w:tcPr>
          <w:p w14:paraId="32CD8D61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14:paraId="583B4FD4" w14:textId="77777777" w:rsidTr="00A8053F">
        <w:tc>
          <w:tcPr>
            <w:tcW w:w="2263" w:type="dxa"/>
            <w:vMerge/>
          </w:tcPr>
          <w:p w14:paraId="583DAA76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702" w:type="dxa"/>
          </w:tcPr>
          <w:p w14:paraId="50C14310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968" w:type="dxa"/>
          </w:tcPr>
          <w:p w14:paraId="2136A09F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47BCA524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410" w:type="dxa"/>
          </w:tcPr>
          <w:p w14:paraId="2B182474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14:paraId="192397BB" w14:textId="77777777" w:rsidTr="00A8053F">
        <w:tc>
          <w:tcPr>
            <w:tcW w:w="2263" w:type="dxa"/>
            <w:vMerge/>
          </w:tcPr>
          <w:p w14:paraId="7672621C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702" w:type="dxa"/>
          </w:tcPr>
          <w:p w14:paraId="1D2AD42B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968" w:type="dxa"/>
          </w:tcPr>
          <w:p w14:paraId="0F1A432D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7D8FC8BF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410" w:type="dxa"/>
          </w:tcPr>
          <w:p w14:paraId="10153875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14:paraId="3009BA7C" w14:textId="77777777" w:rsidTr="00A8053F">
        <w:tc>
          <w:tcPr>
            <w:tcW w:w="13887" w:type="dxa"/>
            <w:gridSpan w:val="5"/>
            <w:shd w:val="clear" w:color="auto" w:fill="E7E6E6" w:themeFill="background2"/>
          </w:tcPr>
          <w:p w14:paraId="05808F65" w14:textId="77777777" w:rsidR="00047395" w:rsidRDefault="00047395" w:rsidP="00A8053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edications During Admission</w:t>
            </w:r>
          </w:p>
        </w:tc>
      </w:tr>
      <w:tr w:rsidR="00047395" w14:paraId="107DEA55" w14:textId="77777777" w:rsidTr="00A8053F">
        <w:tc>
          <w:tcPr>
            <w:tcW w:w="2263" w:type="dxa"/>
            <w:vMerge w:val="restart"/>
          </w:tcPr>
          <w:p w14:paraId="0043E1A5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Dry Powder Inhaler vs Nebulized Therapy</w:t>
            </w:r>
          </w:p>
        </w:tc>
        <w:tc>
          <w:tcPr>
            <w:tcW w:w="1702" w:type="dxa"/>
          </w:tcPr>
          <w:p w14:paraId="47342C1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968" w:type="dxa"/>
          </w:tcPr>
          <w:p w14:paraId="378B59B3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77FD01DD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Loh&lt;/Author&gt;&lt;Year&gt;2017&lt;/Year&gt;&lt;RecNum&gt;150&lt;/RecNum&gt;&lt;DisplayText&gt;&lt;style face="superscript"&gt;160&lt;/style&gt;&lt;/DisplayText&gt;&lt;record&gt;&lt;rec-number&gt;150&lt;/rec-number&gt;&lt;foreign-keys&gt;&lt;key app="EN" db-id="fvtv9d5pi5a55ae92z5v95drzxardspfsrvr" timestamp="1660738162"&gt;150&lt;/key&gt;&lt;/foreign-keys&gt;&lt;ref-type name="Journal Article"&gt;17&lt;/ref-type&gt;&lt;contributors&gt;&lt;authors&gt;&lt;author&gt;Loh, C. H.&lt;/author&gt;&lt;author&gt;Peters, S. P.&lt;/author&gt;&lt;author&gt;Lovings, T. M.&lt;/author&gt;&lt;author&gt;Ohar, J. A.&lt;/author&gt;&lt;/authors&gt;&lt;/contributors&gt;&lt;titles&gt;&lt;title&gt;Suboptimal Inspiratory Flow Rates Are Associated with Chronic Obstructive Pulmonary Disease and All-Cause Readmissions&lt;/title&gt;&lt;secondary-title&gt;Ann Am Thorac Soc&lt;/secondary-title&gt;&lt;/titles&gt;&lt;periodical&gt;&lt;full-title&gt;Ann Am Thorac Soc&lt;/full-title&gt;&lt;/periodical&gt;&lt;pages&gt;1305-1311&lt;/pages&gt;&lt;volume&gt;14&lt;/volume&gt;&lt;number&gt;8&lt;/number&gt;&lt;dates&gt;&lt;year&gt;2017&lt;/year&gt;&lt;/dates&gt;&lt;accession-num&gt;28406710&lt;/accession-num&gt;&lt;urls&gt;&lt;related-urls&gt;&lt;url&gt;https://uhn.idm.oclc.org/login?url=http://ovidsp.ovid.com/ovidweb.cgi?T=JS&amp;amp;CSC=Y&amp;amp;NEWS=N&amp;amp;PAGE=fulltext&amp;amp;D=med14&amp;amp;AN=28406710http://nt2yt7px7u.search.serialssolutions.com/?sid=OVID:Ovid+MEDLINE%28R%29+%3C2017%3E&amp;amp;genre=article&amp;amp;id=pmid:28406710&amp;amp;id=doi:10.1513%2&lt;/url&gt;&lt;/related-urls&gt;&lt;/urls&gt;&lt;electronic-resource-num&gt;https://dx.doi.org/10.1513/AnnalsATS.201611-903OC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160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410" w:type="dxa"/>
          </w:tcPr>
          <w:p w14:paraId="403D7352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14:paraId="5C13C159" w14:textId="77777777" w:rsidTr="00A8053F">
        <w:tc>
          <w:tcPr>
            <w:tcW w:w="2263" w:type="dxa"/>
            <w:vMerge/>
          </w:tcPr>
          <w:p w14:paraId="499374AD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702" w:type="dxa"/>
          </w:tcPr>
          <w:p w14:paraId="38EFFAB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968" w:type="dxa"/>
          </w:tcPr>
          <w:p w14:paraId="697257EE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Loh&lt;/Author&gt;&lt;Year&gt;2017&lt;/Year&gt;&lt;RecNum&gt;150&lt;/RecNum&gt;&lt;DisplayText&gt;&lt;style face="superscript"&gt;160&lt;/style&gt;&lt;/DisplayText&gt;&lt;record&gt;&lt;rec-number&gt;150&lt;/rec-number&gt;&lt;foreign-keys&gt;&lt;key app="EN" db-id="fvtv9d5pi5a55ae92z5v95drzxardspfsrvr" timestamp="1660738162"&gt;150&lt;/key&gt;&lt;/foreign-keys&gt;&lt;ref-type name="Journal Article"&gt;17&lt;/ref-type&gt;&lt;contributors&gt;&lt;authors&gt;&lt;author&gt;Loh, C. H.&lt;/author&gt;&lt;author&gt;Peters, S. P.&lt;/author&gt;&lt;author&gt;Lovings, T. M.&lt;/author&gt;&lt;author&gt;Ohar, J. A.&lt;/author&gt;&lt;/authors&gt;&lt;/contributors&gt;&lt;titles&gt;&lt;title&gt;Suboptimal Inspiratory Flow Rates Are Associated with Chronic Obstructive Pulmonary Disease and All-Cause Readmissions&lt;/title&gt;&lt;secondary-title&gt;Ann Am Thorac Soc&lt;/secondary-title&gt;&lt;/titles&gt;&lt;periodical&gt;&lt;full-title&gt;Ann Am Thorac Soc&lt;/full-title&gt;&lt;/periodical&gt;&lt;pages&gt;1305-1311&lt;/pages&gt;&lt;volume&gt;14&lt;/volume&gt;&lt;number&gt;8&lt;/number&gt;&lt;dates&gt;&lt;year&gt;2017&lt;/year&gt;&lt;/dates&gt;&lt;accession-num&gt;28406710&lt;/accession-num&gt;&lt;urls&gt;&lt;related-urls&gt;&lt;url&gt;https://uhn.idm.oclc.org/login?url=http://ovidsp.ovid.com/ovidweb.cgi?T=JS&amp;amp;CSC=Y&amp;amp;NEWS=N&amp;amp;PAGE=fulltext&amp;amp;D=med14&amp;amp;AN=28406710http://nt2yt7px7u.search.serialssolutions.com/?sid=OVID:Ovid+MEDLINE%28R%29+%3C2017%3E&amp;amp;genre=article&amp;amp;id=pmid:28406710&amp;amp;id=doi:10.1513%2&lt;/url&gt;&lt;/related-urls&gt;&lt;/urls&gt;&lt;electronic-resource-num&gt;https://dx.doi.org/10.1513/AnnalsATS.201611-903OC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160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62A445A9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410" w:type="dxa"/>
          </w:tcPr>
          <w:p w14:paraId="53115C6E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14:paraId="6388549D" w14:textId="77777777" w:rsidTr="00A8053F">
        <w:tc>
          <w:tcPr>
            <w:tcW w:w="2263" w:type="dxa"/>
            <w:vMerge/>
          </w:tcPr>
          <w:p w14:paraId="7CED67EB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702" w:type="dxa"/>
          </w:tcPr>
          <w:p w14:paraId="3AB8947D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968" w:type="dxa"/>
          </w:tcPr>
          <w:p w14:paraId="56254B76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6FCCD5B7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410" w:type="dxa"/>
          </w:tcPr>
          <w:p w14:paraId="202FC43E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14:paraId="5B021C9C" w14:textId="77777777" w:rsidTr="00A8053F">
        <w:tc>
          <w:tcPr>
            <w:tcW w:w="2263" w:type="dxa"/>
            <w:vMerge w:val="restart"/>
          </w:tcPr>
          <w:p w14:paraId="0022FFED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Leukotriene Modifier</w:t>
            </w:r>
          </w:p>
        </w:tc>
        <w:tc>
          <w:tcPr>
            <w:tcW w:w="1702" w:type="dxa"/>
          </w:tcPr>
          <w:p w14:paraId="59C0E85C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968" w:type="dxa"/>
          </w:tcPr>
          <w:p w14:paraId="589EF347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64E7DB8F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410" w:type="dxa"/>
          </w:tcPr>
          <w:p w14:paraId="2DDEE4F3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Baker&lt;/Author&gt;&lt;Year&gt;2013&lt;/Year&gt;&lt;RecNum&gt;21&lt;/RecNum&gt;&lt;DisplayText&gt;&lt;style face="superscript"&gt;31&lt;/style&gt;&lt;/DisplayText&gt;&lt;record&gt;&lt;rec-number&gt;21&lt;/rec-number&gt;&lt;foreign-keys&gt;&lt;key app="EN" db-id="fvtv9d5pi5a55ae92z5v95drzxardspfsrvr" timestamp="1660738162"&gt;21&lt;/key&gt;&lt;/foreign-keys&gt;&lt;ref-type name="Journal Article"&gt;17&lt;/ref-type&gt;&lt;contributors&gt;&lt;authors&gt;&lt;author&gt;Baker, C. L.&lt;/author&gt;&lt;author&gt;Zou, K. H.&lt;/author&gt;&lt;author&gt;Su, J.&lt;/author&gt;&lt;/authors&gt;&lt;/contributors&gt;&lt;titles&gt;&lt;title&gt;Risk assessment of readmissions following an initial COPD-related hospitalization&lt;/title&gt;&lt;secondary-title&gt;Int J Chron Obstruct Pulmon Dis&lt;/secondary-title&gt;&lt;/titles&gt;&lt;periodical&gt;&lt;full-title&gt;Int J Chron Obstruct Pulmon Dis&lt;/full-title&gt;&lt;/periodical&gt;&lt;pages&gt;551-9&lt;/pages&gt;&lt;volume&gt;8&lt;/volume&gt;&lt;dates&gt;&lt;year&gt;2013&lt;/year&gt;&lt;/dates&gt;&lt;accession-num&gt;24348031&lt;/accession-num&gt;&lt;urls&gt;&lt;related-urls&gt;&lt;url&gt;https://uhn.idm.oclc.org/login?url=http://ovidsp.ovid.com/ovidweb.cgi?T=JS&amp;amp;CSC=Y&amp;amp;NEWS=N&amp;amp;PAGE=fulltext&amp;amp;D=med10&amp;amp;AN=24348031http://nt2yt7px7u.search.serialssolutions.com/?sid=OVID:Ovid+MEDLINE%28R%29+%3C2013%3E&amp;amp;genre=article&amp;amp;id=pmid:24348031&amp;amp;id=doi:10.2147%2&lt;/url&gt;&lt;/related-urls&gt;&lt;/urls&gt;&lt;electronic-resource-num&gt;https://dx.doi.org/10.2147/COPD.S51507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31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047395" w14:paraId="0E5F1CA6" w14:textId="77777777" w:rsidTr="00A8053F">
        <w:tc>
          <w:tcPr>
            <w:tcW w:w="2263" w:type="dxa"/>
            <w:vMerge/>
          </w:tcPr>
          <w:p w14:paraId="7B1080CF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702" w:type="dxa"/>
          </w:tcPr>
          <w:p w14:paraId="432A73DE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968" w:type="dxa"/>
          </w:tcPr>
          <w:p w14:paraId="4EABF06D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35336B34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410" w:type="dxa"/>
          </w:tcPr>
          <w:p w14:paraId="10A4690F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14:paraId="590FA229" w14:textId="77777777" w:rsidTr="00A8053F">
        <w:tc>
          <w:tcPr>
            <w:tcW w:w="2263" w:type="dxa"/>
            <w:vMerge/>
          </w:tcPr>
          <w:p w14:paraId="71DAC89F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702" w:type="dxa"/>
          </w:tcPr>
          <w:p w14:paraId="714F5E11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968" w:type="dxa"/>
          </w:tcPr>
          <w:p w14:paraId="0CD89802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6C4C3281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410" w:type="dxa"/>
          </w:tcPr>
          <w:p w14:paraId="423A7E64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14:paraId="6A0F44CD" w14:textId="77777777" w:rsidTr="00A8053F">
        <w:tc>
          <w:tcPr>
            <w:tcW w:w="2263" w:type="dxa"/>
            <w:vMerge w:val="restart"/>
          </w:tcPr>
          <w:p w14:paraId="47CCE4F2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Long-Acting Bronchodilator</w:t>
            </w:r>
          </w:p>
        </w:tc>
        <w:tc>
          <w:tcPr>
            <w:tcW w:w="1702" w:type="dxa"/>
          </w:tcPr>
          <w:p w14:paraId="1A7800E4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968" w:type="dxa"/>
          </w:tcPr>
          <w:p w14:paraId="08C6F0AA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530B6852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Baker&lt;/Author&gt;&lt;Year&gt;2013&lt;/Year&gt;&lt;RecNum&gt;21&lt;/RecNum&gt;&lt;DisplayText&gt;&lt;style face="superscript"&gt;31&lt;/style&gt;&lt;/DisplayText&gt;&lt;record&gt;&lt;rec-number&gt;21&lt;/rec-number&gt;&lt;foreign-keys&gt;&lt;key app="EN" db-id="fvtv9d5pi5a55ae92z5v95drzxardspfsrvr" timestamp="1660738162"&gt;21&lt;/key&gt;&lt;/foreign-keys&gt;&lt;ref-type name="Journal Article"&gt;17&lt;/ref-type&gt;&lt;contributors&gt;&lt;authors&gt;&lt;author&gt;Baker, C. L.&lt;/author&gt;&lt;author&gt;Zou, K. H.&lt;/author&gt;&lt;author&gt;Su, J.&lt;/author&gt;&lt;/authors&gt;&lt;/contributors&gt;&lt;titles&gt;&lt;title&gt;Risk assessment of readmissions following an initial COPD-related hospitalization&lt;/title&gt;&lt;secondary-title&gt;Int J Chron Obstruct Pulmon Dis&lt;/secondary-title&gt;&lt;/titles&gt;&lt;periodical&gt;&lt;full-title&gt;Int J Chron Obstruct Pulmon Dis&lt;/full-title&gt;&lt;/periodical&gt;&lt;pages&gt;551-9&lt;/pages&gt;&lt;volume&gt;8&lt;/volume&gt;&lt;dates&gt;&lt;year&gt;2013&lt;/year&gt;&lt;/dates&gt;&lt;accession-num&gt;24348031&lt;/accession-num&gt;&lt;urls&gt;&lt;related-urls&gt;&lt;url&gt;https://uhn.idm.oclc.org/login?url=http://ovidsp.ovid.com/ovidweb.cgi?T=JS&amp;amp;CSC=Y&amp;amp;NEWS=N&amp;amp;PAGE=fulltext&amp;amp;D=med10&amp;amp;AN=24348031http://nt2yt7px7u.search.serialssolutions.com/?sid=OVID:Ovid+MEDLINE%28R%29+%3C2013%3E&amp;amp;genre=article&amp;amp;id=pmid:24348031&amp;amp;id=doi:10.2147%2&lt;/url&gt;&lt;/related-urls&gt;&lt;/urls&gt;&lt;electronic-resource-num&gt;https://dx.doi.org/10.2147/COPD.S51507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31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410" w:type="dxa"/>
          </w:tcPr>
          <w:p w14:paraId="77AE0553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14:paraId="4AD7E3F6" w14:textId="77777777" w:rsidTr="00A8053F">
        <w:tc>
          <w:tcPr>
            <w:tcW w:w="2263" w:type="dxa"/>
            <w:vMerge/>
          </w:tcPr>
          <w:p w14:paraId="66CF4BDB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702" w:type="dxa"/>
          </w:tcPr>
          <w:p w14:paraId="399DF32A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968" w:type="dxa"/>
          </w:tcPr>
          <w:p w14:paraId="7B866D98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6F274A2A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410" w:type="dxa"/>
          </w:tcPr>
          <w:p w14:paraId="51552777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Baker&lt;/Author&gt;&lt;Year&gt;2013&lt;/Year&gt;&lt;RecNum&gt;21&lt;/RecNum&gt;&lt;DisplayText&gt;&lt;style face="superscript"&gt;31&lt;/style&gt;&lt;/DisplayText&gt;&lt;record&gt;&lt;rec-number&gt;21&lt;/rec-number&gt;&lt;foreign-keys&gt;&lt;key app="EN" db-id="fvtv9d5pi5a55ae92z5v95drzxardspfsrvr" timestamp="1660738162"&gt;21&lt;/key&gt;&lt;/foreign-keys&gt;&lt;ref-type name="Journal Article"&gt;17&lt;/ref-type&gt;&lt;contributors&gt;&lt;authors&gt;&lt;author&gt;Baker, C. L.&lt;/author&gt;&lt;author&gt;Zou, K. H.&lt;/author&gt;&lt;author&gt;Su, J.&lt;/author&gt;&lt;/authors&gt;&lt;/contributors&gt;&lt;titles&gt;&lt;title&gt;Risk assessment of readmissions following an initial COPD-related hospitalization&lt;/title&gt;&lt;secondary-title&gt;Int J Chron Obstruct Pulmon Dis&lt;/secondary-title&gt;&lt;/titles&gt;&lt;periodical&gt;&lt;full-title&gt;Int J Chron Obstruct Pulmon Dis&lt;/full-title&gt;&lt;/periodical&gt;&lt;pages&gt;551-9&lt;/pages&gt;&lt;volume&gt;8&lt;/volume&gt;&lt;dates&gt;&lt;year&gt;2013&lt;/year&gt;&lt;/dates&gt;&lt;accession-num&gt;24348031&lt;/accession-num&gt;&lt;urls&gt;&lt;related-urls&gt;&lt;url&gt;https://uhn.idm.oclc.org/login?url=http://ovidsp.ovid.com/ovidweb.cgi?T=JS&amp;amp;CSC=Y&amp;amp;NEWS=N&amp;amp;PAGE=fulltext&amp;amp;D=med10&amp;amp;AN=24348031http://nt2yt7px7u.search.serialssolutions.com/?sid=OVID:Ovid+MEDLINE%28R%29+%3C2013%3E&amp;amp;genre=article&amp;amp;id=pmid:24348031&amp;amp;id=doi:10.2147%2&lt;/url&gt;&lt;/related-urls&gt;&lt;/urls&gt;&lt;electronic-resource-num&gt;https://dx.doi.org/10.2147/COPD.S51507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31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047395" w14:paraId="7623088A" w14:textId="77777777" w:rsidTr="00A8053F">
        <w:tc>
          <w:tcPr>
            <w:tcW w:w="2263" w:type="dxa"/>
            <w:vMerge/>
          </w:tcPr>
          <w:p w14:paraId="57512524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702" w:type="dxa"/>
          </w:tcPr>
          <w:p w14:paraId="5F0AA893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968" w:type="dxa"/>
          </w:tcPr>
          <w:p w14:paraId="36F1E8B8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7979A219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410" w:type="dxa"/>
          </w:tcPr>
          <w:p w14:paraId="4A4C8F52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14:paraId="6F4C9FAA" w14:textId="77777777" w:rsidTr="00A8053F">
        <w:tc>
          <w:tcPr>
            <w:tcW w:w="2263" w:type="dxa"/>
            <w:vMerge w:val="restart"/>
          </w:tcPr>
          <w:p w14:paraId="390B8879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Nebulized Long-Acting Beta2-Agonist vs </w:t>
            </w:r>
            <w:r>
              <w:rPr>
                <w:rFonts w:ascii="Times New Roman" w:hAnsi="Times New Roman" w:cs="Times New Roman"/>
              </w:rPr>
              <w:lastRenderedPageBreak/>
              <w:t>Nebulized Short-Acting Beta2-Agonist</w:t>
            </w:r>
          </w:p>
        </w:tc>
        <w:tc>
          <w:tcPr>
            <w:tcW w:w="1702" w:type="dxa"/>
          </w:tcPr>
          <w:p w14:paraId="0A7F6AFE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lastRenderedPageBreak/>
              <w:t>&lt; 0.05</w:t>
            </w:r>
          </w:p>
        </w:tc>
        <w:tc>
          <w:tcPr>
            <w:tcW w:w="3968" w:type="dxa"/>
          </w:tcPr>
          <w:p w14:paraId="55384E5D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nversely 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Keshishian&lt;/Author&gt;&lt;Year&gt;2019&lt;/Year&gt;&lt;RecNum&gt;126&lt;/RecNum&gt;&lt;DisplayText&gt;&lt;style face="superscript"&gt;136&lt;/style&gt;&lt;/DisplayText&gt;&lt;record&gt;&lt;rec-number&gt;126&lt;/rec-number&gt;&lt;foreign-keys&gt;&lt;key app="EN" db-id="fvtv9d5pi5a55ae92z5v95drzxardspfsrvr" timestamp="1660738162"&gt;126&lt;/key&gt;&lt;/foreign-keys&gt;&lt;ref-type name="Journal Article"&gt;17&lt;/ref-type&gt;&lt;contributors&gt;&lt;authors&gt;&lt;author&gt;Keshishian, A.&lt;/author&gt;&lt;author&gt;Xie, L.&lt;/author&gt;&lt;author&gt;Dembek, C.&lt;/author&gt;&lt;author&gt;Yuce, H.&lt;/author&gt;&lt;/authors&gt;&lt;/contributors&gt;&lt;titles&gt;&lt;title&gt;Reduction in Hospital Readmission Rates Among Medicare Beneficiaries With Chronic Obstructive Pulmonary Disease: A Real-world Outcomes Study of Nebulized Bronchodilators&lt;/title&gt;&lt;secondary-title&gt;Clin Ther&lt;/secondary-title&gt;&lt;/titles&gt;&lt;periodical&gt;&lt;full-title&gt;Clin Ther&lt;/full-title&gt;&lt;/periodical&gt;&lt;pages&gt;2283-2296&lt;/pages&gt;&lt;volume&gt;41&lt;/volume&gt;&lt;number&gt;11&lt;/number&gt;&lt;dates&gt;&lt;year&gt;2019&lt;/year&gt;&lt;/dates&gt;&lt;accession-num&gt;31630815&lt;/accession-num&gt;&lt;urls&gt;&lt;related-urls&gt;&lt;url&gt;https://uhn.idm.oclc.org/login?url=http://ovidsp.ovid.com/ovidweb.cgi?T=JS&amp;amp;CSC=Y&amp;amp;NEWS=N&amp;amp;PAGE=fulltext&amp;amp;D=med16&amp;amp;AN=31630815http://nt2yt7px7u.search.serialssolutions.com/?sid=OVID:Ovid+MEDLINE%28R%29+%3C2019%3E&amp;amp;genre=article&amp;amp;id=pmid:31630815&amp;amp;id=doi:10.1016%2&lt;/url&gt;&lt;/related-urls&gt;&lt;/urls&gt;&lt;electronic-resource-num&gt;https://dx.doi.org/10.1016/j.clinthera.2019.09.001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136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6C23398C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410" w:type="dxa"/>
          </w:tcPr>
          <w:p w14:paraId="1E63A20D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14:paraId="6C40ECD5" w14:textId="77777777" w:rsidTr="00A8053F">
        <w:tc>
          <w:tcPr>
            <w:tcW w:w="2263" w:type="dxa"/>
            <w:vMerge/>
          </w:tcPr>
          <w:p w14:paraId="69963FE1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702" w:type="dxa"/>
          </w:tcPr>
          <w:p w14:paraId="441D9625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968" w:type="dxa"/>
          </w:tcPr>
          <w:p w14:paraId="3E15E980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69ABA818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410" w:type="dxa"/>
          </w:tcPr>
          <w:p w14:paraId="795C7D54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14:paraId="2F237491" w14:textId="77777777" w:rsidTr="00A8053F">
        <w:tc>
          <w:tcPr>
            <w:tcW w:w="2263" w:type="dxa"/>
            <w:vMerge/>
          </w:tcPr>
          <w:p w14:paraId="11CAA82F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702" w:type="dxa"/>
          </w:tcPr>
          <w:p w14:paraId="26A2CFD8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968" w:type="dxa"/>
          </w:tcPr>
          <w:p w14:paraId="4F0C50DC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2686D506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410" w:type="dxa"/>
          </w:tcPr>
          <w:p w14:paraId="1DA71D80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14:paraId="66C1FEB5" w14:textId="77777777" w:rsidTr="00A8053F">
        <w:tc>
          <w:tcPr>
            <w:tcW w:w="2263" w:type="dxa"/>
            <w:vMerge w:val="restart"/>
          </w:tcPr>
          <w:p w14:paraId="7E3BB9EF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Oxygen Therapy</w:t>
            </w:r>
          </w:p>
        </w:tc>
        <w:tc>
          <w:tcPr>
            <w:tcW w:w="1702" w:type="dxa"/>
          </w:tcPr>
          <w:p w14:paraId="54590F2B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968" w:type="dxa"/>
          </w:tcPr>
          <w:p w14:paraId="77A7BC82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78F7C9E6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410" w:type="dxa"/>
          </w:tcPr>
          <w:p w14:paraId="5509745D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14:paraId="5870603C" w14:textId="77777777" w:rsidTr="00A8053F">
        <w:tc>
          <w:tcPr>
            <w:tcW w:w="2263" w:type="dxa"/>
            <w:vMerge/>
          </w:tcPr>
          <w:p w14:paraId="3B554750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702" w:type="dxa"/>
          </w:tcPr>
          <w:p w14:paraId="519D8E9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968" w:type="dxa"/>
          </w:tcPr>
          <w:p w14:paraId="24734DF5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nversely 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Park&lt;/Author&gt;&lt;Year&gt;2016&lt;/Year&gt;&lt;RecNum&gt;175&lt;/RecNum&gt;&lt;DisplayText&gt;&lt;style face="superscript"&gt;185&lt;/style&gt;&lt;/DisplayText&gt;&lt;record&gt;&lt;rec-number&gt;175&lt;/rec-number&gt;&lt;foreign-keys&gt;&lt;key app="EN" db-id="fvtv9d5pi5a55ae92z5v95drzxardspfsrvr" timestamp="1660738162"&gt;175&lt;/key&gt;&lt;/foreign-keys&gt;&lt;ref-type name="Journal Article"&gt;17&lt;/ref-type&gt;&lt;contributors&gt;&lt;authors&gt;&lt;author&gt;Park, E. C.&lt;/author&gt;&lt;author&gt;Han, K. T.&lt;/author&gt;&lt;author&gt;Kim, S. J.&lt;/author&gt;&lt;author&gt;Kim, T. H.&lt;/author&gt;&lt;/authors&gt;&lt;/contributors&gt;&lt;titles&gt;&lt;title&gt;Nurse Staffing and 30-day Readmission of Chronic Obstructive Pulmonary Disease Patients: A 10-year Retrospective Study of Patient Hospitalization&lt;/title&gt;&lt;secondary-title&gt;Asian Nursing Research&lt;/secondary-title&gt;&lt;/titles&gt;&lt;periodical&gt;&lt;full-title&gt;Asian Nursing Research&lt;/full-title&gt;&lt;/periodical&gt;&lt;pages&gt;283-288&lt;/pages&gt;&lt;volume&gt;10(4)&lt;/volume&gt;&lt;dates&gt;&lt;year&gt;2016&lt;/year&gt;&lt;/dates&gt;&lt;accession-num&gt;613952992&lt;/accession-num&gt;&lt;urls&gt;&lt;related-urls&gt;&lt;url&gt;http://www.journals.elsevier.com/asian-nursing-research/https://uhn.idm.oclc.org/login?url=http://ovidsp.ovid.com/ovidweb.cgi?T=JS&amp;amp;CSC=Y&amp;amp;NEWS=N&amp;amp;PAGE=fulltext&amp;amp;D=emed17&amp;amp;AN=613952992http://nt2yt7px7u.search.serialssolutions.com/?sid=OVID:Embase&amp;amp;genre=article&lt;/url&gt;&lt;/related-urls&gt;&lt;/urls&gt;&lt;electronic-resource-num&gt;http://dx.doi.org/10.1016/j.anr.2016.09.003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A74319">
              <w:rPr>
                <w:rFonts w:ascii="Times New Roman" w:hAnsi="Times New Roman" w:cs="Times New Roman"/>
                <w:noProof/>
                <w:vertAlign w:val="superscript"/>
              </w:rPr>
              <w:t>185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76827E73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410" w:type="dxa"/>
          </w:tcPr>
          <w:p w14:paraId="073A08CD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Baker&lt;/Author&gt;&lt;Year&gt;2013&lt;/Year&gt;&lt;RecNum&gt;21&lt;/RecNum&gt;&lt;DisplayText&gt;&lt;style face="superscript"&gt;31&lt;/style&gt;&lt;/DisplayText&gt;&lt;record&gt;&lt;rec-number&gt;21&lt;/rec-number&gt;&lt;foreign-keys&gt;&lt;key app="EN" db-id="fvtv9d5pi5a55ae92z5v95drzxardspfsrvr" timestamp="1660738162"&gt;21&lt;/key&gt;&lt;/foreign-keys&gt;&lt;ref-type name="Journal Article"&gt;17&lt;/ref-type&gt;&lt;contributors&gt;&lt;authors&gt;&lt;author&gt;Baker, C. L.&lt;/author&gt;&lt;author&gt;Zou, K. H.&lt;/author&gt;&lt;author&gt;Su, J.&lt;/author&gt;&lt;/authors&gt;&lt;/contributors&gt;&lt;titles&gt;&lt;title&gt;Risk assessment of readmissions following an initial COPD-related hospitalization&lt;/title&gt;&lt;secondary-title&gt;Int J Chron Obstruct Pulmon Dis&lt;/secondary-title&gt;&lt;/titles&gt;&lt;periodical&gt;&lt;full-title&gt;Int J Chron Obstruct Pulmon Dis&lt;/full-title&gt;&lt;/periodical&gt;&lt;pages&gt;551-9&lt;/pages&gt;&lt;volume&gt;8&lt;/volume&gt;&lt;dates&gt;&lt;year&gt;2013&lt;/year&gt;&lt;/dates&gt;&lt;accession-num&gt;24348031&lt;/accession-num&gt;&lt;urls&gt;&lt;related-urls&gt;&lt;url&gt;https://uhn.idm.oclc.org/login?url=http://ovidsp.ovid.com/ovidweb.cgi?T=JS&amp;amp;CSC=Y&amp;amp;NEWS=N&amp;amp;PAGE=fulltext&amp;amp;D=med10&amp;amp;AN=24348031http://nt2yt7px7u.search.serialssolutions.com/?sid=OVID:Ovid+MEDLINE%28R%29+%3C2013%3E&amp;amp;genre=article&amp;amp;id=pmid:24348031&amp;amp;id=doi:10.2147%2&lt;/url&gt;&lt;/related-urls&gt;&lt;/urls&gt;&lt;electronic-resource-num&gt;https://dx.doi.org/10.2147/COPD.S51507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31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047395" w14:paraId="2D8AC44F" w14:textId="77777777" w:rsidTr="00A8053F">
        <w:tc>
          <w:tcPr>
            <w:tcW w:w="2263" w:type="dxa"/>
            <w:vMerge/>
          </w:tcPr>
          <w:p w14:paraId="6A28CDBD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702" w:type="dxa"/>
          </w:tcPr>
          <w:p w14:paraId="3A69B3BC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968" w:type="dxa"/>
          </w:tcPr>
          <w:p w14:paraId="0421189B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04B9959B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410" w:type="dxa"/>
          </w:tcPr>
          <w:p w14:paraId="5EACFDA0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14:paraId="762CBB80" w14:textId="77777777" w:rsidTr="00A8053F">
        <w:tc>
          <w:tcPr>
            <w:tcW w:w="2263" w:type="dxa"/>
            <w:vMerge w:val="restart"/>
          </w:tcPr>
          <w:p w14:paraId="3F99D4BB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hort-Acting Bronchodilator</w:t>
            </w:r>
          </w:p>
        </w:tc>
        <w:tc>
          <w:tcPr>
            <w:tcW w:w="1702" w:type="dxa"/>
          </w:tcPr>
          <w:p w14:paraId="0B82CF19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968" w:type="dxa"/>
          </w:tcPr>
          <w:p w14:paraId="344F984C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6C926782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410" w:type="dxa"/>
          </w:tcPr>
          <w:p w14:paraId="4799E681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14:paraId="64FD6217" w14:textId="77777777" w:rsidTr="00A8053F">
        <w:tc>
          <w:tcPr>
            <w:tcW w:w="2263" w:type="dxa"/>
            <w:vMerge/>
          </w:tcPr>
          <w:p w14:paraId="2D221922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702" w:type="dxa"/>
          </w:tcPr>
          <w:p w14:paraId="102AFC1B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968" w:type="dxa"/>
          </w:tcPr>
          <w:p w14:paraId="5C16479D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5DC62787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410" w:type="dxa"/>
          </w:tcPr>
          <w:p w14:paraId="15E7498D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Baker&lt;/Author&gt;&lt;Year&gt;2013&lt;/Year&gt;&lt;RecNum&gt;21&lt;/RecNum&gt;&lt;DisplayText&gt;&lt;style face="superscript"&gt;31&lt;/style&gt;&lt;/DisplayText&gt;&lt;record&gt;&lt;rec-number&gt;21&lt;/rec-number&gt;&lt;foreign-keys&gt;&lt;key app="EN" db-id="fvtv9d5pi5a55ae92z5v95drzxardspfsrvr" timestamp="1660738162"&gt;21&lt;/key&gt;&lt;/foreign-keys&gt;&lt;ref-type name="Journal Article"&gt;17&lt;/ref-type&gt;&lt;contributors&gt;&lt;authors&gt;&lt;author&gt;Baker, C. L.&lt;/author&gt;&lt;author&gt;Zou, K. H.&lt;/author&gt;&lt;author&gt;Su, J.&lt;/author&gt;&lt;/authors&gt;&lt;/contributors&gt;&lt;titles&gt;&lt;title&gt;Risk assessment of readmissions following an initial COPD-related hospitalization&lt;/title&gt;&lt;secondary-title&gt;Int J Chron Obstruct Pulmon Dis&lt;/secondary-title&gt;&lt;/titles&gt;&lt;periodical&gt;&lt;full-title&gt;Int J Chron Obstruct Pulmon Dis&lt;/full-title&gt;&lt;/periodical&gt;&lt;pages&gt;551-9&lt;/pages&gt;&lt;volume&gt;8&lt;/volume&gt;&lt;dates&gt;&lt;year&gt;2013&lt;/year&gt;&lt;/dates&gt;&lt;accession-num&gt;24348031&lt;/accession-num&gt;&lt;urls&gt;&lt;related-urls&gt;&lt;url&gt;https://uhn.idm.oclc.org/login?url=http://ovidsp.ovid.com/ovidweb.cgi?T=JS&amp;amp;CSC=Y&amp;amp;NEWS=N&amp;amp;PAGE=fulltext&amp;amp;D=med10&amp;amp;AN=24348031http://nt2yt7px7u.search.serialssolutions.com/?sid=OVID:Ovid+MEDLINE%28R%29+%3C2013%3E&amp;amp;genre=article&amp;amp;id=pmid:24348031&amp;amp;id=doi:10.2147%2&lt;/url&gt;&lt;/related-urls&gt;&lt;/urls&gt;&lt;electronic-resource-num&gt;https://dx.doi.org/10.2147/COPD.S51507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31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047395" w14:paraId="7885577C" w14:textId="77777777" w:rsidTr="00A8053F">
        <w:tc>
          <w:tcPr>
            <w:tcW w:w="2263" w:type="dxa"/>
            <w:vMerge/>
          </w:tcPr>
          <w:p w14:paraId="67A8EB36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702" w:type="dxa"/>
          </w:tcPr>
          <w:p w14:paraId="5654752C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968" w:type="dxa"/>
          </w:tcPr>
          <w:p w14:paraId="011FEACF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407FC82A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410" w:type="dxa"/>
          </w:tcPr>
          <w:p w14:paraId="012EB93F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14:paraId="5120F4A9" w14:textId="77777777" w:rsidTr="00A8053F">
        <w:tc>
          <w:tcPr>
            <w:tcW w:w="2263" w:type="dxa"/>
            <w:vMerge w:val="restart"/>
          </w:tcPr>
          <w:p w14:paraId="2E7A39B1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ystemic Corticosteroid</w:t>
            </w:r>
          </w:p>
        </w:tc>
        <w:tc>
          <w:tcPr>
            <w:tcW w:w="1702" w:type="dxa"/>
          </w:tcPr>
          <w:p w14:paraId="2204143E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968" w:type="dxa"/>
          </w:tcPr>
          <w:p w14:paraId="1189594E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5D33C373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410" w:type="dxa"/>
          </w:tcPr>
          <w:p w14:paraId="25DE02DF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14:paraId="26A546BC" w14:textId="77777777" w:rsidTr="00A8053F">
        <w:tc>
          <w:tcPr>
            <w:tcW w:w="2263" w:type="dxa"/>
            <w:vMerge/>
          </w:tcPr>
          <w:p w14:paraId="7856D474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702" w:type="dxa"/>
          </w:tcPr>
          <w:p w14:paraId="362156E9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968" w:type="dxa"/>
          </w:tcPr>
          <w:p w14:paraId="380FEA5C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559E8A5C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410" w:type="dxa"/>
          </w:tcPr>
          <w:p w14:paraId="3E2EDB71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Baker&lt;/Author&gt;&lt;Year&gt;2013&lt;/Year&gt;&lt;RecNum&gt;21&lt;/RecNum&gt;&lt;DisplayText&gt;&lt;style face="superscript"&gt;31&lt;/style&gt;&lt;/DisplayText&gt;&lt;record&gt;&lt;rec-number&gt;21&lt;/rec-number&gt;&lt;foreign-keys&gt;&lt;key app="EN" db-id="fvtv9d5pi5a55ae92z5v95drzxardspfsrvr" timestamp="1660738162"&gt;21&lt;/key&gt;&lt;/foreign-keys&gt;&lt;ref-type name="Journal Article"&gt;17&lt;/ref-type&gt;&lt;contributors&gt;&lt;authors&gt;&lt;author&gt;Baker, C. L.&lt;/author&gt;&lt;author&gt;Zou, K. H.&lt;/author&gt;&lt;author&gt;Su, J.&lt;/author&gt;&lt;/authors&gt;&lt;/contributors&gt;&lt;titles&gt;&lt;title&gt;Risk assessment of readmissions following an initial COPD-related hospitalization&lt;/title&gt;&lt;secondary-title&gt;Int J Chron Obstruct Pulmon Dis&lt;/secondary-title&gt;&lt;/titles&gt;&lt;periodical&gt;&lt;full-title&gt;Int J Chron Obstruct Pulmon Dis&lt;/full-title&gt;&lt;/periodical&gt;&lt;pages&gt;551-9&lt;/pages&gt;&lt;volume&gt;8&lt;/volume&gt;&lt;dates&gt;&lt;year&gt;2013&lt;/year&gt;&lt;/dates&gt;&lt;accession-num&gt;24348031&lt;/accession-num&gt;&lt;urls&gt;&lt;related-urls&gt;&lt;url&gt;https://uhn.idm.oclc.org/login?url=http://ovidsp.ovid.com/ovidweb.cgi?T=JS&amp;amp;CSC=Y&amp;amp;NEWS=N&amp;amp;PAGE=fulltext&amp;amp;D=med10&amp;amp;AN=24348031http://nt2yt7px7u.search.serialssolutions.com/?sid=OVID:Ovid+MEDLINE%28R%29+%3C2013%3E&amp;amp;genre=article&amp;amp;id=pmid:24348031&amp;amp;id=doi:10.2147%2&lt;/url&gt;&lt;/related-urls&gt;&lt;/urls&gt;&lt;electronic-resource-num&gt;https://dx.doi.org/10.2147/COPD.S51507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31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047395" w14:paraId="094BB9E3" w14:textId="77777777" w:rsidTr="00A8053F">
        <w:tc>
          <w:tcPr>
            <w:tcW w:w="2263" w:type="dxa"/>
            <w:vMerge/>
          </w:tcPr>
          <w:p w14:paraId="2D97551E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702" w:type="dxa"/>
          </w:tcPr>
          <w:p w14:paraId="21A929EE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968" w:type="dxa"/>
          </w:tcPr>
          <w:p w14:paraId="71BA549E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144D2457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410" w:type="dxa"/>
          </w:tcPr>
          <w:p w14:paraId="6E77E9A8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14:paraId="23F83B43" w14:textId="77777777" w:rsidTr="00A8053F">
        <w:tc>
          <w:tcPr>
            <w:tcW w:w="13887" w:type="dxa"/>
            <w:gridSpan w:val="5"/>
            <w:shd w:val="clear" w:color="auto" w:fill="E7E6E6" w:themeFill="background2"/>
          </w:tcPr>
          <w:p w14:paraId="3926E3A6" w14:textId="77777777" w:rsidR="00047395" w:rsidRDefault="00047395" w:rsidP="00A8053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edications on Discharge</w:t>
            </w:r>
          </w:p>
        </w:tc>
      </w:tr>
      <w:tr w:rsidR="00047395" w14:paraId="432DF974" w14:textId="77777777" w:rsidTr="00A8053F">
        <w:tc>
          <w:tcPr>
            <w:tcW w:w="2263" w:type="dxa"/>
            <w:vMerge w:val="restart"/>
          </w:tcPr>
          <w:p w14:paraId="050638A8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Long-Acting Muscarinic Antagonist</w:t>
            </w:r>
          </w:p>
        </w:tc>
        <w:tc>
          <w:tcPr>
            <w:tcW w:w="1702" w:type="dxa"/>
          </w:tcPr>
          <w:p w14:paraId="5AB84B2A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968" w:type="dxa"/>
          </w:tcPr>
          <w:p w14:paraId="6B2864B2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07ABE3B9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410" w:type="dxa"/>
          </w:tcPr>
          <w:p w14:paraId="684BE8C7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nversely 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Roberts&lt;/Author&gt;&lt;Year&gt;2020&lt;/Year&gt;&lt;RecNum&gt;197&lt;/RecNum&gt;&lt;DisplayText&gt;&lt;style face="superscript"&gt;207&lt;/style&gt;&lt;/DisplayText&gt;&lt;record&gt;&lt;rec-number&gt;197&lt;/rec-number&gt;&lt;foreign-keys&gt;&lt;key app="EN" db-id="fvtv9d5pi5a55ae92z5v95drzxardspfsrvr" timestamp="1660738162"&gt;197&lt;/key&gt;&lt;/foreign-keys&gt;&lt;ref-type name="Journal Article"&gt;17&lt;/ref-type&gt;&lt;contributors&gt;&lt;authors&gt;&lt;author&gt;Roberts, M. H.&lt;/author&gt;&lt;author&gt;Mapel, D. W.&lt;/author&gt;&lt;author&gt;Petersen, H.&lt;/author&gt;&lt;/authors&gt;&lt;/contributors&gt;&lt;titles&gt;&lt;title&gt;Comparative Causal Analysis of the Effects of Long-Acting Muscarinic Antagonist Versus No Long-Acting Bronchodilator Use on Readmission or Mortality After Hospitalization for Chronic Obstructive Pulmonary Disease&lt;/title&gt;&lt;secondary-title&gt;Drugs - Real World Outcomes&lt;/secondary-title&gt;&lt;/titles&gt;&lt;periodical&gt;&lt;full-title&gt;Drugs - Real World Outcomes&lt;/full-title&gt;&lt;/periodical&gt;&lt;pages&gt;1-17&lt;/pages&gt;&lt;volume&gt;7(1)&lt;/volume&gt;&lt;dates&gt;&lt;year&gt;2020&lt;/year&gt;&lt;/dates&gt;&lt;accession-num&gt;2003867647&lt;/accession-num&gt;&lt;urls&gt;&lt;related-urls&gt;&lt;url&gt;http://www.springer.com/adis/journal/40801https://uhn.idm.oclc.org/login?url=http://ovidsp.ovid.com/ovidweb.cgi?T=JS&amp;amp;CSC=Y&amp;amp;NEWS=N&amp;amp;PAGE=fulltext&amp;amp;D=emed22&amp;amp;AN=2003867647http://nt2yt7px7u.search.serialssolutions.com/?sid=OVID:Embase&amp;amp;genre=article&amp;amp;id=pmid:&amp;amp;id=&lt;/url&gt;&lt;/related-urls&gt;&lt;/urls&gt;&lt;electronic-resource-num&gt;http://dx.doi.org/10.1007/s40801-019-00171-w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207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047395" w14:paraId="2216CA89" w14:textId="77777777" w:rsidTr="00A8053F">
        <w:tc>
          <w:tcPr>
            <w:tcW w:w="2263" w:type="dxa"/>
            <w:vMerge/>
          </w:tcPr>
          <w:p w14:paraId="55C7A4D7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702" w:type="dxa"/>
          </w:tcPr>
          <w:p w14:paraId="670BB3CE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968" w:type="dxa"/>
          </w:tcPr>
          <w:p w14:paraId="46FDCEA9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11EE07A8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410" w:type="dxa"/>
          </w:tcPr>
          <w:p w14:paraId="73A87ED6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14:paraId="08BA633C" w14:textId="77777777" w:rsidTr="00A8053F">
        <w:tc>
          <w:tcPr>
            <w:tcW w:w="2263" w:type="dxa"/>
            <w:vMerge/>
          </w:tcPr>
          <w:p w14:paraId="5F64A7BC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702" w:type="dxa"/>
          </w:tcPr>
          <w:p w14:paraId="3383B974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968" w:type="dxa"/>
          </w:tcPr>
          <w:p w14:paraId="5F6E6F08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2AA66238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410" w:type="dxa"/>
          </w:tcPr>
          <w:p w14:paraId="4C12CFCA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14:paraId="1E200CA3" w14:textId="77777777" w:rsidTr="00A8053F">
        <w:tc>
          <w:tcPr>
            <w:tcW w:w="2263" w:type="dxa"/>
            <w:vMerge w:val="restart"/>
          </w:tcPr>
          <w:p w14:paraId="717DA905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Home Oxygen</w:t>
            </w:r>
          </w:p>
        </w:tc>
        <w:tc>
          <w:tcPr>
            <w:tcW w:w="1702" w:type="dxa"/>
          </w:tcPr>
          <w:p w14:paraId="7CCA15CE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968" w:type="dxa"/>
          </w:tcPr>
          <w:p w14:paraId="6FB37CBD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53C55712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410" w:type="dxa"/>
          </w:tcPr>
          <w:p w14:paraId="54AA237B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Almagro&lt;/Author&gt;&lt;Year&gt;2006&lt;/Year&gt;&lt;RecNum&gt;11&lt;/RecNum&gt;&lt;DisplayText&gt;&lt;style face="superscript"&gt;21&lt;/style&gt;&lt;/DisplayText&gt;&lt;record&gt;&lt;rec-number&gt;11&lt;/rec-number&gt;&lt;foreign-keys&gt;&lt;key app="EN" db-id="fvtv9d5pi5a55ae92z5v95drzxardspfsrvr" timestamp="1660738162"&gt;11&lt;/key&gt;&lt;/foreign-keys&gt;&lt;ref-type name="Journal Article"&gt;17&lt;/ref-type&gt;&lt;contributors&gt;&lt;authors&gt;&lt;author&gt;Almagro, P.&lt;/author&gt;&lt;author&gt;Barreiro, B.&lt;/author&gt;&lt;author&gt;De Echaguen, A. O.&lt;/author&gt;&lt;author&gt;Quintana, S.&lt;/author&gt;&lt;author&gt;Carballeira, M. R.&lt;/author&gt;&lt;author&gt;Heredia, J. L.&lt;/author&gt;&lt;author&gt;Garau, J.&lt;/author&gt;&lt;/authors&gt;&lt;/contributors&gt;&lt;titles&gt;&lt;title&gt;Risk factors for hospital readmission in patients with chronic obstructive pulmonary disease&lt;/title&gt;&lt;secondary-title&gt;Respiration&lt;/secondary-title&gt;&lt;/titles&gt;&lt;periodical&gt;&lt;full-title&gt;Respiration&lt;/full-title&gt;&lt;/periodical&gt;&lt;pages&gt;311-317&lt;/pages&gt;&lt;volume&gt;73(3)&lt;/volume&gt;&lt;dates&gt;&lt;year&gt;2006&lt;/year&gt;&lt;/dates&gt;&lt;accession-num&gt;43725788&lt;/accession-num&gt;&lt;urls&gt;&lt;related-urls&gt;&lt;url&gt;https://uhn.idm.oclc.org/login?url=http://ovidsp.ovid.com/ovidweb.cgi?T=JS&amp;amp;CSC=Y&amp;amp;NEWS=N&amp;amp;PAGE=fulltext&amp;amp;D=emed9&amp;amp;AN=43725788http://nt2yt7px7u.search.serialssolutions.com/?sid=OVID:Embase&amp;amp;genre=article&amp;amp;id=pmid:16155352&amp;amp;id=doi:10.1159%2F000088092&amp;amp;issn=0025-793&lt;/url&gt;&lt;/related-urls&gt;&lt;/urls&gt;&lt;electronic-resource-num&gt;http://dx.doi.org/10.1159/000088092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21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047395" w14:paraId="485D375C" w14:textId="77777777" w:rsidTr="00A8053F">
        <w:tc>
          <w:tcPr>
            <w:tcW w:w="2263" w:type="dxa"/>
            <w:vMerge/>
          </w:tcPr>
          <w:p w14:paraId="4E9192B8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702" w:type="dxa"/>
          </w:tcPr>
          <w:p w14:paraId="41B67DF3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968" w:type="dxa"/>
          </w:tcPr>
          <w:p w14:paraId="110ABCB4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63F60EAB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Almagro&lt;/Author&gt;&lt;Year&gt;2012&lt;/Year&gt;&lt;RecNum&gt;12&lt;/RecNum&gt;&lt;DisplayText&gt;&lt;style face="superscript"&gt;22&lt;/style&gt;&lt;/DisplayText&gt;&lt;record&gt;&lt;rec-number&gt;12&lt;/rec-number&gt;&lt;foreign-keys&gt;&lt;key app="EN" db-id="fvtv9d5pi5a55ae92z5v95drzxardspfsrvr" timestamp="1660738162"&gt;12&lt;/key&gt;&lt;/foreign-keys&gt;&lt;ref-type name="Journal Article"&gt;17&lt;/ref-type&gt;&lt;contributors&gt;&lt;authors&gt;&lt;author&gt;Almagro, P.&lt;/author&gt;&lt;author&gt;Cabrera, F. J.&lt;/author&gt;&lt;author&gt;Diez, J.&lt;/author&gt;&lt;author&gt;Boixeda, R.&lt;/author&gt;&lt;author&gt;Alonso Ortiz, M. B.&lt;/author&gt;&lt;author&gt;Murio, C.&lt;/author&gt;&lt;author&gt;Soriano, J. B.&lt;/author&gt;&lt;/authors&gt;&lt;/contributors&gt;&lt;titles&gt;&lt;title&gt;Comorbidities and short-term prognosis in patients hospitalized for acute exacerbation of COPD: The EPOC en servicios de medicina interna (ESMI) study&lt;/title&gt;&lt;secondary-title&gt;Chest&lt;/secondary-title&gt;&lt;/titles&gt;&lt;periodical&gt;&lt;full-title&gt;Chest&lt;/full-title&gt;&lt;/periodical&gt;&lt;pages&gt;1126-1133&lt;/pages&gt;&lt;volume&gt;142(5)&lt;/volume&gt;&lt;dates&gt;&lt;year&gt;2012&lt;/year&gt;&lt;/dates&gt;&lt;accession-num&gt;366010475&lt;/accession-num&gt;&lt;urls&gt;&lt;related-urls&gt;&lt;url&gt;http://journal.publications.chestnet.org/data/Journals/CHEST/25436/chest_142_5_1126.pdfhttps://uhn.idm.oclc.org/login?url=http://ovidsp.ovid.com/ovidweb.cgi?T=JS&amp;amp;CSC=Y&amp;amp;NEWS=N&amp;amp;PAGE=fulltext&amp;amp;D=emed13&amp;amp;AN=366010475http://nt2yt7px7u.search.serialssolutions.com&lt;/url&gt;&lt;/related-urls&gt;&lt;/urls&gt;&lt;electronic-resource-num&gt;http://dx.doi.org/10.1378/chest.11-2413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22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410" w:type="dxa"/>
          </w:tcPr>
          <w:p w14:paraId="719DA8AF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14:paraId="6E7ECF35" w14:textId="77777777" w:rsidTr="00A8053F">
        <w:tc>
          <w:tcPr>
            <w:tcW w:w="2263" w:type="dxa"/>
            <w:vMerge/>
          </w:tcPr>
          <w:p w14:paraId="3B21B2F1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702" w:type="dxa"/>
          </w:tcPr>
          <w:p w14:paraId="16DA9E5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968" w:type="dxa"/>
          </w:tcPr>
          <w:p w14:paraId="5BF8704D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64F922DF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410" w:type="dxa"/>
          </w:tcPr>
          <w:p w14:paraId="44BBAA3D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14:paraId="5CEF44C0" w14:textId="77777777" w:rsidTr="00A8053F">
        <w:tc>
          <w:tcPr>
            <w:tcW w:w="13887" w:type="dxa"/>
            <w:gridSpan w:val="5"/>
            <w:shd w:val="clear" w:color="auto" w:fill="E7E6E6" w:themeFill="background2"/>
          </w:tcPr>
          <w:p w14:paraId="11E0176C" w14:textId="77777777" w:rsidR="00047395" w:rsidRDefault="00047395" w:rsidP="00A8053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Disposition</w:t>
            </w:r>
          </w:p>
        </w:tc>
      </w:tr>
      <w:tr w:rsidR="00047395" w14:paraId="6A807D89" w14:textId="77777777" w:rsidTr="00A8053F">
        <w:tc>
          <w:tcPr>
            <w:tcW w:w="2263" w:type="dxa"/>
            <w:vMerge w:val="restart"/>
          </w:tcPr>
          <w:p w14:paraId="622D74A1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Discharge to Home Care</w:t>
            </w:r>
          </w:p>
        </w:tc>
        <w:tc>
          <w:tcPr>
            <w:tcW w:w="1702" w:type="dxa"/>
          </w:tcPr>
          <w:p w14:paraId="04E04080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968" w:type="dxa"/>
          </w:tcPr>
          <w:p w14:paraId="2A171337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Buhr&lt;/Author&gt;&lt;Year&gt;2020&lt;/Year&gt;&lt;RecNum&gt;38&lt;/RecNum&gt;&lt;DisplayText&gt;&lt;style face="superscript"&gt;48&lt;/style&gt;&lt;/DisplayText&gt;&lt;record&gt;&lt;rec-number&gt;38&lt;/rec-number&gt;&lt;foreign-keys&gt;&lt;key app="EN" db-id="fvtv9d5pi5a55ae92z5v95drzxardspfsrvr" timestamp="1660738162"&gt;38&lt;/key&gt;&lt;/foreign-keys&gt;&lt;ref-type name="Journal Article"&gt;17&lt;/ref-type&gt;&lt;contributors&gt;&lt;authors&gt;&lt;author&gt;Buhr, R. G.&lt;/author&gt;&lt;author&gt;Jackson, N. J.&lt;/author&gt;&lt;author&gt;Dubinett, S. M.&lt;/author&gt;&lt;author&gt;Kominski, G. F.&lt;/author&gt;&lt;author&gt;Mangione, C. M.&lt;/author&gt;&lt;author&gt;Ong, M. K.&lt;/author&gt;&lt;/authors&gt;&lt;/contributors&gt;&lt;titles&gt;&lt;title&gt;Factors associated with differential readmission diagnoses following acute exacerbations of chronic obstructive pulmonary disease&lt;/title&gt;&lt;secondary-title&gt;Journal of Hospital Medicine&lt;/secondary-title&gt;&lt;/titles&gt;&lt;periodical&gt;&lt;full-title&gt;Journal of Hospital Medicine&lt;/full-title&gt;&lt;/periodical&gt;&lt;pages&gt;219-227&lt;/pages&gt;&lt;volume&gt;15(4)&lt;/volume&gt;&lt;dates&gt;&lt;year&gt;2020&lt;/year&gt;&lt;/dates&gt;&lt;accession-num&gt;2006114143&lt;/accession-num&gt;&lt;urls&gt;&lt;related-urls&gt;&lt;url&gt;https://mdedge-files-live.s3.us-east-2.amazonaws.com/files/s3fs-public/issues/articles/jhm01503219.pdfhttps://uhn.idm.oclc.org/login?url=http://ovidsp.ovid.com/ovidweb.cgi?T=JS&amp;amp;CSC=Y&amp;amp;NEWS=N&amp;amp;PAGE=fulltext&amp;amp;D=emed21&amp;amp;AN=2006114143http://nt2yt7px7u.search.seri&lt;/url&gt;&lt;/related-urls&gt;&lt;/urls&gt;&lt;electronic-resource-num&gt;http://dx.doi.org/10.12788/jhm.3367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48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5248FEF8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410" w:type="dxa"/>
          </w:tcPr>
          <w:p w14:paraId="556A4FB4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14:paraId="7AB00216" w14:textId="77777777" w:rsidTr="00A8053F">
        <w:tc>
          <w:tcPr>
            <w:tcW w:w="2263" w:type="dxa"/>
            <w:vMerge/>
          </w:tcPr>
          <w:p w14:paraId="5E5CE61B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702" w:type="dxa"/>
          </w:tcPr>
          <w:p w14:paraId="2CF484E2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968" w:type="dxa"/>
          </w:tcPr>
          <w:p w14:paraId="3B9A9B3B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35420B10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410" w:type="dxa"/>
          </w:tcPr>
          <w:p w14:paraId="41AF3C7B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14:paraId="635F4355" w14:textId="77777777" w:rsidTr="00A8053F">
        <w:tc>
          <w:tcPr>
            <w:tcW w:w="2263" w:type="dxa"/>
            <w:vMerge/>
          </w:tcPr>
          <w:p w14:paraId="4D4D0A2A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702" w:type="dxa"/>
          </w:tcPr>
          <w:p w14:paraId="1F8BD6FC" w14:textId="77777777" w:rsidR="00047395" w:rsidRPr="009202A3" w:rsidRDefault="00047395" w:rsidP="00A8053F">
            <w:pPr>
              <w:rPr>
                <w:rFonts w:ascii="Times New Roman" w:hAnsi="Times New Roman" w:cs="Times New Roman"/>
              </w:rPr>
            </w:pPr>
            <w:r w:rsidRPr="009202A3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968" w:type="dxa"/>
          </w:tcPr>
          <w:p w14:paraId="52C34056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27880553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410" w:type="dxa"/>
          </w:tcPr>
          <w:p w14:paraId="28411214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</w:tbl>
    <w:p w14:paraId="58A70B50" w14:textId="77777777" w:rsidR="00047395" w:rsidRDefault="00047395" w:rsidP="00047395">
      <w:pPr>
        <w:rPr>
          <w:rFonts w:ascii="Times New Roman" w:hAnsi="Times New Roman" w:cs="Times New Roman"/>
        </w:rPr>
      </w:pPr>
    </w:p>
    <w:p w14:paraId="1B69EA6F" w14:textId="77777777" w:rsidR="00047395" w:rsidRDefault="00047395" w:rsidP="00047395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53445710" w14:textId="77777777" w:rsidR="00047395" w:rsidRDefault="00047395" w:rsidP="00047395">
      <w:pPr>
        <w:rPr>
          <w:rFonts w:ascii="Times New Roman" w:hAnsi="Times New Roman" w:cs="Times New Roman"/>
          <w:b/>
          <w:bCs/>
        </w:rPr>
        <w:sectPr w:rsidR="00047395" w:rsidSect="00322F26">
          <w:pgSz w:w="15840" w:h="12240" w:orient="landscape"/>
          <w:pgMar w:top="1440" w:right="1440" w:bottom="1440" w:left="1440" w:header="708" w:footer="708" w:gutter="0"/>
          <w:cols w:space="708"/>
          <w:docGrid w:linePitch="360"/>
        </w:sectPr>
      </w:pPr>
    </w:p>
    <w:p w14:paraId="7FCCD268" w14:textId="2BD9DB7B" w:rsidR="00047395" w:rsidRDefault="00DE2F6A" w:rsidP="00047395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  <w:bCs/>
        </w:rPr>
        <w:lastRenderedPageBreak/>
        <w:t xml:space="preserve">Supplementary Table </w:t>
      </w:r>
      <w:r>
        <w:rPr>
          <w:rFonts w:ascii="Times New Roman" w:hAnsi="Times New Roman" w:cs="Times New Roman"/>
          <w:b/>
          <w:bCs/>
        </w:rPr>
        <w:t>3</w:t>
      </w:r>
      <w:r w:rsidR="00047395">
        <w:rPr>
          <w:rFonts w:ascii="Times New Roman" w:hAnsi="Times New Roman" w:cs="Times New Roman"/>
          <w:b/>
          <w:bCs/>
        </w:rPr>
        <w:t>.</w:t>
      </w:r>
      <w:r w:rsidR="00047395">
        <w:rPr>
          <w:rFonts w:ascii="Times New Roman" w:hAnsi="Times New Roman" w:cs="Times New Roman"/>
        </w:rPr>
        <w:t xml:space="preserve"> Significant Interventions for All-Cause Readmission</w:t>
      </w:r>
    </w:p>
    <w:tbl>
      <w:tblPr>
        <w:tblStyle w:val="TableGrid"/>
        <w:tblW w:w="13887" w:type="dxa"/>
        <w:tblLook w:val="04A0" w:firstRow="1" w:lastRow="0" w:firstColumn="1" w:lastColumn="0" w:noHBand="0" w:noVBand="1"/>
      </w:tblPr>
      <w:tblGrid>
        <w:gridCol w:w="2255"/>
        <w:gridCol w:w="1793"/>
        <w:gridCol w:w="3378"/>
        <w:gridCol w:w="3035"/>
        <w:gridCol w:w="3426"/>
      </w:tblGrid>
      <w:tr w:rsidR="00047395" w:rsidRPr="00E3521E" w14:paraId="53E7471F" w14:textId="77777777" w:rsidTr="00A8053F">
        <w:tc>
          <w:tcPr>
            <w:tcW w:w="2255" w:type="dxa"/>
          </w:tcPr>
          <w:p w14:paraId="6FB0D890" w14:textId="77777777" w:rsidR="00047395" w:rsidRPr="00E3521E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793" w:type="dxa"/>
          </w:tcPr>
          <w:p w14:paraId="6E710505" w14:textId="77777777" w:rsidR="00047395" w:rsidRPr="00E3521E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  <w:r w:rsidRPr="00E3521E">
              <w:rPr>
                <w:rFonts w:ascii="Times New Roman" w:hAnsi="Times New Roman" w:cs="Times New Roman"/>
                <w:b/>
                <w:bCs/>
              </w:rPr>
              <w:t>Type I Error</w:t>
            </w:r>
          </w:p>
        </w:tc>
        <w:tc>
          <w:tcPr>
            <w:tcW w:w="3378" w:type="dxa"/>
          </w:tcPr>
          <w:p w14:paraId="00DA82A3" w14:textId="77777777" w:rsidR="00047395" w:rsidRPr="00E3521E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  <w:r w:rsidRPr="00ED35BD">
              <w:rPr>
                <w:rFonts w:ascii="Times New Roman" w:hAnsi="Times New Roman" w:cs="Times New Roman"/>
                <w:b/>
                <w:bCs/>
              </w:rPr>
              <w:t>1</w:t>
            </w:r>
            <w:r>
              <w:rPr>
                <w:rFonts w:ascii="Times New Roman" w:hAnsi="Times New Roman" w:cs="Times New Roman"/>
                <w:b/>
                <w:bCs/>
              </w:rPr>
              <w:t xml:space="preserve"> </w:t>
            </w:r>
            <w:r w:rsidRPr="00ED35BD">
              <w:rPr>
                <w:rFonts w:ascii="Times New Roman" w:hAnsi="Times New Roman" w:cs="Times New Roman"/>
                <w:b/>
                <w:bCs/>
              </w:rPr>
              <w:t>Month</w:t>
            </w:r>
          </w:p>
        </w:tc>
        <w:tc>
          <w:tcPr>
            <w:tcW w:w="3035" w:type="dxa"/>
          </w:tcPr>
          <w:p w14:paraId="59D25764" w14:textId="77777777" w:rsidR="00047395" w:rsidRPr="00E3521E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  <w:b/>
                <w:bCs/>
              </w:rPr>
              <w:t>2-</w:t>
            </w:r>
            <w:r w:rsidRPr="00ED35BD">
              <w:rPr>
                <w:rFonts w:ascii="Times New Roman" w:hAnsi="Times New Roman" w:cs="Times New Roman"/>
                <w:b/>
                <w:bCs/>
              </w:rPr>
              <w:t>3</w:t>
            </w:r>
            <w:r>
              <w:rPr>
                <w:rFonts w:ascii="Times New Roman" w:hAnsi="Times New Roman" w:cs="Times New Roman"/>
                <w:b/>
                <w:bCs/>
              </w:rPr>
              <w:t xml:space="preserve"> </w:t>
            </w:r>
            <w:r w:rsidRPr="00ED35BD">
              <w:rPr>
                <w:rFonts w:ascii="Times New Roman" w:hAnsi="Times New Roman" w:cs="Times New Roman"/>
                <w:b/>
                <w:bCs/>
              </w:rPr>
              <w:t>Month</w:t>
            </w:r>
            <w:r>
              <w:rPr>
                <w:rFonts w:ascii="Times New Roman" w:hAnsi="Times New Roman" w:cs="Times New Roman"/>
                <w:b/>
                <w:bCs/>
              </w:rPr>
              <w:t>s</w:t>
            </w:r>
          </w:p>
        </w:tc>
        <w:tc>
          <w:tcPr>
            <w:tcW w:w="3426" w:type="dxa"/>
          </w:tcPr>
          <w:p w14:paraId="756F8FA9" w14:textId="77777777" w:rsidR="00047395" w:rsidRPr="00E3521E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  <w:b/>
                <w:bCs/>
              </w:rPr>
              <w:t>6-</w:t>
            </w:r>
            <w:r w:rsidRPr="00ED35BD">
              <w:rPr>
                <w:rFonts w:ascii="Times New Roman" w:hAnsi="Times New Roman" w:cs="Times New Roman"/>
                <w:b/>
                <w:bCs/>
              </w:rPr>
              <w:t>12</w:t>
            </w:r>
            <w:r>
              <w:rPr>
                <w:rFonts w:ascii="Times New Roman" w:hAnsi="Times New Roman" w:cs="Times New Roman"/>
                <w:b/>
                <w:bCs/>
              </w:rPr>
              <w:t xml:space="preserve"> </w:t>
            </w:r>
            <w:r w:rsidRPr="00ED35BD">
              <w:rPr>
                <w:rFonts w:ascii="Times New Roman" w:hAnsi="Times New Roman" w:cs="Times New Roman"/>
                <w:b/>
                <w:bCs/>
              </w:rPr>
              <w:t>Month</w:t>
            </w:r>
            <w:r>
              <w:rPr>
                <w:rFonts w:ascii="Times New Roman" w:hAnsi="Times New Roman" w:cs="Times New Roman"/>
                <w:b/>
                <w:bCs/>
              </w:rPr>
              <w:t>s</w:t>
            </w:r>
          </w:p>
        </w:tc>
      </w:tr>
      <w:tr w:rsidR="00047395" w:rsidRPr="00E3521E" w14:paraId="4EA00415" w14:textId="77777777" w:rsidTr="00A8053F">
        <w:tc>
          <w:tcPr>
            <w:tcW w:w="2255" w:type="dxa"/>
            <w:vMerge w:val="restart"/>
          </w:tcPr>
          <w:p w14:paraId="6AA04C7F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zithromycin</w:t>
            </w:r>
          </w:p>
        </w:tc>
        <w:tc>
          <w:tcPr>
            <w:tcW w:w="1793" w:type="dxa"/>
          </w:tcPr>
          <w:p w14:paraId="22A394FB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  <w:r w:rsidRPr="00E3521E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378" w:type="dxa"/>
          </w:tcPr>
          <w:p w14:paraId="789729C9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035" w:type="dxa"/>
          </w:tcPr>
          <w:p w14:paraId="5A2B0498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426" w:type="dxa"/>
          </w:tcPr>
          <w:p w14:paraId="3F5C2FBC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E3521E" w14:paraId="474A0156" w14:textId="77777777" w:rsidTr="00A8053F">
        <w:tc>
          <w:tcPr>
            <w:tcW w:w="2255" w:type="dxa"/>
            <w:vMerge/>
          </w:tcPr>
          <w:p w14:paraId="6BC969BA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793" w:type="dxa"/>
          </w:tcPr>
          <w:p w14:paraId="28E9E514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  <w:r w:rsidRPr="00E3521E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378" w:type="dxa"/>
          </w:tcPr>
          <w:p w14:paraId="3006084F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035" w:type="dxa"/>
          </w:tcPr>
          <w:p w14:paraId="72798295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nversely 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Vermeersch&lt;/Author&gt;&lt;Year&gt;2019&lt;/Year&gt;&lt;RecNum&gt;230&lt;/RecNum&gt;&lt;DisplayText&gt;&lt;style face="superscript"&gt;240&lt;/style&gt;&lt;/DisplayText&gt;&lt;record&gt;&lt;rec-number&gt;230&lt;/rec-number&gt;&lt;foreign-keys&gt;&lt;key app="EN" db-id="fvtv9d5pi5a55ae92z5v95drzxardspfsrvr" timestamp="1660738162"&gt;230&lt;/key&gt;&lt;/foreign-keys&gt;&lt;ref-type name="Journal Article"&gt;17&lt;/ref-type&gt;&lt;contributors&gt;&lt;authors&gt;&lt;author&gt;Vermeersch, K.&lt;/author&gt;&lt;author&gt;Belmans, A.&lt;/author&gt;&lt;author&gt;Bogaerts, K.&lt;/author&gt;&lt;author&gt;Gyselinck, I.&lt;/author&gt;&lt;author&gt;Cardinaels, N.&lt;/author&gt;&lt;author&gt;Gabrovska, M.&lt;/author&gt;&lt;author&gt;Aumann, J.&lt;/author&gt;&lt;author&gt;Demedts, I. K.&lt;/author&gt;&lt;author&gt;Corhay, J. L.&lt;/author&gt;&lt;author&gt;Marchand, E.&lt;/author&gt;&lt;author&gt;Slabbynck, H.&lt;/author&gt;&lt;author&gt;Haenebalcke, C.&lt;/author&gt;&lt;author&gt;Vermeersch, S.&lt;/author&gt;&lt;author&gt;Verleden, G. M.&lt;/author&gt;&lt;author&gt;Troosters, T.&lt;/author&gt;&lt;author&gt;Ninane, V.&lt;/author&gt;&lt;author&gt;Brusselle, G. G.&lt;/author&gt;&lt;author&gt;Janssens, W.&lt;/author&gt;&lt;author&gt;investigators, Bace trial&lt;/author&gt;&lt;/authors&gt;&lt;/contributors&gt;&lt;titles&gt;&lt;title&gt;Treatment failure and hospital readmissions in severe COPD exacerbations treated with azithromycin versus placebo - a post-hoc analysis of the BACE randomized controlled trial&lt;/title&gt;&lt;secondary-title&gt;Respir Res&lt;/secondary-title&gt;&lt;/titles&gt;&lt;periodical&gt;&lt;full-title&gt;Respir Res&lt;/full-title&gt;&lt;/periodical&gt;&lt;pages&gt;237&lt;/pages&gt;&lt;volume&gt;20&lt;/volume&gt;&lt;number&gt;1&lt;/number&gt;&lt;dates&gt;&lt;year&gt;2019&lt;/year&gt;&lt;/dates&gt;&lt;accession-num&gt;31665017&lt;/accession-num&gt;&lt;urls&gt;&lt;related-urls&gt;&lt;url&gt;https://uhn.idm.oclc.org/login?url=http://ovidsp.ovid.com/ovidweb.cgi?T=JS&amp;amp;CSC=Y&amp;amp;NEWS=N&amp;amp;PAGE=fulltext&amp;amp;D=med16&amp;amp;AN=31665017http://nt2yt7px7u.search.serialssolutions.com/?sid=OVID:Ovid+MEDLINE%28R%29+%3C2019%3E&amp;amp;genre=article&amp;amp;id=pmid:31665017&amp;amp;id=doi:10.1186%2&lt;/url&gt;&lt;/related-urls&gt;&lt;/urls&gt;&lt;electronic-resource-num&gt;https://dx.doi.org/10.1186/s12931-019-1208-6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240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426" w:type="dxa"/>
          </w:tcPr>
          <w:p w14:paraId="3A937DB3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E3521E" w14:paraId="5F4047CC" w14:textId="77777777" w:rsidTr="00A8053F">
        <w:tc>
          <w:tcPr>
            <w:tcW w:w="2255" w:type="dxa"/>
            <w:vMerge/>
          </w:tcPr>
          <w:p w14:paraId="7D221AC1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793" w:type="dxa"/>
          </w:tcPr>
          <w:p w14:paraId="20694824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  <w:r w:rsidRPr="00E3521E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378" w:type="dxa"/>
          </w:tcPr>
          <w:p w14:paraId="02014175" w14:textId="77777777" w:rsidR="00047395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035" w:type="dxa"/>
          </w:tcPr>
          <w:p w14:paraId="0538D7B6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426" w:type="dxa"/>
          </w:tcPr>
          <w:p w14:paraId="70B8090E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E3521E" w14:paraId="7BB680EE" w14:textId="77777777" w:rsidTr="00A8053F">
        <w:tc>
          <w:tcPr>
            <w:tcW w:w="2255" w:type="dxa"/>
            <w:vMerge w:val="restart"/>
          </w:tcPr>
          <w:p w14:paraId="400F596A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  <w:r w:rsidRPr="00E3521E">
              <w:rPr>
                <w:rFonts w:ascii="Times New Roman" w:hAnsi="Times New Roman" w:cs="Times New Roman"/>
              </w:rPr>
              <w:t>COPD Care Package</w:t>
            </w:r>
          </w:p>
        </w:tc>
        <w:tc>
          <w:tcPr>
            <w:tcW w:w="1793" w:type="dxa"/>
          </w:tcPr>
          <w:p w14:paraId="27E61E76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  <w:r w:rsidRPr="00E3521E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378" w:type="dxa"/>
          </w:tcPr>
          <w:p w14:paraId="422B5E5F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nversely Correlated</w: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WYW5oYWVjaHQ8L0F1dGhvcj48WWVhcj4yMDE2PC9ZZWFy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WYW5oYWVjaHQ8L0F1dGhvcj48WWVhcj4yMDE2PC9ZZWFy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164,179,239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035" w:type="dxa"/>
          </w:tcPr>
          <w:p w14:paraId="14D0439F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nversely 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Benzo&lt;/Author&gt;&lt;Year&gt;2016&lt;/Year&gt;&lt;RecNum&gt;27&lt;/RecNum&gt;&lt;DisplayText&gt;&lt;style face="superscript"&gt;37&lt;/style&gt;&lt;/DisplayText&gt;&lt;record&gt;&lt;rec-number&gt;27&lt;/rec-number&gt;&lt;foreign-keys&gt;&lt;key app="EN" db-id="fvtv9d5pi5a55ae92z5v95drzxardspfsrvr" timestamp="1660738162"&gt;27&lt;/key&gt;&lt;/foreign-keys&gt;&lt;ref-type name="Journal Article"&gt;17&lt;/ref-type&gt;&lt;contributors&gt;&lt;authors&gt;&lt;author&gt;Benzo, R.&lt;/author&gt;&lt;author&gt;Vickers, K.&lt;/author&gt;&lt;author&gt;Novotny, P. J.&lt;/author&gt;&lt;author&gt;Tucker, S.&lt;/author&gt;&lt;author&gt;Hoult, J.&lt;/author&gt;&lt;author&gt;Neuenfeldt, P.&lt;/author&gt;&lt;author&gt;Connett, J.&lt;/author&gt;&lt;author&gt;Lorig, K.&lt;/author&gt;&lt;author&gt;McEvoy, C.&lt;/author&gt;&lt;/authors&gt;&lt;/contributors&gt;&lt;titles&gt;&lt;title&gt;Health Coaching and Chronic Obstructive Pulmonary Disease Rehospitalization. A Randomized Study&lt;/title&gt;&lt;secondary-title&gt;American journal of respiratory and critical care medicine&lt;/secondary-title&gt;&lt;/titles&gt;&lt;periodical&gt;&lt;full-title&gt;American Journal of Respiratory and Critical Care Medicine&lt;/full-title&gt;&lt;/periodical&gt;&lt;pages&gt;672-680p&lt;/pages&gt;&lt;volume&gt;Vol.194&lt;/volume&gt;&lt;number&gt;6&lt;/number&gt;&lt;dates&gt;&lt;year&gt;2016&lt;/year&gt;&lt;/dates&gt;&lt;accession-num&gt;CN-01139813&lt;/accession-num&gt;&lt;urls&gt;&lt;related-urls&gt;&lt;url&gt;https://uhn.idm.oclc.org/login?url=http://ovidsp.ovid.com/ovidweb.cgi?T=JS&amp;amp;CSC=Y&amp;amp;NEWS=N&amp;amp;PAGE=fulltext&amp;amp;D=cctr&amp;amp;AN=CN-01139813http://nt2yt7px7u.search.serialssolutions.com/?sid=OVID:Cochrane+Central+Register+of+Controlled+Trials+%3C2014+to+Present%3E&amp;amp;genre=a&lt;/url&gt;&lt;/related-urls&gt;&lt;/urls&gt;&lt;electronic-resource-num&gt;https://doi.org/10.1164/rccm.201512-2503OC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6A5119">
              <w:rPr>
                <w:rFonts w:ascii="Times New Roman" w:hAnsi="Times New Roman" w:cs="Times New Roman"/>
                <w:noProof/>
                <w:vertAlign w:val="superscript"/>
              </w:rPr>
              <w:t>37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426" w:type="dxa"/>
          </w:tcPr>
          <w:p w14:paraId="14BEEDD3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nversely Correlated</w: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MYWxtb2xkYTwvQXV0aG9yPjxZZWFyPjIwMTc8L1llYXI+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MYWxtb2xkYTwvQXV0aG9yPjxZZWFyPjIwMTc8L1llYXI+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6A5119">
              <w:rPr>
                <w:rFonts w:ascii="Times New Roman" w:hAnsi="Times New Roman" w:cs="Times New Roman"/>
                <w:noProof/>
                <w:vertAlign w:val="superscript"/>
              </w:rPr>
              <w:t>37,145,148,149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047395" w:rsidRPr="00E3521E" w14:paraId="5B0A92C8" w14:textId="77777777" w:rsidTr="00A8053F">
        <w:tc>
          <w:tcPr>
            <w:tcW w:w="2255" w:type="dxa"/>
            <w:vMerge/>
          </w:tcPr>
          <w:p w14:paraId="237D1D07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793" w:type="dxa"/>
          </w:tcPr>
          <w:p w14:paraId="11CF650C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  <w:r w:rsidRPr="00E3521E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378" w:type="dxa"/>
          </w:tcPr>
          <w:p w14:paraId="5C64261E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  <w:r w:rsidRPr="00E3521E">
              <w:rPr>
                <w:rFonts w:ascii="Times New Roman" w:hAnsi="Times New Roman" w:cs="Times New Roman"/>
              </w:rPr>
              <w:t>Inversely Correlated</w:t>
            </w:r>
            <w:r w:rsidRPr="00E3521E">
              <w:rPr>
                <w:rFonts w:ascii="Times New Roman" w:hAnsi="Times New Roman" w:cs="Times New Roman"/>
              </w:rPr>
              <w:fldChar w:fldCharType="begin">
                <w:fldData xml:space="preserve">PEVuZE5vdGU+PENpdGU+PEF1dGhvcj5aYWZhcjwvQXV0aG9yPjxZZWFyPjIwMjA8L1llYXI+PFJl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aYWZhcjwvQXV0aG9yPjxZZWFyPjIwMjA8L1llYXI+PFJl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 w:rsidRPr="00E3521E">
              <w:rPr>
                <w:rFonts w:ascii="Times New Roman" w:hAnsi="Times New Roman" w:cs="Times New Roman"/>
              </w:rPr>
            </w:r>
            <w:r w:rsidRPr="00E3521E"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28,93,184,251</w:t>
            </w:r>
            <w:r w:rsidRPr="00E3521E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035" w:type="dxa"/>
          </w:tcPr>
          <w:p w14:paraId="091745E9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nversely Correlated</w: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SdXNzbzwvQXV0aG9yPjxZZWFyPjIwMTc8L1llYXI+PFJl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SdXNzbzwvQXV0aG9yPjxZZWFyPjIwMTc8L1llYXI+PFJl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6A5119">
              <w:rPr>
                <w:rFonts w:ascii="Times New Roman" w:hAnsi="Times New Roman" w:cs="Times New Roman"/>
                <w:noProof/>
                <w:vertAlign w:val="superscript"/>
              </w:rPr>
              <w:t>184,212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426" w:type="dxa"/>
          </w:tcPr>
          <w:p w14:paraId="5CE1BC88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nversely 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George&lt;/Author&gt;&lt;Year&gt;2016&lt;/Year&gt;&lt;RecNum&gt;84&lt;/RecNum&gt;&lt;DisplayText&gt;&lt;style face="superscript"&gt;94&lt;/style&gt;&lt;/DisplayText&gt;&lt;record&gt;&lt;rec-number&gt;84&lt;/rec-number&gt;&lt;foreign-keys&gt;&lt;key app="EN" db-id="fvtv9d5pi5a55ae92z5v95drzxardspfsrvr" timestamp="1660738162"&gt;84&lt;/key&gt;&lt;/foreign-keys&gt;&lt;ref-type name="Journal Article"&gt;17&lt;/ref-type&gt;&lt;contributors&gt;&lt;authors&gt;&lt;author&gt;George, P. P.&lt;/author&gt;&lt;author&gt;Heng, B. H.&lt;/author&gt;&lt;author&gt;Lim, T. K.&lt;/author&gt;&lt;author&gt;Abisheganaden, J.&lt;/author&gt;&lt;author&gt;Keong Ng, A. W.&lt;/author&gt;&lt;author&gt;Verma, A.&lt;/author&gt;&lt;author&gt;Lim, F. S.&lt;/author&gt;&lt;/authors&gt;&lt;/contributors&gt;&lt;titles&gt;&lt;title&gt;Evaluation of a disease management program for COPD using propensity matched control group&lt;/title&gt;&lt;secondary-title&gt;Journal of Thoracic Disease&lt;/secondary-title&gt;&lt;/titles&gt;&lt;periodical&gt;&lt;full-title&gt;Journal of Thoracic Disease&lt;/full-title&gt;&lt;/periodical&gt;&lt;pages&gt;1661-1671&lt;/pages&gt;&lt;volume&gt;8(7)&lt;/volume&gt;&lt;dates&gt;&lt;year&gt;2016&lt;/year&gt;&lt;/dates&gt;&lt;accession-num&gt;622001815&lt;/accession-num&gt;&lt;urls&gt;&lt;related-urls&gt;&lt;url&gt;http://jtd.amegroups.com/article/download/7877/pdfhttps://uhn.idm.oclc.org/login?url=http://ovidsp.ovid.com/ovidweb.cgi?T=JS&amp;amp;CSC=Y&amp;amp;NEWS=N&amp;amp;PAGE=fulltext&amp;amp;D=emed17&amp;amp;AN=622001815http://nt2yt7px7u.search.serialssolutions.com/?sid=OVID:Embase&amp;amp;genre=article&amp;amp;id=pm&lt;/url&gt;&lt;/related-urls&gt;&lt;/urls&gt;&lt;electronic-resource-num&gt;http://dx.doi.org/10.21037/JTD.2016.06.05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6A5119">
              <w:rPr>
                <w:rFonts w:ascii="Times New Roman" w:hAnsi="Times New Roman" w:cs="Times New Roman"/>
                <w:noProof/>
                <w:vertAlign w:val="superscript"/>
              </w:rPr>
              <w:t>94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047395" w:rsidRPr="00E3521E" w14:paraId="1FF40530" w14:textId="77777777" w:rsidTr="00A8053F">
        <w:tc>
          <w:tcPr>
            <w:tcW w:w="2255" w:type="dxa"/>
            <w:vMerge/>
          </w:tcPr>
          <w:p w14:paraId="3FADF9A5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793" w:type="dxa"/>
          </w:tcPr>
          <w:p w14:paraId="104EF381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  <w:r w:rsidRPr="00E3521E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378" w:type="dxa"/>
          </w:tcPr>
          <w:p w14:paraId="3FE0570F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035" w:type="dxa"/>
          </w:tcPr>
          <w:p w14:paraId="1C78A0F6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426" w:type="dxa"/>
          </w:tcPr>
          <w:p w14:paraId="5AC3ADEB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E3521E" w14:paraId="47794F54" w14:textId="77777777" w:rsidTr="00A8053F">
        <w:tc>
          <w:tcPr>
            <w:tcW w:w="2255" w:type="dxa"/>
            <w:vMerge w:val="restart"/>
          </w:tcPr>
          <w:p w14:paraId="6F77BCBB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Exacerbation Clinic</w:t>
            </w:r>
          </w:p>
        </w:tc>
        <w:tc>
          <w:tcPr>
            <w:tcW w:w="1793" w:type="dxa"/>
          </w:tcPr>
          <w:p w14:paraId="5F9037E9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  <w:r w:rsidRPr="00E3521E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378" w:type="dxa"/>
          </w:tcPr>
          <w:p w14:paraId="3ABDC7BA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035" w:type="dxa"/>
          </w:tcPr>
          <w:p w14:paraId="1DA3FB7F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426" w:type="dxa"/>
          </w:tcPr>
          <w:p w14:paraId="36F3F135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E3521E" w14:paraId="623C5084" w14:textId="77777777" w:rsidTr="00A8053F">
        <w:tc>
          <w:tcPr>
            <w:tcW w:w="2255" w:type="dxa"/>
            <w:vMerge/>
          </w:tcPr>
          <w:p w14:paraId="13E51186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793" w:type="dxa"/>
          </w:tcPr>
          <w:p w14:paraId="55DE0A82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  <w:r w:rsidRPr="00E3521E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378" w:type="dxa"/>
          </w:tcPr>
          <w:p w14:paraId="42460C58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035" w:type="dxa"/>
          </w:tcPr>
          <w:p w14:paraId="1454741F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nversely 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Russo&lt;/Author&gt;&lt;Year&gt;2017&lt;/Year&gt;&lt;RecNum&gt;202&lt;/RecNum&gt;&lt;DisplayText&gt;&lt;style face="superscript"&gt;212&lt;/style&gt;&lt;/DisplayText&gt;&lt;record&gt;&lt;rec-number&gt;202&lt;/rec-number&gt;&lt;foreign-keys&gt;&lt;key app="EN" db-id="fvtv9d5pi5a55ae92z5v95drzxardspfsrvr" timestamp="1660738162"&gt;202&lt;/key&gt;&lt;/foreign-keys&gt;&lt;ref-type name="Journal Article"&gt;17&lt;/ref-type&gt;&lt;contributors&gt;&lt;authors&gt;&lt;author&gt;Russo, A. N.&lt;/author&gt;&lt;author&gt;Sathiyamoorthy, G.&lt;/author&gt;&lt;author&gt;Lau, C.&lt;/author&gt;&lt;author&gt;Saygin, D.&lt;/author&gt;&lt;author&gt;Han, X.&lt;/author&gt;&lt;author&gt;Wang, X. F.&lt;/author&gt;&lt;author&gt;Rice, R.&lt;/author&gt;&lt;author&gt;Aboussouan, L. S.&lt;/author&gt;&lt;author&gt;Stoller, J. K.&lt;/author&gt;&lt;author&gt;Hatipoglu, U.&lt;/author&gt;&lt;/authors&gt;&lt;/contributors&gt;&lt;titles&gt;&lt;title&gt;Impact of a post-discharge integrated disease management program on COPD hospital readmissions&lt;/title&gt;&lt;secondary-title&gt;Respiratory Care&lt;/secondary-title&gt;&lt;/titles&gt;&lt;periodical&gt;&lt;full-title&gt;Respiratory Care&lt;/full-title&gt;&lt;/periodical&gt;&lt;pages&gt;1392-1402&lt;/pages&gt;&lt;volume&gt;62(11)&lt;/volume&gt;&lt;dates&gt;&lt;year&gt;2017&lt;/year&gt;&lt;/dates&gt;&lt;accession-num&gt;622684231&lt;/accession-num&gt;&lt;urls&gt;&lt;related-urls&gt;&lt;url&gt;http://rc.rcjournal.com/content/by/yearhttps://uhn.idm.oclc.org/login?url=http://ovidsp.ovid.com/ovidweb.cgi?T=JS&amp;amp;CSC=Y&amp;amp;NEWS=N&amp;amp;PAGE=fulltext&amp;amp;D=emed18&amp;amp;AN=622684231http://nt2yt7px7u.search.serialssolutions.com/?sid=OVID:Embase&amp;amp;genre=article&amp;amp;id=pmid:28765496&lt;/url&gt;&lt;/related-urls&gt;&lt;/urls&gt;&lt;electronic-resource-num&gt;http://dx.doi.org/10.4187/respcare.05547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212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426" w:type="dxa"/>
          </w:tcPr>
          <w:p w14:paraId="06F78F2C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E3521E" w14:paraId="104BE6FF" w14:textId="77777777" w:rsidTr="00A8053F">
        <w:tc>
          <w:tcPr>
            <w:tcW w:w="2255" w:type="dxa"/>
            <w:vMerge/>
          </w:tcPr>
          <w:p w14:paraId="3EE9C75F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793" w:type="dxa"/>
          </w:tcPr>
          <w:p w14:paraId="2992652C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  <w:r w:rsidRPr="00E3521E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378" w:type="dxa"/>
          </w:tcPr>
          <w:p w14:paraId="704024C5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035" w:type="dxa"/>
          </w:tcPr>
          <w:p w14:paraId="67CF86F6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426" w:type="dxa"/>
          </w:tcPr>
          <w:p w14:paraId="1F796CB4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E3521E" w14:paraId="3D09ABD3" w14:textId="77777777" w:rsidTr="00A8053F">
        <w:tc>
          <w:tcPr>
            <w:tcW w:w="2255" w:type="dxa"/>
            <w:vMerge w:val="restart"/>
          </w:tcPr>
          <w:p w14:paraId="4AE9818E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Early Roflumilast</w:t>
            </w:r>
          </w:p>
        </w:tc>
        <w:tc>
          <w:tcPr>
            <w:tcW w:w="1793" w:type="dxa"/>
          </w:tcPr>
          <w:p w14:paraId="7B1BF1E9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  <w:r w:rsidRPr="00E3521E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378" w:type="dxa"/>
          </w:tcPr>
          <w:p w14:paraId="7A1C62DD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035" w:type="dxa"/>
          </w:tcPr>
          <w:p w14:paraId="2E09B5CB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nversely 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Lee&lt;/Author&gt;&lt;Year&gt;2016&lt;/Year&gt;&lt;RecNum&gt;143&lt;/RecNum&gt;&lt;DisplayText&gt;&lt;style face="superscript"&gt;153&lt;/style&gt;&lt;/DisplayText&gt;&lt;record&gt;&lt;rec-number&gt;143&lt;/rec-number&gt;&lt;foreign-keys&gt;&lt;key app="EN" db-id="fvtv9d5pi5a55ae92z5v95drzxardspfsrvr" timestamp="1660738162"&gt;143&lt;/key&gt;&lt;/foreign-keys&gt;&lt;ref-type name="Journal Article"&gt;17&lt;/ref-type&gt;&lt;contributors&gt;&lt;authors&gt;&lt;author&gt;Lee, Q.&lt;/author&gt;&lt;author&gt;Mocarski, M.&lt;/author&gt;&lt;author&gt;Sun, S. X.&lt;/author&gt;&lt;/authors&gt;&lt;/contributors&gt;&lt;titles&gt;&lt;title&gt;Benefits of early roflumilast treatment after hospital or emergency department discharge for a COPD exacerbation&lt;/title&gt;&lt;secondary-title&gt;American Health and Drug Benefits&lt;/secondary-title&gt;&lt;/titles&gt;&lt;periodical&gt;&lt;full-title&gt;American Health and Drug Benefits&lt;/full-title&gt;&lt;/periodical&gt;&lt;pages&gt;140-149&lt;/pages&gt;&lt;volume&gt;9(3)&lt;/volume&gt;&lt;dates&gt;&lt;year&gt;2016&lt;/year&gt;&lt;/dates&gt;&lt;urls&gt;&lt;related-urls&gt;&lt;url&gt;http://ahdbonline.com/components/com_mams/dl.php?dlid=1576https://uhn.idm.oclc.org/login?url=http://ovidsp.ovid.com/ovidweb.cgi?T=JS&amp;amp;CSC=Y&amp;amp;NEWS=N&amp;amp;PAGE=fulltext&amp;amp;D=emed17&amp;amp;AN=610638978http://nt2yt7px7u.search.serialssolutions.com/?sid=OVID:Embase&amp;amp;genre=artic&lt;/url&gt;&lt;/related-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153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426" w:type="dxa"/>
          </w:tcPr>
          <w:p w14:paraId="458FE9D0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E3521E" w14:paraId="3A459F50" w14:textId="77777777" w:rsidTr="00A8053F">
        <w:tc>
          <w:tcPr>
            <w:tcW w:w="2255" w:type="dxa"/>
            <w:vMerge/>
          </w:tcPr>
          <w:p w14:paraId="3711A0A2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793" w:type="dxa"/>
          </w:tcPr>
          <w:p w14:paraId="3A4C3EAB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  <w:r w:rsidRPr="00E3521E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378" w:type="dxa"/>
          </w:tcPr>
          <w:p w14:paraId="1A0CFB78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035" w:type="dxa"/>
          </w:tcPr>
          <w:p w14:paraId="7F17D9CC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426" w:type="dxa"/>
          </w:tcPr>
          <w:p w14:paraId="510B5195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E3521E" w14:paraId="4CA3E713" w14:textId="77777777" w:rsidTr="00A8053F">
        <w:tc>
          <w:tcPr>
            <w:tcW w:w="2255" w:type="dxa"/>
            <w:vMerge/>
          </w:tcPr>
          <w:p w14:paraId="1BFDA644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793" w:type="dxa"/>
          </w:tcPr>
          <w:p w14:paraId="6CE04F40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  <w:r w:rsidRPr="00E3521E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378" w:type="dxa"/>
          </w:tcPr>
          <w:p w14:paraId="744D2E34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035" w:type="dxa"/>
          </w:tcPr>
          <w:p w14:paraId="4FF266B8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426" w:type="dxa"/>
          </w:tcPr>
          <w:p w14:paraId="215B74FE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E3521E" w14:paraId="6725E89A" w14:textId="77777777" w:rsidTr="00A8053F">
        <w:tc>
          <w:tcPr>
            <w:tcW w:w="2255" w:type="dxa"/>
            <w:vMerge w:val="restart"/>
          </w:tcPr>
          <w:p w14:paraId="46E4A396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Follow-Up Within 30 Days of Discharge</w:t>
            </w:r>
          </w:p>
        </w:tc>
        <w:tc>
          <w:tcPr>
            <w:tcW w:w="1793" w:type="dxa"/>
          </w:tcPr>
          <w:p w14:paraId="4C64899C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  <w:r w:rsidRPr="00E3521E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378" w:type="dxa"/>
          </w:tcPr>
          <w:p w14:paraId="47FFF086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nversely 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Shi&lt;/Author&gt;&lt;Year&gt;2018&lt;/Year&gt;&lt;RecNum&gt;209&lt;/RecNum&gt;&lt;DisplayText&gt;&lt;style face="superscript"&gt;219&lt;/style&gt;&lt;/DisplayText&gt;&lt;record&gt;&lt;rec-number&gt;209&lt;/rec-number&gt;&lt;foreign-keys&gt;&lt;key app="EN" db-id="fvtv9d5pi5a55ae92z5v95drzxardspfsrvr" timestamp="1660738162"&gt;209&lt;/key&gt;&lt;/foreign-keys&gt;&lt;ref-type name="Journal Article"&gt;17&lt;/ref-type&gt;&lt;contributors&gt;&lt;authors&gt;&lt;author&gt;Shi, M.&lt;/author&gt;&lt;author&gt;Wang, J.&lt;/author&gt;&lt;author&gt;Zhang, L.&lt;/author&gt;&lt;author&gt;Yan, Y.&lt;/author&gt;&lt;author&gt;Miao, Y. D.&lt;/author&gt;&lt;author&gt;Zhang, X.&lt;/author&gt;&lt;/authors&gt;&lt;/contributors&gt;&lt;titles&gt;&lt;title&gt;Effects of Integrated Case Payment on Medical Expenditure and Readmission of Inpatients with Chronic Obstructive Pulmonary Disease: A Nonrandomized, Comparative Study in Xi County, China&lt;/title&gt;&lt;secondary-title&gt;Current medical science&lt;/secondary-title&gt;&lt;/titles&gt;&lt;periodical&gt;&lt;full-title&gt;Current medical science&lt;/full-title&gt;&lt;/periodical&gt;&lt;pages&gt;558-566&lt;/pages&gt;&lt;volume&gt;38(3)&lt;/volume&gt;&lt;dates&gt;&lt;year&gt;2018&lt;/year&gt;&lt;/dates&gt;&lt;accession-num&gt;624804384&lt;/accession-num&gt;&lt;urls&gt;&lt;related-urls&gt;&lt;url&gt;https://uhn.idm.oclc.org/login?url=http://ovidsp.ovid.com/ovidweb.cgi?T=JS&amp;amp;CSC=Y&amp;amp;NEWS=N&amp;amp;PAGE=fulltext&amp;amp;D=emed19&amp;amp;AN=624804384http://nt2yt7px7u.search.serialssolutions.com/?sid=OVID:Embase&amp;amp;genre=article&amp;amp;id=pmid:30074226&amp;amp;id=doi:10.1007%2Fs11596-018-1914-1&amp;amp;iss&lt;/url&gt;&lt;/related-urls&gt;&lt;/urls&gt;&lt;electronic-resource-num&gt;http://dx.doi.org/10.1007/s11596-018-1914-1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219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035" w:type="dxa"/>
          </w:tcPr>
          <w:p w14:paraId="40BB3021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426" w:type="dxa"/>
          </w:tcPr>
          <w:p w14:paraId="68322798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E3521E" w14:paraId="19FD2090" w14:textId="77777777" w:rsidTr="00A8053F">
        <w:tc>
          <w:tcPr>
            <w:tcW w:w="2255" w:type="dxa"/>
            <w:vMerge/>
          </w:tcPr>
          <w:p w14:paraId="34595BD9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793" w:type="dxa"/>
          </w:tcPr>
          <w:p w14:paraId="63256FFE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  <w:r w:rsidRPr="00E3521E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378" w:type="dxa"/>
          </w:tcPr>
          <w:p w14:paraId="2E464D26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035" w:type="dxa"/>
          </w:tcPr>
          <w:p w14:paraId="5A0A7788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426" w:type="dxa"/>
          </w:tcPr>
          <w:p w14:paraId="5E98763E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E3521E" w14:paraId="5F6F6893" w14:textId="77777777" w:rsidTr="00A8053F">
        <w:tc>
          <w:tcPr>
            <w:tcW w:w="2255" w:type="dxa"/>
            <w:vMerge/>
          </w:tcPr>
          <w:p w14:paraId="1ED6E757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793" w:type="dxa"/>
          </w:tcPr>
          <w:p w14:paraId="3575C2D5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  <w:r w:rsidRPr="00E3521E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378" w:type="dxa"/>
          </w:tcPr>
          <w:p w14:paraId="01C03123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035" w:type="dxa"/>
          </w:tcPr>
          <w:p w14:paraId="4529B154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426" w:type="dxa"/>
          </w:tcPr>
          <w:p w14:paraId="6B84C466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E3521E" w14:paraId="43137CDC" w14:textId="77777777" w:rsidTr="00A8053F">
        <w:tc>
          <w:tcPr>
            <w:tcW w:w="2255" w:type="dxa"/>
            <w:vMerge w:val="restart"/>
          </w:tcPr>
          <w:p w14:paraId="500BC26B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Hospital Readmissions Reduction Program</w:t>
            </w:r>
          </w:p>
        </w:tc>
        <w:tc>
          <w:tcPr>
            <w:tcW w:w="1793" w:type="dxa"/>
          </w:tcPr>
          <w:p w14:paraId="6E2E55BD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  <w:r w:rsidRPr="00E3521E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378" w:type="dxa"/>
          </w:tcPr>
          <w:p w14:paraId="029C2FD2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035" w:type="dxa"/>
          </w:tcPr>
          <w:p w14:paraId="3CE33E04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426" w:type="dxa"/>
          </w:tcPr>
          <w:p w14:paraId="74CEF82B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E3521E" w14:paraId="3B1C98F2" w14:textId="77777777" w:rsidTr="00A8053F">
        <w:tc>
          <w:tcPr>
            <w:tcW w:w="2255" w:type="dxa"/>
            <w:vMerge/>
          </w:tcPr>
          <w:p w14:paraId="5DA9EBD9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793" w:type="dxa"/>
          </w:tcPr>
          <w:p w14:paraId="5AC9BB32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  <w:r w:rsidRPr="00E3521E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378" w:type="dxa"/>
          </w:tcPr>
          <w:p w14:paraId="081F656D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nversely Correlated</w: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QdWVibGEgTmVpcmE8L0F1dGhvcj48WWVhcj4yMDIxPC9Z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QdWVibGEgTmVpcmE8L0F1dGhvcj48WWVhcj4yMDIxPC9Z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169,197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035" w:type="dxa"/>
          </w:tcPr>
          <w:p w14:paraId="3782CE88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426" w:type="dxa"/>
          </w:tcPr>
          <w:p w14:paraId="3039F945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E3521E" w14:paraId="1CEDE12F" w14:textId="77777777" w:rsidTr="00A8053F">
        <w:tc>
          <w:tcPr>
            <w:tcW w:w="2255" w:type="dxa"/>
            <w:vMerge/>
          </w:tcPr>
          <w:p w14:paraId="53243D53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793" w:type="dxa"/>
          </w:tcPr>
          <w:p w14:paraId="305188F2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  <w:r w:rsidRPr="00E3521E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378" w:type="dxa"/>
          </w:tcPr>
          <w:p w14:paraId="42FF860E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035" w:type="dxa"/>
          </w:tcPr>
          <w:p w14:paraId="5FC68E44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426" w:type="dxa"/>
          </w:tcPr>
          <w:p w14:paraId="5F4CB5F8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E3521E" w14:paraId="3B600E39" w14:textId="77777777" w:rsidTr="00A8053F">
        <w:tc>
          <w:tcPr>
            <w:tcW w:w="2255" w:type="dxa"/>
            <w:vMerge w:val="restart"/>
          </w:tcPr>
          <w:p w14:paraId="6CE485BD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acrolide Antibiotic Treatment</w:t>
            </w:r>
          </w:p>
        </w:tc>
        <w:tc>
          <w:tcPr>
            <w:tcW w:w="1793" w:type="dxa"/>
          </w:tcPr>
          <w:p w14:paraId="15EB904F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  <w:r w:rsidRPr="00E3521E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378" w:type="dxa"/>
          </w:tcPr>
          <w:p w14:paraId="090BE8DD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035" w:type="dxa"/>
          </w:tcPr>
          <w:p w14:paraId="28F128AC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426" w:type="dxa"/>
          </w:tcPr>
          <w:p w14:paraId="46B225C7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E3521E" w14:paraId="2402C23D" w14:textId="77777777" w:rsidTr="00A8053F">
        <w:tc>
          <w:tcPr>
            <w:tcW w:w="2255" w:type="dxa"/>
            <w:vMerge/>
          </w:tcPr>
          <w:p w14:paraId="6F0E6CC2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793" w:type="dxa"/>
          </w:tcPr>
          <w:p w14:paraId="176F3654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  <w:r w:rsidRPr="00E3521E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378" w:type="dxa"/>
          </w:tcPr>
          <w:p w14:paraId="20840511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nversely 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Kiser&lt;/Author&gt;&lt;Year&gt;2019&lt;/Year&gt;&lt;RecNum&gt;132&lt;/RecNum&gt;&lt;DisplayText&gt;&lt;style face="superscript"&gt;142&lt;/style&gt;&lt;/DisplayText&gt;&lt;record&gt;&lt;rec-number&gt;132&lt;/rec-number&gt;&lt;foreign-keys&gt;&lt;key app="EN" db-id="fvtv9d5pi5a55ae92z5v95drzxardspfsrvr" timestamp="1660738162"&gt;132&lt;/key&gt;&lt;/foreign-keys&gt;&lt;ref-type name="Journal Article"&gt;17&lt;/ref-type&gt;&lt;contributors&gt;&lt;authors&gt;&lt;author&gt;Kiser, T. H.&lt;/author&gt;&lt;author&gt;Reynolds, P. M.&lt;/author&gt;&lt;author&gt;Moss, M.&lt;/author&gt;&lt;author&gt;Burnham, E. L.&lt;/author&gt;&lt;author&gt;Ho, P. M.&lt;/author&gt;&lt;author&gt;Vandivier, R. W.&lt;/author&gt;&lt;author&gt;Colorado Pulmonary Outcomes Research, Group&lt;/author&gt;&lt;/authors&gt;&lt;/contributors&gt;&lt;titles&gt;&lt;title&gt;Impact of Macrolide Antibiotics on Hospital Readmissions and Other Clinically Important Outcomes in Critically Ill Patients with Acute Exacerbations of Chronic Obstructive Pulmonary Disease: A Propensity Score-Matched Cohort Study&lt;/title&gt;&lt;secondary-title&gt;Pharmacotherapy&lt;/secondary-title&gt;&lt;/titles&gt;&lt;periodical&gt;&lt;full-title&gt;Pharmacotherapy&lt;/full-title&gt;&lt;/periodical&gt;&lt;pages&gt;242-252&lt;/pages&gt;&lt;volume&gt;39&lt;/volume&gt;&lt;number&gt;3&lt;/number&gt;&lt;dates&gt;&lt;year&gt;2019&lt;/year&gt;&lt;/dates&gt;&lt;accession-num&gt;30663791&lt;/accession-num&gt;&lt;urls&gt;&lt;related-urls&gt;&lt;url&gt;https://uhn.idm.oclc.org/login?url=http://ovidsp.ovid.com/ovidweb.cgi?T=JS&amp;amp;CSC=Y&amp;amp;NEWS=N&amp;amp;PAGE=fulltext&amp;amp;D=med16&amp;amp;AN=30663791http://nt2yt7px7u.search.serialssolutions.com/?sid=OVID:Ovid+MEDLINE%28R%29+%3C2019%3E&amp;amp;genre=article&amp;amp;id=pmid:30663791&amp;amp;id=doi:10.1002%2&lt;/url&gt;&lt;/related-urls&gt;&lt;/urls&gt;&lt;electronic-resource-num&gt;https://dx.doi.org/10.1002/phar.2221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142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035" w:type="dxa"/>
          </w:tcPr>
          <w:p w14:paraId="03C31AC5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426" w:type="dxa"/>
          </w:tcPr>
          <w:p w14:paraId="6EE6B6E1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E3521E" w14:paraId="3DD15429" w14:textId="77777777" w:rsidTr="00A8053F">
        <w:tc>
          <w:tcPr>
            <w:tcW w:w="2255" w:type="dxa"/>
            <w:vMerge/>
          </w:tcPr>
          <w:p w14:paraId="18E2523D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793" w:type="dxa"/>
          </w:tcPr>
          <w:p w14:paraId="3D79AADA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  <w:r w:rsidRPr="00E3521E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378" w:type="dxa"/>
          </w:tcPr>
          <w:p w14:paraId="7F9C4BFA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035" w:type="dxa"/>
          </w:tcPr>
          <w:p w14:paraId="2A1BAD68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426" w:type="dxa"/>
          </w:tcPr>
          <w:p w14:paraId="02D844BA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E3521E" w14:paraId="5007E5AF" w14:textId="77777777" w:rsidTr="00A8053F">
        <w:tc>
          <w:tcPr>
            <w:tcW w:w="2255" w:type="dxa"/>
            <w:vMerge w:val="restart"/>
          </w:tcPr>
          <w:p w14:paraId="22967267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-Acetylcysteine</w:t>
            </w:r>
          </w:p>
        </w:tc>
        <w:tc>
          <w:tcPr>
            <w:tcW w:w="1793" w:type="dxa"/>
          </w:tcPr>
          <w:p w14:paraId="00AFAB2B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  <w:r w:rsidRPr="00E3521E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378" w:type="dxa"/>
          </w:tcPr>
          <w:p w14:paraId="6E464A9D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035" w:type="dxa"/>
          </w:tcPr>
          <w:p w14:paraId="19A95982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426" w:type="dxa"/>
          </w:tcPr>
          <w:p w14:paraId="10DB819C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E3521E" w14:paraId="71DF9D66" w14:textId="77777777" w:rsidTr="00A8053F">
        <w:tc>
          <w:tcPr>
            <w:tcW w:w="2255" w:type="dxa"/>
            <w:vMerge/>
          </w:tcPr>
          <w:p w14:paraId="5A034443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793" w:type="dxa"/>
          </w:tcPr>
          <w:p w14:paraId="4A5EA870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  <w:r w:rsidRPr="00E3521E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378" w:type="dxa"/>
          </w:tcPr>
          <w:p w14:paraId="2C70B252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035" w:type="dxa"/>
          </w:tcPr>
          <w:p w14:paraId="7A75C143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426" w:type="dxa"/>
          </w:tcPr>
          <w:p w14:paraId="12842081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nversely 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Gerrits&lt;/Author&gt;&lt;Year&gt;2003&lt;/Year&gt;&lt;RecNum&gt;86&lt;/RecNum&gt;&lt;DisplayText&gt;&lt;style face="superscript"&gt;96&lt;/style&gt;&lt;/DisplayText&gt;&lt;record&gt;&lt;rec-number&gt;86&lt;/rec-number&gt;&lt;foreign-keys&gt;&lt;key app="EN" db-id="fvtv9d5pi5a55ae92z5v95drzxardspfsrvr" timestamp="1660738162"&gt;86&lt;/key&gt;&lt;/foreign-keys&gt;&lt;ref-type name="Journal Article"&gt;17&lt;/ref-type&gt;&lt;contributors&gt;&lt;authors&gt;&lt;author&gt;Gerrits, C. M.&lt;/author&gt;&lt;author&gt;Herings, R. M.&lt;/author&gt;&lt;author&gt;Leufkens, H. G.&lt;/author&gt;&lt;author&gt;Lammers, J. W.&lt;/author&gt;&lt;/authors&gt;&lt;/contributors&gt;&lt;titles&gt;&lt;title&gt;N-acetylcysteine reduces the risk of re-hospitalisation among patients with chronic obstructive pulmonary disease&lt;/title&gt;&lt;secondary-title&gt;Eur Respir J&lt;/secondary-title&gt;&lt;/titles&gt;&lt;periodical&gt;&lt;full-title&gt;Eur Respir J&lt;/full-title&gt;&lt;/periodical&gt;&lt;pages&gt;795-8&lt;/pages&gt;&lt;volume&gt;21&lt;/volume&gt;&lt;number&gt;5&lt;/number&gt;&lt;dates&gt;&lt;year&gt;2003&lt;/year&gt;&lt;/dates&gt;&lt;accession-num&gt;12765423&lt;/accession-num&gt;&lt;urls&gt;&lt;related-urls&gt;&lt;url&gt;https://uhn.idm.oclc.org/login?url=http://ovidsp.ovid.com/ovidweb.cgi?T=JS&amp;amp;CSC=Y&amp;amp;NEWS=N&amp;amp;PAGE=fulltext&amp;amp;D=med5&amp;amp;AN=12765423http://nt2yt7px7u.search.serialssolutions.com/?sid=OVID:Ovid+MEDLINE%28R%29+%3C2003+to+2004%3E&amp;amp;genre=article&amp;amp;id=pmid:12765423&amp;amp;id=doi:10&lt;/url&gt;&lt;/related-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96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047395" w:rsidRPr="00E3521E" w14:paraId="1ACE9232" w14:textId="77777777" w:rsidTr="00A8053F">
        <w:tc>
          <w:tcPr>
            <w:tcW w:w="2255" w:type="dxa"/>
            <w:vMerge/>
          </w:tcPr>
          <w:p w14:paraId="2AA63629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793" w:type="dxa"/>
          </w:tcPr>
          <w:p w14:paraId="45789025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  <w:r w:rsidRPr="00E3521E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378" w:type="dxa"/>
          </w:tcPr>
          <w:p w14:paraId="3D3EBFB2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035" w:type="dxa"/>
          </w:tcPr>
          <w:p w14:paraId="2B4CEADA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426" w:type="dxa"/>
          </w:tcPr>
          <w:p w14:paraId="40DA8935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E3521E" w14:paraId="3E89E51C" w14:textId="77777777" w:rsidTr="00A8053F">
        <w:tc>
          <w:tcPr>
            <w:tcW w:w="2255" w:type="dxa"/>
            <w:vMerge w:val="restart"/>
          </w:tcPr>
          <w:p w14:paraId="01CB36C6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espiratory-Therapist Directed Care</w:t>
            </w:r>
          </w:p>
        </w:tc>
        <w:tc>
          <w:tcPr>
            <w:tcW w:w="1793" w:type="dxa"/>
          </w:tcPr>
          <w:p w14:paraId="6C00FCA7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  <w:r w:rsidRPr="00E3521E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378" w:type="dxa"/>
          </w:tcPr>
          <w:p w14:paraId="7CE991BF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035" w:type="dxa"/>
          </w:tcPr>
          <w:p w14:paraId="27893FB4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426" w:type="dxa"/>
          </w:tcPr>
          <w:p w14:paraId="575DA4D8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E3521E" w14:paraId="7A279F15" w14:textId="77777777" w:rsidTr="00A8053F">
        <w:tc>
          <w:tcPr>
            <w:tcW w:w="2255" w:type="dxa"/>
            <w:vMerge/>
          </w:tcPr>
          <w:p w14:paraId="4B273990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793" w:type="dxa"/>
          </w:tcPr>
          <w:p w14:paraId="3AD833B6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  <w:r w:rsidRPr="00E3521E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378" w:type="dxa"/>
          </w:tcPr>
          <w:p w14:paraId="1344A443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nversely 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Werre&lt;/Author&gt;&lt;Year&gt;2015&lt;/Year&gt;&lt;RecNum&gt;233&lt;/RecNum&gt;&lt;DisplayText&gt;&lt;style face="superscript"&gt;243&lt;/style&gt;&lt;/DisplayText&gt;&lt;record&gt;&lt;rec-number&gt;233&lt;/rec-number&gt;&lt;foreign-keys&gt;&lt;key app="EN" db-id="fvtv9d5pi5a55ae92z5v95drzxardspfsrvr" timestamp="1660738162"&gt;233&lt;/key&gt;&lt;/foreign-keys&gt;&lt;ref-type name="Journal Article"&gt;17&lt;/ref-type&gt;&lt;contributors&gt;&lt;authors&gt;&lt;author&gt;Werre, N. D.&lt;/author&gt;&lt;author&gt;Boucher, E. L.&lt;/author&gt;&lt;author&gt;Beachey, W. D.&lt;/author&gt;&lt;/authors&gt;&lt;/contributors&gt;&lt;titles&gt;&lt;title&gt;Comparison of therapist-directed and physician-directed respiratory care in COPD subjects with acute pneumonia&lt;/title&gt;&lt;secondary-title&gt;Respiratory Care&lt;/secondary-title&gt;&lt;/titles&gt;&lt;periodical&gt;&lt;full-title&gt;Respiratory Care&lt;/full-title&gt;&lt;/periodical&gt;&lt;pages&gt;151-154&lt;/pages&gt;&lt;volume&gt;60(2)&lt;/volume&gt;&lt;dates&gt;&lt;year&gt;2015&lt;/year&gt;&lt;/dates&gt;&lt;accession-num&gt;605104790&lt;/accession-num&gt;&lt;urls&gt;&lt;related-urls&gt;&lt;url&gt;http://rc.rcjournal.com/content/by/yearhttps://uhn.idm.oclc.org/login?url=http://ovidsp.ovid.com/ovidweb.cgi?T=JS&amp;amp;CSC=Y&amp;amp;NEWS=N&amp;amp;PAGE=fulltext&amp;amp;D=emed16&amp;amp;AN=605104790http://nt2yt7px7u.search.serialssolutions.com/?sid=OVID:Embase&amp;amp;genre=article&amp;amp;id=pmid:25118305&lt;/url&gt;&lt;/related-urls&gt;&lt;/urls&gt;&lt;electronic-resource-num&gt;http://dx.doi.org/10.4187/respcare.03208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243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035" w:type="dxa"/>
          </w:tcPr>
          <w:p w14:paraId="4B5E5B55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426" w:type="dxa"/>
          </w:tcPr>
          <w:p w14:paraId="7DE2A02B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E3521E" w14:paraId="46C7486E" w14:textId="77777777" w:rsidTr="00A8053F">
        <w:tc>
          <w:tcPr>
            <w:tcW w:w="2255" w:type="dxa"/>
            <w:vMerge/>
          </w:tcPr>
          <w:p w14:paraId="5D0EE66F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793" w:type="dxa"/>
          </w:tcPr>
          <w:p w14:paraId="1FAB0944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  <w:r w:rsidRPr="00E3521E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378" w:type="dxa"/>
          </w:tcPr>
          <w:p w14:paraId="7F8F407A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035" w:type="dxa"/>
          </w:tcPr>
          <w:p w14:paraId="35A9932A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426" w:type="dxa"/>
          </w:tcPr>
          <w:p w14:paraId="457F7C10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E3521E" w14:paraId="3807D4FD" w14:textId="77777777" w:rsidTr="00A8053F">
        <w:tc>
          <w:tcPr>
            <w:tcW w:w="2255" w:type="dxa"/>
            <w:vMerge w:val="restart"/>
          </w:tcPr>
          <w:p w14:paraId="66327CE6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ufficient (150min+/week) Physical Activity</w:t>
            </w:r>
          </w:p>
        </w:tc>
        <w:tc>
          <w:tcPr>
            <w:tcW w:w="1793" w:type="dxa"/>
          </w:tcPr>
          <w:p w14:paraId="39EE74B2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  <w:r w:rsidRPr="00E3521E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378" w:type="dxa"/>
          </w:tcPr>
          <w:p w14:paraId="0BFFB525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035" w:type="dxa"/>
          </w:tcPr>
          <w:p w14:paraId="6BD5162B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426" w:type="dxa"/>
          </w:tcPr>
          <w:p w14:paraId="68C065A2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E3521E" w14:paraId="237C5954" w14:textId="77777777" w:rsidTr="00A8053F">
        <w:tc>
          <w:tcPr>
            <w:tcW w:w="2255" w:type="dxa"/>
            <w:vMerge/>
          </w:tcPr>
          <w:p w14:paraId="1F82BF49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793" w:type="dxa"/>
          </w:tcPr>
          <w:p w14:paraId="75F11108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  <w:r w:rsidRPr="00E3521E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378" w:type="dxa"/>
          </w:tcPr>
          <w:p w14:paraId="3C2764FB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nversely 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Nguyen&lt;/Author&gt;&lt;Year&gt;2014&lt;/Year&gt;&lt;RecNum&gt;165&lt;/RecNum&gt;&lt;DisplayText&gt;&lt;style face="superscript"&gt;175&lt;/style&gt;&lt;/DisplayText&gt;&lt;record&gt;&lt;rec-number&gt;165&lt;/rec-number&gt;&lt;foreign-keys&gt;&lt;key app="EN" db-id="fvtv9d5pi5a55ae92z5v95drzxardspfsrvr" timestamp="1660738162"&gt;165&lt;/key&gt;&lt;/foreign-keys&gt;&lt;ref-type name="Journal Article"&gt;17&lt;/ref-type&gt;&lt;contributors&gt;&lt;authors&gt;&lt;author&gt;Nguyen, H. Q.&lt;/author&gt;&lt;author&gt;Chu, L.&lt;/author&gt;&lt;author&gt;Liu, I. L. A.&lt;/author&gt;&lt;author&gt;Lee, J. S.&lt;/author&gt;&lt;author&gt;Suh, D.&lt;/author&gt;&lt;author&gt;Korotzer, B.&lt;/author&gt;&lt;author&gt;Yuen, G.&lt;/author&gt;&lt;author&gt;Desai, S.&lt;/author&gt;&lt;author&gt;Coleman, K. J.&lt;/author&gt;&lt;author&gt;Xiang, A. H.&lt;/author&gt;&lt;author&gt;Gould, M. K.&lt;/author&gt;&lt;/authors&gt;&lt;/contributors&gt;&lt;titles&gt;&lt;title&gt;Associations between physical activity and 30-day readmission risk in chronic obstructive pulmonary disease&lt;/title&gt;&lt;secondary-title&gt;Annals of the American Thoracic Society&lt;/secondary-title&gt;&lt;/titles&gt;&lt;periodical&gt;&lt;full-title&gt;Annals of the American Thoracic Society&lt;/full-title&gt;&lt;/periodical&gt;&lt;pages&gt;695-705&lt;/pages&gt;&lt;volume&gt;11(5)&lt;/volume&gt;&lt;dates&gt;&lt;year&gt;2014&lt;/year&gt;&lt;/dates&gt;&lt;accession-num&gt;373432648&lt;/accession-num&gt;&lt;urls&gt;&lt;related-urls&gt;&lt;url&gt;http://www.atsjournals.org/doi/pdf/10.1513/AnnalsATS.201401-017OChttps://uhn.idm.oclc.org/login?url=http://ovidsp.ovid.com/ovidweb.cgi?T=JS&amp;amp;CSC=Y&amp;amp;NEWS=N&amp;amp;PAGE=fulltext&amp;amp;D=emed15&amp;amp;AN=373432648http://nt2yt7px7u.search.serialssolutions.com/?sid=OVID:Embase&amp;amp;genr&lt;/url&gt;&lt;/related-urls&gt;&lt;/urls&gt;&lt;electronic-resource-num&gt;http://dx.doi.org/10.1513/AnnalsATS.201401-017OC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175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035" w:type="dxa"/>
          </w:tcPr>
          <w:p w14:paraId="4E59BB70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426" w:type="dxa"/>
          </w:tcPr>
          <w:p w14:paraId="637891C0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E3521E" w14:paraId="7EB81D73" w14:textId="77777777" w:rsidTr="00A8053F">
        <w:tc>
          <w:tcPr>
            <w:tcW w:w="2255" w:type="dxa"/>
            <w:vMerge/>
          </w:tcPr>
          <w:p w14:paraId="747BB88A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793" w:type="dxa"/>
          </w:tcPr>
          <w:p w14:paraId="49637BD8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  <w:r w:rsidRPr="00E3521E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378" w:type="dxa"/>
          </w:tcPr>
          <w:p w14:paraId="0892F519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035" w:type="dxa"/>
          </w:tcPr>
          <w:p w14:paraId="08D17B94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426" w:type="dxa"/>
          </w:tcPr>
          <w:p w14:paraId="677E98C8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E3521E" w14:paraId="5806970F" w14:textId="77777777" w:rsidTr="00A8053F">
        <w:tc>
          <w:tcPr>
            <w:tcW w:w="2255" w:type="dxa"/>
            <w:vMerge w:val="restart"/>
          </w:tcPr>
          <w:p w14:paraId="784EBB16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lastRenderedPageBreak/>
              <w:t>Pulmonary Rehabilitation</w:t>
            </w:r>
          </w:p>
        </w:tc>
        <w:tc>
          <w:tcPr>
            <w:tcW w:w="1793" w:type="dxa"/>
          </w:tcPr>
          <w:p w14:paraId="7F6C33FF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  <w:r w:rsidRPr="00E3521E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378" w:type="dxa"/>
          </w:tcPr>
          <w:p w14:paraId="7513CB53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nversely 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Ip&lt;/Author&gt;&lt;Year&gt;2004&lt;/Year&gt;&lt;RecNum&gt;109&lt;/RecNum&gt;&lt;DisplayText&gt;&lt;style face="superscript"&gt;119&lt;/style&gt;&lt;/DisplayText&gt;&lt;record&gt;&lt;rec-number&gt;109&lt;/rec-number&gt;&lt;foreign-keys&gt;&lt;key app="EN" db-id="fvtv9d5pi5a55ae92z5v95drzxardspfsrvr" timestamp="1660738162"&gt;109&lt;/key&gt;&lt;/foreign-keys&gt;&lt;ref-type name="Journal Article"&gt;17&lt;/ref-type&gt;&lt;contributors&gt;&lt;authors&gt;&lt;author&gt;Ip, S. P. S.&lt;/author&gt;&lt;author&gt;Leung, Y. F.&lt;/author&gt;&lt;author&gt;Choy, K. L.&lt;/author&gt;&lt;/authors&gt;&lt;/contributors&gt;&lt;titles&gt;&lt;title&gt;Short-stay in-patient rehabilitation of elderly patients with chronic obstructive pulmonary disease: Prospective study&lt;/title&gt;&lt;secondary-title&gt;Hong Kong Medical Journal&lt;/secondary-title&gt;&lt;/titles&gt;&lt;periodical&gt;&lt;full-title&gt;Hong Kong Medical Journal&lt;/full-title&gt;&lt;/periodical&gt;&lt;pages&gt;312-318&lt;/pages&gt;&lt;volume&gt;10(5)&lt;/volume&gt;&lt;dates&gt;&lt;year&gt;2004&lt;/year&gt;&lt;/dates&gt;&lt;accession-num&gt;39371344&lt;/accession-num&gt;&lt;urls&gt;&lt;related-urls&gt;&lt;url&gt;https://uhn.idm.oclc.org/login?url=http://ovidsp.ovid.com/ovidweb.cgi?T=JS&amp;amp;CSC=Y&amp;amp;NEWS=N&amp;amp;PAGE=fulltext&amp;amp;D=emed8&amp;amp;AN=39371344http://nt2yt7px7u.search.serialssolutions.com/?sid=OVID:Embase&amp;amp;genre=article&amp;amp;id=pmid:15479959&amp;amp;id=doi:&amp;amp;issn=1024-2708&amp;amp;volume=10&amp;amp;issue=5&lt;/url&gt;&lt;/related-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119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035" w:type="dxa"/>
          </w:tcPr>
          <w:p w14:paraId="136C1B94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nversely 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McGurran&lt;/Author&gt;&lt;Year&gt;2019&lt;/Year&gt;&lt;RecNum&gt;154&lt;/RecNum&gt;&lt;DisplayText&gt;&lt;style face="superscript"&gt;164&lt;/style&gt;&lt;/DisplayText&gt;&lt;record&gt;&lt;rec-number&gt;154&lt;/rec-number&gt;&lt;foreign-keys&gt;&lt;key app="EN" db-id="fvtv9d5pi5a55ae92z5v95drzxardspfsrvr" timestamp="1660738162"&gt;154&lt;/key&gt;&lt;/foreign-keys&gt;&lt;ref-type name="Journal Article"&gt;17&lt;/ref-type&gt;&lt;contributors&gt;&lt;authors&gt;&lt;author&gt;McGurran, M. A.&lt;/author&gt;&lt;author&gt;Richter, L. M.&lt;/author&gt;&lt;author&gt;Leedahl, N. D.&lt;/author&gt;&lt;author&gt;Leedahl, D. D.&lt;/author&gt;&lt;/authors&gt;&lt;/contributors&gt;&lt;titles&gt;&lt;title&gt;Impact of a comprehensive copd therapeutic interchange program on 30-day readmission rates in hospitalized patients&lt;/title&gt;&lt;secondary-title&gt;P and T&lt;/secondary-title&gt;&lt;/titles&gt;&lt;periodical&gt;&lt;full-title&gt;P and T&lt;/full-title&gt;&lt;/periodical&gt;&lt;pages&gt;185-191&lt;/pages&gt;&lt;volume&gt;44(4)&lt;/volume&gt;&lt;dates&gt;&lt;year&gt;2019&lt;/year&gt;&lt;/dates&gt;&lt;accession-num&gt;2002090073&lt;/accession-num&gt;&lt;urls&gt;&lt;related-urls&gt;&lt;url&gt;http://www.ptcommunity.com/system/files/pdf/ptj4404185.pdfhttps://uhn.idm.oclc.org/login?url=http://ovidsp.ovid.com/ovidweb.cgi?T=JS&amp;amp;CSC=Y&amp;amp;NEWS=N&amp;amp;PAGE=fulltext&amp;amp;D=emed20&amp;amp;AN=2002090073http://nt2yt7px7u.search.serialssolutions.com/?sid=OVID:Embase&amp;amp;genre=arti&lt;/url&gt;&lt;/related-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164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426" w:type="dxa"/>
          </w:tcPr>
          <w:p w14:paraId="356AA9F3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nversely 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Stefan&lt;/Author&gt;&lt;Year&gt;2021&lt;/Year&gt;&lt;RecNum&gt;217&lt;/RecNum&gt;&lt;DisplayText&gt;&lt;style face="superscript"&gt;227&lt;/style&gt;&lt;/DisplayText&gt;&lt;record&gt;&lt;rec-number&gt;217&lt;/rec-number&gt;&lt;foreign-keys&gt;&lt;key app="EN" db-id="fvtv9d5pi5a55ae92z5v95drzxardspfsrvr" timestamp="1660738162"&gt;217&lt;/key&gt;&lt;/foreign-keys&gt;&lt;ref-type name="Journal Article"&gt;17&lt;/ref-type&gt;&lt;contributors&gt;&lt;authors&gt;&lt;author&gt;Stefan, M. S.&lt;/author&gt;&lt;author&gt;Pekow, P. S.&lt;/author&gt;&lt;author&gt;Priya, A.&lt;/author&gt;&lt;author&gt;ZuWallack, R.&lt;/author&gt;&lt;author&gt;Spitzer, K. A.&lt;/author&gt;&lt;author&gt;Lagu, T. C.&lt;/author&gt;&lt;author&gt;Pack, Q. R.&lt;/author&gt;&lt;author&gt;Pinto-Plata, V. M.&lt;/author&gt;&lt;author&gt;Mazor, K. M.&lt;/author&gt;&lt;author&gt;Lindenauer, P. K.&lt;/author&gt;&lt;/authors&gt;&lt;/contributors&gt;&lt;titles&gt;&lt;title&gt;Association Between Initiation of Pulmonary Rehabilitation and Rehospitalizations in Patients Hospitalized with COPD&lt;/title&gt;&lt;secondary-title&gt;American journal of respiratory and critical care medicine.&lt;/secondary-title&gt;&lt;/titles&gt;&lt;periodical&gt;&lt;full-title&gt;American journal of respiratory and critical care medicine.&lt;/full-title&gt;&lt;/periodical&gt;&lt;volume&gt;20&lt;/volume&gt;&lt;dates&gt;&lt;year&gt;2021&lt;/year&gt;&lt;/dates&gt;&lt;accession-num&gt;635663757&lt;/accession-num&gt;&lt;urls&gt;&lt;related-urls&gt;&lt;url&gt;https://uhn.idm.oclc.org/login?url=http://ovidsp.ovid.com/ovidweb.cgi?T=JS&amp;amp;CSC=Y&amp;amp;NEWS=N&amp;amp;PAGE=fulltext&amp;amp;D=emexa&amp;amp;AN=635663757http://nt2yt7px7u.search.serialssolutions.com/?sid=OVID:Embase&amp;amp;genre=article&amp;amp;id=pmid:34283694&amp;amp;id=doi:10.1164%2Frccm.202012-4389OC&amp;amp;iss&lt;/url&gt;&lt;/related-urls&gt;&lt;/urls&gt;&lt;electronic-resource-num&gt;http://dx.doi.org/10.1164/rccm.202012-4389OC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227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047395" w:rsidRPr="00E3521E" w14:paraId="13F4C6C5" w14:textId="77777777" w:rsidTr="00A8053F">
        <w:tc>
          <w:tcPr>
            <w:tcW w:w="2255" w:type="dxa"/>
            <w:vMerge/>
          </w:tcPr>
          <w:p w14:paraId="0FDDF4BE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793" w:type="dxa"/>
          </w:tcPr>
          <w:p w14:paraId="5102CBC7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  <w:r w:rsidRPr="00E3521E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378" w:type="dxa"/>
          </w:tcPr>
          <w:p w14:paraId="73507851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035" w:type="dxa"/>
          </w:tcPr>
          <w:p w14:paraId="7124B242" w14:textId="77777777" w:rsidR="00047395" w:rsidRPr="00E3521E" w:rsidRDefault="00047395" w:rsidP="00A8053F">
            <w:pPr>
              <w:ind w:right="315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nversely 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Ip&lt;/Author&gt;&lt;Year&gt;2004&lt;/Year&gt;&lt;RecNum&gt;109&lt;/RecNum&gt;&lt;DisplayText&gt;&lt;style face="superscript"&gt;119&lt;/style&gt;&lt;/DisplayText&gt;&lt;record&gt;&lt;rec-number&gt;109&lt;/rec-number&gt;&lt;foreign-keys&gt;&lt;key app="EN" db-id="fvtv9d5pi5a55ae92z5v95drzxardspfsrvr" timestamp="1660738162"&gt;109&lt;/key&gt;&lt;/foreign-keys&gt;&lt;ref-type name="Journal Article"&gt;17&lt;/ref-type&gt;&lt;contributors&gt;&lt;authors&gt;&lt;author&gt;Ip, S. P. S.&lt;/author&gt;&lt;author&gt;Leung, Y. F.&lt;/author&gt;&lt;author&gt;Choy, K. L.&lt;/author&gt;&lt;/authors&gt;&lt;/contributors&gt;&lt;titles&gt;&lt;title&gt;Short-stay in-patient rehabilitation of elderly patients with chronic obstructive pulmonary disease: Prospective study&lt;/title&gt;&lt;secondary-title&gt;Hong Kong Medical Journal&lt;/secondary-title&gt;&lt;/titles&gt;&lt;periodical&gt;&lt;full-title&gt;Hong Kong Medical Journal&lt;/full-title&gt;&lt;/periodical&gt;&lt;pages&gt;312-318&lt;/pages&gt;&lt;volume&gt;10(5)&lt;/volume&gt;&lt;dates&gt;&lt;year&gt;2004&lt;/year&gt;&lt;/dates&gt;&lt;accession-num&gt;39371344&lt;/accession-num&gt;&lt;urls&gt;&lt;related-urls&gt;&lt;url&gt;https://uhn.idm.oclc.org/login?url=http://ovidsp.ovid.com/ovidweb.cgi?T=JS&amp;amp;CSC=Y&amp;amp;NEWS=N&amp;amp;PAGE=fulltext&amp;amp;D=emed8&amp;amp;AN=39371344http://nt2yt7px7u.search.serialssolutions.com/?sid=OVID:Embase&amp;amp;genre=article&amp;amp;id=pmid:15479959&amp;amp;id=doi:&amp;amp;issn=1024-2708&amp;amp;volume=10&amp;amp;issue=5&lt;/url&gt;&lt;/related-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119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426" w:type="dxa"/>
          </w:tcPr>
          <w:p w14:paraId="27D7917A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nversely 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Revitt&lt;/Author&gt;&lt;Year&gt;2013&lt;/Year&gt;&lt;RecNum&gt;190&lt;/RecNum&gt;&lt;DisplayText&gt;&lt;style face="superscript"&gt;200&lt;/style&gt;&lt;/DisplayText&gt;&lt;record&gt;&lt;rec-number&gt;190&lt;/rec-number&gt;&lt;foreign-keys&gt;&lt;key app="EN" db-id="fvtv9d5pi5a55ae92z5v95drzxardspfsrvr" timestamp="1660738162"&gt;190&lt;/key&gt;&lt;/foreign-keys&gt;&lt;ref-type name="Journal Article"&gt;17&lt;/ref-type&gt;&lt;contributors&gt;&lt;authors&gt;&lt;author&gt;Revitt, O.&lt;/author&gt;&lt;author&gt;Sewell, L.&lt;/author&gt;&lt;author&gt;Morgan, M. D. L.&lt;/author&gt;&lt;author&gt;Steiner, M.&lt;/author&gt;&lt;author&gt;Singh, S.&lt;/author&gt;&lt;/authors&gt;&lt;/contributors&gt;&lt;titles&gt;&lt;title&gt;Short outpatient pulmonary rehabilitation programme reduces readmission following a hospitalization for an exacerbation of chronic obstructive pulmonary disease&lt;/title&gt;&lt;secondary-title&gt;Respirology&lt;/secondary-title&gt;&lt;/titles&gt;&lt;periodical&gt;&lt;full-title&gt;Respirology&lt;/full-title&gt;&lt;/periodical&gt;&lt;pages&gt;1063-1068&lt;/pages&gt;&lt;volume&gt;18(7)&lt;/volume&gt;&lt;dates&gt;&lt;year&gt;2013&lt;/year&gt;&lt;/dates&gt;&lt;accession-num&gt;369929837&lt;/accession-num&gt;&lt;urls&gt;&lt;related-urls&gt;&lt;url&gt;https://uhn.idm.oclc.org/login?url=http://ovidsp.ovid.com/ovidweb.cgi?T=JS&amp;amp;CSC=Y&amp;amp;NEWS=N&amp;amp;PAGE=fulltext&amp;amp;D=emed14&amp;amp;AN=369929837http://nt2yt7px7u.search.serialssolutions.com/?sid=OVID:Embase&amp;amp;genre=article&amp;amp;id=pmid:23734624&amp;amp;id=doi:10.1111%2Fresp.12141&amp;amp;issn=1323-&lt;/url&gt;&lt;/related-urls&gt;&lt;/urls&gt;&lt;electronic-resource-num&gt;http://dx.doi.org/10.1111/resp.12141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200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047395" w:rsidRPr="00E3521E" w14:paraId="7A4581F2" w14:textId="77777777" w:rsidTr="00A8053F">
        <w:tc>
          <w:tcPr>
            <w:tcW w:w="2255" w:type="dxa"/>
            <w:vMerge/>
          </w:tcPr>
          <w:p w14:paraId="307A380D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793" w:type="dxa"/>
          </w:tcPr>
          <w:p w14:paraId="5BC5254F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  <w:r w:rsidRPr="00E3521E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378" w:type="dxa"/>
          </w:tcPr>
          <w:p w14:paraId="353538B1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035" w:type="dxa"/>
          </w:tcPr>
          <w:p w14:paraId="55CCB4D8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426" w:type="dxa"/>
          </w:tcPr>
          <w:p w14:paraId="29429471" w14:textId="77777777" w:rsidR="00047395" w:rsidRPr="00E3521E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</w:tbl>
    <w:p w14:paraId="57972B61" w14:textId="77777777" w:rsidR="00047395" w:rsidRDefault="00047395" w:rsidP="00047395">
      <w:pPr>
        <w:rPr>
          <w:rFonts w:ascii="Times New Roman" w:hAnsi="Times New Roman" w:cs="Times New Roman"/>
        </w:rPr>
      </w:pPr>
    </w:p>
    <w:p w14:paraId="5D681BDA" w14:textId="77777777" w:rsidR="00047395" w:rsidRDefault="00047395" w:rsidP="00047395">
      <w:pPr>
        <w:rPr>
          <w:rFonts w:ascii="Times New Roman" w:hAnsi="Times New Roman" w:cs="Times New Roman"/>
        </w:rPr>
      </w:pPr>
    </w:p>
    <w:p w14:paraId="7E015E72" w14:textId="77777777" w:rsidR="00047395" w:rsidRDefault="00047395" w:rsidP="00047395">
      <w:pPr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br w:type="page"/>
      </w:r>
    </w:p>
    <w:p w14:paraId="15913CF8" w14:textId="3EC29CB6" w:rsidR="00047395" w:rsidRDefault="00DE2F6A" w:rsidP="00047395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  <w:bCs/>
        </w:rPr>
        <w:lastRenderedPageBreak/>
        <w:t xml:space="preserve">Supplementary Table </w:t>
      </w:r>
      <w:r>
        <w:rPr>
          <w:rFonts w:ascii="Times New Roman" w:hAnsi="Times New Roman" w:cs="Times New Roman"/>
          <w:b/>
          <w:bCs/>
        </w:rPr>
        <w:t>4</w:t>
      </w:r>
      <w:r w:rsidR="00047395">
        <w:rPr>
          <w:rFonts w:ascii="Times New Roman" w:hAnsi="Times New Roman" w:cs="Times New Roman"/>
          <w:b/>
          <w:bCs/>
        </w:rPr>
        <w:t>.</w:t>
      </w:r>
      <w:r w:rsidR="00047395">
        <w:rPr>
          <w:rFonts w:ascii="Times New Roman" w:hAnsi="Times New Roman" w:cs="Times New Roman"/>
        </w:rPr>
        <w:t xml:space="preserve"> Significant Interventions for COPD-Related Readmission</w:t>
      </w:r>
    </w:p>
    <w:tbl>
      <w:tblPr>
        <w:tblStyle w:val="TableGrid"/>
        <w:tblW w:w="13887" w:type="dxa"/>
        <w:tblLook w:val="04A0" w:firstRow="1" w:lastRow="0" w:firstColumn="1" w:lastColumn="0" w:noHBand="0" w:noVBand="1"/>
      </w:tblPr>
      <w:tblGrid>
        <w:gridCol w:w="2363"/>
        <w:gridCol w:w="1857"/>
        <w:gridCol w:w="3176"/>
        <w:gridCol w:w="2947"/>
        <w:gridCol w:w="3544"/>
      </w:tblGrid>
      <w:tr w:rsidR="00047395" w:rsidRPr="008745C8" w14:paraId="1869C01B" w14:textId="77777777" w:rsidTr="00A8053F">
        <w:tc>
          <w:tcPr>
            <w:tcW w:w="2363" w:type="dxa"/>
          </w:tcPr>
          <w:p w14:paraId="7FDCABD0" w14:textId="77777777" w:rsidR="00047395" w:rsidRPr="008745C8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857" w:type="dxa"/>
          </w:tcPr>
          <w:p w14:paraId="4FB853D5" w14:textId="77777777" w:rsidR="00047395" w:rsidRPr="008745C8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  <w:r w:rsidRPr="008745C8">
              <w:rPr>
                <w:rFonts w:ascii="Times New Roman" w:hAnsi="Times New Roman" w:cs="Times New Roman"/>
                <w:b/>
                <w:bCs/>
              </w:rPr>
              <w:t>Type I Error</w:t>
            </w:r>
          </w:p>
        </w:tc>
        <w:tc>
          <w:tcPr>
            <w:tcW w:w="3176" w:type="dxa"/>
          </w:tcPr>
          <w:p w14:paraId="6D74E339" w14:textId="77777777" w:rsidR="00047395" w:rsidRPr="008745C8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  <w:r w:rsidRPr="008745C8">
              <w:rPr>
                <w:rFonts w:ascii="Times New Roman" w:hAnsi="Times New Roman" w:cs="Times New Roman"/>
                <w:b/>
                <w:bCs/>
              </w:rPr>
              <w:t>1-Month</w:t>
            </w:r>
          </w:p>
        </w:tc>
        <w:tc>
          <w:tcPr>
            <w:tcW w:w="2947" w:type="dxa"/>
          </w:tcPr>
          <w:p w14:paraId="383E0189" w14:textId="77777777" w:rsidR="00047395" w:rsidRPr="008745C8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  <w:r w:rsidRPr="008745C8">
              <w:rPr>
                <w:rFonts w:ascii="Times New Roman" w:hAnsi="Times New Roman" w:cs="Times New Roman"/>
                <w:b/>
                <w:bCs/>
              </w:rPr>
              <w:t>3-Month</w:t>
            </w:r>
          </w:p>
        </w:tc>
        <w:tc>
          <w:tcPr>
            <w:tcW w:w="3544" w:type="dxa"/>
          </w:tcPr>
          <w:p w14:paraId="3DCDBA1D" w14:textId="77777777" w:rsidR="00047395" w:rsidRPr="008745C8" w:rsidRDefault="00047395" w:rsidP="00A8053F">
            <w:pPr>
              <w:rPr>
                <w:rFonts w:ascii="Times New Roman" w:hAnsi="Times New Roman" w:cs="Times New Roman"/>
                <w:b/>
                <w:bCs/>
              </w:rPr>
            </w:pPr>
            <w:r w:rsidRPr="008745C8">
              <w:rPr>
                <w:rFonts w:ascii="Times New Roman" w:hAnsi="Times New Roman" w:cs="Times New Roman"/>
                <w:b/>
                <w:bCs/>
              </w:rPr>
              <w:t>12-Month</w:t>
            </w:r>
          </w:p>
        </w:tc>
      </w:tr>
      <w:tr w:rsidR="00047395" w:rsidRPr="008745C8" w14:paraId="5B05B8DE" w14:textId="77777777" w:rsidTr="00A8053F">
        <w:tc>
          <w:tcPr>
            <w:tcW w:w="2363" w:type="dxa"/>
            <w:vMerge w:val="restart"/>
          </w:tcPr>
          <w:p w14:paraId="2BFB8FEC" w14:textId="77777777" w:rsidR="00047395" w:rsidRPr="008745C8" w:rsidRDefault="00047395" w:rsidP="00A8053F">
            <w:pPr>
              <w:rPr>
                <w:rFonts w:ascii="Times New Roman" w:hAnsi="Times New Roman" w:cs="Times New Roman"/>
              </w:rPr>
            </w:pPr>
            <w:r w:rsidRPr="008745C8">
              <w:rPr>
                <w:rFonts w:ascii="Times New Roman" w:hAnsi="Times New Roman" w:cs="Times New Roman"/>
              </w:rPr>
              <w:t>Antibiotics</w:t>
            </w:r>
          </w:p>
        </w:tc>
        <w:tc>
          <w:tcPr>
            <w:tcW w:w="1857" w:type="dxa"/>
          </w:tcPr>
          <w:p w14:paraId="6CCD087B" w14:textId="77777777" w:rsidR="00047395" w:rsidRPr="008745C8" w:rsidRDefault="00047395" w:rsidP="00A8053F">
            <w:pPr>
              <w:rPr>
                <w:rFonts w:ascii="Times New Roman" w:hAnsi="Times New Roman" w:cs="Times New Roman"/>
              </w:rPr>
            </w:pPr>
            <w:r w:rsidRPr="008745C8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176" w:type="dxa"/>
          </w:tcPr>
          <w:p w14:paraId="10CB35EC" w14:textId="77777777" w:rsidR="00047395" w:rsidRPr="008745C8" w:rsidRDefault="00047395" w:rsidP="00A8053F">
            <w:pPr>
              <w:rPr>
                <w:rFonts w:ascii="Times New Roman" w:hAnsi="Times New Roman" w:cs="Times New Roman"/>
              </w:rPr>
            </w:pPr>
            <w:r w:rsidRPr="008745C8">
              <w:rPr>
                <w:rFonts w:ascii="Times New Roman" w:hAnsi="Times New Roman" w:cs="Times New Roman"/>
              </w:rPr>
              <w:t>Correlated</w:t>
            </w:r>
            <w:r w:rsidRPr="008745C8"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Sin&lt;/Author&gt;&lt;Year&gt;2001&lt;/Year&gt;&lt;RecNum&gt;212&lt;/RecNum&gt;&lt;DisplayText&gt;&lt;style face="superscript"&gt;222&lt;/style&gt;&lt;/DisplayText&gt;&lt;record&gt;&lt;rec-number&gt;212&lt;/rec-number&gt;&lt;foreign-keys&gt;&lt;key app="EN" db-id="fvtv9d5pi5a55ae92z5v95drzxardspfsrvr" timestamp="1660738162"&gt;212&lt;/key&gt;&lt;/foreign-keys&gt;&lt;ref-type name="Journal Article"&gt;17&lt;/ref-type&gt;&lt;contributors&gt;&lt;authors&gt;&lt;author&gt;Sin, D. D.&lt;/author&gt;&lt;author&gt;Tu, J. V.&lt;/author&gt;&lt;/authors&gt;&lt;/contributors&gt;&lt;titles&gt;&lt;title&gt;Inhaled corticosteroids and the risk of mortality and readmission in elderly patients with chronic obstructive pulmonary disease&lt;/title&gt;&lt;secondary-title&gt;Am J Respir Crit Care Med&lt;/secondary-title&gt;&lt;/titles&gt;&lt;periodical&gt;&lt;full-title&gt;Am J Respir Crit Care Med&lt;/full-title&gt;&lt;/periodical&gt;&lt;pages&gt;580-4&lt;/pages&gt;&lt;volume&gt;164&lt;/volume&gt;&lt;number&gt;4&lt;/number&gt;&lt;dates&gt;&lt;year&gt;2001&lt;/year&gt;&lt;/dates&gt;&lt;accession-num&gt;11520719&lt;/accession-num&gt;&lt;urls&gt;&lt;related-urls&gt;&lt;url&gt;https://uhn.idm.oclc.org/login?url=http://ovidsp.ovid.com/ovidweb.cgi?T=JS&amp;amp;CSC=Y&amp;amp;NEWS=N&amp;amp;PAGE=fulltext&amp;amp;D=med4&amp;amp;AN=11520719http://nt2yt7px7u.search.serialssolutions.com/?sid=OVID:Ovid+MEDLINE%28R%29+%3C1996+to+2002%3E&amp;amp;genre=article&amp;amp;id=pmid:11520719&amp;amp;id=doi:10&lt;/url&gt;&lt;/related-urls&gt;&lt;/urls&gt;&lt;/record&gt;&lt;/Cite&gt;&lt;/EndNote&gt;</w:instrText>
            </w:r>
            <w:r w:rsidRPr="008745C8"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222</w:t>
            </w:r>
            <w:r w:rsidRPr="008745C8">
              <w:rPr>
                <w:rFonts w:ascii="Times New Roman" w:hAnsi="Times New Roman" w:cs="Times New Roman"/>
              </w:rPr>
              <w:fldChar w:fldCharType="end"/>
            </w:r>
          </w:p>
          <w:p w14:paraId="5EE04D1D" w14:textId="77777777" w:rsidR="00047395" w:rsidRPr="008745C8" w:rsidRDefault="00047395" w:rsidP="00A8053F">
            <w:pPr>
              <w:rPr>
                <w:rFonts w:ascii="Times New Roman" w:hAnsi="Times New Roman" w:cs="Times New Roman"/>
              </w:rPr>
            </w:pPr>
            <w:r w:rsidRPr="008745C8">
              <w:rPr>
                <w:rFonts w:ascii="Times New Roman" w:hAnsi="Times New Roman" w:cs="Times New Roman"/>
              </w:rPr>
              <w:t>Inversely Correlated</w:t>
            </w:r>
            <w:r w:rsidRPr="008745C8"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Stefan&lt;/Author&gt;&lt;Year&gt;2013&lt;/Year&gt;&lt;RecNum&gt;219&lt;/RecNum&gt;&lt;DisplayText&gt;&lt;style face="superscript"&gt;229&lt;/style&gt;&lt;/DisplayText&gt;&lt;record&gt;&lt;rec-number&gt;219&lt;/rec-number&gt;&lt;foreign-keys&gt;&lt;key app="EN" db-id="fvtv9d5pi5a55ae92z5v95drzxardspfsrvr" timestamp="1660738162"&gt;219&lt;/key&gt;&lt;/foreign-keys&gt;&lt;ref-type name="Journal Article"&gt;17&lt;/ref-type&gt;&lt;contributors&gt;&lt;authors&gt;&lt;author&gt;Stefan, M. S.&lt;/author&gt;&lt;author&gt;Rothberg, M. B.&lt;/author&gt;&lt;author&gt;Shieh, M. S.&lt;/author&gt;&lt;author&gt;Pekow, P. S.&lt;/author&gt;&lt;author&gt;Lindenauer, P. K.&lt;/author&gt;&lt;/authors&gt;&lt;/contributors&gt;&lt;titles&gt;&lt;title&gt;Association between antibiotic treatment and outcomes in patients hospitalized with acute exacerbation of COPD treated with systemic steroids&lt;/title&gt;&lt;secondary-title&gt;Chest&lt;/secondary-title&gt;&lt;/titles&gt;&lt;periodical&gt;&lt;full-title&gt;Chest&lt;/full-title&gt;&lt;/periodical&gt;&lt;pages&gt;82-90&lt;/pages&gt;&lt;volume&gt;143(1)&lt;/volume&gt;&lt;dates&gt;&lt;year&gt;2013&lt;/year&gt;&lt;/dates&gt;&lt;accession-num&gt;368054880&lt;/accession-num&gt;&lt;urls&gt;&lt;related-urls&gt;&lt;url&gt;http://journal.publications.chestnet.org/data/Journals/CHEST/926155/chest_143_1_82.pdfhttps://uhn.idm.oclc.org/login?url=http://ovidsp.ovid.com/ovidweb.cgi?T=JS&amp;amp;CSC=Y&amp;amp;NEWS=N&amp;amp;PAGE=fulltext&amp;amp;D=emed14&amp;amp;AN=368054880http://nt2yt7px7u.search.serialssolutions.com/&lt;/url&gt;&lt;/related-urls&gt;&lt;/urls&gt;&lt;electronic-resource-num&gt;http://dx.doi.org/10.1378/chest.12-0649&lt;/electronic-resource-num&gt;&lt;/record&gt;&lt;/Cite&gt;&lt;/EndNote&gt;</w:instrText>
            </w:r>
            <w:r w:rsidRPr="008745C8"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229</w:t>
            </w:r>
            <w:r w:rsidRPr="008745C8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947" w:type="dxa"/>
          </w:tcPr>
          <w:p w14:paraId="5DFB3C15" w14:textId="77777777" w:rsidR="00047395" w:rsidRPr="008745C8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0A3CD6B6" w14:textId="77777777" w:rsidR="00047395" w:rsidRPr="008745C8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8745C8" w14:paraId="62E638B7" w14:textId="77777777" w:rsidTr="00A8053F">
        <w:tc>
          <w:tcPr>
            <w:tcW w:w="2363" w:type="dxa"/>
            <w:vMerge/>
          </w:tcPr>
          <w:p w14:paraId="0591F1B2" w14:textId="77777777" w:rsidR="00047395" w:rsidRPr="008745C8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857" w:type="dxa"/>
          </w:tcPr>
          <w:p w14:paraId="4AF1F35C" w14:textId="77777777" w:rsidR="00047395" w:rsidRPr="008745C8" w:rsidRDefault="00047395" w:rsidP="00A8053F">
            <w:pPr>
              <w:rPr>
                <w:rFonts w:ascii="Times New Roman" w:hAnsi="Times New Roman" w:cs="Times New Roman"/>
              </w:rPr>
            </w:pPr>
            <w:r w:rsidRPr="008745C8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176" w:type="dxa"/>
          </w:tcPr>
          <w:p w14:paraId="3F11E504" w14:textId="77777777" w:rsidR="00047395" w:rsidRPr="008745C8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947" w:type="dxa"/>
          </w:tcPr>
          <w:p w14:paraId="2C8BA711" w14:textId="77777777" w:rsidR="00047395" w:rsidRPr="008745C8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0494FE23" w14:textId="77777777" w:rsidR="00047395" w:rsidRPr="008745C8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8745C8" w14:paraId="7CFC961C" w14:textId="77777777" w:rsidTr="00A8053F">
        <w:tc>
          <w:tcPr>
            <w:tcW w:w="2363" w:type="dxa"/>
            <w:vMerge/>
          </w:tcPr>
          <w:p w14:paraId="351AA091" w14:textId="77777777" w:rsidR="00047395" w:rsidRPr="008745C8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857" w:type="dxa"/>
          </w:tcPr>
          <w:p w14:paraId="598EBD94" w14:textId="77777777" w:rsidR="00047395" w:rsidRPr="008745C8" w:rsidRDefault="00047395" w:rsidP="00A8053F">
            <w:pPr>
              <w:rPr>
                <w:rFonts w:ascii="Times New Roman" w:hAnsi="Times New Roman" w:cs="Times New Roman"/>
              </w:rPr>
            </w:pPr>
            <w:r w:rsidRPr="008745C8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176" w:type="dxa"/>
          </w:tcPr>
          <w:p w14:paraId="540BCDFA" w14:textId="77777777" w:rsidR="00047395" w:rsidRPr="008745C8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947" w:type="dxa"/>
          </w:tcPr>
          <w:p w14:paraId="63E9C948" w14:textId="77777777" w:rsidR="00047395" w:rsidRPr="008745C8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1ADBCAB7" w14:textId="77777777" w:rsidR="00047395" w:rsidRPr="008745C8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8745C8" w14:paraId="4190900C" w14:textId="77777777" w:rsidTr="00A8053F">
        <w:tc>
          <w:tcPr>
            <w:tcW w:w="2363" w:type="dxa"/>
            <w:vMerge w:val="restart"/>
          </w:tcPr>
          <w:p w14:paraId="0117A2E4" w14:textId="77777777" w:rsidR="00047395" w:rsidRPr="008745C8" w:rsidRDefault="00047395" w:rsidP="00A8053F">
            <w:pPr>
              <w:rPr>
                <w:rFonts w:ascii="Times New Roman" w:hAnsi="Times New Roman" w:cs="Times New Roman"/>
              </w:rPr>
            </w:pPr>
            <w:r w:rsidRPr="008745C8">
              <w:rPr>
                <w:rFonts w:ascii="Times New Roman" w:hAnsi="Times New Roman" w:cs="Times New Roman"/>
              </w:rPr>
              <w:t>COPD Care Package</w:t>
            </w:r>
          </w:p>
        </w:tc>
        <w:tc>
          <w:tcPr>
            <w:tcW w:w="1857" w:type="dxa"/>
          </w:tcPr>
          <w:p w14:paraId="02D0BBE8" w14:textId="77777777" w:rsidR="00047395" w:rsidRPr="008745C8" w:rsidRDefault="00047395" w:rsidP="00A8053F">
            <w:pPr>
              <w:rPr>
                <w:rFonts w:ascii="Times New Roman" w:hAnsi="Times New Roman" w:cs="Times New Roman"/>
              </w:rPr>
            </w:pPr>
            <w:r w:rsidRPr="008745C8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176" w:type="dxa"/>
          </w:tcPr>
          <w:p w14:paraId="1CC553CE" w14:textId="77777777" w:rsidR="00047395" w:rsidRPr="008745C8" w:rsidRDefault="00047395" w:rsidP="00A8053F">
            <w:pPr>
              <w:rPr>
                <w:rFonts w:ascii="Times New Roman" w:hAnsi="Times New Roman" w:cs="Times New Roman"/>
              </w:rPr>
            </w:pPr>
            <w:r w:rsidRPr="008745C8">
              <w:rPr>
                <w:rFonts w:ascii="Times New Roman" w:hAnsi="Times New Roman" w:cs="Times New Roman"/>
              </w:rPr>
              <w:t>Inversely Correlated</w:t>
            </w:r>
            <w:r w:rsidRPr="008745C8"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Benzo&lt;/Author&gt;&lt;Year&gt;2016&lt;/Year&gt;&lt;RecNum&gt;27&lt;/RecNum&gt;&lt;DisplayText&gt;&lt;style face="superscript"&gt;37&lt;/style&gt;&lt;/DisplayText&gt;&lt;record&gt;&lt;rec-number&gt;27&lt;/rec-number&gt;&lt;foreign-keys&gt;&lt;key app="EN" db-id="fvtv9d5pi5a55ae92z5v95drzxardspfsrvr" timestamp="1660738162"&gt;27&lt;/key&gt;&lt;/foreign-keys&gt;&lt;ref-type name="Journal Article"&gt;17&lt;/ref-type&gt;&lt;contributors&gt;&lt;authors&gt;&lt;author&gt;Benzo, R.&lt;/author&gt;&lt;author&gt;Vickers, K.&lt;/author&gt;&lt;author&gt;Novotny, P. J.&lt;/author&gt;&lt;author&gt;Tucker, S.&lt;/author&gt;&lt;author&gt;Hoult, J.&lt;/author&gt;&lt;author&gt;Neuenfeldt, P.&lt;/author&gt;&lt;author&gt;Connett, J.&lt;/author&gt;&lt;author&gt;Lorig, K.&lt;/author&gt;&lt;author&gt;McEvoy, C.&lt;/author&gt;&lt;/authors&gt;&lt;/contributors&gt;&lt;titles&gt;&lt;title&gt;Health Coaching and Chronic Obstructive Pulmonary Disease Rehospitalization. A Randomized Study&lt;/title&gt;&lt;secondary-title&gt;American journal of respiratory and critical care medicine&lt;/secondary-title&gt;&lt;/titles&gt;&lt;periodical&gt;&lt;full-title&gt;American Journal of Respiratory and Critical Care Medicine&lt;/full-title&gt;&lt;/periodical&gt;&lt;pages&gt;672-680p&lt;/pages&gt;&lt;volume&gt;Vol.194&lt;/volume&gt;&lt;number&gt;6&lt;/number&gt;&lt;dates&gt;&lt;year&gt;2016&lt;/year&gt;&lt;/dates&gt;&lt;accession-num&gt;CN-01139813&lt;/accession-num&gt;&lt;urls&gt;&lt;related-urls&gt;&lt;url&gt;https://uhn.idm.oclc.org/login?url=http://ovidsp.ovid.com/ovidweb.cgi?T=JS&amp;amp;CSC=Y&amp;amp;NEWS=N&amp;amp;PAGE=fulltext&amp;amp;D=cctr&amp;amp;AN=CN-01139813http://nt2yt7px7u.search.serialssolutions.com/?sid=OVID:Cochrane+Central+Register+of+Controlled+Trials+%3C2014+to+Present%3E&amp;amp;genre=a&lt;/url&gt;&lt;/related-urls&gt;&lt;/urls&gt;&lt;electronic-resource-num&gt;https://doi.org/10.1164/rccm.201512-2503OC&lt;/electronic-resource-num&gt;&lt;/record&gt;&lt;/Cite&gt;&lt;/EndNote&gt;</w:instrText>
            </w:r>
            <w:r w:rsidRPr="008745C8">
              <w:rPr>
                <w:rFonts w:ascii="Times New Roman" w:hAnsi="Times New Roman" w:cs="Times New Roman"/>
              </w:rPr>
              <w:fldChar w:fldCharType="separate"/>
            </w:r>
            <w:r w:rsidRPr="00F04215">
              <w:rPr>
                <w:rFonts w:ascii="Times New Roman" w:hAnsi="Times New Roman" w:cs="Times New Roman"/>
                <w:noProof/>
                <w:vertAlign w:val="superscript"/>
              </w:rPr>
              <w:t>37</w:t>
            </w:r>
            <w:r w:rsidRPr="008745C8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947" w:type="dxa"/>
          </w:tcPr>
          <w:p w14:paraId="592CBE5E" w14:textId="77777777" w:rsidR="00047395" w:rsidRPr="008745C8" w:rsidRDefault="00047395" w:rsidP="00A8053F">
            <w:pPr>
              <w:rPr>
                <w:rFonts w:ascii="Times New Roman" w:hAnsi="Times New Roman" w:cs="Times New Roman"/>
              </w:rPr>
            </w:pPr>
            <w:r w:rsidRPr="008745C8">
              <w:rPr>
                <w:rFonts w:ascii="Times New Roman" w:hAnsi="Times New Roman" w:cs="Times New Roman"/>
              </w:rPr>
              <w:t>Inversely Correlated</w:t>
            </w:r>
            <w:r w:rsidRPr="008745C8">
              <w:rPr>
                <w:rFonts w:ascii="Times New Roman" w:hAnsi="Times New Roman" w:cs="Times New Roman"/>
              </w:rPr>
              <w:fldChar w:fldCharType="begin">
                <w:fldData xml:space="preserve">PEVuZE5vdGU+PENpdGU+PEF1dGhvcj5PaGFyPC9BdXRob3I+PFllYXI+MjAxODwvWWVhcj48UmVj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PaGFyPC9BdXRob3I+PFllYXI+MjAxODwvWWVhcj48UmVj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 w:rsidRPr="008745C8">
              <w:rPr>
                <w:rFonts w:ascii="Times New Roman" w:hAnsi="Times New Roman" w:cs="Times New Roman"/>
              </w:rPr>
            </w:r>
            <w:r w:rsidRPr="008745C8">
              <w:rPr>
                <w:rFonts w:ascii="Times New Roman" w:hAnsi="Times New Roman" w:cs="Times New Roman"/>
              </w:rPr>
              <w:fldChar w:fldCharType="separate"/>
            </w:r>
            <w:r w:rsidRPr="00F04215">
              <w:rPr>
                <w:rFonts w:ascii="Times New Roman" w:hAnsi="Times New Roman" w:cs="Times New Roman"/>
                <w:noProof/>
                <w:vertAlign w:val="superscript"/>
              </w:rPr>
              <w:t>37,179</w:t>
            </w:r>
            <w:r w:rsidRPr="008745C8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248FF401" w14:textId="77777777" w:rsidR="00047395" w:rsidRPr="008745C8" w:rsidRDefault="00047395" w:rsidP="00A8053F">
            <w:pPr>
              <w:rPr>
                <w:rFonts w:ascii="Times New Roman" w:hAnsi="Times New Roman" w:cs="Times New Roman"/>
              </w:rPr>
            </w:pPr>
            <w:r w:rsidRPr="008745C8">
              <w:rPr>
                <w:rFonts w:ascii="Times New Roman" w:hAnsi="Times New Roman" w:cs="Times New Roman"/>
              </w:rPr>
              <w:t>Inversely Correlated</w:t>
            </w:r>
            <w:r w:rsidRPr="008745C8">
              <w:rPr>
                <w:rFonts w:ascii="Times New Roman" w:hAnsi="Times New Roman" w:cs="Times New Roman"/>
              </w:rPr>
              <w:fldChar w:fldCharType="begin">
                <w:fldData xml:space="preserve">PEVuZE5vdGU+PENpdGU+PEF1dGhvcj5MYWxtb2xkYTwvQXV0aG9yPjxZZWFyPjIwMTc8L1llYXI+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MYWxtb2xkYTwvQXV0aG9yPjxZZWFyPjIwMTc8L1llYXI+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 w:rsidRPr="008745C8">
              <w:rPr>
                <w:rFonts w:ascii="Times New Roman" w:hAnsi="Times New Roman" w:cs="Times New Roman"/>
              </w:rPr>
            </w:r>
            <w:r w:rsidRPr="008745C8">
              <w:rPr>
                <w:rFonts w:ascii="Times New Roman" w:hAnsi="Times New Roman" w:cs="Times New Roman"/>
              </w:rPr>
              <w:fldChar w:fldCharType="separate"/>
            </w:r>
            <w:r w:rsidRPr="00F04215">
              <w:rPr>
                <w:rFonts w:ascii="Times New Roman" w:hAnsi="Times New Roman" w:cs="Times New Roman"/>
                <w:noProof/>
                <w:vertAlign w:val="superscript"/>
              </w:rPr>
              <w:t>37,145,148,149,166</w:t>
            </w:r>
            <w:r w:rsidRPr="008745C8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047395" w:rsidRPr="008745C8" w14:paraId="02992785" w14:textId="77777777" w:rsidTr="00A8053F">
        <w:tc>
          <w:tcPr>
            <w:tcW w:w="2363" w:type="dxa"/>
            <w:vMerge/>
          </w:tcPr>
          <w:p w14:paraId="61F2F359" w14:textId="77777777" w:rsidR="00047395" w:rsidRPr="008745C8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857" w:type="dxa"/>
          </w:tcPr>
          <w:p w14:paraId="406E991D" w14:textId="77777777" w:rsidR="00047395" w:rsidRPr="008745C8" w:rsidRDefault="00047395" w:rsidP="00A8053F">
            <w:pPr>
              <w:rPr>
                <w:rFonts w:ascii="Times New Roman" w:hAnsi="Times New Roman" w:cs="Times New Roman"/>
              </w:rPr>
            </w:pPr>
            <w:r w:rsidRPr="008745C8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176" w:type="dxa"/>
          </w:tcPr>
          <w:p w14:paraId="6DF4CA12" w14:textId="77777777" w:rsidR="00047395" w:rsidRPr="008745C8" w:rsidRDefault="00047395" w:rsidP="00A8053F">
            <w:pPr>
              <w:rPr>
                <w:rFonts w:ascii="Times New Roman" w:hAnsi="Times New Roman" w:cs="Times New Roman"/>
              </w:rPr>
            </w:pPr>
            <w:r w:rsidRPr="008745C8">
              <w:rPr>
                <w:rFonts w:ascii="Times New Roman" w:hAnsi="Times New Roman" w:cs="Times New Roman"/>
              </w:rPr>
              <w:t>Inversely Correlated</w:t>
            </w:r>
            <w:r w:rsidRPr="008745C8"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Kim&lt;/Author&gt;&lt;Year&gt;2020&lt;/Year&gt;&lt;RecNum&gt;128&lt;/RecNum&gt;&lt;DisplayText&gt;&lt;style face="superscript"&gt;138&lt;/style&gt;&lt;/DisplayText&gt;&lt;record&gt;&lt;rec-number&gt;128&lt;/rec-number&gt;&lt;foreign-keys&gt;&lt;key app="EN" db-id="fvtv9d5pi5a55ae92z5v95drzxardspfsrvr" timestamp="1660738162"&gt;128&lt;/key&gt;&lt;/foreign-keys&gt;&lt;ref-type name="Journal Article"&gt;17&lt;/ref-type&gt;&lt;contributors&gt;&lt;authors&gt;&lt;author&gt;Kim, J.&lt;/author&gt;&lt;author&gt;Lin, A.&lt;/author&gt;&lt;author&gt;Absher, R.&lt;/author&gt;&lt;author&gt;Makhlouf, T.&lt;/author&gt;&lt;author&gt;Wells, C.&lt;/author&gt;&lt;/authors&gt;&lt;/contributors&gt;&lt;titles&gt;&lt;title&gt;Comprehensive and collaborative pharmacist transitions of care service for underserved patients with chronic obstructive pulmonary disease&lt;/title&gt;&lt;secondary-title&gt;Chronic Obstructive Pulmonary Diseases&lt;/secondary-title&gt;&lt;/titles&gt;&lt;periodical&gt;&lt;full-title&gt;Chronic Obstructive Pulmonary Diseases&lt;/full-title&gt;&lt;/periodical&gt;&lt;volume&gt;8&lt;/volume&gt;&lt;number&gt;1&lt;/number&gt;&lt;dates&gt;&lt;year&gt;2020&lt;/year&gt;&lt;/dates&gt;&lt;accession-num&gt;2010409131&lt;/accession-num&gt;&lt;urls&gt;&lt;related-urls&gt;&lt;url&gt;https://journal.copdfoundation.org/Portals/0/JCOPDF/InPress/JCOPDF-2019-0175-InPress.pdfhttps://uhn.idm.oclc.org/login?url=http://ovidsp.ovid.com/ovidweb.cgi?T=JS&amp;amp;CSC=Y&amp;amp;NEWS=N&amp;amp;PAGE=fulltext&amp;amp;D=emed22&amp;amp;AN=2010409131http://nt2yt7px7u.search.serialssolutions.c&lt;/url&gt;&lt;/related-urls&gt;&lt;/urls&gt;&lt;electronic-resource-num&gt;https://dx.doi.org/10.15326/JCOPDF.2019.0175&lt;/electronic-resource-num&gt;&lt;/record&gt;&lt;/Cite&gt;&lt;/EndNote&gt;</w:instrText>
            </w:r>
            <w:r w:rsidRPr="008745C8">
              <w:rPr>
                <w:rFonts w:ascii="Times New Roman" w:hAnsi="Times New Roman" w:cs="Times New Roman"/>
              </w:rPr>
              <w:fldChar w:fldCharType="separate"/>
            </w:r>
            <w:r w:rsidRPr="00F04215">
              <w:rPr>
                <w:rFonts w:ascii="Times New Roman" w:hAnsi="Times New Roman" w:cs="Times New Roman"/>
                <w:noProof/>
                <w:vertAlign w:val="superscript"/>
              </w:rPr>
              <w:t>138</w:t>
            </w:r>
            <w:r w:rsidRPr="008745C8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947" w:type="dxa"/>
          </w:tcPr>
          <w:p w14:paraId="62F8FAE4" w14:textId="77777777" w:rsidR="00047395" w:rsidRPr="008745C8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nversely 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Hegelund&lt;/Author&gt;&lt;Year&gt;2020&lt;/Year&gt;&lt;RecNum&gt;103&lt;/RecNum&gt;&lt;DisplayText&gt;&lt;style face="superscript"&gt;113&lt;/style&gt;&lt;/DisplayText&gt;&lt;record&gt;&lt;rec-number&gt;103&lt;/rec-number&gt;&lt;foreign-keys&gt;&lt;key app="EN" db-id="fvtv9d5pi5a55ae92z5v95drzxardspfsrvr" timestamp="1660738162"&gt;103&lt;/key&gt;&lt;/foreign-keys&gt;&lt;ref-type name="Journal Article"&gt;17&lt;/ref-type&gt;&lt;contributors&gt;&lt;authors&gt;&lt;author&gt;Hegelund, A.&lt;/author&gt;&lt;author&gt;Andersen, I. C.&lt;/author&gt;&lt;author&gt;Andersen, M. N.&lt;/author&gt;&lt;author&gt;Bodtger, U.&lt;/author&gt;&lt;/authors&gt;&lt;/contributors&gt;&lt;titles&gt;&lt;title&gt;The impact of a personalised action plan delivered at discharge to patients with COPD on readmissions: a pilot study&lt;/title&gt;&lt;secondary-title&gt;Scandinavian journal of caring sciences&lt;/secondary-title&gt;&lt;/titles&gt;&lt;periodical&gt;&lt;full-title&gt;Scandinavian journal of caring sciences&lt;/full-title&gt;&lt;/periodical&gt;&lt;pages&gt;909-918p&lt;/pages&gt;&lt;volume&gt;Vol.34&lt;/volume&gt;&lt;number&gt;4&lt;/number&gt;&lt;dates&gt;&lt;year&gt;2020&lt;/year&gt;&lt;/dates&gt;&lt;accession-num&gt;CN-02076210&lt;/accession-num&gt;&lt;urls&gt;&lt;related-urls&gt;&lt;url&gt;https://uhn.idm.oclc.org/login?url=http://ovidsp.ovid.com/ovidweb.cgi?T=JS&amp;amp;CSC=Y&amp;amp;NEWS=N&amp;amp;PAGE=fulltext&amp;amp;D=cctr&amp;amp;AN=CN-02076210http://nt2yt7px7u.search.serialssolutions.com/?sid=OVID:Cochrane+Central+Register+of+Controlled+Trials+%3C2014+to+Present%3E&amp;amp;genre=a&lt;/url&gt;&lt;/related-urls&gt;&lt;/urls&gt;&lt;electronic-resource-num&gt;https://doi.org/10.1111/scs.12798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F04215">
              <w:rPr>
                <w:rFonts w:ascii="Times New Roman" w:hAnsi="Times New Roman" w:cs="Times New Roman"/>
                <w:noProof/>
                <w:vertAlign w:val="superscript"/>
              </w:rPr>
              <w:t>113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04BDDB77" w14:textId="77777777" w:rsidR="00047395" w:rsidRPr="008745C8" w:rsidRDefault="00047395" w:rsidP="00A8053F">
            <w:pPr>
              <w:rPr>
                <w:rFonts w:ascii="Times New Roman" w:hAnsi="Times New Roman" w:cs="Times New Roman"/>
              </w:rPr>
            </w:pPr>
            <w:r w:rsidRPr="008745C8">
              <w:rPr>
                <w:rFonts w:ascii="Times New Roman" w:hAnsi="Times New Roman" w:cs="Times New Roman"/>
              </w:rPr>
              <w:t>Inversely Correlated</w:t>
            </w:r>
            <w:r w:rsidRPr="008745C8">
              <w:rPr>
                <w:rFonts w:ascii="Times New Roman" w:hAnsi="Times New Roman" w:cs="Times New Roman"/>
              </w:rPr>
              <w:fldChar w:fldCharType="begin">
                <w:fldData xml:space="preserve">PEVuZE5vdGU+PENpdGU+PEF1dGhvcj52YW4gRWVkZW48L0F1dGhvcj48WWVhcj4yMDE3PC9ZZWFy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2YW4gRWVkZW48L0F1dGhvcj48WWVhcj4yMDE3PC9ZZWFy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 w:rsidRPr="008745C8">
              <w:rPr>
                <w:rFonts w:ascii="Times New Roman" w:hAnsi="Times New Roman" w:cs="Times New Roman"/>
              </w:rPr>
            </w:r>
            <w:r w:rsidRPr="008745C8">
              <w:rPr>
                <w:rFonts w:ascii="Times New Roman" w:hAnsi="Times New Roman" w:cs="Times New Roman"/>
              </w:rPr>
              <w:fldChar w:fldCharType="separate"/>
            </w:r>
            <w:r w:rsidRPr="00F04215">
              <w:rPr>
                <w:rFonts w:ascii="Times New Roman" w:hAnsi="Times New Roman" w:cs="Times New Roman"/>
                <w:noProof/>
                <w:vertAlign w:val="superscript"/>
              </w:rPr>
              <w:t>47,147,238</w:t>
            </w:r>
            <w:r w:rsidRPr="008745C8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047395" w:rsidRPr="008745C8" w14:paraId="43B0F7C3" w14:textId="77777777" w:rsidTr="00A8053F">
        <w:tc>
          <w:tcPr>
            <w:tcW w:w="2363" w:type="dxa"/>
            <w:vMerge/>
          </w:tcPr>
          <w:p w14:paraId="488DD123" w14:textId="77777777" w:rsidR="00047395" w:rsidRPr="008745C8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857" w:type="dxa"/>
          </w:tcPr>
          <w:p w14:paraId="039D11EC" w14:textId="77777777" w:rsidR="00047395" w:rsidRPr="008745C8" w:rsidRDefault="00047395" w:rsidP="00A8053F">
            <w:pPr>
              <w:rPr>
                <w:rFonts w:ascii="Times New Roman" w:hAnsi="Times New Roman" w:cs="Times New Roman"/>
              </w:rPr>
            </w:pPr>
            <w:r w:rsidRPr="008745C8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176" w:type="dxa"/>
          </w:tcPr>
          <w:p w14:paraId="3BC54BEC" w14:textId="77777777" w:rsidR="00047395" w:rsidRPr="008745C8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947" w:type="dxa"/>
          </w:tcPr>
          <w:p w14:paraId="1AFE77A0" w14:textId="77777777" w:rsidR="00047395" w:rsidRPr="008745C8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2F3FF544" w14:textId="77777777" w:rsidR="00047395" w:rsidRPr="008745C8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8745C8" w14:paraId="7A9B403E" w14:textId="77777777" w:rsidTr="00A8053F">
        <w:tc>
          <w:tcPr>
            <w:tcW w:w="2363" w:type="dxa"/>
            <w:vMerge w:val="restart"/>
          </w:tcPr>
          <w:p w14:paraId="771DC74F" w14:textId="77777777" w:rsidR="00047395" w:rsidRPr="008745C8" w:rsidRDefault="00047395" w:rsidP="00A8053F">
            <w:pPr>
              <w:rPr>
                <w:rFonts w:ascii="Times New Roman" w:hAnsi="Times New Roman" w:cs="Times New Roman"/>
              </w:rPr>
            </w:pPr>
            <w:r w:rsidRPr="008745C8">
              <w:rPr>
                <w:rFonts w:ascii="Times New Roman" w:hAnsi="Times New Roman" w:cs="Times New Roman"/>
              </w:rPr>
              <w:t>Early Roflumilast</w:t>
            </w:r>
          </w:p>
        </w:tc>
        <w:tc>
          <w:tcPr>
            <w:tcW w:w="1857" w:type="dxa"/>
          </w:tcPr>
          <w:p w14:paraId="4C7408E0" w14:textId="77777777" w:rsidR="00047395" w:rsidRPr="008745C8" w:rsidRDefault="00047395" w:rsidP="00A8053F">
            <w:pPr>
              <w:rPr>
                <w:rFonts w:ascii="Times New Roman" w:hAnsi="Times New Roman" w:cs="Times New Roman"/>
              </w:rPr>
            </w:pPr>
            <w:r w:rsidRPr="008745C8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176" w:type="dxa"/>
          </w:tcPr>
          <w:p w14:paraId="1A8557DD" w14:textId="77777777" w:rsidR="00047395" w:rsidRPr="008745C8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947" w:type="dxa"/>
          </w:tcPr>
          <w:p w14:paraId="08886EA3" w14:textId="77777777" w:rsidR="00047395" w:rsidRPr="008745C8" w:rsidRDefault="00047395" w:rsidP="00A8053F">
            <w:pPr>
              <w:rPr>
                <w:rFonts w:ascii="Times New Roman" w:hAnsi="Times New Roman" w:cs="Times New Roman"/>
              </w:rPr>
            </w:pPr>
            <w:r w:rsidRPr="008745C8">
              <w:rPr>
                <w:rFonts w:ascii="Times New Roman" w:hAnsi="Times New Roman" w:cs="Times New Roman"/>
              </w:rPr>
              <w:t>Inversely Correlated</w:t>
            </w:r>
            <w:r w:rsidRPr="008745C8"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Lee&lt;/Author&gt;&lt;Year&gt;2016&lt;/Year&gt;&lt;RecNum&gt;143&lt;/RecNum&gt;&lt;DisplayText&gt;&lt;style face="superscript"&gt;153&lt;/style&gt;&lt;/DisplayText&gt;&lt;record&gt;&lt;rec-number&gt;143&lt;/rec-number&gt;&lt;foreign-keys&gt;&lt;key app="EN" db-id="fvtv9d5pi5a55ae92z5v95drzxardspfsrvr" timestamp="1660738162"&gt;143&lt;/key&gt;&lt;/foreign-keys&gt;&lt;ref-type name="Journal Article"&gt;17&lt;/ref-type&gt;&lt;contributors&gt;&lt;authors&gt;&lt;author&gt;Lee, Q.&lt;/author&gt;&lt;author&gt;Mocarski, M.&lt;/author&gt;&lt;author&gt;Sun, S. X.&lt;/author&gt;&lt;/authors&gt;&lt;/contributors&gt;&lt;titles&gt;&lt;title&gt;Benefits of early roflumilast treatment after hospital or emergency department discharge for a COPD exacerbation&lt;/title&gt;&lt;secondary-title&gt;American Health and Drug Benefits&lt;/secondary-title&gt;&lt;/titles&gt;&lt;periodical&gt;&lt;full-title&gt;American Health and Drug Benefits&lt;/full-title&gt;&lt;/periodical&gt;&lt;pages&gt;140-149&lt;/pages&gt;&lt;volume&gt;9(3)&lt;/volume&gt;&lt;dates&gt;&lt;year&gt;2016&lt;/year&gt;&lt;/dates&gt;&lt;urls&gt;&lt;related-urls&gt;&lt;url&gt;http://ahdbonline.com/components/com_mams/dl.php?dlid=1576https://uhn.idm.oclc.org/login?url=http://ovidsp.ovid.com/ovidweb.cgi?T=JS&amp;amp;CSC=Y&amp;amp;NEWS=N&amp;amp;PAGE=fulltext&amp;amp;D=emed17&amp;amp;AN=610638978http://nt2yt7px7u.search.serialssolutions.com/?sid=OVID:Embase&amp;amp;genre=artic&lt;/url&gt;&lt;/related-urls&gt;&lt;/urls&gt;&lt;/record&gt;&lt;/Cite&gt;&lt;/EndNote&gt;</w:instrText>
            </w:r>
            <w:r w:rsidRPr="008745C8"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153</w:t>
            </w:r>
            <w:r w:rsidRPr="008745C8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544" w:type="dxa"/>
          </w:tcPr>
          <w:p w14:paraId="75092347" w14:textId="77777777" w:rsidR="00047395" w:rsidRPr="008745C8" w:rsidRDefault="00047395" w:rsidP="00A8053F">
            <w:pPr>
              <w:rPr>
                <w:rFonts w:ascii="Times New Roman" w:hAnsi="Times New Roman" w:cs="Times New Roman"/>
              </w:rPr>
            </w:pPr>
            <w:r w:rsidRPr="008745C8">
              <w:rPr>
                <w:rFonts w:ascii="Times New Roman" w:hAnsi="Times New Roman" w:cs="Times New Roman"/>
              </w:rPr>
              <w:t>Inversely Correlated</w:t>
            </w:r>
            <w:r w:rsidRPr="008745C8"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Lee&lt;/Author&gt;&lt;Year&gt;2016&lt;/Year&gt;&lt;RecNum&gt;143&lt;/RecNum&gt;&lt;DisplayText&gt;&lt;style face="superscript"&gt;153&lt;/style&gt;&lt;/DisplayText&gt;&lt;record&gt;&lt;rec-number&gt;143&lt;/rec-number&gt;&lt;foreign-keys&gt;&lt;key app="EN" db-id="fvtv9d5pi5a55ae92z5v95drzxardspfsrvr" timestamp="1660738162"&gt;143&lt;/key&gt;&lt;/foreign-keys&gt;&lt;ref-type name="Journal Article"&gt;17&lt;/ref-type&gt;&lt;contributors&gt;&lt;authors&gt;&lt;author&gt;Lee, Q.&lt;/author&gt;&lt;author&gt;Mocarski, M.&lt;/author&gt;&lt;author&gt;Sun, S. X.&lt;/author&gt;&lt;/authors&gt;&lt;/contributors&gt;&lt;titles&gt;&lt;title&gt;Benefits of early roflumilast treatment after hospital or emergency department discharge for a COPD exacerbation&lt;/title&gt;&lt;secondary-title&gt;American Health and Drug Benefits&lt;/secondary-title&gt;&lt;/titles&gt;&lt;periodical&gt;&lt;full-title&gt;American Health and Drug Benefits&lt;/full-title&gt;&lt;/periodical&gt;&lt;pages&gt;140-149&lt;/pages&gt;&lt;volume&gt;9(3)&lt;/volume&gt;&lt;dates&gt;&lt;year&gt;2016&lt;/year&gt;&lt;/dates&gt;&lt;urls&gt;&lt;related-urls&gt;&lt;url&gt;http://ahdbonline.com/components/com_mams/dl.php?dlid=1576https://uhn.idm.oclc.org/login?url=http://ovidsp.ovid.com/ovidweb.cgi?T=JS&amp;amp;CSC=Y&amp;amp;NEWS=N&amp;amp;PAGE=fulltext&amp;amp;D=emed17&amp;amp;AN=610638978http://nt2yt7px7u.search.serialssolutions.com/?sid=OVID:Embase&amp;amp;genre=artic&lt;/url&gt;&lt;/related-urls&gt;&lt;/urls&gt;&lt;/record&gt;&lt;/Cite&gt;&lt;/EndNote&gt;</w:instrText>
            </w:r>
            <w:r w:rsidRPr="008745C8"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153</w:t>
            </w:r>
            <w:r w:rsidRPr="008745C8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047395" w:rsidRPr="008745C8" w14:paraId="4CE68130" w14:textId="77777777" w:rsidTr="00A8053F">
        <w:tc>
          <w:tcPr>
            <w:tcW w:w="2363" w:type="dxa"/>
            <w:vMerge/>
          </w:tcPr>
          <w:p w14:paraId="30FC88A1" w14:textId="77777777" w:rsidR="00047395" w:rsidRPr="008745C8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857" w:type="dxa"/>
          </w:tcPr>
          <w:p w14:paraId="631256F0" w14:textId="77777777" w:rsidR="00047395" w:rsidRPr="008745C8" w:rsidRDefault="00047395" w:rsidP="00A8053F">
            <w:pPr>
              <w:rPr>
                <w:rFonts w:ascii="Times New Roman" w:hAnsi="Times New Roman" w:cs="Times New Roman"/>
              </w:rPr>
            </w:pPr>
            <w:r w:rsidRPr="008745C8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176" w:type="dxa"/>
          </w:tcPr>
          <w:p w14:paraId="519E15D8" w14:textId="77777777" w:rsidR="00047395" w:rsidRPr="008745C8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947" w:type="dxa"/>
          </w:tcPr>
          <w:p w14:paraId="38B8E572" w14:textId="77777777" w:rsidR="00047395" w:rsidRPr="008745C8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2847286C" w14:textId="77777777" w:rsidR="00047395" w:rsidRPr="008745C8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8745C8" w14:paraId="19E6825C" w14:textId="77777777" w:rsidTr="00A8053F">
        <w:tc>
          <w:tcPr>
            <w:tcW w:w="2363" w:type="dxa"/>
            <w:vMerge/>
          </w:tcPr>
          <w:p w14:paraId="41F6F2FE" w14:textId="77777777" w:rsidR="00047395" w:rsidRPr="008745C8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857" w:type="dxa"/>
          </w:tcPr>
          <w:p w14:paraId="39D4CAF9" w14:textId="77777777" w:rsidR="00047395" w:rsidRPr="008745C8" w:rsidRDefault="00047395" w:rsidP="00A8053F">
            <w:pPr>
              <w:rPr>
                <w:rFonts w:ascii="Times New Roman" w:hAnsi="Times New Roman" w:cs="Times New Roman"/>
              </w:rPr>
            </w:pPr>
            <w:r w:rsidRPr="008745C8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176" w:type="dxa"/>
          </w:tcPr>
          <w:p w14:paraId="337B7DFC" w14:textId="77777777" w:rsidR="00047395" w:rsidRPr="008745C8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947" w:type="dxa"/>
          </w:tcPr>
          <w:p w14:paraId="239D09FC" w14:textId="77777777" w:rsidR="00047395" w:rsidRPr="008745C8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5A94CF6E" w14:textId="77777777" w:rsidR="00047395" w:rsidRPr="008745C8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8745C8" w14:paraId="180566FC" w14:textId="77777777" w:rsidTr="00A8053F">
        <w:tc>
          <w:tcPr>
            <w:tcW w:w="2363" w:type="dxa"/>
            <w:vMerge w:val="restart"/>
          </w:tcPr>
          <w:p w14:paraId="3B23BD44" w14:textId="77777777" w:rsidR="00047395" w:rsidRPr="008745C8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Fluticasone Propionate/Salmeterol Combination</w:t>
            </w:r>
          </w:p>
        </w:tc>
        <w:tc>
          <w:tcPr>
            <w:tcW w:w="1857" w:type="dxa"/>
          </w:tcPr>
          <w:p w14:paraId="6520BC3B" w14:textId="77777777" w:rsidR="00047395" w:rsidRPr="008745C8" w:rsidRDefault="00047395" w:rsidP="00A8053F">
            <w:pPr>
              <w:rPr>
                <w:rFonts w:ascii="Times New Roman" w:hAnsi="Times New Roman" w:cs="Times New Roman"/>
              </w:rPr>
            </w:pPr>
            <w:r w:rsidRPr="008745C8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176" w:type="dxa"/>
          </w:tcPr>
          <w:p w14:paraId="33E21E2B" w14:textId="77777777" w:rsidR="00047395" w:rsidRPr="008745C8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nversely Correlated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Dalal&lt;/Author&gt;&lt;Year&gt;2012&lt;/Year&gt;&lt;RecNum&gt;61&lt;/RecNum&gt;&lt;DisplayText&gt;&lt;style face="superscript"&gt;71&lt;/style&gt;&lt;/DisplayText&gt;&lt;record&gt;&lt;rec-number&gt;61&lt;/rec-number&gt;&lt;foreign-keys&gt;&lt;key app="EN" db-id="fvtv9d5pi5a55ae92z5v95drzxardspfsrvr" timestamp="1660738162"&gt;61&lt;/key&gt;&lt;/foreign-keys&gt;&lt;ref-type name="Journal Article"&gt;17&lt;/ref-type&gt;&lt;contributors&gt;&lt;authors&gt;&lt;author&gt;Dalal, A. A.&lt;/author&gt;&lt;author&gt;Shah, M.&lt;/author&gt;&lt;author&gt;D&amp;apos;Souza, A. O.&lt;/author&gt;&lt;author&gt;Crater, G. D.&lt;/author&gt;&lt;/authors&gt;&lt;/contributors&gt;&lt;titles&gt;&lt;title&gt;Rehospitalization risks and outcomes in COPD patients receiving maintenance pharmacotherapy&lt;/title&gt;&lt;secondary-title&gt;Respir Med&lt;/secondary-title&gt;&lt;/titles&gt;&lt;periodical&gt;&lt;full-title&gt;Respir Med&lt;/full-title&gt;&lt;/periodical&gt;&lt;pages&gt;829-37&lt;/pages&gt;&lt;volume&gt;106&lt;/volume&gt;&lt;number&gt;6&lt;/number&gt;&lt;dates&gt;&lt;year&gt;2012&lt;/year&gt;&lt;/dates&gt;&lt;accession-num&gt;22425138&lt;/accession-num&gt;&lt;urls&gt;&lt;related-urls&gt;&lt;url&gt;https://uhn.idm.oclc.org/login?url=http://ovidsp.ovid.com/ovidweb.cgi?T=JS&amp;amp;CSC=Y&amp;amp;NEWS=N&amp;amp;PAGE=fulltext&amp;amp;D=med9&amp;amp;AN=22425138http://nt2yt7px7u.search.serialssolutions.com/?sid=OVID:Ovid+MEDLINE%28R%29+%3C2012%3E&amp;amp;genre=article&amp;amp;id=pmid:22425138&amp;amp;id=doi:10.1016%2F&lt;/url&gt;&lt;/related-urls&gt;&lt;/urls&gt;&lt;electronic-resource-num&gt;https://dx.doi.org/10.1016/j.rmed.2011.11.012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71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947" w:type="dxa"/>
          </w:tcPr>
          <w:p w14:paraId="04AC1F55" w14:textId="77777777" w:rsidR="00047395" w:rsidRPr="008745C8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5A3AACD6" w14:textId="77777777" w:rsidR="00047395" w:rsidRPr="008745C8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8745C8" w14:paraId="1C463490" w14:textId="77777777" w:rsidTr="00A8053F">
        <w:tc>
          <w:tcPr>
            <w:tcW w:w="2363" w:type="dxa"/>
            <w:vMerge/>
          </w:tcPr>
          <w:p w14:paraId="224C91D6" w14:textId="77777777" w:rsidR="00047395" w:rsidRPr="008745C8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857" w:type="dxa"/>
          </w:tcPr>
          <w:p w14:paraId="6E8392BC" w14:textId="77777777" w:rsidR="00047395" w:rsidRPr="008745C8" w:rsidRDefault="00047395" w:rsidP="00A8053F">
            <w:pPr>
              <w:rPr>
                <w:rFonts w:ascii="Times New Roman" w:hAnsi="Times New Roman" w:cs="Times New Roman"/>
              </w:rPr>
            </w:pPr>
            <w:r w:rsidRPr="008745C8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176" w:type="dxa"/>
          </w:tcPr>
          <w:p w14:paraId="48A127E3" w14:textId="77777777" w:rsidR="00047395" w:rsidRPr="008745C8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947" w:type="dxa"/>
          </w:tcPr>
          <w:p w14:paraId="69841763" w14:textId="77777777" w:rsidR="00047395" w:rsidRPr="008745C8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0B822EB3" w14:textId="77777777" w:rsidR="00047395" w:rsidRPr="008745C8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8745C8" w14:paraId="44453079" w14:textId="77777777" w:rsidTr="00A8053F">
        <w:tc>
          <w:tcPr>
            <w:tcW w:w="2363" w:type="dxa"/>
            <w:vMerge/>
          </w:tcPr>
          <w:p w14:paraId="4C5B403E" w14:textId="77777777" w:rsidR="00047395" w:rsidRPr="008745C8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857" w:type="dxa"/>
          </w:tcPr>
          <w:p w14:paraId="63BC72BF" w14:textId="77777777" w:rsidR="00047395" w:rsidRPr="008745C8" w:rsidRDefault="00047395" w:rsidP="00A8053F">
            <w:pPr>
              <w:rPr>
                <w:rFonts w:ascii="Times New Roman" w:hAnsi="Times New Roman" w:cs="Times New Roman"/>
              </w:rPr>
            </w:pPr>
            <w:r w:rsidRPr="008745C8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176" w:type="dxa"/>
          </w:tcPr>
          <w:p w14:paraId="4F8AFCA0" w14:textId="77777777" w:rsidR="00047395" w:rsidRPr="008745C8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947" w:type="dxa"/>
          </w:tcPr>
          <w:p w14:paraId="220A6DE7" w14:textId="77777777" w:rsidR="00047395" w:rsidRPr="008745C8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0527005A" w14:textId="77777777" w:rsidR="00047395" w:rsidRPr="008745C8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8745C8" w14:paraId="10E77D2A" w14:textId="77777777" w:rsidTr="00A8053F">
        <w:tc>
          <w:tcPr>
            <w:tcW w:w="2363" w:type="dxa"/>
            <w:vMerge w:val="restart"/>
          </w:tcPr>
          <w:p w14:paraId="2D615924" w14:textId="77777777" w:rsidR="00047395" w:rsidRPr="008745C8" w:rsidRDefault="00047395" w:rsidP="00A8053F">
            <w:pPr>
              <w:rPr>
                <w:rFonts w:ascii="Times New Roman" w:hAnsi="Times New Roman" w:cs="Times New Roman"/>
              </w:rPr>
            </w:pPr>
            <w:r w:rsidRPr="008745C8">
              <w:rPr>
                <w:rFonts w:ascii="Times New Roman" w:hAnsi="Times New Roman" w:cs="Times New Roman"/>
              </w:rPr>
              <w:t>Hospital Readmissions Reduction Program</w:t>
            </w:r>
          </w:p>
        </w:tc>
        <w:tc>
          <w:tcPr>
            <w:tcW w:w="1857" w:type="dxa"/>
          </w:tcPr>
          <w:p w14:paraId="0AA582FD" w14:textId="77777777" w:rsidR="00047395" w:rsidRPr="008745C8" w:rsidRDefault="00047395" w:rsidP="00A8053F">
            <w:pPr>
              <w:rPr>
                <w:rFonts w:ascii="Times New Roman" w:hAnsi="Times New Roman" w:cs="Times New Roman"/>
              </w:rPr>
            </w:pPr>
            <w:r w:rsidRPr="008745C8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176" w:type="dxa"/>
          </w:tcPr>
          <w:p w14:paraId="0A9ECD46" w14:textId="77777777" w:rsidR="00047395" w:rsidRPr="008745C8" w:rsidRDefault="00047395" w:rsidP="00A8053F">
            <w:pPr>
              <w:rPr>
                <w:rFonts w:ascii="Times New Roman" w:hAnsi="Times New Roman" w:cs="Times New Roman"/>
              </w:rPr>
            </w:pPr>
            <w:r w:rsidRPr="008745C8">
              <w:rPr>
                <w:rFonts w:ascii="Times New Roman" w:hAnsi="Times New Roman" w:cs="Times New Roman"/>
              </w:rPr>
              <w:t>Inversely Correlated</w:t>
            </w:r>
            <w:r w:rsidRPr="008745C8"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Myers&lt;/Author&gt;&lt;Year&gt;2020&lt;/Year&gt;&lt;RecNum&gt;159&lt;/RecNum&gt;&lt;DisplayText&gt;&lt;style face="superscript"&gt;169&lt;/style&gt;&lt;/DisplayText&gt;&lt;record&gt;&lt;rec-number&gt;159&lt;/rec-number&gt;&lt;foreign-keys&gt;&lt;key app="EN" db-id="fvtv9d5pi5a55ae92z5v95drzxardspfsrvr" timestamp="1660738162"&gt;159&lt;/key&gt;&lt;/foreign-keys&gt;&lt;ref-type name="Journal Article"&gt;17&lt;/ref-type&gt;&lt;contributors&gt;&lt;authors&gt;&lt;author&gt;Myers, L. C.&lt;/author&gt;&lt;author&gt;Faridi, M. K.&lt;/author&gt;&lt;author&gt;Hasegawa, K.&lt;/author&gt;&lt;author&gt;Hanania, N. A.&lt;/author&gt;&lt;author&gt;Camargo, C. A.&lt;/author&gt;&lt;/authors&gt;&lt;/contributors&gt;&lt;titles&gt;&lt;title&gt;The hospital readmissions reduction program and readmissions for chronic obstructive pulmonary disease, 2006-2015&lt;/title&gt;&lt;secondary-title&gt;Annals of the American Thoracic Society&lt;/secondary-title&gt;&lt;/titles&gt;&lt;periodical&gt;&lt;full-title&gt;Annals of the American Thoracic Society&lt;/full-title&gt;&lt;/periodical&gt;&lt;pages&gt;450-456&lt;/pages&gt;&lt;volume&gt;17(4)&lt;/volume&gt;&lt;dates&gt;&lt;year&gt;2020&lt;/year&gt;&lt;/dates&gt;&lt;accession-num&gt;2005468678&lt;/accession-num&gt;&lt;urls&gt;&lt;related-urls&gt;&lt;url&gt;https://www.atsjournals.org/doi/pdf/10.1513/AnnalsATS.201909-672OChttps://uhn.idm.oclc.org/login?url=http://ovidsp.ovid.com/ovidweb.cgi?T=JS&amp;amp;CSC=Y&amp;amp;NEWS=N&amp;amp;PAGE=fulltext&amp;amp;D=emed21&amp;amp;AN=2005468678http://nt2yt7px7u.search.serialssolutions.com/?sid=OVID:Embase&amp;amp;ge&lt;/url&gt;&lt;/related-urls&gt;&lt;/urls&gt;&lt;electronic-resource-num&gt;http://dx.doi.org/10.1513/AnnalsATS.201909-672OC&lt;/electronic-resource-num&gt;&lt;/record&gt;&lt;/Cite&gt;&lt;/EndNote&gt;</w:instrText>
            </w:r>
            <w:r w:rsidRPr="008745C8"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169</w:t>
            </w:r>
            <w:r w:rsidRPr="008745C8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947" w:type="dxa"/>
          </w:tcPr>
          <w:p w14:paraId="0935B419" w14:textId="77777777" w:rsidR="00047395" w:rsidRPr="008745C8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6C4AE95D" w14:textId="77777777" w:rsidR="00047395" w:rsidRPr="008745C8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8745C8" w14:paraId="638EB6BD" w14:textId="77777777" w:rsidTr="00A8053F">
        <w:tc>
          <w:tcPr>
            <w:tcW w:w="2363" w:type="dxa"/>
            <w:vMerge/>
          </w:tcPr>
          <w:p w14:paraId="1BB968C9" w14:textId="77777777" w:rsidR="00047395" w:rsidRPr="008745C8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857" w:type="dxa"/>
          </w:tcPr>
          <w:p w14:paraId="32F5A729" w14:textId="77777777" w:rsidR="00047395" w:rsidRPr="008745C8" w:rsidRDefault="00047395" w:rsidP="00A8053F">
            <w:pPr>
              <w:rPr>
                <w:rFonts w:ascii="Times New Roman" w:hAnsi="Times New Roman" w:cs="Times New Roman"/>
              </w:rPr>
            </w:pPr>
            <w:r w:rsidRPr="008745C8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176" w:type="dxa"/>
          </w:tcPr>
          <w:p w14:paraId="151A95F5" w14:textId="77777777" w:rsidR="00047395" w:rsidRPr="008745C8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947" w:type="dxa"/>
          </w:tcPr>
          <w:p w14:paraId="37F7851D" w14:textId="77777777" w:rsidR="00047395" w:rsidRPr="008745C8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2DBA6A59" w14:textId="77777777" w:rsidR="00047395" w:rsidRPr="008745C8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8745C8" w14:paraId="3F35E222" w14:textId="77777777" w:rsidTr="00A8053F">
        <w:tc>
          <w:tcPr>
            <w:tcW w:w="2363" w:type="dxa"/>
            <w:vMerge/>
          </w:tcPr>
          <w:p w14:paraId="75056BC4" w14:textId="77777777" w:rsidR="00047395" w:rsidRPr="008745C8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857" w:type="dxa"/>
          </w:tcPr>
          <w:p w14:paraId="6C0428C0" w14:textId="77777777" w:rsidR="00047395" w:rsidRPr="008745C8" w:rsidRDefault="00047395" w:rsidP="00A8053F">
            <w:pPr>
              <w:rPr>
                <w:rFonts w:ascii="Times New Roman" w:hAnsi="Times New Roman" w:cs="Times New Roman"/>
              </w:rPr>
            </w:pPr>
            <w:r w:rsidRPr="008745C8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176" w:type="dxa"/>
          </w:tcPr>
          <w:p w14:paraId="769C32FA" w14:textId="77777777" w:rsidR="00047395" w:rsidRPr="008745C8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947" w:type="dxa"/>
          </w:tcPr>
          <w:p w14:paraId="615C89F1" w14:textId="77777777" w:rsidR="00047395" w:rsidRPr="008745C8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3624DCC2" w14:textId="77777777" w:rsidR="00047395" w:rsidRPr="008745C8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8745C8" w14:paraId="018A4C65" w14:textId="77777777" w:rsidTr="00A8053F">
        <w:tc>
          <w:tcPr>
            <w:tcW w:w="2363" w:type="dxa"/>
            <w:vMerge w:val="restart"/>
          </w:tcPr>
          <w:p w14:paraId="1130FC29" w14:textId="77777777" w:rsidR="00047395" w:rsidRPr="008745C8" w:rsidRDefault="00047395" w:rsidP="00A8053F">
            <w:pPr>
              <w:rPr>
                <w:rFonts w:ascii="Times New Roman" w:hAnsi="Times New Roman" w:cs="Times New Roman"/>
              </w:rPr>
            </w:pPr>
            <w:r w:rsidRPr="008745C8">
              <w:rPr>
                <w:rFonts w:ascii="Times New Roman" w:hAnsi="Times New Roman" w:cs="Times New Roman"/>
              </w:rPr>
              <w:t>Inhaled Corticosteroids</w:t>
            </w:r>
          </w:p>
        </w:tc>
        <w:tc>
          <w:tcPr>
            <w:tcW w:w="1857" w:type="dxa"/>
          </w:tcPr>
          <w:p w14:paraId="1F466127" w14:textId="77777777" w:rsidR="00047395" w:rsidRPr="008745C8" w:rsidRDefault="00047395" w:rsidP="00A8053F">
            <w:pPr>
              <w:rPr>
                <w:rFonts w:ascii="Times New Roman" w:hAnsi="Times New Roman" w:cs="Times New Roman"/>
              </w:rPr>
            </w:pPr>
            <w:r w:rsidRPr="008745C8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176" w:type="dxa"/>
          </w:tcPr>
          <w:p w14:paraId="6A09C7BE" w14:textId="77777777" w:rsidR="00047395" w:rsidRPr="008745C8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947" w:type="dxa"/>
          </w:tcPr>
          <w:p w14:paraId="1440B52B" w14:textId="77777777" w:rsidR="00047395" w:rsidRPr="008745C8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1172F0BD" w14:textId="77777777" w:rsidR="00047395" w:rsidRPr="008745C8" w:rsidRDefault="00047395" w:rsidP="00A8053F">
            <w:pPr>
              <w:rPr>
                <w:rFonts w:ascii="Times New Roman" w:hAnsi="Times New Roman" w:cs="Times New Roman"/>
              </w:rPr>
            </w:pPr>
            <w:r w:rsidRPr="008745C8">
              <w:rPr>
                <w:rFonts w:ascii="Times New Roman" w:hAnsi="Times New Roman" w:cs="Times New Roman"/>
              </w:rPr>
              <w:t>Inversely Correlated</w:t>
            </w:r>
            <w:r w:rsidRPr="008745C8"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Sin&lt;/Author&gt;&lt;Year&gt;2001&lt;/Year&gt;&lt;RecNum&gt;212&lt;/RecNum&gt;&lt;DisplayText&gt;&lt;style face="superscript"&gt;222&lt;/style&gt;&lt;/DisplayText&gt;&lt;record&gt;&lt;rec-number&gt;212&lt;/rec-number&gt;&lt;foreign-keys&gt;&lt;key app="EN" db-id="fvtv9d5pi5a55ae92z5v95drzxardspfsrvr" timestamp="1660738162"&gt;212&lt;/key&gt;&lt;/foreign-keys&gt;&lt;ref-type name="Journal Article"&gt;17&lt;/ref-type&gt;&lt;contributors&gt;&lt;authors&gt;&lt;author&gt;Sin, D. D.&lt;/author&gt;&lt;author&gt;Tu, J. V.&lt;/author&gt;&lt;/authors&gt;&lt;/contributors&gt;&lt;titles&gt;&lt;title&gt;Inhaled corticosteroids and the risk of mortality and readmission in elderly patients with chronic obstructive pulmonary disease&lt;/title&gt;&lt;secondary-title&gt;Am J Respir Crit Care Med&lt;/secondary-title&gt;&lt;/titles&gt;&lt;periodical&gt;&lt;full-title&gt;Am J Respir Crit Care Med&lt;/full-title&gt;&lt;/periodical&gt;&lt;pages&gt;580-4&lt;/pages&gt;&lt;volume&gt;164&lt;/volume&gt;&lt;number&gt;4&lt;/number&gt;&lt;dates&gt;&lt;year&gt;2001&lt;/year&gt;&lt;/dates&gt;&lt;accession-num&gt;11520719&lt;/accession-num&gt;&lt;urls&gt;&lt;related-urls&gt;&lt;url&gt;https://uhn.idm.oclc.org/login?url=http://ovidsp.ovid.com/ovidweb.cgi?T=JS&amp;amp;CSC=Y&amp;amp;NEWS=N&amp;amp;PAGE=fulltext&amp;amp;D=med4&amp;amp;AN=11520719http://nt2yt7px7u.search.serialssolutions.com/?sid=OVID:Ovid+MEDLINE%28R%29+%3C1996+to+2002%3E&amp;amp;genre=article&amp;amp;id=pmid:11520719&amp;amp;id=doi:10&lt;/url&gt;&lt;/related-urls&gt;&lt;/urls&gt;&lt;/record&gt;&lt;/Cite&gt;&lt;/EndNote&gt;</w:instrText>
            </w:r>
            <w:r w:rsidRPr="008745C8"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222</w:t>
            </w:r>
            <w:r w:rsidRPr="008745C8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047395" w:rsidRPr="008745C8" w14:paraId="27D43699" w14:textId="77777777" w:rsidTr="00A8053F">
        <w:tc>
          <w:tcPr>
            <w:tcW w:w="2363" w:type="dxa"/>
            <w:vMerge/>
          </w:tcPr>
          <w:p w14:paraId="31A167FA" w14:textId="77777777" w:rsidR="00047395" w:rsidRPr="008745C8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857" w:type="dxa"/>
          </w:tcPr>
          <w:p w14:paraId="181EBEE3" w14:textId="77777777" w:rsidR="00047395" w:rsidRPr="008745C8" w:rsidRDefault="00047395" w:rsidP="00A8053F">
            <w:pPr>
              <w:rPr>
                <w:rFonts w:ascii="Times New Roman" w:hAnsi="Times New Roman" w:cs="Times New Roman"/>
              </w:rPr>
            </w:pPr>
            <w:r w:rsidRPr="008745C8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176" w:type="dxa"/>
          </w:tcPr>
          <w:p w14:paraId="6E8DBA01" w14:textId="77777777" w:rsidR="00047395" w:rsidRPr="008745C8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947" w:type="dxa"/>
          </w:tcPr>
          <w:p w14:paraId="4E25AF03" w14:textId="77777777" w:rsidR="00047395" w:rsidRPr="008745C8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16B7E4E1" w14:textId="77777777" w:rsidR="00047395" w:rsidRPr="008745C8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8745C8" w14:paraId="65E3CF0A" w14:textId="77777777" w:rsidTr="00A8053F">
        <w:tc>
          <w:tcPr>
            <w:tcW w:w="2363" w:type="dxa"/>
            <w:vMerge/>
          </w:tcPr>
          <w:p w14:paraId="133F6187" w14:textId="77777777" w:rsidR="00047395" w:rsidRPr="008745C8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857" w:type="dxa"/>
          </w:tcPr>
          <w:p w14:paraId="018D38A3" w14:textId="77777777" w:rsidR="00047395" w:rsidRPr="008745C8" w:rsidRDefault="00047395" w:rsidP="00A8053F">
            <w:pPr>
              <w:rPr>
                <w:rFonts w:ascii="Times New Roman" w:hAnsi="Times New Roman" w:cs="Times New Roman"/>
              </w:rPr>
            </w:pPr>
            <w:r w:rsidRPr="008745C8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176" w:type="dxa"/>
          </w:tcPr>
          <w:p w14:paraId="21C2685C" w14:textId="77777777" w:rsidR="00047395" w:rsidRPr="008745C8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947" w:type="dxa"/>
          </w:tcPr>
          <w:p w14:paraId="3A2A4C2B" w14:textId="77777777" w:rsidR="00047395" w:rsidRPr="008745C8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03B8DC30" w14:textId="77777777" w:rsidR="00047395" w:rsidRPr="008745C8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8745C8" w14:paraId="355BCB3D" w14:textId="77777777" w:rsidTr="00A8053F">
        <w:tc>
          <w:tcPr>
            <w:tcW w:w="2363" w:type="dxa"/>
            <w:vMerge w:val="restart"/>
          </w:tcPr>
          <w:p w14:paraId="6F8A95E9" w14:textId="77777777" w:rsidR="00047395" w:rsidRPr="008745C8" w:rsidRDefault="00047395" w:rsidP="00A8053F">
            <w:pPr>
              <w:rPr>
                <w:rFonts w:ascii="Times New Roman" w:hAnsi="Times New Roman" w:cs="Times New Roman"/>
              </w:rPr>
            </w:pPr>
            <w:r w:rsidRPr="008745C8">
              <w:rPr>
                <w:rFonts w:ascii="Times New Roman" w:hAnsi="Times New Roman" w:cs="Times New Roman"/>
              </w:rPr>
              <w:t>Oral Corticosteroids</w:t>
            </w:r>
          </w:p>
        </w:tc>
        <w:tc>
          <w:tcPr>
            <w:tcW w:w="1857" w:type="dxa"/>
          </w:tcPr>
          <w:p w14:paraId="32A5FF56" w14:textId="77777777" w:rsidR="00047395" w:rsidRPr="008745C8" w:rsidRDefault="00047395" w:rsidP="00A8053F">
            <w:pPr>
              <w:rPr>
                <w:rFonts w:ascii="Times New Roman" w:hAnsi="Times New Roman" w:cs="Times New Roman"/>
              </w:rPr>
            </w:pPr>
            <w:r w:rsidRPr="008745C8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176" w:type="dxa"/>
          </w:tcPr>
          <w:p w14:paraId="25414B1A" w14:textId="77777777" w:rsidR="00047395" w:rsidRPr="008745C8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947" w:type="dxa"/>
          </w:tcPr>
          <w:p w14:paraId="54EAFB83" w14:textId="77777777" w:rsidR="00047395" w:rsidRPr="008745C8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55BFACFA" w14:textId="77777777" w:rsidR="00047395" w:rsidRPr="008745C8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8745C8" w14:paraId="555611D0" w14:textId="77777777" w:rsidTr="00A8053F">
        <w:tc>
          <w:tcPr>
            <w:tcW w:w="2363" w:type="dxa"/>
            <w:vMerge/>
          </w:tcPr>
          <w:p w14:paraId="1D90A387" w14:textId="77777777" w:rsidR="00047395" w:rsidRPr="008745C8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857" w:type="dxa"/>
          </w:tcPr>
          <w:p w14:paraId="50DE26A4" w14:textId="77777777" w:rsidR="00047395" w:rsidRPr="008745C8" w:rsidRDefault="00047395" w:rsidP="00A8053F">
            <w:pPr>
              <w:rPr>
                <w:rFonts w:ascii="Times New Roman" w:hAnsi="Times New Roman" w:cs="Times New Roman"/>
              </w:rPr>
            </w:pPr>
            <w:r w:rsidRPr="008745C8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176" w:type="dxa"/>
          </w:tcPr>
          <w:p w14:paraId="757D4F0C" w14:textId="77777777" w:rsidR="00047395" w:rsidRPr="008745C8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947" w:type="dxa"/>
          </w:tcPr>
          <w:p w14:paraId="634E67A8" w14:textId="77777777" w:rsidR="00047395" w:rsidRPr="008745C8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51EB923D" w14:textId="77777777" w:rsidR="00047395" w:rsidRPr="008745C8" w:rsidRDefault="00047395" w:rsidP="00A8053F">
            <w:pPr>
              <w:rPr>
                <w:rFonts w:ascii="Times New Roman" w:hAnsi="Times New Roman" w:cs="Times New Roman"/>
              </w:rPr>
            </w:pPr>
            <w:r w:rsidRPr="008745C8">
              <w:rPr>
                <w:rFonts w:ascii="Times New Roman" w:hAnsi="Times New Roman" w:cs="Times New Roman"/>
              </w:rPr>
              <w:t>Correlated</w:t>
            </w:r>
            <w:r w:rsidRPr="008745C8"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Sin&lt;/Author&gt;&lt;Year&gt;2001&lt;/Year&gt;&lt;RecNum&gt;212&lt;/RecNum&gt;&lt;DisplayText&gt;&lt;style face="superscript"&gt;222&lt;/style&gt;&lt;/DisplayText&gt;&lt;record&gt;&lt;rec-number&gt;212&lt;/rec-number&gt;&lt;foreign-keys&gt;&lt;key app="EN" db-id="fvtv9d5pi5a55ae92z5v95drzxardspfsrvr" timestamp="1660738162"&gt;212&lt;/key&gt;&lt;/foreign-keys&gt;&lt;ref-type name="Journal Article"&gt;17&lt;/ref-type&gt;&lt;contributors&gt;&lt;authors&gt;&lt;author&gt;Sin, D. D.&lt;/author&gt;&lt;author&gt;Tu, J. V.&lt;/author&gt;&lt;/authors&gt;&lt;/contributors&gt;&lt;titles&gt;&lt;title&gt;Inhaled corticosteroids and the risk of mortality and readmission in elderly patients with chronic obstructive pulmonary disease&lt;/title&gt;&lt;secondary-title&gt;Am J Respir Crit Care Med&lt;/secondary-title&gt;&lt;/titles&gt;&lt;periodical&gt;&lt;full-title&gt;Am J Respir Crit Care Med&lt;/full-title&gt;&lt;/periodical&gt;&lt;pages&gt;580-4&lt;/pages&gt;&lt;volume&gt;164&lt;/volume&gt;&lt;number&gt;4&lt;/number&gt;&lt;dates&gt;&lt;year&gt;2001&lt;/year&gt;&lt;/dates&gt;&lt;accession-num&gt;11520719&lt;/accession-num&gt;&lt;urls&gt;&lt;related-urls&gt;&lt;url&gt;https://uhn.idm.oclc.org/login?url=http://ovidsp.ovid.com/ovidweb.cgi?T=JS&amp;amp;CSC=Y&amp;amp;NEWS=N&amp;amp;PAGE=fulltext&amp;amp;D=med4&amp;amp;AN=11520719http://nt2yt7px7u.search.serialssolutions.com/?sid=OVID:Ovid+MEDLINE%28R%29+%3C1996+to+2002%3E&amp;amp;genre=article&amp;amp;id=pmid:11520719&amp;amp;id=doi:10&lt;/url&gt;&lt;/related-urls&gt;&lt;/urls&gt;&lt;/record&gt;&lt;/Cite&gt;&lt;/EndNote&gt;</w:instrText>
            </w:r>
            <w:r w:rsidRPr="008745C8"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222</w:t>
            </w:r>
            <w:r w:rsidRPr="008745C8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047395" w:rsidRPr="008745C8" w14:paraId="0B5DE439" w14:textId="77777777" w:rsidTr="00A8053F">
        <w:tc>
          <w:tcPr>
            <w:tcW w:w="2363" w:type="dxa"/>
            <w:vMerge/>
          </w:tcPr>
          <w:p w14:paraId="61F648BA" w14:textId="77777777" w:rsidR="00047395" w:rsidRPr="008745C8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857" w:type="dxa"/>
          </w:tcPr>
          <w:p w14:paraId="4051048D" w14:textId="77777777" w:rsidR="00047395" w:rsidRPr="008745C8" w:rsidRDefault="00047395" w:rsidP="00A8053F">
            <w:pPr>
              <w:rPr>
                <w:rFonts w:ascii="Times New Roman" w:hAnsi="Times New Roman" w:cs="Times New Roman"/>
              </w:rPr>
            </w:pPr>
            <w:r w:rsidRPr="008745C8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176" w:type="dxa"/>
          </w:tcPr>
          <w:p w14:paraId="7F286E29" w14:textId="77777777" w:rsidR="00047395" w:rsidRPr="008745C8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947" w:type="dxa"/>
          </w:tcPr>
          <w:p w14:paraId="4D170C09" w14:textId="77777777" w:rsidR="00047395" w:rsidRPr="008745C8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083599E7" w14:textId="77777777" w:rsidR="00047395" w:rsidRPr="008745C8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8745C8" w14:paraId="3E963D85" w14:textId="77777777" w:rsidTr="00A8053F">
        <w:tc>
          <w:tcPr>
            <w:tcW w:w="2363" w:type="dxa"/>
            <w:vMerge w:val="restart"/>
          </w:tcPr>
          <w:p w14:paraId="2C09261E" w14:textId="77777777" w:rsidR="00047395" w:rsidRPr="008745C8" w:rsidRDefault="00047395" w:rsidP="00A8053F">
            <w:pPr>
              <w:rPr>
                <w:rFonts w:ascii="Times New Roman" w:hAnsi="Times New Roman" w:cs="Times New Roman"/>
              </w:rPr>
            </w:pPr>
            <w:r w:rsidRPr="008745C8">
              <w:rPr>
                <w:rFonts w:ascii="Times New Roman" w:hAnsi="Times New Roman" w:cs="Times New Roman"/>
              </w:rPr>
              <w:t xml:space="preserve">Oral </w:t>
            </w:r>
            <w:proofErr w:type="spellStart"/>
            <w:r w:rsidRPr="008745C8">
              <w:rPr>
                <w:rFonts w:ascii="Times New Roman" w:hAnsi="Times New Roman" w:cs="Times New Roman"/>
              </w:rPr>
              <w:t>Theophyllines</w:t>
            </w:r>
            <w:proofErr w:type="spellEnd"/>
          </w:p>
        </w:tc>
        <w:tc>
          <w:tcPr>
            <w:tcW w:w="1857" w:type="dxa"/>
          </w:tcPr>
          <w:p w14:paraId="76080458" w14:textId="77777777" w:rsidR="00047395" w:rsidRPr="008745C8" w:rsidRDefault="00047395" w:rsidP="00A8053F">
            <w:pPr>
              <w:rPr>
                <w:rFonts w:ascii="Times New Roman" w:hAnsi="Times New Roman" w:cs="Times New Roman"/>
              </w:rPr>
            </w:pPr>
            <w:r w:rsidRPr="008745C8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176" w:type="dxa"/>
          </w:tcPr>
          <w:p w14:paraId="2C9B8DB2" w14:textId="77777777" w:rsidR="00047395" w:rsidRPr="008745C8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947" w:type="dxa"/>
          </w:tcPr>
          <w:p w14:paraId="6697A487" w14:textId="77777777" w:rsidR="00047395" w:rsidRPr="008745C8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628FB817" w14:textId="77777777" w:rsidR="00047395" w:rsidRPr="008745C8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8745C8" w14:paraId="6D44E555" w14:textId="77777777" w:rsidTr="00A8053F">
        <w:tc>
          <w:tcPr>
            <w:tcW w:w="2363" w:type="dxa"/>
            <w:vMerge/>
          </w:tcPr>
          <w:p w14:paraId="24C2F820" w14:textId="77777777" w:rsidR="00047395" w:rsidRPr="008745C8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857" w:type="dxa"/>
          </w:tcPr>
          <w:p w14:paraId="66B5B12C" w14:textId="77777777" w:rsidR="00047395" w:rsidRPr="008745C8" w:rsidRDefault="00047395" w:rsidP="00A8053F">
            <w:pPr>
              <w:rPr>
                <w:rFonts w:ascii="Times New Roman" w:hAnsi="Times New Roman" w:cs="Times New Roman"/>
              </w:rPr>
            </w:pPr>
            <w:r w:rsidRPr="008745C8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176" w:type="dxa"/>
          </w:tcPr>
          <w:p w14:paraId="635AE51C" w14:textId="77777777" w:rsidR="00047395" w:rsidRPr="008745C8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947" w:type="dxa"/>
          </w:tcPr>
          <w:p w14:paraId="3114543D" w14:textId="77777777" w:rsidR="00047395" w:rsidRPr="008745C8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73F085AB" w14:textId="77777777" w:rsidR="00047395" w:rsidRPr="008745C8" w:rsidRDefault="00047395" w:rsidP="00A8053F">
            <w:pPr>
              <w:rPr>
                <w:rFonts w:ascii="Times New Roman" w:hAnsi="Times New Roman" w:cs="Times New Roman"/>
              </w:rPr>
            </w:pPr>
            <w:r w:rsidRPr="008745C8">
              <w:rPr>
                <w:rFonts w:ascii="Times New Roman" w:hAnsi="Times New Roman" w:cs="Times New Roman"/>
              </w:rPr>
              <w:t>Correlated</w:t>
            </w:r>
            <w:r w:rsidRPr="008745C8"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Sin&lt;/Author&gt;&lt;Year&gt;2001&lt;/Year&gt;&lt;RecNum&gt;212&lt;/RecNum&gt;&lt;DisplayText&gt;&lt;style face="superscript"&gt;222&lt;/style&gt;&lt;/DisplayText&gt;&lt;record&gt;&lt;rec-number&gt;212&lt;/rec-number&gt;&lt;foreign-keys&gt;&lt;key app="EN" db-id="fvtv9d5pi5a55ae92z5v95drzxardspfsrvr" timestamp="1660738162"&gt;212&lt;/key&gt;&lt;/foreign-keys&gt;&lt;ref-type name="Journal Article"&gt;17&lt;/ref-type&gt;&lt;contributors&gt;&lt;authors&gt;&lt;author&gt;Sin, D. D.&lt;/author&gt;&lt;author&gt;Tu, J. V.&lt;/author&gt;&lt;/authors&gt;&lt;/contributors&gt;&lt;titles&gt;&lt;title&gt;Inhaled corticosteroids and the risk of mortality and readmission in elderly patients with chronic obstructive pulmonary disease&lt;/title&gt;&lt;secondary-title&gt;Am J Respir Crit Care Med&lt;/secondary-title&gt;&lt;/titles&gt;&lt;periodical&gt;&lt;full-title&gt;Am J Respir Crit Care Med&lt;/full-title&gt;&lt;/periodical&gt;&lt;pages&gt;580-4&lt;/pages&gt;&lt;volume&gt;164&lt;/volume&gt;&lt;number&gt;4&lt;/number&gt;&lt;dates&gt;&lt;year&gt;2001&lt;/year&gt;&lt;/dates&gt;&lt;accession-num&gt;11520719&lt;/accession-num&gt;&lt;urls&gt;&lt;related-urls&gt;&lt;url&gt;https://uhn.idm.oclc.org/login?url=http://ovidsp.ovid.com/ovidweb.cgi?T=JS&amp;amp;CSC=Y&amp;amp;NEWS=N&amp;amp;PAGE=fulltext&amp;amp;D=med4&amp;amp;AN=11520719http://nt2yt7px7u.search.serialssolutions.com/?sid=OVID:Ovid+MEDLINE%28R%29+%3C1996+to+2002%3E&amp;amp;genre=article&amp;amp;id=pmid:11520719&amp;amp;id=doi:10&lt;/url&gt;&lt;/related-urls&gt;&lt;/urls&gt;&lt;/record&gt;&lt;/Cite&gt;&lt;/EndNote&gt;</w:instrText>
            </w:r>
            <w:r w:rsidRPr="008745C8"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222</w:t>
            </w:r>
            <w:r w:rsidRPr="008745C8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047395" w:rsidRPr="008745C8" w14:paraId="41D2EADC" w14:textId="77777777" w:rsidTr="00A8053F">
        <w:tc>
          <w:tcPr>
            <w:tcW w:w="2363" w:type="dxa"/>
            <w:vMerge/>
          </w:tcPr>
          <w:p w14:paraId="071EE398" w14:textId="77777777" w:rsidR="00047395" w:rsidRPr="008745C8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857" w:type="dxa"/>
          </w:tcPr>
          <w:p w14:paraId="470DFF7B" w14:textId="77777777" w:rsidR="00047395" w:rsidRPr="008745C8" w:rsidRDefault="00047395" w:rsidP="00A8053F">
            <w:pPr>
              <w:rPr>
                <w:rFonts w:ascii="Times New Roman" w:hAnsi="Times New Roman" w:cs="Times New Roman"/>
              </w:rPr>
            </w:pPr>
            <w:r w:rsidRPr="008745C8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176" w:type="dxa"/>
          </w:tcPr>
          <w:p w14:paraId="7F0EF389" w14:textId="77777777" w:rsidR="00047395" w:rsidRPr="008745C8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947" w:type="dxa"/>
          </w:tcPr>
          <w:p w14:paraId="7BA1D783" w14:textId="77777777" w:rsidR="00047395" w:rsidRPr="008745C8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0AD5A977" w14:textId="77777777" w:rsidR="00047395" w:rsidRPr="008745C8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8745C8" w14:paraId="7083C90D" w14:textId="77777777" w:rsidTr="00A8053F">
        <w:tc>
          <w:tcPr>
            <w:tcW w:w="2363" w:type="dxa"/>
            <w:vMerge w:val="restart"/>
          </w:tcPr>
          <w:p w14:paraId="5388CF57" w14:textId="77777777" w:rsidR="00047395" w:rsidRPr="008745C8" w:rsidRDefault="00047395" w:rsidP="00A8053F">
            <w:pPr>
              <w:rPr>
                <w:rFonts w:ascii="Times New Roman" w:hAnsi="Times New Roman" w:cs="Times New Roman"/>
              </w:rPr>
            </w:pPr>
            <w:r w:rsidRPr="008745C8">
              <w:rPr>
                <w:rFonts w:ascii="Times New Roman" w:hAnsi="Times New Roman" w:cs="Times New Roman"/>
              </w:rPr>
              <w:t>Pulmonary Rehabilitation After Discharge</w:t>
            </w:r>
          </w:p>
        </w:tc>
        <w:tc>
          <w:tcPr>
            <w:tcW w:w="1857" w:type="dxa"/>
          </w:tcPr>
          <w:p w14:paraId="42871924" w14:textId="77777777" w:rsidR="00047395" w:rsidRPr="008745C8" w:rsidRDefault="00047395" w:rsidP="00A8053F">
            <w:pPr>
              <w:rPr>
                <w:rFonts w:ascii="Times New Roman" w:hAnsi="Times New Roman" w:cs="Times New Roman"/>
              </w:rPr>
            </w:pPr>
            <w:r w:rsidRPr="008745C8">
              <w:rPr>
                <w:rFonts w:ascii="Times New Roman" w:hAnsi="Times New Roman" w:cs="Times New Roman"/>
              </w:rPr>
              <w:t>&lt; 0.05</w:t>
            </w:r>
          </w:p>
        </w:tc>
        <w:tc>
          <w:tcPr>
            <w:tcW w:w="3176" w:type="dxa"/>
          </w:tcPr>
          <w:p w14:paraId="53DC606E" w14:textId="77777777" w:rsidR="00047395" w:rsidRPr="008745C8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947" w:type="dxa"/>
          </w:tcPr>
          <w:p w14:paraId="486C3A72" w14:textId="77777777" w:rsidR="00047395" w:rsidRPr="008745C8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7B0B031F" w14:textId="77777777" w:rsidR="00047395" w:rsidRPr="008745C8" w:rsidRDefault="00047395" w:rsidP="00A8053F">
            <w:pPr>
              <w:rPr>
                <w:rFonts w:ascii="Times New Roman" w:hAnsi="Times New Roman" w:cs="Times New Roman"/>
              </w:rPr>
            </w:pPr>
            <w:r w:rsidRPr="008745C8">
              <w:rPr>
                <w:rFonts w:ascii="Times New Roman" w:hAnsi="Times New Roman" w:cs="Times New Roman"/>
              </w:rPr>
              <w:t>Inversely Correlated</w:t>
            </w:r>
            <w:r w:rsidRPr="008745C8"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Stefan&lt;/Author&gt;&lt;Year&gt;2021&lt;/Year&gt;&lt;RecNum&gt;217&lt;/RecNum&gt;&lt;DisplayText&gt;&lt;style face="superscript"&gt;227&lt;/style&gt;&lt;/DisplayText&gt;&lt;record&gt;&lt;rec-number&gt;217&lt;/rec-number&gt;&lt;foreign-keys&gt;&lt;key app="EN" db-id="fvtv9d5pi5a55ae92z5v95drzxardspfsrvr" timestamp="1660738162"&gt;217&lt;/key&gt;&lt;/foreign-keys&gt;&lt;ref-type name="Journal Article"&gt;17&lt;/ref-type&gt;&lt;contributors&gt;&lt;authors&gt;&lt;author&gt;Stefan, M. S.&lt;/author&gt;&lt;author&gt;Pekow, P. S.&lt;/author&gt;&lt;author&gt;Priya, A.&lt;/author&gt;&lt;author&gt;ZuWallack, R.&lt;/author&gt;&lt;author&gt;Spitzer, K. A.&lt;/author&gt;&lt;author&gt;Lagu, T. C.&lt;/author&gt;&lt;author&gt;Pack, Q. R.&lt;/author&gt;&lt;author&gt;Pinto-Plata, V. M.&lt;/author&gt;&lt;author&gt;Mazor, K. M.&lt;/author&gt;&lt;author&gt;Lindenauer, P. K.&lt;/author&gt;&lt;/authors&gt;&lt;/contributors&gt;&lt;titles&gt;&lt;title&gt;Association Between Initiation of Pulmonary Rehabilitation and Rehospitalizations in Patients Hospitalized with COPD&lt;/title&gt;&lt;secondary-title&gt;American journal of respiratory and critical care medicine.&lt;/secondary-title&gt;&lt;/titles&gt;&lt;periodical&gt;&lt;full-title&gt;American journal of respiratory and critical care medicine.&lt;/full-title&gt;&lt;/periodical&gt;&lt;volume&gt;20&lt;/volume&gt;&lt;dates&gt;&lt;year&gt;2021&lt;/year&gt;&lt;/dates&gt;&lt;accession-num&gt;635663757&lt;/accession-num&gt;&lt;urls&gt;&lt;related-urls&gt;&lt;url&gt;https://uhn.idm.oclc.org/login?url=http://ovidsp.ovid.com/ovidweb.cgi?T=JS&amp;amp;CSC=Y&amp;amp;NEWS=N&amp;amp;PAGE=fulltext&amp;amp;D=emexa&amp;amp;AN=635663757http://nt2yt7px7u.search.serialssolutions.com/?sid=OVID:Embase&amp;amp;genre=article&amp;amp;id=pmid:34283694&amp;amp;id=doi:10.1164%2Frccm.202012-4389OC&amp;amp;iss&lt;/url&gt;&lt;/related-urls&gt;&lt;/urls&gt;&lt;electronic-resource-num&gt;http://dx.doi.org/10.1164/rccm.202012-4389OC&lt;/electronic-resource-num&gt;&lt;/record&gt;&lt;/Cite&gt;&lt;/EndNote&gt;</w:instrText>
            </w:r>
            <w:r w:rsidRPr="008745C8">
              <w:rPr>
                <w:rFonts w:ascii="Times New Roman" w:hAnsi="Times New Roman" w:cs="Times New Roman"/>
              </w:rPr>
              <w:fldChar w:fldCharType="separate"/>
            </w:r>
            <w:r w:rsidRPr="00905D70">
              <w:rPr>
                <w:rFonts w:ascii="Times New Roman" w:hAnsi="Times New Roman" w:cs="Times New Roman"/>
                <w:noProof/>
                <w:vertAlign w:val="superscript"/>
              </w:rPr>
              <w:t>227</w:t>
            </w:r>
            <w:r w:rsidRPr="008745C8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047395" w:rsidRPr="008745C8" w14:paraId="044C33F7" w14:textId="77777777" w:rsidTr="00A8053F">
        <w:tc>
          <w:tcPr>
            <w:tcW w:w="2363" w:type="dxa"/>
            <w:vMerge/>
          </w:tcPr>
          <w:p w14:paraId="0AC4DD41" w14:textId="77777777" w:rsidR="00047395" w:rsidRPr="008745C8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857" w:type="dxa"/>
          </w:tcPr>
          <w:p w14:paraId="3D68BEE3" w14:textId="77777777" w:rsidR="00047395" w:rsidRPr="008745C8" w:rsidRDefault="00047395" w:rsidP="00A8053F">
            <w:pPr>
              <w:rPr>
                <w:rFonts w:ascii="Times New Roman" w:hAnsi="Times New Roman" w:cs="Times New Roman"/>
              </w:rPr>
            </w:pPr>
            <w:r w:rsidRPr="008745C8">
              <w:rPr>
                <w:rFonts w:ascii="Times New Roman" w:hAnsi="Times New Roman" w:cs="Times New Roman"/>
              </w:rPr>
              <w:t>&lt; 0.01</w:t>
            </w:r>
          </w:p>
        </w:tc>
        <w:tc>
          <w:tcPr>
            <w:tcW w:w="3176" w:type="dxa"/>
          </w:tcPr>
          <w:p w14:paraId="766FCDBF" w14:textId="77777777" w:rsidR="00047395" w:rsidRPr="008745C8" w:rsidRDefault="00047395" w:rsidP="00A8053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nversely Correlated</w:t>
            </w:r>
          </w:p>
        </w:tc>
        <w:tc>
          <w:tcPr>
            <w:tcW w:w="2947" w:type="dxa"/>
          </w:tcPr>
          <w:p w14:paraId="3A351CF0" w14:textId="77777777" w:rsidR="00047395" w:rsidRPr="008745C8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22A3E31A" w14:textId="77777777" w:rsidR="00047395" w:rsidRPr="008745C8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  <w:tr w:rsidR="00047395" w:rsidRPr="008745C8" w14:paraId="026200FF" w14:textId="77777777" w:rsidTr="00A8053F">
        <w:tc>
          <w:tcPr>
            <w:tcW w:w="2363" w:type="dxa"/>
            <w:vMerge/>
          </w:tcPr>
          <w:p w14:paraId="7A724432" w14:textId="77777777" w:rsidR="00047395" w:rsidRPr="008745C8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857" w:type="dxa"/>
          </w:tcPr>
          <w:p w14:paraId="0CAF3E95" w14:textId="77777777" w:rsidR="00047395" w:rsidRPr="008745C8" w:rsidRDefault="00047395" w:rsidP="00A8053F">
            <w:pPr>
              <w:rPr>
                <w:rFonts w:ascii="Times New Roman" w:hAnsi="Times New Roman" w:cs="Times New Roman"/>
              </w:rPr>
            </w:pPr>
            <w:r w:rsidRPr="008745C8">
              <w:rPr>
                <w:rFonts w:ascii="Times New Roman" w:hAnsi="Times New Roman" w:cs="Times New Roman"/>
              </w:rPr>
              <w:t>Not Reported</w:t>
            </w:r>
          </w:p>
        </w:tc>
        <w:tc>
          <w:tcPr>
            <w:tcW w:w="3176" w:type="dxa"/>
          </w:tcPr>
          <w:p w14:paraId="3A009CE4" w14:textId="77777777" w:rsidR="00047395" w:rsidRPr="008745C8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947" w:type="dxa"/>
          </w:tcPr>
          <w:p w14:paraId="448FAA99" w14:textId="77777777" w:rsidR="00047395" w:rsidRPr="008745C8" w:rsidRDefault="00047395" w:rsidP="00A8053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544" w:type="dxa"/>
          </w:tcPr>
          <w:p w14:paraId="56908C44" w14:textId="77777777" w:rsidR="00047395" w:rsidRPr="008745C8" w:rsidRDefault="00047395" w:rsidP="00A8053F">
            <w:pPr>
              <w:rPr>
                <w:rFonts w:ascii="Times New Roman" w:hAnsi="Times New Roman" w:cs="Times New Roman"/>
              </w:rPr>
            </w:pPr>
          </w:p>
        </w:tc>
      </w:tr>
    </w:tbl>
    <w:p w14:paraId="04CCE685" w14:textId="77777777" w:rsidR="00047395" w:rsidRDefault="00047395" w:rsidP="00047395">
      <w:pPr>
        <w:rPr>
          <w:rFonts w:ascii="Times New Roman" w:hAnsi="Times New Roman" w:cs="Times New Roman"/>
          <w:b/>
          <w:bCs/>
        </w:rPr>
      </w:pPr>
    </w:p>
    <w:p w14:paraId="00EE5233" w14:textId="77777777" w:rsidR="003D611C" w:rsidRDefault="003D611C"/>
    <w:sectPr w:rsidR="003D611C" w:rsidSect="00047395">
      <w:pgSz w:w="15840" w:h="12240" w:orient="landscape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65A5AC2"/>
    <w:multiLevelType w:val="hybridMultilevel"/>
    <w:tmpl w:val="393623E4"/>
    <w:lvl w:ilvl="0" w:tplc="438A7678">
      <w:start w:val="12"/>
      <w:numFmt w:val="bullet"/>
      <w:lvlText w:val=""/>
      <w:lvlJc w:val="left"/>
      <w:pPr>
        <w:ind w:left="480" w:hanging="360"/>
      </w:pPr>
      <w:rPr>
        <w:rFonts w:ascii="Wingdings" w:eastAsiaTheme="minorHAnsi" w:hAnsi="Wingdings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2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6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3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0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240" w:hanging="360"/>
      </w:pPr>
      <w:rPr>
        <w:rFonts w:ascii="Wingdings" w:hAnsi="Wingdings" w:hint="default"/>
      </w:rPr>
    </w:lvl>
  </w:abstractNum>
  <w:abstractNum w:abstractNumId="1" w15:restartNumberingAfterBreak="0">
    <w:nsid w:val="525E1A28"/>
    <w:multiLevelType w:val="hybridMultilevel"/>
    <w:tmpl w:val="B902F83E"/>
    <w:lvl w:ilvl="0" w:tplc="8346834E">
      <w:start w:val="3"/>
      <w:numFmt w:val="bullet"/>
      <w:lvlText w:val=""/>
      <w:lvlJc w:val="left"/>
      <w:pPr>
        <w:ind w:left="720" w:hanging="360"/>
      </w:pPr>
      <w:rPr>
        <w:rFonts w:ascii="Wingdings" w:eastAsiaTheme="minorHAnsi" w:hAnsi="Wingdings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714647DD"/>
    <w:multiLevelType w:val="hybridMultilevel"/>
    <w:tmpl w:val="D3BC5716"/>
    <w:lvl w:ilvl="0" w:tplc="2C5623C0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135833854">
    <w:abstractNumId w:val="0"/>
  </w:num>
  <w:num w:numId="2" w16cid:durableId="1008630382">
    <w:abstractNumId w:val="1"/>
  </w:num>
  <w:num w:numId="3" w16cid:durableId="793401937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47395"/>
    <w:rsid w:val="00047395"/>
    <w:rsid w:val="000C6FCF"/>
    <w:rsid w:val="00135DA3"/>
    <w:rsid w:val="001B0D30"/>
    <w:rsid w:val="001E1F5C"/>
    <w:rsid w:val="003D611C"/>
    <w:rsid w:val="00441DA6"/>
    <w:rsid w:val="00477A61"/>
    <w:rsid w:val="004B64F5"/>
    <w:rsid w:val="00517399"/>
    <w:rsid w:val="007222A7"/>
    <w:rsid w:val="0075485B"/>
    <w:rsid w:val="007D052F"/>
    <w:rsid w:val="007F0CB1"/>
    <w:rsid w:val="009D2A88"/>
    <w:rsid w:val="00A3071D"/>
    <w:rsid w:val="00AE7FA6"/>
    <w:rsid w:val="00B872B6"/>
    <w:rsid w:val="00B94103"/>
    <w:rsid w:val="00C35B32"/>
    <w:rsid w:val="00C6728A"/>
    <w:rsid w:val="00C97DA1"/>
    <w:rsid w:val="00CA2EFA"/>
    <w:rsid w:val="00D070EE"/>
    <w:rsid w:val="00DE2F6A"/>
    <w:rsid w:val="00E048BA"/>
    <w:rsid w:val="00F37E26"/>
    <w:rsid w:val="00F85208"/>
    <w:rsid w:val="00FE641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F9FAF43"/>
  <w15:chartTrackingRefBased/>
  <w15:docId w15:val="{28F07063-6146-A443-9ACF-503ECE42452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CA" w:eastAsia="en-US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47395"/>
    <w:rPr>
      <w:kern w:val="0"/>
      <w14:ligatures w14:val="none"/>
    </w:rPr>
  </w:style>
  <w:style w:type="paragraph" w:styleId="Heading1">
    <w:name w:val="heading 1"/>
    <w:basedOn w:val="Normal"/>
    <w:next w:val="Normal"/>
    <w:link w:val="Heading1Char"/>
    <w:uiPriority w:val="9"/>
    <w:qFormat/>
    <w:rsid w:val="00047395"/>
    <w:pPr>
      <w:keepNext/>
      <w:keepLines/>
      <w:spacing w:before="240" w:line="259" w:lineRule="auto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047395"/>
    <w:pPr>
      <w:keepNext/>
      <w:keepLines/>
      <w:spacing w:before="40" w:line="259" w:lineRule="auto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047395"/>
    <w:rPr>
      <w:rFonts w:asciiTheme="majorHAnsi" w:eastAsiaTheme="majorEastAsia" w:hAnsiTheme="majorHAnsi" w:cstheme="majorBidi"/>
      <w:color w:val="2F5496" w:themeColor="accent1" w:themeShade="BF"/>
      <w:kern w:val="0"/>
      <w:sz w:val="32"/>
      <w:szCs w:val="32"/>
      <w14:ligatures w14:val="none"/>
    </w:rPr>
  </w:style>
  <w:style w:type="character" w:customStyle="1" w:styleId="Heading2Char">
    <w:name w:val="Heading 2 Char"/>
    <w:basedOn w:val="DefaultParagraphFont"/>
    <w:link w:val="Heading2"/>
    <w:uiPriority w:val="9"/>
    <w:rsid w:val="00047395"/>
    <w:rPr>
      <w:rFonts w:asciiTheme="majorHAnsi" w:eastAsiaTheme="majorEastAsia" w:hAnsiTheme="majorHAnsi" w:cstheme="majorBidi"/>
      <w:color w:val="2F5496" w:themeColor="accent1" w:themeShade="BF"/>
      <w:kern w:val="0"/>
      <w:sz w:val="26"/>
      <w:szCs w:val="26"/>
      <w14:ligatures w14:val="none"/>
    </w:rPr>
  </w:style>
  <w:style w:type="character" w:styleId="Hyperlink">
    <w:name w:val="Hyperlink"/>
    <w:basedOn w:val="DefaultParagraphFont"/>
    <w:unhideWhenUsed/>
    <w:rsid w:val="00047395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047395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Normal"/>
    <w:link w:val="EndNoteBibliographyTitleChar"/>
    <w:rsid w:val="00047395"/>
    <w:pPr>
      <w:jc w:val="center"/>
    </w:pPr>
    <w:rPr>
      <w:rFonts w:ascii="Times New Roman" w:hAnsi="Times New Roman" w:cs="Times New Roman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47395"/>
    <w:rPr>
      <w:rFonts w:ascii="Times New Roman" w:hAnsi="Times New Roman" w:cs="Times New Roman"/>
      <w:kern w:val="0"/>
      <w:lang w:val="en-US"/>
      <w14:ligatures w14:val="none"/>
    </w:rPr>
  </w:style>
  <w:style w:type="paragraph" w:customStyle="1" w:styleId="EndNoteBibliography">
    <w:name w:val="EndNote Bibliography"/>
    <w:basedOn w:val="Normal"/>
    <w:link w:val="EndNoteBibliographyChar"/>
    <w:rsid w:val="00047395"/>
    <w:pPr>
      <w:spacing w:line="480" w:lineRule="auto"/>
    </w:pPr>
    <w:rPr>
      <w:rFonts w:ascii="Times New Roman" w:hAnsi="Times New Roman" w:cs="Times New Roman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047395"/>
    <w:rPr>
      <w:rFonts w:ascii="Times New Roman" w:hAnsi="Times New Roman" w:cs="Times New Roman"/>
      <w:kern w:val="0"/>
      <w:lang w:val="en-US"/>
      <w14:ligatures w14:val="none"/>
    </w:rPr>
  </w:style>
  <w:style w:type="paragraph" w:styleId="Header">
    <w:name w:val="header"/>
    <w:basedOn w:val="Normal"/>
    <w:link w:val="HeaderChar"/>
    <w:uiPriority w:val="99"/>
    <w:unhideWhenUsed/>
    <w:rsid w:val="00047395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047395"/>
    <w:rPr>
      <w:kern w:val="0"/>
      <w14:ligatures w14:val="none"/>
    </w:rPr>
  </w:style>
  <w:style w:type="paragraph" w:styleId="Footer">
    <w:name w:val="footer"/>
    <w:basedOn w:val="Normal"/>
    <w:link w:val="FooterChar"/>
    <w:uiPriority w:val="99"/>
    <w:unhideWhenUsed/>
    <w:rsid w:val="00047395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047395"/>
    <w:rPr>
      <w:kern w:val="0"/>
      <w14:ligatures w14:val="none"/>
    </w:rPr>
  </w:style>
  <w:style w:type="character" w:styleId="PageNumber">
    <w:name w:val="page number"/>
    <w:basedOn w:val="DefaultParagraphFont"/>
    <w:uiPriority w:val="99"/>
    <w:semiHidden/>
    <w:unhideWhenUsed/>
    <w:rsid w:val="00047395"/>
  </w:style>
  <w:style w:type="table" w:styleId="TableGrid">
    <w:name w:val="Table Grid"/>
    <w:basedOn w:val="TableNormal"/>
    <w:uiPriority w:val="39"/>
    <w:rsid w:val="00047395"/>
    <w:rPr>
      <w:kern w:val="0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FollowedHyperlink">
    <w:name w:val="FollowedHyperlink"/>
    <w:basedOn w:val="DefaultParagraphFont"/>
    <w:uiPriority w:val="99"/>
    <w:semiHidden/>
    <w:unhideWhenUsed/>
    <w:rsid w:val="00047395"/>
    <w:rPr>
      <w:color w:val="954F72"/>
      <w:u w:val="single"/>
    </w:rPr>
  </w:style>
  <w:style w:type="paragraph" w:customStyle="1" w:styleId="msonormal0">
    <w:name w:val="msonormal"/>
    <w:basedOn w:val="Normal"/>
    <w:rsid w:val="00047395"/>
    <w:pPr>
      <w:spacing w:before="100" w:beforeAutospacing="1" w:after="100" w:afterAutospacing="1"/>
    </w:pPr>
    <w:rPr>
      <w:rFonts w:ascii="Times New Roman" w:eastAsia="Times New Roman" w:hAnsi="Times New Roman" w:cs="Times New Roman"/>
    </w:rPr>
  </w:style>
  <w:style w:type="paragraph" w:styleId="ListParagraph">
    <w:name w:val="List Paragraph"/>
    <w:basedOn w:val="Normal"/>
    <w:uiPriority w:val="34"/>
    <w:qFormat/>
    <w:rsid w:val="00047395"/>
    <w:pPr>
      <w:ind w:left="720"/>
      <w:contextualSpacing/>
    </w:pPr>
  </w:style>
  <w:style w:type="paragraph" w:styleId="FootnoteText">
    <w:name w:val="footnote text"/>
    <w:basedOn w:val="Normal"/>
    <w:link w:val="FootnoteTextChar"/>
    <w:uiPriority w:val="99"/>
    <w:semiHidden/>
    <w:unhideWhenUsed/>
    <w:rsid w:val="00047395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047395"/>
    <w:rPr>
      <w:kern w:val="0"/>
      <w:sz w:val="20"/>
      <w:szCs w:val="20"/>
      <w14:ligatures w14:val="none"/>
    </w:rPr>
  </w:style>
  <w:style w:type="character" w:styleId="FootnoteReference">
    <w:name w:val="footnote reference"/>
    <w:basedOn w:val="DefaultParagraphFont"/>
    <w:uiPriority w:val="99"/>
    <w:semiHidden/>
    <w:unhideWhenUsed/>
    <w:rsid w:val="00047395"/>
    <w:rPr>
      <w:vertAlign w:val="superscript"/>
    </w:rPr>
  </w:style>
  <w:style w:type="paragraph" w:styleId="CommentText">
    <w:name w:val="annotation text"/>
    <w:basedOn w:val="Normal"/>
    <w:link w:val="CommentTextChar"/>
    <w:uiPriority w:val="99"/>
    <w:unhideWhenUsed/>
    <w:rsid w:val="00047395"/>
    <w:pPr>
      <w:spacing w:after="160"/>
    </w:pPr>
    <w:rPr>
      <w:rFonts w:eastAsiaTheme="minorEastAsia"/>
      <w:sz w:val="20"/>
      <w:szCs w:val="20"/>
      <w:lang w:val="en-AU" w:eastAsia="zh-CN"/>
    </w:rPr>
  </w:style>
  <w:style w:type="character" w:customStyle="1" w:styleId="CommentTextChar">
    <w:name w:val="Comment Text Char"/>
    <w:basedOn w:val="DefaultParagraphFont"/>
    <w:link w:val="CommentText"/>
    <w:uiPriority w:val="99"/>
    <w:rsid w:val="00047395"/>
    <w:rPr>
      <w:rFonts w:eastAsiaTheme="minorEastAsia"/>
      <w:kern w:val="0"/>
      <w:sz w:val="20"/>
      <w:szCs w:val="20"/>
      <w:lang w:val="en-AU" w:eastAsia="zh-CN"/>
      <w14:ligatures w14:val="none"/>
    </w:rPr>
  </w:style>
  <w:style w:type="paragraph" w:customStyle="1" w:styleId="Default">
    <w:name w:val="Default"/>
    <w:rsid w:val="00047395"/>
    <w:pPr>
      <w:widowControl w:val="0"/>
      <w:autoSpaceDE w:val="0"/>
      <w:autoSpaceDN w:val="0"/>
      <w:adjustRightInd w:val="0"/>
    </w:pPr>
    <w:rPr>
      <w:rFonts w:ascii="Calibri" w:eastAsia="Times New Roman" w:hAnsi="Calibri" w:cs="Calibri"/>
      <w:color w:val="000000"/>
      <w:kern w:val="0"/>
      <w:lang w:eastAsia="en-CA"/>
      <w14:ligatures w14:val="none"/>
    </w:rPr>
  </w:style>
  <w:style w:type="paragraph" w:customStyle="1" w:styleId="CM1">
    <w:name w:val="CM1"/>
    <w:basedOn w:val="Default"/>
    <w:next w:val="Default"/>
    <w:rsid w:val="00047395"/>
    <w:rPr>
      <w:rFonts w:cs="Times New Roman"/>
      <w:color w:val="auto"/>
    </w:rPr>
  </w:style>
  <w:style w:type="character" w:styleId="CommentReference">
    <w:name w:val="annotation reference"/>
    <w:basedOn w:val="DefaultParagraphFont"/>
    <w:uiPriority w:val="99"/>
    <w:semiHidden/>
    <w:unhideWhenUsed/>
    <w:rsid w:val="00047395"/>
    <w:rPr>
      <w:sz w:val="16"/>
      <w:szCs w:val="16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47395"/>
    <w:pPr>
      <w:spacing w:after="0"/>
    </w:pPr>
    <w:rPr>
      <w:rFonts w:eastAsiaTheme="minorHAnsi"/>
      <w:b/>
      <w:bCs/>
      <w:lang w:val="en-CA" w:eastAsia="en-US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47395"/>
    <w:rPr>
      <w:rFonts w:eastAsiaTheme="minorEastAsia"/>
      <w:b/>
      <w:bCs/>
      <w:kern w:val="0"/>
      <w:sz w:val="20"/>
      <w:szCs w:val="20"/>
      <w:lang w:val="en-AU" w:eastAsia="zh-CN"/>
      <w14:ligatures w14:val="none"/>
    </w:rPr>
  </w:style>
  <w:style w:type="paragraph" w:styleId="Revision">
    <w:name w:val="Revision"/>
    <w:hidden/>
    <w:uiPriority w:val="99"/>
    <w:semiHidden/>
    <w:rsid w:val="00047395"/>
    <w:rPr>
      <w:kern w:val="0"/>
      <w14:ligatures w14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8</TotalTime>
  <Pages>31</Pages>
  <Words>78305</Words>
  <Characters>446339</Characters>
  <Application>Microsoft Office Word</Application>
  <DocSecurity>0</DocSecurity>
  <Lines>3719</Lines>
  <Paragraphs>1047</Paragraphs>
  <ScaleCrop>false</ScaleCrop>
  <Company/>
  <LinksUpToDate>false</LinksUpToDate>
  <CharactersWithSpaces>52359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onald Chow</dc:creator>
  <cp:keywords/>
  <dc:description/>
  <cp:lastModifiedBy>Ronald Chow</cp:lastModifiedBy>
  <cp:revision>6</cp:revision>
  <dcterms:created xsi:type="dcterms:W3CDTF">2023-07-19T04:01:00Z</dcterms:created>
  <dcterms:modified xsi:type="dcterms:W3CDTF">2023-07-25T22:12:00Z</dcterms:modified>
</cp:coreProperties>
</file>